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B98FFC" w14:textId="77777777" w:rsidR="00322E45" w:rsidRPr="003C25C4" w:rsidRDefault="00322E45" w:rsidP="00322E45">
      <w:pPr>
        <w:pStyle w:val="Default"/>
        <w:spacing w:line="360" w:lineRule="auto"/>
        <w:ind w:left="0" w:firstLine="0"/>
        <w:jc w:val="center"/>
        <w:rPr>
          <w:b/>
          <w:color w:val="auto"/>
          <w:sz w:val="26"/>
          <w:szCs w:val="26"/>
          <w:lang w:val="vi-VN"/>
        </w:rPr>
      </w:pPr>
      <w:bookmarkStart w:id="0" w:name="_Hlk135214890"/>
      <w:bookmarkStart w:id="1" w:name="_Toc525746694"/>
      <w:bookmarkStart w:id="2" w:name="_Toc27521982"/>
      <w:bookmarkEnd w:id="0"/>
      <w:r w:rsidRPr="003C25C4">
        <w:rPr>
          <w:b/>
          <w:color w:val="auto"/>
          <w:sz w:val="26"/>
          <w:szCs w:val="26"/>
          <w:lang w:val="vi-VN"/>
        </w:rPr>
        <w:t>Đ</w:t>
      </w:r>
      <w:bookmarkStart w:id="3" w:name="_Ref138964482"/>
      <w:bookmarkEnd w:id="3"/>
      <w:r w:rsidRPr="003C25C4">
        <w:rPr>
          <w:b/>
          <w:color w:val="auto"/>
          <w:sz w:val="26"/>
          <w:szCs w:val="26"/>
          <w:lang w:val="vi-VN"/>
        </w:rPr>
        <w:t>ẠI HỌC QUỐC GIA THÀNH PHỐ HỒ CHÍ MINH</w:t>
      </w:r>
    </w:p>
    <w:p w14:paraId="2FD5C49D"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b/>
          <w:color w:val="auto"/>
          <w:sz w:val="26"/>
          <w:szCs w:val="26"/>
          <w:lang w:val="vi-VN"/>
        </w:rPr>
        <w:t>TRƯỜNG ĐẠI HỌC CÔNG NGHỆ THÔNG TIN</w:t>
      </w:r>
    </w:p>
    <w:p w14:paraId="36E47D7F"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noProof/>
          <w:color w:val="auto"/>
          <w:sz w:val="26"/>
          <w:szCs w:val="26"/>
          <w:lang w:val="vi-VN"/>
        </w:rPr>
        <mc:AlternateContent>
          <mc:Choice Requires="wps">
            <w:drawing>
              <wp:anchor distT="0" distB="0" distL="114300" distR="114300" simplePos="0" relativeHeight="251659264" behindDoc="0" locked="0" layoutInCell="1" allowOverlap="1" wp14:anchorId="3EB83E0B" wp14:editId="3D3114E5">
                <wp:simplePos x="0" y="0"/>
                <wp:positionH relativeFrom="margin">
                  <wp:posOffset>1960245</wp:posOffset>
                </wp:positionH>
                <wp:positionV relativeFrom="paragraph">
                  <wp:posOffset>271885</wp:posOffset>
                </wp:positionV>
                <wp:extent cx="1838325" cy="0"/>
                <wp:effectExtent l="0" t="0" r="0" b="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ln>
                      </wps:spPr>
                      <wps:bodyPr/>
                    </wps:wsp>
                  </a:graphicData>
                </a:graphic>
              </wp:anchor>
            </w:drawing>
          </mc:Choice>
          <mc:Fallback>
            <w:pict>
              <v:shapetype w14:anchorId="3ADFD294" id="_x0000_t32" coordsize="21600,21600" o:spt="32" o:oned="t" path="m,l21600,21600e" filled="f">
                <v:path arrowok="t" fillok="f" o:connecttype="none"/>
                <o:lock v:ext="edit" shapetype="t"/>
              </v:shapetype>
              <v:shape id="Straight Arrow Connector 12" o:spid="_x0000_s1026" type="#_x0000_t32" style="position:absolute;margin-left:154.35pt;margin-top:21.4pt;width:144.75pt;height:0;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">
                <w10:wrap anchorx="margin"/>
              </v:shape>
            </w:pict>
          </mc:Fallback>
        </mc:AlternateContent>
      </w:r>
      <w:r w:rsidRPr="003C25C4">
        <w:rPr>
          <w:b/>
          <w:color w:val="auto"/>
          <w:sz w:val="26"/>
          <w:szCs w:val="26"/>
          <w:lang w:val="vi-VN"/>
        </w:rPr>
        <w:t>KHOA KHOA HỌC VÀ KỸ THUẬT THÔNG TIN</w:t>
      </w:r>
    </w:p>
    <w:p w14:paraId="76AF4F65" w14:textId="77777777" w:rsidR="00322E45" w:rsidRPr="003C25C4" w:rsidRDefault="00322E45" w:rsidP="00322E45">
      <w:pPr>
        <w:pStyle w:val="Default"/>
        <w:spacing w:line="360" w:lineRule="auto"/>
        <w:ind w:left="0" w:firstLine="0"/>
        <w:jc w:val="center"/>
        <w:rPr>
          <w:color w:val="auto"/>
          <w:sz w:val="26"/>
          <w:szCs w:val="26"/>
          <w:lang w:val="vi-VN"/>
        </w:rPr>
      </w:pPr>
      <w:bookmarkStart w:id="4" w:name="_Hlk132066529"/>
    </w:p>
    <w:bookmarkEnd w:id="4"/>
    <w:p w14:paraId="3E85C2DD" w14:textId="77777777" w:rsidR="00322E45" w:rsidRPr="003C25C4" w:rsidRDefault="00322E45" w:rsidP="00322E45">
      <w:pPr>
        <w:pStyle w:val="Default"/>
        <w:spacing w:line="360" w:lineRule="auto"/>
        <w:ind w:left="0" w:firstLine="0"/>
        <w:rPr>
          <w:b/>
          <w:color w:val="auto"/>
          <w:sz w:val="26"/>
          <w:szCs w:val="26"/>
          <w:lang w:val="vi-VN"/>
        </w:rPr>
      </w:pPr>
    </w:p>
    <w:p w14:paraId="2C9164CA"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noProof/>
          <w:color w:val="auto"/>
          <w:sz w:val="26"/>
          <w:szCs w:val="26"/>
          <w:lang w:val="vi-VN"/>
        </w:rPr>
        <w:drawing>
          <wp:inline distT="0" distB="0" distL="0" distR="0" wp14:anchorId="1EFB7A6C" wp14:editId="309443EC">
            <wp:extent cx="1760166" cy="1367883"/>
            <wp:effectExtent l="0" t="0" r="0" b="3810"/>
            <wp:docPr id="9" name="Picture 9"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8">
                      <a:extLst>
                        <a:ext uri="{BEBA8EAE-BF5A-486C-A8C5-ECC9F3942E4B}">
                          <a14:imgProps xmlns:a14="http://schemas.microsoft.com/office/drawing/2010/main">
                            <a14:imgLayer r:embed="rId9">
                              <a14:imgEffect>
                                <a14:saturation sat="400000"/>
                              </a14:imgEffect>
                            </a14:imgLayer>
                          </a14:imgProps>
                        </a:ext>
                        <a:ext uri="{28A0092B-C50C-407E-A947-70E740481C1C}">
                          <a14:useLocalDpi xmlns:a14="http://schemas.microsoft.com/office/drawing/2010/main" val="0"/>
                        </a:ext>
                      </a:extLst>
                    </a:blip>
                    <a:srcRect/>
                    <a:stretch>
                      <a:fillRect/>
                    </a:stretch>
                  </pic:blipFill>
                  <pic:spPr>
                    <a:xfrm>
                      <a:off x="0" y="0"/>
                      <a:ext cx="1774793" cy="1379250"/>
                    </a:xfrm>
                    <a:prstGeom prst="rect">
                      <a:avLst/>
                    </a:prstGeom>
                    <a:noFill/>
                  </pic:spPr>
                </pic:pic>
              </a:graphicData>
            </a:graphic>
          </wp:inline>
        </w:drawing>
      </w:r>
    </w:p>
    <w:p w14:paraId="60D45E51" w14:textId="77777777" w:rsidR="00322E45" w:rsidRPr="003C25C4" w:rsidRDefault="00322E45" w:rsidP="00322E45">
      <w:pPr>
        <w:pStyle w:val="Default"/>
        <w:spacing w:line="360" w:lineRule="auto"/>
        <w:ind w:left="0" w:firstLine="0"/>
        <w:rPr>
          <w:b/>
          <w:color w:val="auto"/>
          <w:sz w:val="26"/>
          <w:szCs w:val="26"/>
          <w:lang w:val="vi-VN"/>
        </w:rPr>
      </w:pPr>
    </w:p>
    <w:p w14:paraId="4E332776" w14:textId="77777777" w:rsidR="00322E45" w:rsidRPr="00B53EA3" w:rsidRDefault="00322E45" w:rsidP="00322E45">
      <w:pPr>
        <w:pStyle w:val="Default"/>
        <w:spacing w:line="360" w:lineRule="auto"/>
        <w:ind w:left="0" w:firstLine="0"/>
        <w:jc w:val="center"/>
        <w:rPr>
          <w:b/>
          <w:color w:val="auto"/>
          <w:sz w:val="32"/>
          <w:szCs w:val="32"/>
          <w:lang w:val="vi-VN"/>
        </w:rPr>
      </w:pPr>
      <w:r w:rsidRPr="003C25C4">
        <w:rPr>
          <w:b/>
          <w:color w:val="auto"/>
          <w:sz w:val="32"/>
          <w:szCs w:val="32"/>
          <w:lang w:val="vi-VN"/>
        </w:rPr>
        <w:t>BÁO CÁO ĐỒ</w:t>
      </w:r>
      <w:r w:rsidRPr="00B53EA3">
        <w:rPr>
          <w:b/>
          <w:color w:val="auto"/>
          <w:sz w:val="32"/>
          <w:szCs w:val="32"/>
          <w:lang w:val="vi-VN"/>
        </w:rPr>
        <w:t xml:space="preserve"> ÁN</w:t>
      </w:r>
    </w:p>
    <w:p w14:paraId="1B7DB223" w14:textId="1BC72942" w:rsidR="00322E45" w:rsidRPr="00C25871" w:rsidRDefault="00322E45" w:rsidP="00322E45">
      <w:pPr>
        <w:pStyle w:val="Default"/>
        <w:spacing w:after="120" w:line="360" w:lineRule="auto"/>
        <w:ind w:left="0" w:firstLine="0"/>
        <w:jc w:val="center"/>
        <w:rPr>
          <w:b/>
          <w:bCs/>
          <w:color w:val="auto"/>
          <w:sz w:val="32"/>
          <w:szCs w:val="32"/>
          <w:lang w:val="vi-VN"/>
        </w:rPr>
      </w:pPr>
      <w:r w:rsidRPr="003C25C4">
        <w:rPr>
          <w:b/>
          <w:color w:val="auto"/>
          <w:sz w:val="32"/>
          <w:szCs w:val="32"/>
          <w:lang w:val="vi-VN"/>
        </w:rPr>
        <w:t xml:space="preserve">MÔN </w:t>
      </w:r>
      <w:r w:rsidR="00785DA0">
        <w:rPr>
          <w:b/>
          <w:color w:val="auto"/>
          <w:sz w:val="32"/>
          <w:szCs w:val="32"/>
        </w:rPr>
        <w:t>K</w:t>
      </w:r>
      <w:r w:rsidR="00AB1208">
        <w:rPr>
          <w:b/>
          <w:color w:val="auto"/>
          <w:sz w:val="32"/>
          <w:szCs w:val="32"/>
        </w:rPr>
        <w:t>Ỹ</w:t>
      </w:r>
      <w:r w:rsidR="00785DA0">
        <w:rPr>
          <w:b/>
          <w:color w:val="auto"/>
          <w:sz w:val="32"/>
          <w:szCs w:val="32"/>
        </w:rPr>
        <w:t xml:space="preserve"> THUẬT PHÁT TRIỂN HỆ THỐNG </w:t>
      </w:r>
      <w:r>
        <w:rPr>
          <w:b/>
          <w:bCs/>
          <w:color w:val="auto"/>
          <w:sz w:val="32"/>
          <w:szCs w:val="32"/>
          <w:lang w:val="vi-VN"/>
        </w:rPr>
        <w:t>WEB</w:t>
      </w:r>
    </w:p>
    <w:p w14:paraId="164E555C" w14:textId="77777777" w:rsidR="00EB72FD" w:rsidRDefault="00322E45" w:rsidP="00322E45">
      <w:pPr>
        <w:pStyle w:val="Default"/>
        <w:shd w:val="clear" w:color="auto" w:fill="FFFFFF" w:themeFill="background1"/>
        <w:spacing w:after="120" w:line="360" w:lineRule="auto"/>
        <w:ind w:left="0" w:firstLine="0"/>
        <w:jc w:val="center"/>
        <w:rPr>
          <w:b/>
          <w:bCs/>
          <w:color w:val="000000" w:themeColor="text1"/>
          <w:sz w:val="26"/>
          <w:szCs w:val="26"/>
        </w:rPr>
      </w:pPr>
      <w:r w:rsidRPr="003C25C4">
        <w:rPr>
          <w:b/>
          <w:color w:val="000000" w:themeColor="text1"/>
          <w:sz w:val="26"/>
          <w:szCs w:val="26"/>
          <w:lang w:val="vi-VN"/>
        </w:rPr>
        <w:t xml:space="preserve">ĐỀ TÀI: </w:t>
      </w:r>
      <w:r>
        <w:rPr>
          <w:b/>
          <w:bCs/>
          <w:color w:val="000000" w:themeColor="text1"/>
          <w:sz w:val="26"/>
          <w:szCs w:val="26"/>
          <w:lang w:val="vi-VN"/>
        </w:rPr>
        <w:t xml:space="preserve">XÂY DỰNG WEBSITE </w:t>
      </w:r>
      <w:r>
        <w:rPr>
          <w:b/>
          <w:bCs/>
          <w:color w:val="000000" w:themeColor="text1"/>
          <w:sz w:val="26"/>
          <w:szCs w:val="26"/>
        </w:rPr>
        <w:t>BÁN HÀNG SẢN PHẨM ĐIỆN TỬ</w:t>
      </w:r>
      <w:r w:rsidR="00EB72FD">
        <w:rPr>
          <w:b/>
          <w:bCs/>
          <w:color w:val="000000" w:themeColor="text1"/>
          <w:sz w:val="26"/>
          <w:szCs w:val="26"/>
        </w:rPr>
        <w:t xml:space="preserve"> </w:t>
      </w:r>
    </w:p>
    <w:p w14:paraId="40279B24" w14:textId="60898208" w:rsidR="00322E45" w:rsidRPr="0035681C" w:rsidRDefault="00EB72FD" w:rsidP="00322E45">
      <w:pPr>
        <w:pStyle w:val="Default"/>
        <w:shd w:val="clear" w:color="auto" w:fill="FFFFFF" w:themeFill="background1"/>
        <w:spacing w:after="120" w:line="360" w:lineRule="auto"/>
        <w:ind w:left="0" w:firstLine="0"/>
        <w:jc w:val="center"/>
        <w:rPr>
          <w:b/>
          <w:color w:val="000000" w:themeColor="text1"/>
          <w:sz w:val="26"/>
          <w:szCs w:val="26"/>
        </w:rPr>
      </w:pPr>
      <w:r>
        <w:rPr>
          <w:b/>
          <w:bCs/>
          <w:color w:val="000000" w:themeColor="text1"/>
          <w:sz w:val="26"/>
          <w:szCs w:val="26"/>
        </w:rPr>
        <w:t>“Digital World”</w:t>
      </w:r>
    </w:p>
    <w:p w14:paraId="4A779748" w14:textId="77777777" w:rsidR="00322E45" w:rsidRPr="003C25C4" w:rsidRDefault="00322E45" w:rsidP="00322E45">
      <w:pPr>
        <w:ind w:firstLine="0"/>
        <w:rPr>
          <w:rFonts w:cs="Times New Roman"/>
          <w:szCs w:val="26"/>
          <w:lang w:val="vi-VN"/>
        </w:rPr>
      </w:pPr>
    </w:p>
    <w:tbl>
      <w:tblPr>
        <w:tblW w:w="4950" w:type="dxa"/>
        <w:jc w:val="center"/>
        <w:tblBorders>
          <w:top w:val="nil"/>
          <w:left w:val="nil"/>
          <w:bottom w:val="nil"/>
          <w:right w:val="nil"/>
          <w:insideH w:val="nil"/>
          <w:insideV w:val="nil"/>
        </w:tblBorders>
        <w:tblLayout w:type="fixed"/>
        <w:tblLook w:val="0400" w:firstRow="0" w:lastRow="0" w:firstColumn="0" w:lastColumn="0" w:noHBand="0" w:noVBand="1"/>
      </w:tblPr>
      <w:tblGrid>
        <w:gridCol w:w="1115"/>
        <w:gridCol w:w="2035"/>
        <w:gridCol w:w="1800"/>
      </w:tblGrid>
      <w:tr w:rsidR="00322E45" w:rsidRPr="002D0816" w14:paraId="4A56C289" w14:textId="77777777" w:rsidTr="00D71A27">
        <w:trPr>
          <w:jc w:val="center"/>
        </w:trPr>
        <w:tc>
          <w:tcPr>
            <w:tcW w:w="1115" w:type="dxa"/>
          </w:tcPr>
          <w:p w14:paraId="68F391E0" w14:textId="77777777" w:rsidR="00322E45" w:rsidRPr="003C25C4" w:rsidRDefault="00322E45" w:rsidP="00D71A27">
            <w:pPr>
              <w:spacing w:beforeLines="40" w:before="96"/>
              <w:ind w:firstLine="0"/>
              <w:jc w:val="left"/>
              <w:rPr>
                <w:rFonts w:cs="Times New Roman"/>
                <w:b/>
                <w:szCs w:val="26"/>
                <w:lang w:val="vi-VN"/>
              </w:rPr>
            </w:pPr>
            <w:bookmarkStart w:id="5" w:name="_Hlk137629725"/>
            <w:r w:rsidRPr="003C25C4">
              <w:rPr>
                <w:rFonts w:cs="Times New Roman"/>
                <w:b/>
                <w:szCs w:val="26"/>
                <w:lang w:val="vi-VN"/>
              </w:rPr>
              <w:t>GVHD:</w:t>
            </w:r>
          </w:p>
        </w:tc>
        <w:tc>
          <w:tcPr>
            <w:tcW w:w="3835" w:type="dxa"/>
            <w:gridSpan w:val="2"/>
          </w:tcPr>
          <w:p w14:paraId="63302DB7" w14:textId="77777777" w:rsidR="00322E45" w:rsidRPr="002E70E4" w:rsidRDefault="00322E45" w:rsidP="00D71A27">
            <w:pPr>
              <w:spacing w:beforeLines="40" w:before="96"/>
              <w:ind w:firstLine="0"/>
              <w:jc w:val="left"/>
              <w:rPr>
                <w:rFonts w:cs="Times New Roman"/>
                <w:szCs w:val="26"/>
                <w:lang w:val="vi-VN"/>
              </w:rPr>
            </w:pPr>
            <w:r w:rsidRPr="002E70E4">
              <w:rPr>
                <w:rFonts w:cs="Times New Roman"/>
                <w:szCs w:val="26"/>
                <w:lang w:val="vi-VN"/>
              </w:rPr>
              <w:t>ThS. Võ Tấn Khoa</w:t>
            </w:r>
          </w:p>
        </w:tc>
      </w:tr>
      <w:tr w:rsidR="00322E45" w:rsidRPr="002D0816" w14:paraId="2D07A794" w14:textId="77777777" w:rsidTr="00D71A27">
        <w:trPr>
          <w:jc w:val="center"/>
        </w:trPr>
        <w:tc>
          <w:tcPr>
            <w:tcW w:w="1115" w:type="dxa"/>
          </w:tcPr>
          <w:p w14:paraId="7D71E1AD" w14:textId="77777777" w:rsidR="00322E45" w:rsidRPr="003C25C4" w:rsidRDefault="00322E45" w:rsidP="00D71A27">
            <w:pPr>
              <w:spacing w:beforeLines="40" w:before="96"/>
              <w:ind w:firstLine="0"/>
              <w:jc w:val="left"/>
              <w:rPr>
                <w:rFonts w:cs="Times New Roman"/>
                <w:b/>
                <w:szCs w:val="26"/>
                <w:lang w:val="vi-VN"/>
              </w:rPr>
            </w:pPr>
            <w:r w:rsidRPr="003C25C4">
              <w:rPr>
                <w:rFonts w:cs="Times New Roman"/>
                <w:b/>
                <w:szCs w:val="26"/>
                <w:lang w:val="vi-VN"/>
              </w:rPr>
              <w:t>Lớp:</w:t>
            </w:r>
          </w:p>
        </w:tc>
        <w:tc>
          <w:tcPr>
            <w:tcW w:w="3835" w:type="dxa"/>
            <w:gridSpan w:val="2"/>
          </w:tcPr>
          <w:p w14:paraId="14EB96DF" w14:textId="4962199C" w:rsidR="00322E45" w:rsidRPr="002E70E4" w:rsidRDefault="00322E45" w:rsidP="00D71A27">
            <w:pPr>
              <w:spacing w:beforeLines="40" w:before="96"/>
              <w:ind w:firstLine="0"/>
              <w:jc w:val="left"/>
              <w:rPr>
                <w:rFonts w:cs="Times New Roman"/>
                <w:szCs w:val="26"/>
                <w:lang w:val="vi-VN"/>
              </w:rPr>
            </w:pPr>
            <w:r w:rsidRPr="002E70E4">
              <w:rPr>
                <w:rFonts w:cs="Times New Roman"/>
                <w:szCs w:val="26"/>
                <w:lang w:val="vi-VN"/>
              </w:rPr>
              <w:t>IE</w:t>
            </w:r>
            <w:r w:rsidR="00785DA0">
              <w:rPr>
                <w:rFonts w:cs="Times New Roman"/>
                <w:szCs w:val="26"/>
              </w:rPr>
              <w:t>213</w:t>
            </w:r>
            <w:r w:rsidRPr="002E70E4">
              <w:rPr>
                <w:rFonts w:cs="Times New Roman"/>
                <w:szCs w:val="26"/>
                <w:lang w:val="vi-VN"/>
              </w:rPr>
              <w:t>.O12</w:t>
            </w:r>
          </w:p>
        </w:tc>
      </w:tr>
      <w:tr w:rsidR="00322E45" w:rsidRPr="002D0816" w14:paraId="68BA500C" w14:textId="77777777" w:rsidTr="00D71A27">
        <w:trPr>
          <w:jc w:val="center"/>
        </w:trPr>
        <w:tc>
          <w:tcPr>
            <w:tcW w:w="3150" w:type="dxa"/>
            <w:gridSpan w:val="2"/>
            <w:tcBorders>
              <w:bottom w:val="nil"/>
            </w:tcBorders>
          </w:tcPr>
          <w:p w14:paraId="19B4A5F2" w14:textId="77777777" w:rsidR="00322E45" w:rsidRPr="003C25C4" w:rsidRDefault="00322E45" w:rsidP="00D71A27">
            <w:pPr>
              <w:spacing w:beforeLines="40" w:before="96"/>
              <w:ind w:firstLine="0"/>
              <w:jc w:val="left"/>
              <w:rPr>
                <w:rFonts w:cs="Times New Roman"/>
                <w:b/>
                <w:szCs w:val="26"/>
                <w:lang w:val="vi-VN"/>
              </w:rPr>
            </w:pPr>
            <w:r w:rsidRPr="003C25C4">
              <w:rPr>
                <w:rFonts w:cs="Times New Roman"/>
                <w:b/>
                <w:szCs w:val="26"/>
                <w:lang w:val="vi-VN"/>
              </w:rPr>
              <w:t>Nhóm sinh viên thực hiện</w:t>
            </w:r>
            <w:r w:rsidRPr="002E70E4">
              <w:rPr>
                <w:rFonts w:cs="Times New Roman"/>
                <w:b/>
                <w:szCs w:val="26"/>
                <w:lang w:val="vi-VN"/>
              </w:rPr>
              <w:t>:</w:t>
            </w:r>
          </w:p>
        </w:tc>
        <w:tc>
          <w:tcPr>
            <w:tcW w:w="1800" w:type="dxa"/>
            <w:tcBorders>
              <w:bottom w:val="nil"/>
            </w:tcBorders>
          </w:tcPr>
          <w:p w14:paraId="424EEBD6" w14:textId="77777777" w:rsidR="00322E45" w:rsidRPr="002E70E4" w:rsidRDefault="00322E45" w:rsidP="00D71A27">
            <w:pPr>
              <w:spacing w:beforeLines="40" w:before="96"/>
              <w:ind w:firstLine="0"/>
              <w:jc w:val="center"/>
              <w:rPr>
                <w:rFonts w:cs="Times New Roman"/>
                <w:b/>
                <w:szCs w:val="26"/>
                <w:lang w:val="vi-VN"/>
              </w:rPr>
            </w:pPr>
            <w:r w:rsidRPr="002E70E4">
              <w:rPr>
                <w:rFonts w:cs="Times New Roman"/>
                <w:b/>
                <w:szCs w:val="26"/>
                <w:lang w:val="vi-VN"/>
              </w:rPr>
              <w:t>Nhóm 3</w:t>
            </w:r>
          </w:p>
        </w:tc>
      </w:tr>
      <w:tr w:rsidR="00322E45" w:rsidRPr="005B42AE" w14:paraId="51A6F750" w14:textId="77777777" w:rsidTr="00D71A27">
        <w:trPr>
          <w:jc w:val="center"/>
        </w:trPr>
        <w:tc>
          <w:tcPr>
            <w:tcW w:w="3150" w:type="dxa"/>
            <w:gridSpan w:val="2"/>
            <w:tcBorders>
              <w:top w:val="nil"/>
              <w:left w:val="nil"/>
              <w:bottom w:val="nil"/>
              <w:right w:val="nil"/>
            </w:tcBorders>
            <w:vAlign w:val="center"/>
          </w:tcPr>
          <w:p w14:paraId="4E9DDE5C" w14:textId="77777777" w:rsidR="00322E45" w:rsidRPr="003C25C4" w:rsidRDefault="00322E45">
            <w:pPr>
              <w:pStyle w:val="ListParagraph"/>
              <w:numPr>
                <w:ilvl w:val="0"/>
                <w:numId w:val="7"/>
              </w:numPr>
              <w:spacing w:beforeLines="40" w:before="96"/>
              <w:rPr>
                <w:rFonts w:cs="Times New Roman"/>
                <w:szCs w:val="26"/>
                <w:lang w:val="vi-VN"/>
              </w:rPr>
            </w:pPr>
            <w:r>
              <w:rPr>
                <w:rFonts w:cs="Times New Roman"/>
                <w:szCs w:val="26"/>
              </w:rPr>
              <w:t>Nguyễn Tấn Đạt</w:t>
            </w:r>
          </w:p>
        </w:tc>
        <w:tc>
          <w:tcPr>
            <w:tcW w:w="1800" w:type="dxa"/>
            <w:tcBorders>
              <w:top w:val="nil"/>
              <w:left w:val="nil"/>
              <w:bottom w:val="nil"/>
              <w:right w:val="nil"/>
            </w:tcBorders>
            <w:vAlign w:val="center"/>
          </w:tcPr>
          <w:p w14:paraId="19684EE2" w14:textId="77777777" w:rsidR="00322E45" w:rsidRPr="00F410A0" w:rsidRDefault="00322E45" w:rsidP="00D71A27">
            <w:pPr>
              <w:spacing w:beforeLines="40" w:before="96"/>
              <w:ind w:firstLine="0"/>
              <w:jc w:val="center"/>
              <w:rPr>
                <w:rFonts w:cs="Times New Roman"/>
                <w:bCs/>
                <w:szCs w:val="26"/>
              </w:rPr>
            </w:pPr>
            <w:r w:rsidRPr="00F410A0">
              <w:rPr>
                <w:rFonts w:cs="Times New Roman"/>
                <w:bCs/>
                <w:szCs w:val="26"/>
                <w:lang w:val="vi-VN"/>
              </w:rPr>
              <w:t>2</w:t>
            </w:r>
            <w:r w:rsidRPr="00F410A0">
              <w:rPr>
                <w:rFonts w:cs="Times New Roman"/>
                <w:bCs/>
                <w:szCs w:val="26"/>
              </w:rPr>
              <w:t>2540003</w:t>
            </w:r>
          </w:p>
        </w:tc>
      </w:tr>
      <w:tr w:rsidR="00322E45" w:rsidRPr="005B42AE" w14:paraId="56F12C12" w14:textId="77777777" w:rsidTr="00D71A27">
        <w:trPr>
          <w:jc w:val="center"/>
        </w:trPr>
        <w:tc>
          <w:tcPr>
            <w:tcW w:w="3150" w:type="dxa"/>
            <w:gridSpan w:val="2"/>
            <w:tcBorders>
              <w:top w:val="nil"/>
              <w:left w:val="nil"/>
              <w:bottom w:val="nil"/>
              <w:right w:val="nil"/>
            </w:tcBorders>
            <w:vAlign w:val="center"/>
          </w:tcPr>
          <w:p w14:paraId="0D6A8F48" w14:textId="77777777" w:rsidR="00322E45" w:rsidRPr="003C25C4" w:rsidRDefault="00322E45">
            <w:pPr>
              <w:pStyle w:val="ListParagraph"/>
              <w:numPr>
                <w:ilvl w:val="0"/>
                <w:numId w:val="7"/>
              </w:numPr>
              <w:spacing w:beforeLines="40" w:before="96"/>
              <w:rPr>
                <w:rFonts w:cs="Times New Roman"/>
                <w:szCs w:val="26"/>
                <w:lang w:val="vi-VN"/>
              </w:rPr>
            </w:pPr>
            <w:r>
              <w:rPr>
                <w:rFonts w:cs="Times New Roman"/>
                <w:szCs w:val="26"/>
              </w:rPr>
              <w:t>Huỳnh Trung Hiếu</w:t>
            </w:r>
          </w:p>
        </w:tc>
        <w:tc>
          <w:tcPr>
            <w:tcW w:w="1800" w:type="dxa"/>
            <w:tcBorders>
              <w:top w:val="nil"/>
              <w:left w:val="nil"/>
              <w:bottom w:val="nil"/>
              <w:right w:val="nil"/>
            </w:tcBorders>
            <w:vAlign w:val="center"/>
          </w:tcPr>
          <w:p w14:paraId="4C07811E" w14:textId="77777777" w:rsidR="00322E45" w:rsidRPr="0035681C" w:rsidRDefault="00322E45" w:rsidP="00D71A27">
            <w:pPr>
              <w:spacing w:beforeLines="40" w:before="96"/>
              <w:ind w:firstLine="0"/>
              <w:jc w:val="center"/>
              <w:rPr>
                <w:rFonts w:cs="Times New Roman"/>
                <w:szCs w:val="26"/>
              </w:rPr>
            </w:pPr>
            <w:r w:rsidRPr="002E70E4">
              <w:rPr>
                <w:rFonts w:cs="Times New Roman"/>
                <w:szCs w:val="26"/>
                <w:lang w:val="vi-VN"/>
              </w:rPr>
              <w:t>2</w:t>
            </w:r>
            <w:r>
              <w:rPr>
                <w:rFonts w:cs="Times New Roman"/>
                <w:szCs w:val="26"/>
              </w:rPr>
              <w:t>2540006</w:t>
            </w:r>
          </w:p>
        </w:tc>
      </w:tr>
      <w:bookmarkEnd w:id="5"/>
    </w:tbl>
    <w:p w14:paraId="1EF3B267" w14:textId="77777777" w:rsidR="00322E45" w:rsidRDefault="00322E45" w:rsidP="00322E45">
      <w:pPr>
        <w:pStyle w:val="Default"/>
        <w:spacing w:line="360" w:lineRule="auto"/>
        <w:ind w:left="0" w:firstLine="0"/>
        <w:rPr>
          <w:color w:val="auto"/>
          <w:sz w:val="26"/>
          <w:szCs w:val="26"/>
        </w:rPr>
      </w:pPr>
    </w:p>
    <w:p w14:paraId="060FCA33" w14:textId="77777777" w:rsidR="00322E45" w:rsidRDefault="00322E45" w:rsidP="00322E45">
      <w:pPr>
        <w:pStyle w:val="Default"/>
        <w:spacing w:line="360" w:lineRule="auto"/>
        <w:ind w:left="0" w:firstLine="0"/>
        <w:rPr>
          <w:color w:val="auto"/>
          <w:sz w:val="26"/>
          <w:szCs w:val="26"/>
        </w:rPr>
      </w:pPr>
    </w:p>
    <w:p w14:paraId="26CCC385" w14:textId="77777777" w:rsidR="00322E45" w:rsidRDefault="00322E45" w:rsidP="00322E45">
      <w:pPr>
        <w:pStyle w:val="Default"/>
        <w:spacing w:line="360" w:lineRule="auto"/>
        <w:ind w:left="0" w:firstLine="0"/>
        <w:rPr>
          <w:color w:val="auto"/>
          <w:sz w:val="26"/>
          <w:szCs w:val="26"/>
        </w:rPr>
      </w:pPr>
    </w:p>
    <w:p w14:paraId="1875999D" w14:textId="77777777" w:rsidR="00322E45" w:rsidRDefault="00322E45" w:rsidP="00322E45">
      <w:pPr>
        <w:pStyle w:val="Default"/>
        <w:spacing w:line="360" w:lineRule="auto"/>
        <w:ind w:left="0" w:firstLine="0"/>
        <w:rPr>
          <w:color w:val="auto"/>
          <w:sz w:val="26"/>
          <w:szCs w:val="26"/>
        </w:rPr>
      </w:pPr>
    </w:p>
    <w:p w14:paraId="7292DCC5" w14:textId="77777777" w:rsidR="00322E45" w:rsidRDefault="00322E45" w:rsidP="00322E45">
      <w:pPr>
        <w:pStyle w:val="Default"/>
        <w:spacing w:line="360" w:lineRule="auto"/>
        <w:ind w:left="0" w:firstLine="0"/>
        <w:rPr>
          <w:color w:val="auto"/>
          <w:sz w:val="26"/>
          <w:szCs w:val="26"/>
        </w:rPr>
      </w:pPr>
    </w:p>
    <w:p w14:paraId="072C6F60" w14:textId="77777777" w:rsidR="00322E45" w:rsidRPr="00EB72FD" w:rsidRDefault="00322E45" w:rsidP="00322E45">
      <w:pPr>
        <w:pStyle w:val="Default"/>
        <w:spacing w:line="360" w:lineRule="auto"/>
        <w:ind w:left="0" w:firstLine="0"/>
        <w:rPr>
          <w:color w:val="auto"/>
          <w:sz w:val="26"/>
          <w:szCs w:val="26"/>
        </w:rPr>
      </w:pPr>
    </w:p>
    <w:p w14:paraId="4EB96873" w14:textId="77777777" w:rsidR="00322E45" w:rsidRPr="003C25C4" w:rsidRDefault="00322E45" w:rsidP="00322E45">
      <w:pPr>
        <w:ind w:firstLine="0"/>
        <w:jc w:val="center"/>
        <w:rPr>
          <w:rFonts w:eastAsia="Times New Roman" w:cs="Times New Roman"/>
          <w:b/>
          <w:szCs w:val="26"/>
          <w:highlight w:val="white"/>
          <w:lang w:val="vi-VN" w:eastAsia="vi-VN"/>
        </w:rPr>
      </w:pPr>
      <w:r w:rsidRPr="003C25C4">
        <w:rPr>
          <w:rFonts w:eastAsia="Wingdings" w:cs="Times New Roman"/>
          <w:b/>
          <w:szCs w:val="26"/>
          <w:highlight w:val="white"/>
          <w:lang w:val="vi-VN" w:eastAsia="vi-VN"/>
        </w:rPr>
        <w:sym w:font="Wingdings" w:char="F097"/>
      </w:r>
      <w:r w:rsidRPr="003C25C4">
        <w:rPr>
          <w:rFonts w:eastAsia="Wingdings" w:cs="Times New Roman"/>
          <w:b/>
          <w:szCs w:val="26"/>
          <w:highlight w:val="white"/>
          <w:lang w:val="vi-VN" w:eastAsia="vi-VN"/>
        </w:rPr>
        <w:sym w:font="Wingdings" w:char="F097"/>
      </w:r>
      <w:r w:rsidRPr="003C25C4">
        <w:rPr>
          <w:rFonts w:eastAsia="Times New Roman" w:cs="Times New Roman"/>
          <w:b/>
          <w:szCs w:val="26"/>
          <w:highlight w:val="white"/>
          <w:lang w:val="vi-VN" w:eastAsia="vi-VN"/>
        </w:rPr>
        <w:t xml:space="preserve"> Tp. Hồ Chí Minh,</w:t>
      </w:r>
      <w:r>
        <w:rPr>
          <w:rFonts w:eastAsia="Times New Roman" w:cs="Times New Roman"/>
          <w:b/>
          <w:szCs w:val="26"/>
          <w:highlight w:val="white"/>
          <w:lang w:val="vi-VN" w:eastAsia="vi-VN"/>
        </w:rPr>
        <w:t xml:space="preserve"> </w:t>
      </w:r>
      <w:r>
        <w:rPr>
          <w:rFonts w:eastAsia="Times New Roman" w:cs="Times New Roman"/>
          <w:b/>
          <w:szCs w:val="26"/>
          <w:highlight w:val="white"/>
          <w:lang w:eastAsia="vi-VN"/>
        </w:rPr>
        <w:t>04</w:t>
      </w:r>
      <w:r w:rsidRPr="003C25C4">
        <w:rPr>
          <w:rFonts w:eastAsia="Times New Roman" w:cs="Times New Roman"/>
          <w:b/>
          <w:szCs w:val="26"/>
          <w:highlight w:val="white"/>
          <w:lang w:val="vi-VN" w:eastAsia="vi-VN"/>
        </w:rPr>
        <w:t>/</w:t>
      </w:r>
      <w:r w:rsidRPr="002E70E4">
        <w:rPr>
          <w:rFonts w:eastAsia="Times New Roman" w:cs="Times New Roman"/>
          <w:b/>
          <w:szCs w:val="26"/>
          <w:highlight w:val="white"/>
          <w:lang w:val="vi-VN" w:eastAsia="vi-VN"/>
        </w:rPr>
        <w:t>202</w:t>
      </w:r>
      <w:r>
        <w:rPr>
          <w:rFonts w:eastAsia="Times New Roman" w:cs="Times New Roman"/>
          <w:b/>
          <w:szCs w:val="26"/>
          <w:highlight w:val="white"/>
          <w:lang w:eastAsia="vi-VN"/>
        </w:rPr>
        <w:t>4</w:t>
      </w:r>
      <w:r w:rsidRPr="003C25C4">
        <w:rPr>
          <w:rFonts w:eastAsia="Times New Roman" w:cs="Times New Roman"/>
          <w:b/>
          <w:szCs w:val="26"/>
          <w:highlight w:val="white"/>
          <w:lang w:val="vi-VN" w:eastAsia="vi-VN"/>
        </w:rPr>
        <w:t xml:space="preserve"> </w:t>
      </w:r>
      <w:r w:rsidRPr="003C25C4">
        <w:rPr>
          <w:rFonts w:eastAsia="Wingdings" w:cs="Times New Roman"/>
          <w:b/>
          <w:szCs w:val="26"/>
          <w:highlight w:val="white"/>
          <w:lang w:val="vi-VN" w:eastAsia="vi-VN"/>
        </w:rPr>
        <w:sym w:font="Wingdings" w:char="F096"/>
      </w:r>
      <w:r w:rsidRPr="003C25C4">
        <w:rPr>
          <w:rFonts w:eastAsia="Wingdings" w:cs="Times New Roman"/>
          <w:b/>
          <w:szCs w:val="26"/>
          <w:highlight w:val="white"/>
          <w:lang w:val="vi-VN" w:eastAsia="vi-VN"/>
        </w:rPr>
        <w:sym w:font="Wingdings" w:char="F096"/>
      </w:r>
    </w:p>
    <w:p w14:paraId="39E8F4EB" w14:textId="77777777" w:rsidR="00322E45" w:rsidRPr="003C25C4" w:rsidRDefault="00322E45" w:rsidP="00322E45">
      <w:pPr>
        <w:ind w:firstLine="0"/>
        <w:jc w:val="center"/>
        <w:rPr>
          <w:rFonts w:cs="Times New Roman"/>
          <w:b/>
          <w:color w:val="000000" w:themeColor="text1"/>
          <w:szCs w:val="26"/>
          <w:lang w:val="vi-VN"/>
        </w:rPr>
      </w:pPr>
      <w:r w:rsidRPr="003C25C4">
        <w:rPr>
          <w:rFonts w:cs="Times New Roman"/>
          <w:b/>
          <w:color w:val="000000" w:themeColor="text1"/>
          <w:szCs w:val="26"/>
          <w:lang w:val="vi-VN"/>
        </w:rPr>
        <w:lastRenderedPageBreak/>
        <w:t>NHẬN XÉT CỦA GIÁO VIÊN HƯỚNG DẪN</w:t>
      </w:r>
      <w:bookmarkEnd w:id="1"/>
      <w:bookmarkEnd w:id="2"/>
    </w:p>
    <w:p w14:paraId="3908BFDA"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FB4D7ED"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7CC6EBE"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8C17272"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0507055"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8F23C88"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2008E41B"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023AA37"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345C19E"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6621A8BB"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453021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6F835B35"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D4EE4F6"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6B269A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58B7BDD"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31BAB9F"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793C08A"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A4E3671"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58B4B64"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0BD819F7"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C68DC0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5DCD63A3" w14:textId="77777777" w:rsidR="00322E45" w:rsidRPr="003C25C4" w:rsidRDefault="00322E45" w:rsidP="00322E45">
      <w:pPr>
        <w:pStyle w:val="Default"/>
        <w:tabs>
          <w:tab w:val="left" w:leader="dot" w:pos="9360"/>
        </w:tabs>
        <w:spacing w:line="360" w:lineRule="auto"/>
        <w:ind w:left="0" w:firstLine="0"/>
        <w:rPr>
          <w:color w:val="000000" w:themeColor="text1"/>
          <w:sz w:val="26"/>
          <w:szCs w:val="26"/>
          <w:lang w:val="vi-VN"/>
        </w:rPr>
      </w:pPr>
    </w:p>
    <w:p w14:paraId="2B744A7E" w14:textId="77777777" w:rsidR="00322E45" w:rsidRPr="0035681C" w:rsidRDefault="00322E45" w:rsidP="00322E45">
      <w:pPr>
        <w:pStyle w:val="Default"/>
        <w:tabs>
          <w:tab w:val="center" w:pos="6480"/>
        </w:tabs>
        <w:spacing w:line="360" w:lineRule="auto"/>
        <w:ind w:left="0" w:firstLine="0"/>
        <w:rPr>
          <w:color w:val="000000" w:themeColor="text1"/>
          <w:sz w:val="26"/>
          <w:szCs w:val="26"/>
        </w:rPr>
      </w:pPr>
      <w:r w:rsidRPr="003C25C4">
        <w:rPr>
          <w:i/>
          <w:color w:val="000000" w:themeColor="text1"/>
          <w:sz w:val="26"/>
          <w:szCs w:val="26"/>
          <w:lang w:val="vi-VN"/>
        </w:rPr>
        <w:tab/>
        <w:t>……., ngày……...tháng……năm 202</w:t>
      </w:r>
      <w:r>
        <w:rPr>
          <w:i/>
          <w:color w:val="000000" w:themeColor="text1"/>
          <w:sz w:val="26"/>
          <w:szCs w:val="26"/>
        </w:rPr>
        <w:t>4</w:t>
      </w:r>
    </w:p>
    <w:p w14:paraId="275A9B4B" w14:textId="77777777" w:rsidR="00322E45" w:rsidRPr="003C25C4" w:rsidRDefault="00322E45" w:rsidP="00322E45">
      <w:pPr>
        <w:pStyle w:val="Default"/>
        <w:tabs>
          <w:tab w:val="center" w:pos="6480"/>
        </w:tabs>
        <w:spacing w:line="360" w:lineRule="auto"/>
        <w:ind w:left="0" w:firstLine="0"/>
        <w:rPr>
          <w:b/>
          <w:color w:val="000000" w:themeColor="text1"/>
          <w:sz w:val="26"/>
          <w:szCs w:val="26"/>
          <w:lang w:val="vi-VN"/>
        </w:rPr>
      </w:pPr>
      <w:r w:rsidRPr="003C25C4">
        <w:rPr>
          <w:b/>
          <w:color w:val="000000" w:themeColor="text1"/>
          <w:sz w:val="26"/>
          <w:szCs w:val="26"/>
          <w:lang w:val="vi-VN"/>
        </w:rPr>
        <w:tab/>
      </w:r>
    </w:p>
    <w:p w14:paraId="5A0445B7" w14:textId="77777777" w:rsidR="00322E45" w:rsidRPr="003C25C4" w:rsidRDefault="00322E45" w:rsidP="00322E45">
      <w:pPr>
        <w:pStyle w:val="Default"/>
        <w:tabs>
          <w:tab w:val="center" w:pos="6480"/>
        </w:tabs>
        <w:spacing w:line="360" w:lineRule="auto"/>
        <w:ind w:left="0" w:firstLine="0"/>
        <w:rPr>
          <w:color w:val="000000" w:themeColor="text1"/>
          <w:sz w:val="26"/>
          <w:szCs w:val="26"/>
          <w:lang w:val="vi-VN"/>
        </w:rPr>
      </w:pPr>
      <w:r w:rsidRPr="003C25C4">
        <w:rPr>
          <w:b/>
          <w:color w:val="000000" w:themeColor="text1"/>
          <w:sz w:val="26"/>
          <w:szCs w:val="26"/>
          <w:lang w:val="vi-VN"/>
        </w:rPr>
        <w:tab/>
        <w:t xml:space="preserve">Người nhận xét </w:t>
      </w:r>
    </w:p>
    <w:p w14:paraId="70F36388" w14:textId="77777777" w:rsidR="00322E45" w:rsidRPr="003C25C4" w:rsidRDefault="00322E45" w:rsidP="00322E45">
      <w:pPr>
        <w:pStyle w:val="Default"/>
        <w:tabs>
          <w:tab w:val="center" w:pos="6480"/>
        </w:tabs>
        <w:spacing w:line="360" w:lineRule="auto"/>
        <w:ind w:left="0" w:firstLine="0"/>
        <w:rPr>
          <w:b/>
          <w:i/>
          <w:color w:val="000000" w:themeColor="text1"/>
          <w:sz w:val="26"/>
          <w:szCs w:val="26"/>
          <w:lang w:val="vi-VN"/>
        </w:rPr>
        <w:sectPr w:rsidR="00322E45" w:rsidRPr="003C25C4" w:rsidSect="00BC33AA">
          <w:footerReference w:type="default" r:id="rId10"/>
          <w:pgSz w:w="11906" w:h="16838"/>
          <w:pgMar w:top="1138" w:right="1138" w:bottom="1138" w:left="1670" w:header="432" w:footer="432" w:gutter="0"/>
          <w:pgBorders w:display="firstPage">
            <w:top w:val="twistedLines1" w:sz="18" w:space="16" w:color="auto"/>
            <w:left w:val="twistedLines1" w:sz="18" w:space="16" w:color="auto"/>
            <w:bottom w:val="twistedLines1" w:sz="18" w:space="16" w:color="auto"/>
            <w:right w:val="twistedLines1" w:sz="18" w:space="16" w:color="auto"/>
          </w:pgBorders>
          <w:cols w:space="720"/>
          <w:docGrid w:linePitch="360"/>
        </w:sectPr>
      </w:pPr>
      <w:r w:rsidRPr="003C25C4">
        <w:rPr>
          <w:b/>
          <w:i/>
          <w:color w:val="000000" w:themeColor="text1"/>
          <w:sz w:val="26"/>
          <w:szCs w:val="26"/>
          <w:lang w:val="vi-VN"/>
        </w:rPr>
        <w:tab/>
      </w:r>
      <w:r w:rsidRPr="003C25C4">
        <w:rPr>
          <w:i/>
          <w:color w:val="000000" w:themeColor="text1"/>
          <w:sz w:val="26"/>
          <w:szCs w:val="26"/>
          <w:lang w:val="vi-VN"/>
        </w:rPr>
        <w:t>(Ký tên và ghi rõ họ tên</w:t>
      </w:r>
    </w:p>
    <w:bookmarkStart w:id="6" w:name="_Toc172370159" w:displacedByCustomXml="next"/>
    <w:sdt>
      <w:sdtPr>
        <w:rPr>
          <w:rFonts w:eastAsiaTheme="minorHAnsi" w:cstheme="minorBidi"/>
          <w:b w:val="0"/>
          <w:color w:val="auto"/>
          <w:sz w:val="26"/>
          <w:szCs w:val="26"/>
          <w:lang w:val="vi-VN"/>
        </w:rPr>
        <w:id w:val="689411038"/>
        <w:docPartObj>
          <w:docPartGallery w:val="Table of Contents"/>
          <w:docPartUnique/>
        </w:docPartObj>
      </w:sdtPr>
      <w:sdtEndPr>
        <w:rPr>
          <w:rFonts w:cs="Times New Roman"/>
        </w:rPr>
      </w:sdtEndPr>
      <w:sdtContent>
        <w:p w14:paraId="443E4162" w14:textId="77777777" w:rsidR="00322E45" w:rsidRPr="00E96731" w:rsidRDefault="00322E45" w:rsidP="00322E45">
          <w:pPr>
            <w:pStyle w:val="Heading1"/>
            <w:numPr>
              <w:ilvl w:val="0"/>
              <w:numId w:val="0"/>
            </w:numPr>
            <w:ind w:left="360"/>
            <w:rPr>
              <w:lang w:val="vi-VN"/>
            </w:rPr>
          </w:pPr>
          <w:r w:rsidRPr="00E96731">
            <w:rPr>
              <w:lang w:val="vi-VN"/>
            </w:rPr>
            <w:t>MỤC LỤC</w:t>
          </w:r>
          <w:bookmarkEnd w:id="6"/>
        </w:p>
        <w:p w14:paraId="19C0D1D0" w14:textId="3DD28CD2" w:rsidR="00100FF7" w:rsidRDefault="00322E45">
          <w:pPr>
            <w:pStyle w:val="TOC1"/>
            <w:rPr>
              <w:rFonts w:asciiTheme="minorHAnsi" w:hAnsiTheme="minorHAnsi" w:cstheme="minorBidi"/>
              <w:b w:val="0"/>
              <w:noProof/>
              <w:kern w:val="2"/>
              <w:sz w:val="24"/>
              <w:szCs w:val="24"/>
              <w14:ligatures w14:val="standardContextual"/>
            </w:rPr>
          </w:pPr>
          <w:r w:rsidRPr="00002551">
            <w:rPr>
              <w:b w:val="0"/>
              <w:color w:val="000000" w:themeColor="text1"/>
              <w:sz w:val="26"/>
              <w:szCs w:val="26"/>
              <w:lang w:val="vi-VN"/>
            </w:rPr>
            <w:fldChar w:fldCharType="begin"/>
          </w:r>
          <w:r w:rsidRPr="00002551">
            <w:rPr>
              <w:b w:val="0"/>
              <w:color w:val="000000" w:themeColor="text1"/>
              <w:sz w:val="26"/>
              <w:szCs w:val="26"/>
              <w:lang w:val="vi-VN"/>
            </w:rPr>
            <w:instrText xml:space="preserve"> TOC \o "1-3" \h \z \u </w:instrText>
          </w:r>
          <w:r w:rsidRPr="00002551">
            <w:rPr>
              <w:b w:val="0"/>
              <w:color w:val="000000" w:themeColor="text1"/>
              <w:sz w:val="26"/>
              <w:szCs w:val="26"/>
              <w:lang w:val="vi-VN"/>
            </w:rPr>
            <w:fldChar w:fldCharType="separate"/>
          </w:r>
          <w:hyperlink w:anchor="_Toc172370159" w:history="1">
            <w:r w:rsidR="00100FF7" w:rsidRPr="00B013A9">
              <w:rPr>
                <w:rStyle w:val="Hyperlink"/>
                <w:noProof/>
                <w:lang w:val="vi-VN"/>
              </w:rPr>
              <w:t>MỤC LỤC</w:t>
            </w:r>
            <w:r w:rsidR="00100FF7">
              <w:rPr>
                <w:noProof/>
                <w:webHidden/>
              </w:rPr>
              <w:tab/>
            </w:r>
            <w:r w:rsidR="00100FF7">
              <w:rPr>
                <w:noProof/>
                <w:webHidden/>
              </w:rPr>
              <w:fldChar w:fldCharType="begin"/>
            </w:r>
            <w:r w:rsidR="00100FF7">
              <w:rPr>
                <w:noProof/>
                <w:webHidden/>
              </w:rPr>
              <w:instrText xml:space="preserve"> PAGEREF _Toc172370159 \h </w:instrText>
            </w:r>
            <w:r w:rsidR="00100FF7">
              <w:rPr>
                <w:noProof/>
                <w:webHidden/>
              </w:rPr>
            </w:r>
            <w:r w:rsidR="00100FF7">
              <w:rPr>
                <w:noProof/>
                <w:webHidden/>
              </w:rPr>
              <w:fldChar w:fldCharType="separate"/>
            </w:r>
            <w:r w:rsidR="004E4285">
              <w:rPr>
                <w:noProof/>
                <w:webHidden/>
              </w:rPr>
              <w:t>1</w:t>
            </w:r>
            <w:r w:rsidR="00100FF7">
              <w:rPr>
                <w:noProof/>
                <w:webHidden/>
              </w:rPr>
              <w:fldChar w:fldCharType="end"/>
            </w:r>
          </w:hyperlink>
        </w:p>
        <w:p w14:paraId="153DD1D0" w14:textId="52158039" w:rsidR="00100FF7" w:rsidRDefault="00000000">
          <w:pPr>
            <w:pStyle w:val="TOC1"/>
            <w:rPr>
              <w:rFonts w:asciiTheme="minorHAnsi" w:hAnsiTheme="minorHAnsi" w:cstheme="minorBidi"/>
              <w:b w:val="0"/>
              <w:noProof/>
              <w:kern w:val="2"/>
              <w:sz w:val="24"/>
              <w:szCs w:val="24"/>
              <w14:ligatures w14:val="standardContextual"/>
            </w:rPr>
          </w:pPr>
          <w:hyperlink w:anchor="_Toc172370160" w:history="1">
            <w:r w:rsidR="00100FF7" w:rsidRPr="00B013A9">
              <w:rPr>
                <w:rStyle w:val="Hyperlink"/>
                <w:noProof/>
                <w:lang w:val="vi-VN"/>
              </w:rPr>
              <w:t>DANH MỤC HÌNH ẢNH</w:t>
            </w:r>
            <w:r w:rsidR="00100FF7">
              <w:rPr>
                <w:noProof/>
                <w:webHidden/>
              </w:rPr>
              <w:tab/>
            </w:r>
            <w:r w:rsidR="00100FF7">
              <w:rPr>
                <w:noProof/>
                <w:webHidden/>
              </w:rPr>
              <w:fldChar w:fldCharType="begin"/>
            </w:r>
            <w:r w:rsidR="00100FF7">
              <w:rPr>
                <w:noProof/>
                <w:webHidden/>
              </w:rPr>
              <w:instrText xml:space="preserve"> PAGEREF _Toc172370160 \h </w:instrText>
            </w:r>
            <w:r w:rsidR="00100FF7">
              <w:rPr>
                <w:noProof/>
                <w:webHidden/>
              </w:rPr>
            </w:r>
            <w:r w:rsidR="00100FF7">
              <w:rPr>
                <w:noProof/>
                <w:webHidden/>
              </w:rPr>
              <w:fldChar w:fldCharType="separate"/>
            </w:r>
            <w:r w:rsidR="004E4285">
              <w:rPr>
                <w:noProof/>
                <w:webHidden/>
              </w:rPr>
              <w:t>4</w:t>
            </w:r>
            <w:r w:rsidR="00100FF7">
              <w:rPr>
                <w:noProof/>
                <w:webHidden/>
              </w:rPr>
              <w:fldChar w:fldCharType="end"/>
            </w:r>
          </w:hyperlink>
        </w:p>
        <w:p w14:paraId="7FA6C358" w14:textId="6FB0B115" w:rsidR="00100FF7" w:rsidRDefault="00000000">
          <w:pPr>
            <w:pStyle w:val="TOC1"/>
            <w:rPr>
              <w:rFonts w:asciiTheme="minorHAnsi" w:hAnsiTheme="minorHAnsi" w:cstheme="minorBidi"/>
              <w:b w:val="0"/>
              <w:noProof/>
              <w:kern w:val="2"/>
              <w:sz w:val="24"/>
              <w:szCs w:val="24"/>
              <w14:ligatures w14:val="standardContextual"/>
            </w:rPr>
          </w:pPr>
          <w:hyperlink w:anchor="_Toc172370161" w:history="1">
            <w:r w:rsidR="00100FF7" w:rsidRPr="00B013A9">
              <w:rPr>
                <w:rStyle w:val="Hyperlink"/>
                <w:noProof/>
                <w:lang w:val="vi-VN"/>
              </w:rPr>
              <w:t>DANH MỤC BẢNG</w:t>
            </w:r>
            <w:r w:rsidR="00100FF7">
              <w:rPr>
                <w:noProof/>
                <w:webHidden/>
              </w:rPr>
              <w:tab/>
            </w:r>
            <w:r w:rsidR="00100FF7">
              <w:rPr>
                <w:noProof/>
                <w:webHidden/>
              </w:rPr>
              <w:fldChar w:fldCharType="begin"/>
            </w:r>
            <w:r w:rsidR="00100FF7">
              <w:rPr>
                <w:noProof/>
                <w:webHidden/>
              </w:rPr>
              <w:instrText xml:space="preserve"> PAGEREF _Toc172370161 \h </w:instrText>
            </w:r>
            <w:r w:rsidR="00100FF7">
              <w:rPr>
                <w:noProof/>
                <w:webHidden/>
              </w:rPr>
            </w:r>
            <w:r w:rsidR="00100FF7">
              <w:rPr>
                <w:noProof/>
                <w:webHidden/>
              </w:rPr>
              <w:fldChar w:fldCharType="separate"/>
            </w:r>
            <w:r w:rsidR="004E4285">
              <w:rPr>
                <w:noProof/>
                <w:webHidden/>
              </w:rPr>
              <w:t>7</w:t>
            </w:r>
            <w:r w:rsidR="00100FF7">
              <w:rPr>
                <w:noProof/>
                <w:webHidden/>
              </w:rPr>
              <w:fldChar w:fldCharType="end"/>
            </w:r>
          </w:hyperlink>
        </w:p>
        <w:p w14:paraId="3BA0FC4F" w14:textId="076EF876" w:rsidR="00100FF7" w:rsidRDefault="00000000">
          <w:pPr>
            <w:pStyle w:val="TOC1"/>
            <w:rPr>
              <w:rFonts w:asciiTheme="minorHAnsi" w:hAnsiTheme="minorHAnsi" w:cstheme="minorBidi"/>
              <w:b w:val="0"/>
              <w:noProof/>
              <w:kern w:val="2"/>
              <w:sz w:val="24"/>
              <w:szCs w:val="24"/>
              <w14:ligatures w14:val="standardContextual"/>
            </w:rPr>
          </w:pPr>
          <w:hyperlink w:anchor="_Toc172370162" w:history="1">
            <w:r w:rsidR="00100FF7" w:rsidRPr="00B013A9">
              <w:rPr>
                <w:rStyle w:val="Hyperlink"/>
                <w:noProof/>
                <w:lang w:val="vi-VN"/>
              </w:rPr>
              <w:t>DANH MỤC THUẬT NGỮ</w:t>
            </w:r>
            <w:r w:rsidR="00100FF7">
              <w:rPr>
                <w:noProof/>
                <w:webHidden/>
              </w:rPr>
              <w:tab/>
            </w:r>
            <w:r w:rsidR="00100FF7">
              <w:rPr>
                <w:noProof/>
                <w:webHidden/>
              </w:rPr>
              <w:fldChar w:fldCharType="begin"/>
            </w:r>
            <w:r w:rsidR="00100FF7">
              <w:rPr>
                <w:noProof/>
                <w:webHidden/>
              </w:rPr>
              <w:instrText xml:space="preserve"> PAGEREF _Toc172370162 \h </w:instrText>
            </w:r>
            <w:r w:rsidR="00100FF7">
              <w:rPr>
                <w:noProof/>
                <w:webHidden/>
              </w:rPr>
            </w:r>
            <w:r w:rsidR="00100FF7">
              <w:rPr>
                <w:noProof/>
                <w:webHidden/>
              </w:rPr>
              <w:fldChar w:fldCharType="separate"/>
            </w:r>
            <w:r w:rsidR="004E4285">
              <w:rPr>
                <w:noProof/>
                <w:webHidden/>
              </w:rPr>
              <w:t>8</w:t>
            </w:r>
            <w:r w:rsidR="00100FF7">
              <w:rPr>
                <w:noProof/>
                <w:webHidden/>
              </w:rPr>
              <w:fldChar w:fldCharType="end"/>
            </w:r>
          </w:hyperlink>
        </w:p>
        <w:p w14:paraId="29FC278F" w14:textId="4067507B" w:rsidR="00100FF7" w:rsidRDefault="00000000">
          <w:pPr>
            <w:pStyle w:val="TOC1"/>
            <w:rPr>
              <w:rFonts w:asciiTheme="minorHAnsi" w:hAnsiTheme="minorHAnsi" w:cstheme="minorBidi"/>
              <w:b w:val="0"/>
              <w:noProof/>
              <w:kern w:val="2"/>
              <w:sz w:val="24"/>
              <w:szCs w:val="24"/>
              <w14:ligatures w14:val="standardContextual"/>
            </w:rPr>
          </w:pPr>
          <w:hyperlink w:anchor="_Toc172370163" w:history="1">
            <w:r w:rsidR="00100FF7" w:rsidRPr="00B013A9">
              <w:rPr>
                <w:rStyle w:val="Hyperlink"/>
                <w:noProof/>
                <w:lang w:val="vi-VN"/>
              </w:rPr>
              <w:t>BẢNG PHÂN CÔNG</w:t>
            </w:r>
            <w:r w:rsidR="00100FF7">
              <w:rPr>
                <w:noProof/>
                <w:webHidden/>
              </w:rPr>
              <w:tab/>
            </w:r>
            <w:r w:rsidR="00100FF7">
              <w:rPr>
                <w:noProof/>
                <w:webHidden/>
              </w:rPr>
              <w:fldChar w:fldCharType="begin"/>
            </w:r>
            <w:r w:rsidR="00100FF7">
              <w:rPr>
                <w:noProof/>
                <w:webHidden/>
              </w:rPr>
              <w:instrText xml:space="preserve"> PAGEREF _Toc172370163 \h </w:instrText>
            </w:r>
            <w:r w:rsidR="00100FF7">
              <w:rPr>
                <w:noProof/>
                <w:webHidden/>
              </w:rPr>
            </w:r>
            <w:r w:rsidR="00100FF7">
              <w:rPr>
                <w:noProof/>
                <w:webHidden/>
              </w:rPr>
              <w:fldChar w:fldCharType="separate"/>
            </w:r>
            <w:r w:rsidR="004E4285">
              <w:rPr>
                <w:noProof/>
                <w:webHidden/>
              </w:rPr>
              <w:t>9</w:t>
            </w:r>
            <w:r w:rsidR="00100FF7">
              <w:rPr>
                <w:noProof/>
                <w:webHidden/>
              </w:rPr>
              <w:fldChar w:fldCharType="end"/>
            </w:r>
          </w:hyperlink>
        </w:p>
        <w:p w14:paraId="49867004" w14:textId="2108821B" w:rsidR="00100FF7" w:rsidRDefault="00000000">
          <w:pPr>
            <w:pStyle w:val="TOC1"/>
            <w:rPr>
              <w:rFonts w:asciiTheme="minorHAnsi" w:hAnsiTheme="minorHAnsi" w:cstheme="minorBidi"/>
              <w:b w:val="0"/>
              <w:noProof/>
              <w:kern w:val="2"/>
              <w:sz w:val="24"/>
              <w:szCs w:val="24"/>
              <w14:ligatures w14:val="standardContextual"/>
            </w:rPr>
          </w:pPr>
          <w:hyperlink w:anchor="_Toc172370164" w:history="1">
            <w:r w:rsidR="00100FF7" w:rsidRPr="00B013A9">
              <w:rPr>
                <w:rStyle w:val="Hyperlink"/>
                <w:noProof/>
              </w:rPr>
              <w:t>LỜI</w:t>
            </w:r>
            <w:r w:rsidR="00100FF7" w:rsidRPr="00B013A9">
              <w:rPr>
                <w:rStyle w:val="Hyperlink"/>
                <w:noProof/>
                <w:lang w:val="vi-VN"/>
              </w:rPr>
              <w:t xml:space="preserve"> CẢM ƠN</w:t>
            </w:r>
            <w:r w:rsidR="00100FF7">
              <w:rPr>
                <w:noProof/>
                <w:webHidden/>
              </w:rPr>
              <w:tab/>
            </w:r>
            <w:r w:rsidR="00100FF7">
              <w:rPr>
                <w:noProof/>
                <w:webHidden/>
              </w:rPr>
              <w:fldChar w:fldCharType="begin"/>
            </w:r>
            <w:r w:rsidR="00100FF7">
              <w:rPr>
                <w:noProof/>
                <w:webHidden/>
              </w:rPr>
              <w:instrText xml:space="preserve"> PAGEREF _Toc172370164 \h </w:instrText>
            </w:r>
            <w:r w:rsidR="00100FF7">
              <w:rPr>
                <w:noProof/>
                <w:webHidden/>
              </w:rPr>
            </w:r>
            <w:r w:rsidR="00100FF7">
              <w:rPr>
                <w:noProof/>
                <w:webHidden/>
              </w:rPr>
              <w:fldChar w:fldCharType="separate"/>
            </w:r>
            <w:r w:rsidR="004E4285">
              <w:rPr>
                <w:noProof/>
                <w:webHidden/>
              </w:rPr>
              <w:t>10</w:t>
            </w:r>
            <w:r w:rsidR="00100FF7">
              <w:rPr>
                <w:noProof/>
                <w:webHidden/>
              </w:rPr>
              <w:fldChar w:fldCharType="end"/>
            </w:r>
          </w:hyperlink>
        </w:p>
        <w:p w14:paraId="458425D7" w14:textId="22C79057" w:rsidR="00100FF7" w:rsidRDefault="00000000">
          <w:pPr>
            <w:pStyle w:val="TOC1"/>
            <w:rPr>
              <w:rFonts w:asciiTheme="minorHAnsi" w:hAnsiTheme="minorHAnsi" w:cstheme="minorBidi"/>
              <w:b w:val="0"/>
              <w:noProof/>
              <w:kern w:val="2"/>
              <w:sz w:val="24"/>
              <w:szCs w:val="24"/>
              <w14:ligatures w14:val="standardContextual"/>
            </w:rPr>
          </w:pPr>
          <w:hyperlink w:anchor="_Toc172370165" w:history="1">
            <w:r w:rsidR="00100FF7" w:rsidRPr="00B013A9">
              <w:rPr>
                <w:rStyle w:val="Hyperlink"/>
                <w:noProof/>
                <w:lang w:val="vi-VN"/>
              </w:rPr>
              <w:t>LỜI MỞ ĐẦU</w:t>
            </w:r>
            <w:r w:rsidR="00100FF7">
              <w:rPr>
                <w:noProof/>
                <w:webHidden/>
              </w:rPr>
              <w:tab/>
            </w:r>
            <w:r w:rsidR="00100FF7">
              <w:rPr>
                <w:noProof/>
                <w:webHidden/>
              </w:rPr>
              <w:fldChar w:fldCharType="begin"/>
            </w:r>
            <w:r w:rsidR="00100FF7">
              <w:rPr>
                <w:noProof/>
                <w:webHidden/>
              </w:rPr>
              <w:instrText xml:space="preserve"> PAGEREF _Toc172370165 \h </w:instrText>
            </w:r>
            <w:r w:rsidR="00100FF7">
              <w:rPr>
                <w:noProof/>
                <w:webHidden/>
              </w:rPr>
            </w:r>
            <w:r w:rsidR="00100FF7">
              <w:rPr>
                <w:noProof/>
                <w:webHidden/>
              </w:rPr>
              <w:fldChar w:fldCharType="separate"/>
            </w:r>
            <w:r w:rsidR="004E4285">
              <w:rPr>
                <w:noProof/>
                <w:webHidden/>
              </w:rPr>
              <w:t>11</w:t>
            </w:r>
            <w:r w:rsidR="00100FF7">
              <w:rPr>
                <w:noProof/>
                <w:webHidden/>
              </w:rPr>
              <w:fldChar w:fldCharType="end"/>
            </w:r>
          </w:hyperlink>
        </w:p>
        <w:p w14:paraId="79AC8185" w14:textId="5B29BCC5" w:rsidR="00100FF7" w:rsidRDefault="00000000">
          <w:pPr>
            <w:pStyle w:val="TOC1"/>
            <w:rPr>
              <w:rFonts w:asciiTheme="minorHAnsi" w:hAnsiTheme="minorHAnsi" w:cstheme="minorBidi"/>
              <w:b w:val="0"/>
              <w:noProof/>
              <w:kern w:val="2"/>
              <w:sz w:val="24"/>
              <w:szCs w:val="24"/>
              <w14:ligatures w14:val="standardContextual"/>
            </w:rPr>
          </w:pPr>
          <w:hyperlink w:anchor="_Toc172370166" w:history="1">
            <w:r w:rsidR="00100FF7" w:rsidRPr="00B013A9">
              <w:rPr>
                <w:rStyle w:val="Hyperlink"/>
                <w:noProof/>
                <w:lang w:val="vi-VN"/>
              </w:rPr>
              <w:t xml:space="preserve">Chương 1. GIỚI </w:t>
            </w:r>
            <w:r w:rsidR="00100FF7" w:rsidRPr="00B013A9">
              <w:rPr>
                <w:rStyle w:val="Hyperlink"/>
                <w:noProof/>
              </w:rPr>
              <w:t>THIỆU</w:t>
            </w:r>
            <w:r w:rsidR="00100FF7" w:rsidRPr="00B013A9">
              <w:rPr>
                <w:rStyle w:val="Hyperlink"/>
                <w:noProof/>
                <w:lang w:val="vi-VN"/>
              </w:rPr>
              <w:t xml:space="preserve"> </w:t>
            </w:r>
            <w:r w:rsidR="00100FF7" w:rsidRPr="00B013A9">
              <w:rPr>
                <w:rStyle w:val="Hyperlink"/>
                <w:noProof/>
              </w:rPr>
              <w:t>TỔNG</w:t>
            </w:r>
            <w:r w:rsidR="00100FF7" w:rsidRPr="00B013A9">
              <w:rPr>
                <w:rStyle w:val="Hyperlink"/>
                <w:noProof/>
                <w:lang w:val="vi-VN"/>
              </w:rPr>
              <w:t xml:space="preserve"> QUAN</w:t>
            </w:r>
            <w:r w:rsidR="00100FF7">
              <w:rPr>
                <w:noProof/>
                <w:webHidden/>
              </w:rPr>
              <w:tab/>
            </w:r>
            <w:r w:rsidR="00100FF7">
              <w:rPr>
                <w:noProof/>
                <w:webHidden/>
              </w:rPr>
              <w:fldChar w:fldCharType="begin"/>
            </w:r>
            <w:r w:rsidR="00100FF7">
              <w:rPr>
                <w:noProof/>
                <w:webHidden/>
              </w:rPr>
              <w:instrText xml:space="preserve"> PAGEREF _Toc172370166 \h </w:instrText>
            </w:r>
            <w:r w:rsidR="00100FF7">
              <w:rPr>
                <w:noProof/>
                <w:webHidden/>
              </w:rPr>
            </w:r>
            <w:r w:rsidR="00100FF7">
              <w:rPr>
                <w:noProof/>
                <w:webHidden/>
              </w:rPr>
              <w:fldChar w:fldCharType="separate"/>
            </w:r>
            <w:r w:rsidR="004E4285">
              <w:rPr>
                <w:noProof/>
                <w:webHidden/>
              </w:rPr>
              <w:t>13</w:t>
            </w:r>
            <w:r w:rsidR="00100FF7">
              <w:rPr>
                <w:noProof/>
                <w:webHidden/>
              </w:rPr>
              <w:fldChar w:fldCharType="end"/>
            </w:r>
          </w:hyperlink>
        </w:p>
        <w:p w14:paraId="69F1B20A" w14:textId="6F9533A0"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67" w:history="1">
            <w:r w:rsidR="00100FF7" w:rsidRPr="00B013A9">
              <w:rPr>
                <w:rStyle w:val="Hyperlink"/>
                <w:bCs/>
                <w:noProof/>
              </w:rPr>
              <w:t>1.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Lý do chọn đề tài</w:t>
            </w:r>
            <w:r w:rsidR="00100FF7">
              <w:rPr>
                <w:noProof/>
                <w:webHidden/>
              </w:rPr>
              <w:tab/>
            </w:r>
            <w:r w:rsidR="00100FF7">
              <w:rPr>
                <w:noProof/>
                <w:webHidden/>
              </w:rPr>
              <w:fldChar w:fldCharType="begin"/>
            </w:r>
            <w:r w:rsidR="00100FF7">
              <w:rPr>
                <w:noProof/>
                <w:webHidden/>
              </w:rPr>
              <w:instrText xml:space="preserve"> PAGEREF _Toc172370167 \h </w:instrText>
            </w:r>
            <w:r w:rsidR="00100FF7">
              <w:rPr>
                <w:noProof/>
                <w:webHidden/>
              </w:rPr>
            </w:r>
            <w:r w:rsidR="00100FF7">
              <w:rPr>
                <w:noProof/>
                <w:webHidden/>
              </w:rPr>
              <w:fldChar w:fldCharType="separate"/>
            </w:r>
            <w:r w:rsidR="004E4285">
              <w:rPr>
                <w:noProof/>
                <w:webHidden/>
              </w:rPr>
              <w:t>13</w:t>
            </w:r>
            <w:r w:rsidR="00100FF7">
              <w:rPr>
                <w:noProof/>
                <w:webHidden/>
              </w:rPr>
              <w:fldChar w:fldCharType="end"/>
            </w:r>
          </w:hyperlink>
        </w:p>
        <w:p w14:paraId="78482B08" w14:textId="4322D444"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68" w:history="1">
            <w:r w:rsidR="00100FF7" w:rsidRPr="00B013A9">
              <w:rPr>
                <w:rStyle w:val="Hyperlink"/>
                <w:bCs/>
                <w:noProof/>
                <w:lang w:val="vi-VN"/>
              </w:rPr>
              <w:t>1.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Mô tả đề tài và phạm vi đề tài</w:t>
            </w:r>
            <w:r w:rsidR="00100FF7">
              <w:rPr>
                <w:noProof/>
                <w:webHidden/>
              </w:rPr>
              <w:tab/>
            </w:r>
            <w:r w:rsidR="00100FF7">
              <w:rPr>
                <w:noProof/>
                <w:webHidden/>
              </w:rPr>
              <w:fldChar w:fldCharType="begin"/>
            </w:r>
            <w:r w:rsidR="00100FF7">
              <w:rPr>
                <w:noProof/>
                <w:webHidden/>
              </w:rPr>
              <w:instrText xml:space="preserve"> PAGEREF _Toc172370168 \h </w:instrText>
            </w:r>
            <w:r w:rsidR="00100FF7">
              <w:rPr>
                <w:noProof/>
                <w:webHidden/>
              </w:rPr>
            </w:r>
            <w:r w:rsidR="00100FF7">
              <w:rPr>
                <w:noProof/>
                <w:webHidden/>
              </w:rPr>
              <w:fldChar w:fldCharType="separate"/>
            </w:r>
            <w:r w:rsidR="004E4285">
              <w:rPr>
                <w:noProof/>
                <w:webHidden/>
              </w:rPr>
              <w:t>14</w:t>
            </w:r>
            <w:r w:rsidR="00100FF7">
              <w:rPr>
                <w:noProof/>
                <w:webHidden/>
              </w:rPr>
              <w:fldChar w:fldCharType="end"/>
            </w:r>
          </w:hyperlink>
        </w:p>
        <w:p w14:paraId="03A7C659" w14:textId="74B9749C" w:rsidR="00100FF7" w:rsidRDefault="00000000">
          <w:pPr>
            <w:pStyle w:val="TOC3"/>
            <w:rPr>
              <w:rFonts w:asciiTheme="minorHAnsi" w:hAnsiTheme="minorHAnsi" w:cstheme="minorBidi"/>
              <w:noProof/>
              <w:kern w:val="2"/>
              <w:sz w:val="24"/>
              <w:szCs w:val="24"/>
              <w14:ligatures w14:val="standardContextual"/>
            </w:rPr>
          </w:pPr>
          <w:hyperlink w:anchor="_Toc172370169" w:history="1">
            <w:r w:rsidR="00100FF7" w:rsidRPr="00B013A9">
              <w:rPr>
                <w:rStyle w:val="Hyperlink"/>
                <w:noProof/>
                <w:lang w:val="vi-VN"/>
              </w:rPr>
              <w:t>1.2.1. Mô tả đề tài</w:t>
            </w:r>
            <w:r w:rsidR="00100FF7">
              <w:rPr>
                <w:noProof/>
                <w:webHidden/>
              </w:rPr>
              <w:tab/>
            </w:r>
            <w:r w:rsidR="00100FF7">
              <w:rPr>
                <w:noProof/>
                <w:webHidden/>
              </w:rPr>
              <w:fldChar w:fldCharType="begin"/>
            </w:r>
            <w:r w:rsidR="00100FF7">
              <w:rPr>
                <w:noProof/>
                <w:webHidden/>
              </w:rPr>
              <w:instrText xml:space="preserve"> PAGEREF _Toc172370169 \h </w:instrText>
            </w:r>
            <w:r w:rsidR="00100FF7">
              <w:rPr>
                <w:noProof/>
                <w:webHidden/>
              </w:rPr>
            </w:r>
            <w:r w:rsidR="00100FF7">
              <w:rPr>
                <w:noProof/>
                <w:webHidden/>
              </w:rPr>
              <w:fldChar w:fldCharType="separate"/>
            </w:r>
            <w:r w:rsidR="004E4285">
              <w:rPr>
                <w:noProof/>
                <w:webHidden/>
              </w:rPr>
              <w:t>14</w:t>
            </w:r>
            <w:r w:rsidR="00100FF7">
              <w:rPr>
                <w:noProof/>
                <w:webHidden/>
              </w:rPr>
              <w:fldChar w:fldCharType="end"/>
            </w:r>
          </w:hyperlink>
        </w:p>
        <w:p w14:paraId="5671024C" w14:textId="75D1E5FD" w:rsidR="00100FF7" w:rsidRDefault="00000000">
          <w:pPr>
            <w:pStyle w:val="TOC3"/>
            <w:rPr>
              <w:rFonts w:asciiTheme="minorHAnsi" w:hAnsiTheme="minorHAnsi" w:cstheme="minorBidi"/>
              <w:noProof/>
              <w:kern w:val="2"/>
              <w:sz w:val="24"/>
              <w:szCs w:val="24"/>
              <w14:ligatures w14:val="standardContextual"/>
            </w:rPr>
          </w:pPr>
          <w:hyperlink w:anchor="_Toc172370170" w:history="1">
            <w:r w:rsidR="00100FF7" w:rsidRPr="00B013A9">
              <w:rPr>
                <w:rStyle w:val="Hyperlink"/>
                <w:noProof/>
                <w:lang w:val="vi-VN"/>
              </w:rPr>
              <w:t>1.2.2. Phạm vi thực hiện</w:t>
            </w:r>
            <w:r w:rsidR="00100FF7">
              <w:rPr>
                <w:noProof/>
                <w:webHidden/>
              </w:rPr>
              <w:tab/>
            </w:r>
            <w:r w:rsidR="00100FF7">
              <w:rPr>
                <w:noProof/>
                <w:webHidden/>
              </w:rPr>
              <w:fldChar w:fldCharType="begin"/>
            </w:r>
            <w:r w:rsidR="00100FF7">
              <w:rPr>
                <w:noProof/>
                <w:webHidden/>
              </w:rPr>
              <w:instrText xml:space="preserve"> PAGEREF _Toc172370170 \h </w:instrText>
            </w:r>
            <w:r w:rsidR="00100FF7">
              <w:rPr>
                <w:noProof/>
                <w:webHidden/>
              </w:rPr>
            </w:r>
            <w:r w:rsidR="00100FF7">
              <w:rPr>
                <w:noProof/>
                <w:webHidden/>
              </w:rPr>
              <w:fldChar w:fldCharType="separate"/>
            </w:r>
            <w:r w:rsidR="004E4285">
              <w:rPr>
                <w:noProof/>
                <w:webHidden/>
              </w:rPr>
              <w:t>14</w:t>
            </w:r>
            <w:r w:rsidR="00100FF7">
              <w:rPr>
                <w:noProof/>
                <w:webHidden/>
              </w:rPr>
              <w:fldChar w:fldCharType="end"/>
            </w:r>
          </w:hyperlink>
        </w:p>
        <w:p w14:paraId="4871FFC4" w14:textId="5E101A85"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71" w:history="1">
            <w:r w:rsidR="00100FF7" w:rsidRPr="00B013A9">
              <w:rPr>
                <w:rStyle w:val="Hyperlink"/>
                <w:bCs/>
                <w:noProof/>
                <w:lang w:val="vi-VN"/>
              </w:rPr>
              <w:t>1.3.</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Phương pháp nghiên cứu</w:t>
            </w:r>
            <w:r w:rsidR="00100FF7">
              <w:rPr>
                <w:noProof/>
                <w:webHidden/>
              </w:rPr>
              <w:tab/>
            </w:r>
            <w:r w:rsidR="00100FF7">
              <w:rPr>
                <w:noProof/>
                <w:webHidden/>
              </w:rPr>
              <w:fldChar w:fldCharType="begin"/>
            </w:r>
            <w:r w:rsidR="00100FF7">
              <w:rPr>
                <w:noProof/>
                <w:webHidden/>
              </w:rPr>
              <w:instrText xml:space="preserve"> PAGEREF _Toc172370171 \h </w:instrText>
            </w:r>
            <w:r w:rsidR="00100FF7">
              <w:rPr>
                <w:noProof/>
                <w:webHidden/>
              </w:rPr>
            </w:r>
            <w:r w:rsidR="00100FF7">
              <w:rPr>
                <w:noProof/>
                <w:webHidden/>
              </w:rPr>
              <w:fldChar w:fldCharType="separate"/>
            </w:r>
            <w:r w:rsidR="004E4285">
              <w:rPr>
                <w:noProof/>
                <w:webHidden/>
              </w:rPr>
              <w:t>15</w:t>
            </w:r>
            <w:r w:rsidR="00100FF7">
              <w:rPr>
                <w:noProof/>
                <w:webHidden/>
              </w:rPr>
              <w:fldChar w:fldCharType="end"/>
            </w:r>
          </w:hyperlink>
        </w:p>
        <w:p w14:paraId="586DDA18" w14:textId="79566D1F" w:rsidR="00100FF7" w:rsidRDefault="00000000">
          <w:pPr>
            <w:pStyle w:val="TOC1"/>
            <w:rPr>
              <w:rFonts w:asciiTheme="minorHAnsi" w:hAnsiTheme="minorHAnsi" w:cstheme="minorBidi"/>
              <w:b w:val="0"/>
              <w:noProof/>
              <w:kern w:val="2"/>
              <w:sz w:val="24"/>
              <w:szCs w:val="24"/>
              <w14:ligatures w14:val="standardContextual"/>
            </w:rPr>
          </w:pPr>
          <w:hyperlink w:anchor="_Toc172370172" w:history="1">
            <w:r w:rsidR="00100FF7" w:rsidRPr="00B013A9">
              <w:rPr>
                <w:rStyle w:val="Hyperlink"/>
                <w:noProof/>
                <w:lang w:val="vi-VN"/>
              </w:rPr>
              <w:t>Chương 2. CƠ SỞ LÝ THUYẾT</w:t>
            </w:r>
            <w:r w:rsidR="00100FF7">
              <w:rPr>
                <w:noProof/>
                <w:webHidden/>
              </w:rPr>
              <w:tab/>
            </w:r>
            <w:r w:rsidR="00100FF7">
              <w:rPr>
                <w:noProof/>
                <w:webHidden/>
              </w:rPr>
              <w:fldChar w:fldCharType="begin"/>
            </w:r>
            <w:r w:rsidR="00100FF7">
              <w:rPr>
                <w:noProof/>
                <w:webHidden/>
              </w:rPr>
              <w:instrText xml:space="preserve"> PAGEREF _Toc172370172 \h </w:instrText>
            </w:r>
            <w:r w:rsidR="00100FF7">
              <w:rPr>
                <w:noProof/>
                <w:webHidden/>
              </w:rPr>
            </w:r>
            <w:r w:rsidR="00100FF7">
              <w:rPr>
                <w:noProof/>
                <w:webHidden/>
              </w:rPr>
              <w:fldChar w:fldCharType="separate"/>
            </w:r>
            <w:r w:rsidR="004E4285">
              <w:rPr>
                <w:noProof/>
                <w:webHidden/>
              </w:rPr>
              <w:t>17</w:t>
            </w:r>
            <w:r w:rsidR="00100FF7">
              <w:rPr>
                <w:noProof/>
                <w:webHidden/>
              </w:rPr>
              <w:fldChar w:fldCharType="end"/>
            </w:r>
          </w:hyperlink>
        </w:p>
        <w:p w14:paraId="0954A709" w14:textId="725AAF6E"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73" w:history="1">
            <w:r w:rsidR="00100FF7" w:rsidRPr="00B013A9">
              <w:rPr>
                <w:rStyle w:val="Hyperlink"/>
                <w:bCs/>
                <w:noProof/>
              </w:rPr>
              <w:t>2.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Nền tảng công nghệ</w:t>
            </w:r>
            <w:r w:rsidR="00100FF7">
              <w:rPr>
                <w:noProof/>
                <w:webHidden/>
              </w:rPr>
              <w:tab/>
            </w:r>
            <w:r w:rsidR="00100FF7">
              <w:rPr>
                <w:noProof/>
                <w:webHidden/>
              </w:rPr>
              <w:fldChar w:fldCharType="begin"/>
            </w:r>
            <w:r w:rsidR="00100FF7">
              <w:rPr>
                <w:noProof/>
                <w:webHidden/>
              </w:rPr>
              <w:instrText xml:space="preserve"> PAGEREF _Toc172370173 \h </w:instrText>
            </w:r>
            <w:r w:rsidR="00100FF7">
              <w:rPr>
                <w:noProof/>
                <w:webHidden/>
              </w:rPr>
            </w:r>
            <w:r w:rsidR="00100FF7">
              <w:rPr>
                <w:noProof/>
                <w:webHidden/>
              </w:rPr>
              <w:fldChar w:fldCharType="separate"/>
            </w:r>
            <w:r w:rsidR="004E4285">
              <w:rPr>
                <w:noProof/>
                <w:webHidden/>
              </w:rPr>
              <w:t>17</w:t>
            </w:r>
            <w:r w:rsidR="00100FF7">
              <w:rPr>
                <w:noProof/>
                <w:webHidden/>
              </w:rPr>
              <w:fldChar w:fldCharType="end"/>
            </w:r>
          </w:hyperlink>
        </w:p>
        <w:p w14:paraId="0F98AF5B" w14:textId="20B1C5F0" w:rsidR="00100FF7" w:rsidRDefault="00000000">
          <w:pPr>
            <w:pStyle w:val="TOC3"/>
            <w:rPr>
              <w:rFonts w:asciiTheme="minorHAnsi" w:hAnsiTheme="minorHAnsi" w:cstheme="minorBidi"/>
              <w:noProof/>
              <w:kern w:val="2"/>
              <w:sz w:val="24"/>
              <w:szCs w:val="24"/>
              <w14:ligatures w14:val="standardContextual"/>
            </w:rPr>
          </w:pPr>
          <w:hyperlink w:anchor="_Toc172370174" w:history="1">
            <w:r w:rsidR="00100FF7" w:rsidRPr="00B013A9">
              <w:rPr>
                <w:rStyle w:val="Hyperlink"/>
                <w:noProof/>
              </w:rPr>
              <w:t>2.1.1. Các phương tiện quản lý dự án</w:t>
            </w:r>
            <w:r w:rsidR="00100FF7">
              <w:rPr>
                <w:noProof/>
                <w:webHidden/>
              </w:rPr>
              <w:tab/>
            </w:r>
            <w:r w:rsidR="00100FF7">
              <w:rPr>
                <w:noProof/>
                <w:webHidden/>
              </w:rPr>
              <w:fldChar w:fldCharType="begin"/>
            </w:r>
            <w:r w:rsidR="00100FF7">
              <w:rPr>
                <w:noProof/>
                <w:webHidden/>
              </w:rPr>
              <w:instrText xml:space="preserve"> PAGEREF _Toc172370174 \h </w:instrText>
            </w:r>
            <w:r w:rsidR="00100FF7">
              <w:rPr>
                <w:noProof/>
                <w:webHidden/>
              </w:rPr>
            </w:r>
            <w:r w:rsidR="00100FF7">
              <w:rPr>
                <w:noProof/>
                <w:webHidden/>
              </w:rPr>
              <w:fldChar w:fldCharType="separate"/>
            </w:r>
            <w:r w:rsidR="004E4285">
              <w:rPr>
                <w:noProof/>
                <w:webHidden/>
              </w:rPr>
              <w:t>17</w:t>
            </w:r>
            <w:r w:rsidR="00100FF7">
              <w:rPr>
                <w:noProof/>
                <w:webHidden/>
              </w:rPr>
              <w:fldChar w:fldCharType="end"/>
            </w:r>
          </w:hyperlink>
        </w:p>
        <w:p w14:paraId="6F8BFA8A" w14:textId="1CFD38F0" w:rsidR="00100FF7" w:rsidRDefault="00000000">
          <w:pPr>
            <w:pStyle w:val="TOC3"/>
            <w:rPr>
              <w:rFonts w:asciiTheme="minorHAnsi" w:hAnsiTheme="minorHAnsi" w:cstheme="minorBidi"/>
              <w:noProof/>
              <w:kern w:val="2"/>
              <w:sz w:val="24"/>
              <w:szCs w:val="24"/>
              <w14:ligatures w14:val="standardContextual"/>
            </w:rPr>
          </w:pPr>
          <w:hyperlink w:anchor="_Toc172370175" w:history="1">
            <w:r w:rsidR="00100FF7" w:rsidRPr="00B013A9">
              <w:rPr>
                <w:rStyle w:val="Hyperlink"/>
                <w:noProof/>
              </w:rPr>
              <w:t>2.1.2. Các công cụ thực hiện dự án</w:t>
            </w:r>
            <w:r w:rsidR="00100FF7">
              <w:rPr>
                <w:noProof/>
                <w:webHidden/>
              </w:rPr>
              <w:tab/>
            </w:r>
            <w:r w:rsidR="00100FF7">
              <w:rPr>
                <w:noProof/>
                <w:webHidden/>
              </w:rPr>
              <w:fldChar w:fldCharType="begin"/>
            </w:r>
            <w:r w:rsidR="00100FF7">
              <w:rPr>
                <w:noProof/>
                <w:webHidden/>
              </w:rPr>
              <w:instrText xml:space="preserve"> PAGEREF _Toc172370175 \h </w:instrText>
            </w:r>
            <w:r w:rsidR="00100FF7">
              <w:rPr>
                <w:noProof/>
                <w:webHidden/>
              </w:rPr>
            </w:r>
            <w:r w:rsidR="00100FF7">
              <w:rPr>
                <w:noProof/>
                <w:webHidden/>
              </w:rPr>
              <w:fldChar w:fldCharType="separate"/>
            </w:r>
            <w:r w:rsidR="004E4285">
              <w:rPr>
                <w:noProof/>
                <w:webHidden/>
              </w:rPr>
              <w:t>17</w:t>
            </w:r>
            <w:r w:rsidR="00100FF7">
              <w:rPr>
                <w:noProof/>
                <w:webHidden/>
              </w:rPr>
              <w:fldChar w:fldCharType="end"/>
            </w:r>
          </w:hyperlink>
        </w:p>
        <w:p w14:paraId="68178115" w14:textId="332D5A70" w:rsidR="00100FF7" w:rsidRDefault="00000000">
          <w:pPr>
            <w:pStyle w:val="TOC3"/>
            <w:rPr>
              <w:rFonts w:asciiTheme="minorHAnsi" w:hAnsiTheme="minorHAnsi" w:cstheme="minorBidi"/>
              <w:noProof/>
              <w:kern w:val="2"/>
              <w:sz w:val="24"/>
              <w:szCs w:val="24"/>
              <w14:ligatures w14:val="standardContextual"/>
            </w:rPr>
          </w:pPr>
          <w:hyperlink w:anchor="_Toc172370176" w:history="1">
            <w:r w:rsidR="00100FF7" w:rsidRPr="00B013A9">
              <w:rPr>
                <w:rStyle w:val="Hyperlink"/>
                <w:noProof/>
              </w:rPr>
              <w:t>2.1.3. Công nghệ thực hiện dự án</w:t>
            </w:r>
            <w:r w:rsidR="00100FF7">
              <w:rPr>
                <w:noProof/>
                <w:webHidden/>
              </w:rPr>
              <w:tab/>
            </w:r>
            <w:r w:rsidR="00100FF7">
              <w:rPr>
                <w:noProof/>
                <w:webHidden/>
              </w:rPr>
              <w:fldChar w:fldCharType="begin"/>
            </w:r>
            <w:r w:rsidR="00100FF7">
              <w:rPr>
                <w:noProof/>
                <w:webHidden/>
              </w:rPr>
              <w:instrText xml:space="preserve"> PAGEREF _Toc172370176 \h </w:instrText>
            </w:r>
            <w:r w:rsidR="00100FF7">
              <w:rPr>
                <w:noProof/>
                <w:webHidden/>
              </w:rPr>
            </w:r>
            <w:r w:rsidR="00100FF7">
              <w:rPr>
                <w:noProof/>
                <w:webHidden/>
              </w:rPr>
              <w:fldChar w:fldCharType="separate"/>
            </w:r>
            <w:r w:rsidR="004E4285">
              <w:rPr>
                <w:noProof/>
                <w:webHidden/>
              </w:rPr>
              <w:t>17</w:t>
            </w:r>
            <w:r w:rsidR="00100FF7">
              <w:rPr>
                <w:noProof/>
                <w:webHidden/>
              </w:rPr>
              <w:fldChar w:fldCharType="end"/>
            </w:r>
          </w:hyperlink>
        </w:p>
        <w:p w14:paraId="68BFF3B2" w14:textId="2A2CBA28"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77" w:history="1">
            <w:r w:rsidR="00100FF7" w:rsidRPr="00B013A9">
              <w:rPr>
                <w:rStyle w:val="Hyperlink"/>
                <w:bCs/>
                <w:noProof/>
                <w:lang w:val="vi-VN"/>
              </w:rPr>
              <w:t>2.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Đánh giá website tương tự</w:t>
            </w:r>
            <w:r w:rsidR="00100FF7">
              <w:rPr>
                <w:noProof/>
                <w:webHidden/>
              </w:rPr>
              <w:tab/>
            </w:r>
            <w:r w:rsidR="00100FF7">
              <w:rPr>
                <w:noProof/>
                <w:webHidden/>
              </w:rPr>
              <w:fldChar w:fldCharType="begin"/>
            </w:r>
            <w:r w:rsidR="00100FF7">
              <w:rPr>
                <w:noProof/>
                <w:webHidden/>
              </w:rPr>
              <w:instrText xml:space="preserve"> PAGEREF _Toc172370177 \h </w:instrText>
            </w:r>
            <w:r w:rsidR="00100FF7">
              <w:rPr>
                <w:noProof/>
                <w:webHidden/>
              </w:rPr>
            </w:r>
            <w:r w:rsidR="00100FF7">
              <w:rPr>
                <w:noProof/>
                <w:webHidden/>
              </w:rPr>
              <w:fldChar w:fldCharType="separate"/>
            </w:r>
            <w:r w:rsidR="004E4285">
              <w:rPr>
                <w:noProof/>
                <w:webHidden/>
              </w:rPr>
              <w:t>18</w:t>
            </w:r>
            <w:r w:rsidR="00100FF7">
              <w:rPr>
                <w:noProof/>
                <w:webHidden/>
              </w:rPr>
              <w:fldChar w:fldCharType="end"/>
            </w:r>
          </w:hyperlink>
        </w:p>
        <w:p w14:paraId="26F4D12D" w14:textId="247C5B4F" w:rsidR="00100FF7" w:rsidRDefault="00000000">
          <w:pPr>
            <w:pStyle w:val="TOC3"/>
            <w:rPr>
              <w:rFonts w:asciiTheme="minorHAnsi" w:hAnsiTheme="minorHAnsi" w:cstheme="minorBidi"/>
              <w:noProof/>
              <w:kern w:val="2"/>
              <w:sz w:val="24"/>
              <w:szCs w:val="24"/>
              <w14:ligatures w14:val="standardContextual"/>
            </w:rPr>
          </w:pPr>
          <w:hyperlink w:anchor="_Toc172370178" w:history="1">
            <w:r w:rsidR="00100FF7" w:rsidRPr="00B013A9">
              <w:rPr>
                <w:rStyle w:val="Hyperlink"/>
                <w:rFonts w:eastAsia="Times New Roman"/>
                <w:noProof/>
              </w:rPr>
              <w:t>2.2.1.</w:t>
            </w:r>
            <w:r w:rsidR="00100FF7" w:rsidRPr="00B013A9">
              <w:rPr>
                <w:rStyle w:val="Hyperlink"/>
                <w:noProof/>
                <w:lang w:val="vi-VN"/>
              </w:rPr>
              <w:t xml:space="preserve"> Website </w:t>
            </w:r>
            <w:r w:rsidR="00100FF7" w:rsidRPr="00B013A9">
              <w:rPr>
                <w:rStyle w:val="Hyperlink"/>
                <w:rFonts w:eastAsia="Times New Roman"/>
                <w:noProof/>
              </w:rPr>
              <w:t>CellphoneS</w:t>
            </w:r>
            <w:r w:rsidR="00100FF7">
              <w:rPr>
                <w:noProof/>
                <w:webHidden/>
              </w:rPr>
              <w:tab/>
            </w:r>
            <w:r w:rsidR="00100FF7">
              <w:rPr>
                <w:noProof/>
                <w:webHidden/>
              </w:rPr>
              <w:fldChar w:fldCharType="begin"/>
            </w:r>
            <w:r w:rsidR="00100FF7">
              <w:rPr>
                <w:noProof/>
                <w:webHidden/>
              </w:rPr>
              <w:instrText xml:space="preserve"> PAGEREF _Toc172370178 \h </w:instrText>
            </w:r>
            <w:r w:rsidR="00100FF7">
              <w:rPr>
                <w:noProof/>
                <w:webHidden/>
              </w:rPr>
            </w:r>
            <w:r w:rsidR="00100FF7">
              <w:rPr>
                <w:noProof/>
                <w:webHidden/>
              </w:rPr>
              <w:fldChar w:fldCharType="separate"/>
            </w:r>
            <w:r w:rsidR="004E4285">
              <w:rPr>
                <w:noProof/>
                <w:webHidden/>
              </w:rPr>
              <w:t>18</w:t>
            </w:r>
            <w:r w:rsidR="00100FF7">
              <w:rPr>
                <w:noProof/>
                <w:webHidden/>
              </w:rPr>
              <w:fldChar w:fldCharType="end"/>
            </w:r>
          </w:hyperlink>
        </w:p>
        <w:p w14:paraId="19097933" w14:textId="72999604" w:rsidR="00100FF7" w:rsidRDefault="00000000">
          <w:pPr>
            <w:pStyle w:val="TOC3"/>
            <w:rPr>
              <w:rFonts w:asciiTheme="minorHAnsi" w:hAnsiTheme="minorHAnsi" w:cstheme="minorBidi"/>
              <w:noProof/>
              <w:kern w:val="2"/>
              <w:sz w:val="24"/>
              <w:szCs w:val="24"/>
              <w14:ligatures w14:val="standardContextual"/>
            </w:rPr>
          </w:pPr>
          <w:hyperlink w:anchor="_Toc172370179" w:history="1">
            <w:r w:rsidR="00100FF7" w:rsidRPr="00B013A9">
              <w:rPr>
                <w:rStyle w:val="Hyperlink"/>
                <w:noProof/>
              </w:rPr>
              <w:t>2.2.2.</w:t>
            </w:r>
            <w:r w:rsidR="00100FF7" w:rsidRPr="00B013A9">
              <w:rPr>
                <w:rStyle w:val="Hyperlink"/>
                <w:noProof/>
                <w:lang w:val="vi-VN"/>
              </w:rPr>
              <w:t xml:space="preserve"> Website MobileCity</w:t>
            </w:r>
            <w:r w:rsidR="00100FF7">
              <w:rPr>
                <w:noProof/>
                <w:webHidden/>
              </w:rPr>
              <w:tab/>
            </w:r>
            <w:r w:rsidR="00100FF7">
              <w:rPr>
                <w:noProof/>
                <w:webHidden/>
              </w:rPr>
              <w:fldChar w:fldCharType="begin"/>
            </w:r>
            <w:r w:rsidR="00100FF7">
              <w:rPr>
                <w:noProof/>
                <w:webHidden/>
              </w:rPr>
              <w:instrText xml:space="preserve"> PAGEREF _Toc172370179 \h </w:instrText>
            </w:r>
            <w:r w:rsidR="00100FF7">
              <w:rPr>
                <w:noProof/>
                <w:webHidden/>
              </w:rPr>
            </w:r>
            <w:r w:rsidR="00100FF7">
              <w:rPr>
                <w:noProof/>
                <w:webHidden/>
              </w:rPr>
              <w:fldChar w:fldCharType="separate"/>
            </w:r>
            <w:r w:rsidR="004E4285">
              <w:rPr>
                <w:noProof/>
                <w:webHidden/>
              </w:rPr>
              <w:t>22</w:t>
            </w:r>
            <w:r w:rsidR="00100FF7">
              <w:rPr>
                <w:noProof/>
                <w:webHidden/>
              </w:rPr>
              <w:fldChar w:fldCharType="end"/>
            </w:r>
          </w:hyperlink>
        </w:p>
        <w:p w14:paraId="1B7B68CE" w14:textId="3969B913" w:rsidR="00100FF7" w:rsidRDefault="00000000">
          <w:pPr>
            <w:pStyle w:val="TOC3"/>
            <w:rPr>
              <w:rFonts w:asciiTheme="minorHAnsi" w:hAnsiTheme="minorHAnsi" w:cstheme="minorBidi"/>
              <w:noProof/>
              <w:kern w:val="2"/>
              <w:sz w:val="24"/>
              <w:szCs w:val="24"/>
              <w14:ligatures w14:val="standardContextual"/>
            </w:rPr>
          </w:pPr>
          <w:hyperlink w:anchor="_Toc172370180" w:history="1">
            <w:r w:rsidR="00100FF7" w:rsidRPr="00B013A9">
              <w:rPr>
                <w:rStyle w:val="Hyperlink"/>
                <w:noProof/>
              </w:rPr>
              <w:t>2.2.3.</w:t>
            </w:r>
            <w:r w:rsidR="00100FF7" w:rsidRPr="00B013A9">
              <w:rPr>
                <w:rStyle w:val="Hyperlink"/>
                <w:noProof/>
                <w:lang w:val="vi-VN"/>
              </w:rPr>
              <w:t xml:space="preserve"> Rút kinh nghiệm</w:t>
            </w:r>
            <w:r w:rsidR="00100FF7">
              <w:rPr>
                <w:noProof/>
                <w:webHidden/>
              </w:rPr>
              <w:tab/>
            </w:r>
            <w:r w:rsidR="00100FF7">
              <w:rPr>
                <w:noProof/>
                <w:webHidden/>
              </w:rPr>
              <w:fldChar w:fldCharType="begin"/>
            </w:r>
            <w:r w:rsidR="00100FF7">
              <w:rPr>
                <w:noProof/>
                <w:webHidden/>
              </w:rPr>
              <w:instrText xml:space="preserve"> PAGEREF _Toc172370180 \h </w:instrText>
            </w:r>
            <w:r w:rsidR="00100FF7">
              <w:rPr>
                <w:noProof/>
                <w:webHidden/>
              </w:rPr>
            </w:r>
            <w:r w:rsidR="00100FF7">
              <w:rPr>
                <w:noProof/>
                <w:webHidden/>
              </w:rPr>
              <w:fldChar w:fldCharType="separate"/>
            </w:r>
            <w:r w:rsidR="004E4285">
              <w:rPr>
                <w:noProof/>
                <w:webHidden/>
              </w:rPr>
              <w:t>27</w:t>
            </w:r>
            <w:r w:rsidR="00100FF7">
              <w:rPr>
                <w:noProof/>
                <w:webHidden/>
              </w:rPr>
              <w:fldChar w:fldCharType="end"/>
            </w:r>
          </w:hyperlink>
        </w:p>
        <w:p w14:paraId="6870610E" w14:textId="6DD48AB3" w:rsidR="00100FF7" w:rsidRDefault="00000000">
          <w:pPr>
            <w:pStyle w:val="TOC1"/>
            <w:rPr>
              <w:rFonts w:asciiTheme="minorHAnsi" w:hAnsiTheme="minorHAnsi" w:cstheme="minorBidi"/>
              <w:b w:val="0"/>
              <w:noProof/>
              <w:kern w:val="2"/>
              <w:sz w:val="24"/>
              <w:szCs w:val="24"/>
              <w14:ligatures w14:val="standardContextual"/>
            </w:rPr>
          </w:pPr>
          <w:hyperlink w:anchor="_Toc172370181" w:history="1">
            <w:r w:rsidR="00100FF7" w:rsidRPr="00B013A9">
              <w:rPr>
                <w:rStyle w:val="Hyperlink"/>
                <w:noProof/>
                <w:lang w:val="vi-VN"/>
              </w:rPr>
              <w:t>Chương 3. PHÂN TÍCH</w:t>
            </w:r>
            <w:r w:rsidR="00100FF7">
              <w:rPr>
                <w:noProof/>
                <w:webHidden/>
              </w:rPr>
              <w:tab/>
            </w:r>
            <w:r w:rsidR="00100FF7">
              <w:rPr>
                <w:noProof/>
                <w:webHidden/>
              </w:rPr>
              <w:fldChar w:fldCharType="begin"/>
            </w:r>
            <w:r w:rsidR="00100FF7">
              <w:rPr>
                <w:noProof/>
                <w:webHidden/>
              </w:rPr>
              <w:instrText xml:space="preserve"> PAGEREF _Toc172370181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3A483518" w14:textId="7CCFD3B1"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82" w:history="1">
            <w:r w:rsidR="00100FF7" w:rsidRPr="00B013A9">
              <w:rPr>
                <w:rStyle w:val="Hyperlink"/>
                <w:bCs/>
                <w:noProof/>
                <w:lang w:val="vi-VN"/>
              </w:rPr>
              <w:t>3.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Yêu cầu chức năng</w:t>
            </w:r>
            <w:r w:rsidR="00100FF7">
              <w:rPr>
                <w:noProof/>
                <w:webHidden/>
              </w:rPr>
              <w:tab/>
            </w:r>
            <w:r w:rsidR="00100FF7">
              <w:rPr>
                <w:noProof/>
                <w:webHidden/>
              </w:rPr>
              <w:fldChar w:fldCharType="begin"/>
            </w:r>
            <w:r w:rsidR="00100FF7">
              <w:rPr>
                <w:noProof/>
                <w:webHidden/>
              </w:rPr>
              <w:instrText xml:space="preserve"> PAGEREF _Toc172370182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7F29BFD8" w14:textId="327012E2" w:rsidR="00100FF7" w:rsidRDefault="00000000">
          <w:pPr>
            <w:pStyle w:val="TOC3"/>
            <w:rPr>
              <w:rFonts w:asciiTheme="minorHAnsi" w:hAnsiTheme="minorHAnsi" w:cstheme="minorBidi"/>
              <w:noProof/>
              <w:kern w:val="2"/>
              <w:sz w:val="24"/>
              <w:szCs w:val="24"/>
              <w14:ligatures w14:val="standardContextual"/>
            </w:rPr>
          </w:pPr>
          <w:hyperlink w:anchor="_Toc172370183" w:history="1">
            <w:r w:rsidR="00100FF7" w:rsidRPr="00B013A9">
              <w:rPr>
                <w:rStyle w:val="Hyperlink"/>
                <w:noProof/>
              </w:rPr>
              <w:t>3.1.1.</w:t>
            </w:r>
            <w:r w:rsidR="00100FF7" w:rsidRPr="00B013A9">
              <w:rPr>
                <w:rStyle w:val="Hyperlink"/>
                <w:noProof/>
                <w:lang w:val="vi-VN"/>
              </w:rPr>
              <w:t xml:space="preserve"> Yêu cầu lưu trữ</w:t>
            </w:r>
            <w:r w:rsidR="00100FF7">
              <w:rPr>
                <w:noProof/>
                <w:webHidden/>
              </w:rPr>
              <w:tab/>
            </w:r>
            <w:r w:rsidR="00100FF7">
              <w:rPr>
                <w:noProof/>
                <w:webHidden/>
              </w:rPr>
              <w:fldChar w:fldCharType="begin"/>
            </w:r>
            <w:r w:rsidR="00100FF7">
              <w:rPr>
                <w:noProof/>
                <w:webHidden/>
              </w:rPr>
              <w:instrText xml:space="preserve"> PAGEREF _Toc172370183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7FB1B168" w14:textId="2DFABEFA" w:rsidR="00100FF7" w:rsidRDefault="00000000">
          <w:pPr>
            <w:pStyle w:val="TOC3"/>
            <w:rPr>
              <w:rFonts w:asciiTheme="minorHAnsi" w:hAnsiTheme="minorHAnsi" w:cstheme="minorBidi"/>
              <w:noProof/>
              <w:kern w:val="2"/>
              <w:sz w:val="24"/>
              <w:szCs w:val="24"/>
              <w14:ligatures w14:val="standardContextual"/>
            </w:rPr>
          </w:pPr>
          <w:hyperlink w:anchor="_Toc172370184" w:history="1">
            <w:r w:rsidR="00100FF7" w:rsidRPr="00B013A9">
              <w:rPr>
                <w:rStyle w:val="Hyperlink"/>
                <w:noProof/>
              </w:rPr>
              <w:t>3.1.2.</w:t>
            </w:r>
            <w:r w:rsidR="00100FF7" w:rsidRPr="00B013A9">
              <w:rPr>
                <w:rStyle w:val="Hyperlink"/>
                <w:noProof/>
                <w:lang w:val="vi-VN"/>
              </w:rPr>
              <w:t xml:space="preserve"> Yêu cầu tìm kiếm</w:t>
            </w:r>
            <w:r w:rsidR="00100FF7">
              <w:rPr>
                <w:noProof/>
                <w:webHidden/>
              </w:rPr>
              <w:tab/>
            </w:r>
            <w:r w:rsidR="00100FF7">
              <w:rPr>
                <w:noProof/>
                <w:webHidden/>
              </w:rPr>
              <w:fldChar w:fldCharType="begin"/>
            </w:r>
            <w:r w:rsidR="00100FF7">
              <w:rPr>
                <w:noProof/>
                <w:webHidden/>
              </w:rPr>
              <w:instrText xml:space="preserve"> PAGEREF _Toc172370184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5EEFF15E" w14:textId="6BF15FE7" w:rsidR="00100FF7" w:rsidRDefault="00000000">
          <w:pPr>
            <w:pStyle w:val="TOC3"/>
            <w:rPr>
              <w:rFonts w:asciiTheme="minorHAnsi" w:hAnsiTheme="minorHAnsi" w:cstheme="minorBidi"/>
              <w:noProof/>
              <w:kern w:val="2"/>
              <w:sz w:val="24"/>
              <w:szCs w:val="24"/>
              <w14:ligatures w14:val="standardContextual"/>
            </w:rPr>
          </w:pPr>
          <w:hyperlink w:anchor="_Toc172370185" w:history="1">
            <w:r w:rsidR="00100FF7" w:rsidRPr="00B013A9">
              <w:rPr>
                <w:rStyle w:val="Hyperlink"/>
                <w:noProof/>
              </w:rPr>
              <w:t>3.1.3.</w:t>
            </w:r>
            <w:r w:rsidR="00100FF7" w:rsidRPr="00B013A9">
              <w:rPr>
                <w:rStyle w:val="Hyperlink"/>
                <w:noProof/>
                <w:lang w:val="vi-VN"/>
              </w:rPr>
              <w:t xml:space="preserve"> Yêu cầu tính toán</w:t>
            </w:r>
            <w:r w:rsidR="00100FF7">
              <w:rPr>
                <w:noProof/>
                <w:webHidden/>
              </w:rPr>
              <w:tab/>
            </w:r>
            <w:r w:rsidR="00100FF7">
              <w:rPr>
                <w:noProof/>
                <w:webHidden/>
              </w:rPr>
              <w:fldChar w:fldCharType="begin"/>
            </w:r>
            <w:r w:rsidR="00100FF7">
              <w:rPr>
                <w:noProof/>
                <w:webHidden/>
              </w:rPr>
              <w:instrText xml:space="preserve"> PAGEREF _Toc172370185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360B9677" w14:textId="612517D5"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86" w:history="1">
            <w:r w:rsidR="00100FF7" w:rsidRPr="00B013A9">
              <w:rPr>
                <w:rStyle w:val="Hyperlink"/>
                <w:bCs/>
                <w:noProof/>
                <w:lang w:val="vi-VN"/>
              </w:rPr>
              <w:t>3.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lang w:val="vi-VN"/>
              </w:rPr>
              <w:t>Yêu cầu phi chức năng</w:t>
            </w:r>
            <w:r w:rsidR="00100FF7">
              <w:rPr>
                <w:noProof/>
                <w:webHidden/>
              </w:rPr>
              <w:tab/>
            </w:r>
            <w:r w:rsidR="00100FF7">
              <w:rPr>
                <w:noProof/>
                <w:webHidden/>
              </w:rPr>
              <w:fldChar w:fldCharType="begin"/>
            </w:r>
            <w:r w:rsidR="00100FF7">
              <w:rPr>
                <w:noProof/>
                <w:webHidden/>
              </w:rPr>
              <w:instrText xml:space="preserve"> PAGEREF _Toc172370186 \h </w:instrText>
            </w:r>
            <w:r w:rsidR="00100FF7">
              <w:rPr>
                <w:noProof/>
                <w:webHidden/>
              </w:rPr>
            </w:r>
            <w:r w:rsidR="00100FF7">
              <w:rPr>
                <w:noProof/>
                <w:webHidden/>
              </w:rPr>
              <w:fldChar w:fldCharType="separate"/>
            </w:r>
            <w:r w:rsidR="004E4285">
              <w:rPr>
                <w:noProof/>
                <w:webHidden/>
              </w:rPr>
              <w:t>29</w:t>
            </w:r>
            <w:r w:rsidR="00100FF7">
              <w:rPr>
                <w:noProof/>
                <w:webHidden/>
              </w:rPr>
              <w:fldChar w:fldCharType="end"/>
            </w:r>
          </w:hyperlink>
        </w:p>
        <w:p w14:paraId="75981B9C" w14:textId="735FD71B" w:rsidR="00100FF7" w:rsidRDefault="00000000">
          <w:pPr>
            <w:pStyle w:val="TOC1"/>
            <w:rPr>
              <w:rFonts w:asciiTheme="minorHAnsi" w:hAnsiTheme="minorHAnsi" w:cstheme="minorBidi"/>
              <w:b w:val="0"/>
              <w:noProof/>
              <w:kern w:val="2"/>
              <w:sz w:val="24"/>
              <w:szCs w:val="24"/>
              <w14:ligatures w14:val="standardContextual"/>
            </w:rPr>
          </w:pPr>
          <w:hyperlink w:anchor="_Toc172370187" w:history="1">
            <w:r w:rsidR="00100FF7" w:rsidRPr="00B013A9">
              <w:rPr>
                <w:rStyle w:val="Hyperlink"/>
                <w:noProof/>
              </w:rPr>
              <w:t>Chương 4. THIẾT KẾ</w:t>
            </w:r>
            <w:r w:rsidR="00100FF7">
              <w:rPr>
                <w:noProof/>
                <w:webHidden/>
              </w:rPr>
              <w:tab/>
            </w:r>
            <w:r w:rsidR="00100FF7">
              <w:rPr>
                <w:noProof/>
                <w:webHidden/>
              </w:rPr>
              <w:fldChar w:fldCharType="begin"/>
            </w:r>
            <w:r w:rsidR="00100FF7">
              <w:rPr>
                <w:noProof/>
                <w:webHidden/>
              </w:rPr>
              <w:instrText xml:space="preserve"> PAGEREF _Toc172370187 \h </w:instrText>
            </w:r>
            <w:r w:rsidR="00100FF7">
              <w:rPr>
                <w:noProof/>
                <w:webHidden/>
              </w:rPr>
            </w:r>
            <w:r w:rsidR="00100FF7">
              <w:rPr>
                <w:noProof/>
                <w:webHidden/>
              </w:rPr>
              <w:fldChar w:fldCharType="separate"/>
            </w:r>
            <w:r w:rsidR="004E4285">
              <w:rPr>
                <w:noProof/>
                <w:webHidden/>
              </w:rPr>
              <w:t>31</w:t>
            </w:r>
            <w:r w:rsidR="00100FF7">
              <w:rPr>
                <w:noProof/>
                <w:webHidden/>
              </w:rPr>
              <w:fldChar w:fldCharType="end"/>
            </w:r>
          </w:hyperlink>
        </w:p>
        <w:p w14:paraId="67681B57" w14:textId="35107D28"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88" w:history="1">
            <w:r w:rsidR="00100FF7" w:rsidRPr="00B013A9">
              <w:rPr>
                <w:rStyle w:val="Hyperlink"/>
                <w:bCs/>
                <w:noProof/>
              </w:rPr>
              <w:t>4.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Thiết kế hệ thống</w:t>
            </w:r>
            <w:r w:rsidR="00100FF7">
              <w:rPr>
                <w:noProof/>
                <w:webHidden/>
              </w:rPr>
              <w:tab/>
            </w:r>
            <w:r w:rsidR="00100FF7">
              <w:rPr>
                <w:noProof/>
                <w:webHidden/>
              </w:rPr>
              <w:fldChar w:fldCharType="begin"/>
            </w:r>
            <w:r w:rsidR="00100FF7">
              <w:rPr>
                <w:noProof/>
                <w:webHidden/>
              </w:rPr>
              <w:instrText xml:space="preserve"> PAGEREF _Toc172370188 \h </w:instrText>
            </w:r>
            <w:r w:rsidR="00100FF7">
              <w:rPr>
                <w:noProof/>
                <w:webHidden/>
              </w:rPr>
            </w:r>
            <w:r w:rsidR="00100FF7">
              <w:rPr>
                <w:noProof/>
                <w:webHidden/>
              </w:rPr>
              <w:fldChar w:fldCharType="separate"/>
            </w:r>
            <w:r w:rsidR="004E4285">
              <w:rPr>
                <w:noProof/>
                <w:webHidden/>
              </w:rPr>
              <w:t>31</w:t>
            </w:r>
            <w:r w:rsidR="00100FF7">
              <w:rPr>
                <w:noProof/>
                <w:webHidden/>
              </w:rPr>
              <w:fldChar w:fldCharType="end"/>
            </w:r>
          </w:hyperlink>
        </w:p>
        <w:p w14:paraId="1FEDD98F" w14:textId="547B5F7D" w:rsidR="00100FF7" w:rsidRDefault="00000000">
          <w:pPr>
            <w:pStyle w:val="TOC3"/>
            <w:rPr>
              <w:rFonts w:asciiTheme="minorHAnsi" w:hAnsiTheme="minorHAnsi" w:cstheme="minorBidi"/>
              <w:noProof/>
              <w:kern w:val="2"/>
              <w:sz w:val="24"/>
              <w:szCs w:val="24"/>
              <w14:ligatures w14:val="standardContextual"/>
            </w:rPr>
          </w:pPr>
          <w:hyperlink w:anchor="_Toc172370189" w:history="1">
            <w:r w:rsidR="00100FF7" w:rsidRPr="00B013A9">
              <w:rPr>
                <w:rStyle w:val="Hyperlink"/>
                <w:noProof/>
              </w:rPr>
              <w:t>4.1.1. Sơ đồ use case tổng quá</w:t>
            </w:r>
            <w:r w:rsidR="00100FF7">
              <w:rPr>
                <w:noProof/>
                <w:webHidden/>
              </w:rPr>
              <w:tab/>
            </w:r>
            <w:r w:rsidR="00100FF7">
              <w:rPr>
                <w:noProof/>
                <w:webHidden/>
              </w:rPr>
              <w:fldChar w:fldCharType="begin"/>
            </w:r>
            <w:r w:rsidR="00100FF7">
              <w:rPr>
                <w:noProof/>
                <w:webHidden/>
              </w:rPr>
              <w:instrText xml:space="preserve"> PAGEREF _Toc172370189 \h </w:instrText>
            </w:r>
            <w:r w:rsidR="00100FF7">
              <w:rPr>
                <w:noProof/>
                <w:webHidden/>
              </w:rPr>
            </w:r>
            <w:r w:rsidR="00100FF7">
              <w:rPr>
                <w:noProof/>
                <w:webHidden/>
              </w:rPr>
              <w:fldChar w:fldCharType="separate"/>
            </w:r>
            <w:r w:rsidR="004E4285">
              <w:rPr>
                <w:noProof/>
                <w:webHidden/>
              </w:rPr>
              <w:t>31</w:t>
            </w:r>
            <w:r w:rsidR="00100FF7">
              <w:rPr>
                <w:noProof/>
                <w:webHidden/>
              </w:rPr>
              <w:fldChar w:fldCharType="end"/>
            </w:r>
          </w:hyperlink>
        </w:p>
        <w:p w14:paraId="02C00D95" w14:textId="6FD68A9E" w:rsidR="00100FF7" w:rsidRDefault="00000000">
          <w:pPr>
            <w:pStyle w:val="TOC3"/>
            <w:rPr>
              <w:rFonts w:asciiTheme="minorHAnsi" w:hAnsiTheme="minorHAnsi" w:cstheme="minorBidi"/>
              <w:noProof/>
              <w:kern w:val="2"/>
              <w:sz w:val="24"/>
              <w:szCs w:val="24"/>
              <w14:ligatures w14:val="standardContextual"/>
            </w:rPr>
          </w:pPr>
          <w:hyperlink w:anchor="_Toc172370190" w:history="1">
            <w:r w:rsidR="00100FF7" w:rsidRPr="00B013A9">
              <w:rPr>
                <w:rStyle w:val="Hyperlink"/>
                <w:noProof/>
              </w:rPr>
              <w:t>4.1.2. Danh sách các  actor</w:t>
            </w:r>
            <w:r w:rsidR="00100FF7">
              <w:rPr>
                <w:noProof/>
                <w:webHidden/>
              </w:rPr>
              <w:tab/>
            </w:r>
            <w:r w:rsidR="00100FF7">
              <w:rPr>
                <w:noProof/>
                <w:webHidden/>
              </w:rPr>
              <w:fldChar w:fldCharType="begin"/>
            </w:r>
            <w:r w:rsidR="00100FF7">
              <w:rPr>
                <w:noProof/>
                <w:webHidden/>
              </w:rPr>
              <w:instrText xml:space="preserve"> PAGEREF _Toc172370190 \h </w:instrText>
            </w:r>
            <w:r w:rsidR="00100FF7">
              <w:rPr>
                <w:noProof/>
                <w:webHidden/>
              </w:rPr>
            </w:r>
            <w:r w:rsidR="00100FF7">
              <w:rPr>
                <w:noProof/>
                <w:webHidden/>
              </w:rPr>
              <w:fldChar w:fldCharType="separate"/>
            </w:r>
            <w:r w:rsidR="004E4285">
              <w:rPr>
                <w:noProof/>
                <w:webHidden/>
              </w:rPr>
              <w:t>31</w:t>
            </w:r>
            <w:r w:rsidR="00100FF7">
              <w:rPr>
                <w:noProof/>
                <w:webHidden/>
              </w:rPr>
              <w:fldChar w:fldCharType="end"/>
            </w:r>
          </w:hyperlink>
        </w:p>
        <w:p w14:paraId="1CD5BD4F" w14:textId="12BB35CC" w:rsidR="00100FF7" w:rsidRDefault="00000000">
          <w:pPr>
            <w:pStyle w:val="TOC3"/>
            <w:rPr>
              <w:rFonts w:asciiTheme="minorHAnsi" w:hAnsiTheme="minorHAnsi" w:cstheme="minorBidi"/>
              <w:noProof/>
              <w:kern w:val="2"/>
              <w:sz w:val="24"/>
              <w:szCs w:val="24"/>
              <w14:ligatures w14:val="standardContextual"/>
            </w:rPr>
          </w:pPr>
          <w:hyperlink w:anchor="_Toc172370191" w:history="1">
            <w:r w:rsidR="00100FF7" w:rsidRPr="00B013A9">
              <w:rPr>
                <w:rStyle w:val="Hyperlink"/>
                <w:noProof/>
              </w:rPr>
              <w:t>4.1.3. Danh sách các use case</w:t>
            </w:r>
            <w:r w:rsidR="00100FF7">
              <w:rPr>
                <w:noProof/>
                <w:webHidden/>
              </w:rPr>
              <w:tab/>
            </w:r>
            <w:r w:rsidR="00100FF7">
              <w:rPr>
                <w:noProof/>
                <w:webHidden/>
              </w:rPr>
              <w:fldChar w:fldCharType="begin"/>
            </w:r>
            <w:r w:rsidR="00100FF7">
              <w:rPr>
                <w:noProof/>
                <w:webHidden/>
              </w:rPr>
              <w:instrText xml:space="preserve"> PAGEREF _Toc172370191 \h </w:instrText>
            </w:r>
            <w:r w:rsidR="00100FF7">
              <w:rPr>
                <w:noProof/>
                <w:webHidden/>
              </w:rPr>
            </w:r>
            <w:r w:rsidR="00100FF7">
              <w:rPr>
                <w:noProof/>
                <w:webHidden/>
              </w:rPr>
              <w:fldChar w:fldCharType="separate"/>
            </w:r>
            <w:r w:rsidR="004E4285">
              <w:rPr>
                <w:noProof/>
                <w:webHidden/>
              </w:rPr>
              <w:t>31</w:t>
            </w:r>
            <w:r w:rsidR="00100FF7">
              <w:rPr>
                <w:noProof/>
                <w:webHidden/>
              </w:rPr>
              <w:fldChar w:fldCharType="end"/>
            </w:r>
          </w:hyperlink>
        </w:p>
        <w:p w14:paraId="4ECC51AC" w14:textId="5B87A20D" w:rsidR="00100FF7" w:rsidRDefault="00000000">
          <w:pPr>
            <w:pStyle w:val="TOC3"/>
            <w:rPr>
              <w:rFonts w:asciiTheme="minorHAnsi" w:hAnsiTheme="minorHAnsi" w:cstheme="minorBidi"/>
              <w:noProof/>
              <w:kern w:val="2"/>
              <w:sz w:val="24"/>
              <w:szCs w:val="24"/>
              <w14:ligatures w14:val="standardContextual"/>
            </w:rPr>
          </w:pPr>
          <w:hyperlink w:anchor="_Toc172370192" w:history="1">
            <w:r w:rsidR="00100FF7" w:rsidRPr="00B013A9">
              <w:rPr>
                <w:rStyle w:val="Hyperlink"/>
                <w:noProof/>
              </w:rPr>
              <w:t>4.1.4. Mô tả các use case</w:t>
            </w:r>
            <w:r w:rsidR="00100FF7">
              <w:rPr>
                <w:noProof/>
                <w:webHidden/>
              </w:rPr>
              <w:tab/>
            </w:r>
            <w:r w:rsidR="00100FF7">
              <w:rPr>
                <w:noProof/>
                <w:webHidden/>
              </w:rPr>
              <w:fldChar w:fldCharType="begin"/>
            </w:r>
            <w:r w:rsidR="00100FF7">
              <w:rPr>
                <w:noProof/>
                <w:webHidden/>
              </w:rPr>
              <w:instrText xml:space="preserve"> PAGEREF _Toc172370192 \h </w:instrText>
            </w:r>
            <w:r w:rsidR="00100FF7">
              <w:rPr>
                <w:noProof/>
                <w:webHidden/>
              </w:rPr>
            </w:r>
            <w:r w:rsidR="00100FF7">
              <w:rPr>
                <w:noProof/>
                <w:webHidden/>
              </w:rPr>
              <w:fldChar w:fldCharType="separate"/>
            </w:r>
            <w:r w:rsidR="004E4285">
              <w:rPr>
                <w:noProof/>
                <w:webHidden/>
              </w:rPr>
              <w:t>32</w:t>
            </w:r>
            <w:r w:rsidR="00100FF7">
              <w:rPr>
                <w:noProof/>
                <w:webHidden/>
              </w:rPr>
              <w:fldChar w:fldCharType="end"/>
            </w:r>
          </w:hyperlink>
        </w:p>
        <w:p w14:paraId="0F661964" w14:textId="02FEF02A"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93" w:history="1">
            <w:r w:rsidR="00100FF7" w:rsidRPr="00B013A9">
              <w:rPr>
                <w:rStyle w:val="Hyperlink"/>
                <w:bCs/>
                <w:noProof/>
              </w:rPr>
              <w:t>4.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Thiết kế dữ liệu</w:t>
            </w:r>
            <w:r w:rsidR="00100FF7">
              <w:rPr>
                <w:noProof/>
                <w:webHidden/>
              </w:rPr>
              <w:tab/>
            </w:r>
            <w:r w:rsidR="00100FF7">
              <w:rPr>
                <w:noProof/>
                <w:webHidden/>
              </w:rPr>
              <w:fldChar w:fldCharType="begin"/>
            </w:r>
            <w:r w:rsidR="00100FF7">
              <w:rPr>
                <w:noProof/>
                <w:webHidden/>
              </w:rPr>
              <w:instrText xml:space="preserve"> PAGEREF _Toc172370193 \h </w:instrText>
            </w:r>
            <w:r w:rsidR="00100FF7">
              <w:rPr>
                <w:noProof/>
                <w:webHidden/>
              </w:rPr>
            </w:r>
            <w:r w:rsidR="00100FF7">
              <w:rPr>
                <w:noProof/>
                <w:webHidden/>
              </w:rPr>
              <w:fldChar w:fldCharType="separate"/>
            </w:r>
            <w:r w:rsidR="004E4285">
              <w:rPr>
                <w:noProof/>
                <w:webHidden/>
              </w:rPr>
              <w:t>43</w:t>
            </w:r>
            <w:r w:rsidR="00100FF7">
              <w:rPr>
                <w:noProof/>
                <w:webHidden/>
              </w:rPr>
              <w:fldChar w:fldCharType="end"/>
            </w:r>
          </w:hyperlink>
        </w:p>
        <w:p w14:paraId="5AE8C600" w14:textId="6576A473" w:rsidR="00100FF7" w:rsidRDefault="00000000">
          <w:pPr>
            <w:pStyle w:val="TOC3"/>
            <w:rPr>
              <w:rFonts w:asciiTheme="minorHAnsi" w:hAnsiTheme="minorHAnsi" w:cstheme="minorBidi"/>
              <w:noProof/>
              <w:kern w:val="2"/>
              <w:sz w:val="24"/>
              <w:szCs w:val="24"/>
              <w14:ligatures w14:val="standardContextual"/>
            </w:rPr>
          </w:pPr>
          <w:hyperlink w:anchor="_Toc172370194" w:history="1">
            <w:r w:rsidR="00100FF7" w:rsidRPr="00B013A9">
              <w:rPr>
                <w:rStyle w:val="Hyperlink"/>
                <w:noProof/>
              </w:rPr>
              <w:t>4.2.1. Danh sách các collection</w:t>
            </w:r>
            <w:r w:rsidR="00100FF7">
              <w:rPr>
                <w:noProof/>
                <w:webHidden/>
              </w:rPr>
              <w:tab/>
            </w:r>
            <w:r w:rsidR="00100FF7">
              <w:rPr>
                <w:noProof/>
                <w:webHidden/>
              </w:rPr>
              <w:fldChar w:fldCharType="begin"/>
            </w:r>
            <w:r w:rsidR="00100FF7">
              <w:rPr>
                <w:noProof/>
                <w:webHidden/>
              </w:rPr>
              <w:instrText xml:space="preserve"> PAGEREF _Toc172370194 \h </w:instrText>
            </w:r>
            <w:r w:rsidR="00100FF7">
              <w:rPr>
                <w:noProof/>
                <w:webHidden/>
              </w:rPr>
            </w:r>
            <w:r w:rsidR="00100FF7">
              <w:rPr>
                <w:noProof/>
                <w:webHidden/>
              </w:rPr>
              <w:fldChar w:fldCharType="separate"/>
            </w:r>
            <w:r w:rsidR="004E4285">
              <w:rPr>
                <w:noProof/>
                <w:webHidden/>
              </w:rPr>
              <w:t>43</w:t>
            </w:r>
            <w:r w:rsidR="00100FF7">
              <w:rPr>
                <w:noProof/>
                <w:webHidden/>
              </w:rPr>
              <w:fldChar w:fldCharType="end"/>
            </w:r>
          </w:hyperlink>
        </w:p>
        <w:p w14:paraId="2F00E271" w14:textId="0D6CB9E4" w:rsidR="00100FF7" w:rsidRDefault="00000000">
          <w:pPr>
            <w:pStyle w:val="TOC3"/>
            <w:rPr>
              <w:rFonts w:asciiTheme="minorHAnsi" w:hAnsiTheme="minorHAnsi" w:cstheme="minorBidi"/>
              <w:noProof/>
              <w:kern w:val="2"/>
              <w:sz w:val="24"/>
              <w:szCs w:val="24"/>
              <w14:ligatures w14:val="standardContextual"/>
            </w:rPr>
          </w:pPr>
          <w:hyperlink w:anchor="_Toc172370195" w:history="1">
            <w:r w:rsidR="00100FF7" w:rsidRPr="00B013A9">
              <w:rPr>
                <w:rStyle w:val="Hyperlink"/>
                <w:noProof/>
              </w:rPr>
              <w:t>4.2.2. Chi tiết cài đặt các collection</w:t>
            </w:r>
            <w:r w:rsidR="00100FF7">
              <w:rPr>
                <w:noProof/>
                <w:webHidden/>
              </w:rPr>
              <w:tab/>
            </w:r>
            <w:r w:rsidR="00100FF7">
              <w:rPr>
                <w:noProof/>
                <w:webHidden/>
              </w:rPr>
              <w:fldChar w:fldCharType="begin"/>
            </w:r>
            <w:r w:rsidR="00100FF7">
              <w:rPr>
                <w:noProof/>
                <w:webHidden/>
              </w:rPr>
              <w:instrText xml:space="preserve"> PAGEREF _Toc172370195 \h </w:instrText>
            </w:r>
            <w:r w:rsidR="00100FF7">
              <w:rPr>
                <w:noProof/>
                <w:webHidden/>
              </w:rPr>
            </w:r>
            <w:r w:rsidR="00100FF7">
              <w:rPr>
                <w:noProof/>
                <w:webHidden/>
              </w:rPr>
              <w:fldChar w:fldCharType="separate"/>
            </w:r>
            <w:r w:rsidR="004E4285">
              <w:rPr>
                <w:noProof/>
                <w:webHidden/>
              </w:rPr>
              <w:t>43</w:t>
            </w:r>
            <w:r w:rsidR="00100FF7">
              <w:rPr>
                <w:noProof/>
                <w:webHidden/>
              </w:rPr>
              <w:fldChar w:fldCharType="end"/>
            </w:r>
          </w:hyperlink>
        </w:p>
        <w:p w14:paraId="4FFBC6DE" w14:textId="4960E257"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196" w:history="1">
            <w:r w:rsidR="00100FF7" w:rsidRPr="00B013A9">
              <w:rPr>
                <w:rStyle w:val="Hyperlink"/>
                <w:bCs/>
                <w:noProof/>
              </w:rPr>
              <w:t>4.3.</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Thiết kế giao diện</w:t>
            </w:r>
            <w:r w:rsidR="00100FF7">
              <w:rPr>
                <w:noProof/>
                <w:webHidden/>
              </w:rPr>
              <w:tab/>
            </w:r>
            <w:r w:rsidR="00100FF7">
              <w:rPr>
                <w:noProof/>
                <w:webHidden/>
              </w:rPr>
              <w:fldChar w:fldCharType="begin"/>
            </w:r>
            <w:r w:rsidR="00100FF7">
              <w:rPr>
                <w:noProof/>
                <w:webHidden/>
              </w:rPr>
              <w:instrText xml:space="preserve"> PAGEREF _Toc172370196 \h </w:instrText>
            </w:r>
            <w:r w:rsidR="00100FF7">
              <w:rPr>
                <w:noProof/>
                <w:webHidden/>
              </w:rPr>
            </w:r>
            <w:r w:rsidR="00100FF7">
              <w:rPr>
                <w:noProof/>
                <w:webHidden/>
              </w:rPr>
              <w:fldChar w:fldCharType="separate"/>
            </w:r>
            <w:r w:rsidR="004E4285">
              <w:rPr>
                <w:noProof/>
                <w:webHidden/>
              </w:rPr>
              <w:t>49</w:t>
            </w:r>
            <w:r w:rsidR="00100FF7">
              <w:rPr>
                <w:noProof/>
                <w:webHidden/>
              </w:rPr>
              <w:fldChar w:fldCharType="end"/>
            </w:r>
          </w:hyperlink>
        </w:p>
        <w:p w14:paraId="090906DF" w14:textId="0C6238C1" w:rsidR="00100FF7" w:rsidRDefault="00000000">
          <w:pPr>
            <w:pStyle w:val="TOC3"/>
            <w:rPr>
              <w:rFonts w:asciiTheme="minorHAnsi" w:hAnsiTheme="minorHAnsi" w:cstheme="minorBidi"/>
              <w:noProof/>
              <w:kern w:val="2"/>
              <w:sz w:val="24"/>
              <w:szCs w:val="24"/>
              <w14:ligatures w14:val="standardContextual"/>
            </w:rPr>
          </w:pPr>
          <w:hyperlink w:anchor="_Toc172370197" w:history="1">
            <w:r w:rsidR="00100FF7" w:rsidRPr="00B013A9">
              <w:rPr>
                <w:rStyle w:val="Hyperlink"/>
                <w:noProof/>
              </w:rPr>
              <w:t>4.3.1. Sơ đồ tổng quát website</w:t>
            </w:r>
            <w:r w:rsidR="00100FF7">
              <w:rPr>
                <w:noProof/>
                <w:webHidden/>
              </w:rPr>
              <w:tab/>
            </w:r>
            <w:r w:rsidR="00100FF7">
              <w:rPr>
                <w:noProof/>
                <w:webHidden/>
              </w:rPr>
              <w:fldChar w:fldCharType="begin"/>
            </w:r>
            <w:r w:rsidR="00100FF7">
              <w:rPr>
                <w:noProof/>
                <w:webHidden/>
              </w:rPr>
              <w:instrText xml:space="preserve"> PAGEREF _Toc172370197 \h </w:instrText>
            </w:r>
            <w:r w:rsidR="00100FF7">
              <w:rPr>
                <w:noProof/>
                <w:webHidden/>
              </w:rPr>
            </w:r>
            <w:r w:rsidR="00100FF7">
              <w:rPr>
                <w:noProof/>
                <w:webHidden/>
              </w:rPr>
              <w:fldChar w:fldCharType="separate"/>
            </w:r>
            <w:r w:rsidR="004E4285">
              <w:rPr>
                <w:noProof/>
                <w:webHidden/>
              </w:rPr>
              <w:t>49</w:t>
            </w:r>
            <w:r w:rsidR="00100FF7">
              <w:rPr>
                <w:noProof/>
                <w:webHidden/>
              </w:rPr>
              <w:fldChar w:fldCharType="end"/>
            </w:r>
          </w:hyperlink>
        </w:p>
        <w:p w14:paraId="3A5952C8" w14:textId="2C63413E" w:rsidR="00100FF7" w:rsidRDefault="00000000">
          <w:pPr>
            <w:pStyle w:val="TOC3"/>
            <w:rPr>
              <w:rFonts w:asciiTheme="minorHAnsi" w:hAnsiTheme="minorHAnsi" w:cstheme="minorBidi"/>
              <w:noProof/>
              <w:kern w:val="2"/>
              <w:sz w:val="24"/>
              <w:szCs w:val="24"/>
              <w14:ligatures w14:val="standardContextual"/>
            </w:rPr>
          </w:pPr>
          <w:hyperlink w:anchor="_Toc172370198" w:history="1">
            <w:r w:rsidR="00100FF7" w:rsidRPr="00B013A9">
              <w:rPr>
                <w:rStyle w:val="Hyperlink"/>
                <w:noProof/>
              </w:rPr>
              <w:t>4.3.2. Bộ nhận diện</w:t>
            </w:r>
            <w:r w:rsidR="00100FF7">
              <w:rPr>
                <w:noProof/>
                <w:webHidden/>
              </w:rPr>
              <w:tab/>
            </w:r>
            <w:r w:rsidR="00100FF7">
              <w:rPr>
                <w:noProof/>
                <w:webHidden/>
              </w:rPr>
              <w:fldChar w:fldCharType="begin"/>
            </w:r>
            <w:r w:rsidR="00100FF7">
              <w:rPr>
                <w:noProof/>
                <w:webHidden/>
              </w:rPr>
              <w:instrText xml:space="preserve"> PAGEREF _Toc172370198 \h </w:instrText>
            </w:r>
            <w:r w:rsidR="00100FF7">
              <w:rPr>
                <w:noProof/>
                <w:webHidden/>
              </w:rPr>
            </w:r>
            <w:r w:rsidR="00100FF7">
              <w:rPr>
                <w:noProof/>
                <w:webHidden/>
              </w:rPr>
              <w:fldChar w:fldCharType="separate"/>
            </w:r>
            <w:r w:rsidR="004E4285">
              <w:rPr>
                <w:noProof/>
                <w:webHidden/>
              </w:rPr>
              <w:t>49</w:t>
            </w:r>
            <w:r w:rsidR="00100FF7">
              <w:rPr>
                <w:noProof/>
                <w:webHidden/>
              </w:rPr>
              <w:fldChar w:fldCharType="end"/>
            </w:r>
          </w:hyperlink>
        </w:p>
        <w:p w14:paraId="0FC99E39" w14:textId="5A29CCD0" w:rsidR="00100FF7" w:rsidRDefault="00000000">
          <w:pPr>
            <w:pStyle w:val="TOC1"/>
            <w:rPr>
              <w:rFonts w:asciiTheme="minorHAnsi" w:hAnsiTheme="minorHAnsi" w:cstheme="minorBidi"/>
              <w:b w:val="0"/>
              <w:noProof/>
              <w:kern w:val="2"/>
              <w:sz w:val="24"/>
              <w:szCs w:val="24"/>
              <w14:ligatures w14:val="standardContextual"/>
            </w:rPr>
          </w:pPr>
          <w:hyperlink w:anchor="_Toc172370199" w:history="1">
            <w:r w:rsidR="00100FF7" w:rsidRPr="00B013A9">
              <w:rPr>
                <w:rStyle w:val="Hyperlink"/>
                <w:noProof/>
              </w:rPr>
              <w:t>Chương 5. KẾT QUẢ</w:t>
            </w:r>
            <w:r w:rsidR="00100FF7">
              <w:rPr>
                <w:noProof/>
                <w:webHidden/>
              </w:rPr>
              <w:tab/>
            </w:r>
            <w:r w:rsidR="00100FF7">
              <w:rPr>
                <w:noProof/>
                <w:webHidden/>
              </w:rPr>
              <w:fldChar w:fldCharType="begin"/>
            </w:r>
            <w:r w:rsidR="00100FF7">
              <w:rPr>
                <w:noProof/>
                <w:webHidden/>
              </w:rPr>
              <w:instrText xml:space="preserve"> PAGEREF _Toc172370199 \h </w:instrText>
            </w:r>
            <w:r w:rsidR="00100FF7">
              <w:rPr>
                <w:noProof/>
                <w:webHidden/>
              </w:rPr>
            </w:r>
            <w:r w:rsidR="00100FF7">
              <w:rPr>
                <w:noProof/>
                <w:webHidden/>
              </w:rPr>
              <w:fldChar w:fldCharType="separate"/>
            </w:r>
            <w:r w:rsidR="004E4285">
              <w:rPr>
                <w:noProof/>
                <w:webHidden/>
              </w:rPr>
              <w:t>51</w:t>
            </w:r>
            <w:r w:rsidR="00100FF7">
              <w:rPr>
                <w:noProof/>
                <w:webHidden/>
              </w:rPr>
              <w:fldChar w:fldCharType="end"/>
            </w:r>
          </w:hyperlink>
        </w:p>
        <w:p w14:paraId="44C7A2D6" w14:textId="5CC6C3C7"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00" w:history="1">
            <w:r w:rsidR="00100FF7" w:rsidRPr="00B013A9">
              <w:rPr>
                <w:rStyle w:val="Hyperlink"/>
                <w:bCs/>
                <w:noProof/>
              </w:rPr>
              <w:t>5.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Về Chức năng, dữ liệu</w:t>
            </w:r>
            <w:r w:rsidR="00100FF7">
              <w:rPr>
                <w:noProof/>
                <w:webHidden/>
              </w:rPr>
              <w:tab/>
            </w:r>
            <w:r w:rsidR="00100FF7">
              <w:rPr>
                <w:noProof/>
                <w:webHidden/>
              </w:rPr>
              <w:fldChar w:fldCharType="begin"/>
            </w:r>
            <w:r w:rsidR="00100FF7">
              <w:rPr>
                <w:noProof/>
                <w:webHidden/>
              </w:rPr>
              <w:instrText xml:space="preserve"> PAGEREF _Toc172370200 \h </w:instrText>
            </w:r>
            <w:r w:rsidR="00100FF7">
              <w:rPr>
                <w:noProof/>
                <w:webHidden/>
              </w:rPr>
            </w:r>
            <w:r w:rsidR="00100FF7">
              <w:rPr>
                <w:noProof/>
                <w:webHidden/>
              </w:rPr>
              <w:fldChar w:fldCharType="separate"/>
            </w:r>
            <w:r w:rsidR="004E4285">
              <w:rPr>
                <w:noProof/>
                <w:webHidden/>
              </w:rPr>
              <w:t>51</w:t>
            </w:r>
            <w:r w:rsidR="00100FF7">
              <w:rPr>
                <w:noProof/>
                <w:webHidden/>
              </w:rPr>
              <w:fldChar w:fldCharType="end"/>
            </w:r>
          </w:hyperlink>
        </w:p>
        <w:p w14:paraId="39BEB313" w14:textId="663C91B0"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01" w:history="1">
            <w:r w:rsidR="00100FF7" w:rsidRPr="00B013A9">
              <w:rPr>
                <w:rStyle w:val="Hyperlink"/>
                <w:bCs/>
                <w:noProof/>
              </w:rPr>
              <w:t>5.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Về dữ liệu</w:t>
            </w:r>
            <w:r w:rsidR="00100FF7">
              <w:rPr>
                <w:noProof/>
                <w:webHidden/>
              </w:rPr>
              <w:tab/>
            </w:r>
            <w:r w:rsidR="00100FF7">
              <w:rPr>
                <w:noProof/>
                <w:webHidden/>
              </w:rPr>
              <w:fldChar w:fldCharType="begin"/>
            </w:r>
            <w:r w:rsidR="00100FF7">
              <w:rPr>
                <w:noProof/>
                <w:webHidden/>
              </w:rPr>
              <w:instrText xml:space="preserve"> PAGEREF _Toc172370201 \h </w:instrText>
            </w:r>
            <w:r w:rsidR="00100FF7">
              <w:rPr>
                <w:noProof/>
                <w:webHidden/>
              </w:rPr>
            </w:r>
            <w:r w:rsidR="00100FF7">
              <w:rPr>
                <w:noProof/>
                <w:webHidden/>
              </w:rPr>
              <w:fldChar w:fldCharType="separate"/>
            </w:r>
            <w:r w:rsidR="004E4285">
              <w:rPr>
                <w:noProof/>
                <w:webHidden/>
              </w:rPr>
              <w:t>51</w:t>
            </w:r>
            <w:r w:rsidR="00100FF7">
              <w:rPr>
                <w:noProof/>
                <w:webHidden/>
              </w:rPr>
              <w:fldChar w:fldCharType="end"/>
            </w:r>
          </w:hyperlink>
        </w:p>
        <w:p w14:paraId="63E8B6BE" w14:textId="7A580579" w:rsidR="00100FF7" w:rsidRDefault="00000000">
          <w:pPr>
            <w:pStyle w:val="TOC3"/>
            <w:rPr>
              <w:rFonts w:asciiTheme="minorHAnsi" w:hAnsiTheme="minorHAnsi" w:cstheme="minorBidi"/>
              <w:noProof/>
              <w:kern w:val="2"/>
              <w:sz w:val="24"/>
              <w:szCs w:val="24"/>
              <w14:ligatures w14:val="standardContextual"/>
            </w:rPr>
          </w:pPr>
          <w:hyperlink w:anchor="_Toc172370202" w:history="1">
            <w:r w:rsidR="00100FF7" w:rsidRPr="00B013A9">
              <w:rPr>
                <w:rStyle w:val="Hyperlink"/>
                <w:noProof/>
              </w:rPr>
              <w:t>5.2.1. Collection “users”</w:t>
            </w:r>
            <w:r w:rsidR="00100FF7">
              <w:rPr>
                <w:noProof/>
                <w:webHidden/>
              </w:rPr>
              <w:tab/>
            </w:r>
            <w:r w:rsidR="00100FF7">
              <w:rPr>
                <w:noProof/>
                <w:webHidden/>
              </w:rPr>
              <w:fldChar w:fldCharType="begin"/>
            </w:r>
            <w:r w:rsidR="00100FF7">
              <w:rPr>
                <w:noProof/>
                <w:webHidden/>
              </w:rPr>
              <w:instrText xml:space="preserve"> PAGEREF _Toc172370202 \h </w:instrText>
            </w:r>
            <w:r w:rsidR="00100FF7">
              <w:rPr>
                <w:noProof/>
                <w:webHidden/>
              </w:rPr>
            </w:r>
            <w:r w:rsidR="00100FF7">
              <w:rPr>
                <w:noProof/>
                <w:webHidden/>
              </w:rPr>
              <w:fldChar w:fldCharType="separate"/>
            </w:r>
            <w:r w:rsidR="004E4285">
              <w:rPr>
                <w:noProof/>
                <w:webHidden/>
              </w:rPr>
              <w:t>51</w:t>
            </w:r>
            <w:r w:rsidR="00100FF7">
              <w:rPr>
                <w:noProof/>
                <w:webHidden/>
              </w:rPr>
              <w:fldChar w:fldCharType="end"/>
            </w:r>
          </w:hyperlink>
        </w:p>
        <w:p w14:paraId="71B784DE" w14:textId="5A6EFB50" w:rsidR="00100FF7" w:rsidRDefault="00000000">
          <w:pPr>
            <w:pStyle w:val="TOC3"/>
            <w:rPr>
              <w:rFonts w:asciiTheme="minorHAnsi" w:hAnsiTheme="minorHAnsi" w:cstheme="minorBidi"/>
              <w:noProof/>
              <w:kern w:val="2"/>
              <w:sz w:val="24"/>
              <w:szCs w:val="24"/>
              <w14:ligatures w14:val="standardContextual"/>
            </w:rPr>
          </w:pPr>
          <w:hyperlink w:anchor="_Toc172370203" w:history="1">
            <w:r w:rsidR="00100FF7" w:rsidRPr="00B013A9">
              <w:rPr>
                <w:rStyle w:val="Hyperlink"/>
                <w:noProof/>
              </w:rPr>
              <w:t>5.2.2. Collection “products”</w:t>
            </w:r>
            <w:r w:rsidR="00100FF7">
              <w:rPr>
                <w:noProof/>
                <w:webHidden/>
              </w:rPr>
              <w:tab/>
            </w:r>
            <w:r w:rsidR="00100FF7">
              <w:rPr>
                <w:noProof/>
                <w:webHidden/>
              </w:rPr>
              <w:fldChar w:fldCharType="begin"/>
            </w:r>
            <w:r w:rsidR="00100FF7">
              <w:rPr>
                <w:noProof/>
                <w:webHidden/>
              </w:rPr>
              <w:instrText xml:space="preserve"> PAGEREF _Toc172370203 \h </w:instrText>
            </w:r>
            <w:r w:rsidR="00100FF7">
              <w:rPr>
                <w:noProof/>
                <w:webHidden/>
              </w:rPr>
            </w:r>
            <w:r w:rsidR="00100FF7">
              <w:rPr>
                <w:noProof/>
                <w:webHidden/>
              </w:rPr>
              <w:fldChar w:fldCharType="separate"/>
            </w:r>
            <w:r w:rsidR="004E4285">
              <w:rPr>
                <w:noProof/>
                <w:webHidden/>
              </w:rPr>
              <w:t>52</w:t>
            </w:r>
            <w:r w:rsidR="00100FF7">
              <w:rPr>
                <w:noProof/>
                <w:webHidden/>
              </w:rPr>
              <w:fldChar w:fldCharType="end"/>
            </w:r>
          </w:hyperlink>
        </w:p>
        <w:p w14:paraId="28711D6E" w14:textId="59C710F1" w:rsidR="00100FF7" w:rsidRDefault="00000000">
          <w:pPr>
            <w:pStyle w:val="TOC3"/>
            <w:rPr>
              <w:rFonts w:asciiTheme="minorHAnsi" w:hAnsiTheme="minorHAnsi" w:cstheme="minorBidi"/>
              <w:noProof/>
              <w:kern w:val="2"/>
              <w:sz w:val="24"/>
              <w:szCs w:val="24"/>
              <w14:ligatures w14:val="standardContextual"/>
            </w:rPr>
          </w:pPr>
          <w:hyperlink w:anchor="_Toc172370204" w:history="1">
            <w:r w:rsidR="00100FF7" w:rsidRPr="00B013A9">
              <w:rPr>
                <w:rStyle w:val="Hyperlink"/>
                <w:noProof/>
              </w:rPr>
              <w:t>5.2.3. Collection “orders”</w:t>
            </w:r>
            <w:r w:rsidR="00100FF7">
              <w:rPr>
                <w:noProof/>
                <w:webHidden/>
              </w:rPr>
              <w:tab/>
            </w:r>
            <w:r w:rsidR="00100FF7">
              <w:rPr>
                <w:noProof/>
                <w:webHidden/>
              </w:rPr>
              <w:fldChar w:fldCharType="begin"/>
            </w:r>
            <w:r w:rsidR="00100FF7">
              <w:rPr>
                <w:noProof/>
                <w:webHidden/>
              </w:rPr>
              <w:instrText xml:space="preserve"> PAGEREF _Toc172370204 \h </w:instrText>
            </w:r>
            <w:r w:rsidR="00100FF7">
              <w:rPr>
                <w:noProof/>
                <w:webHidden/>
              </w:rPr>
            </w:r>
            <w:r w:rsidR="00100FF7">
              <w:rPr>
                <w:noProof/>
                <w:webHidden/>
              </w:rPr>
              <w:fldChar w:fldCharType="separate"/>
            </w:r>
            <w:r w:rsidR="004E4285">
              <w:rPr>
                <w:noProof/>
                <w:webHidden/>
              </w:rPr>
              <w:t>52</w:t>
            </w:r>
            <w:r w:rsidR="00100FF7">
              <w:rPr>
                <w:noProof/>
                <w:webHidden/>
              </w:rPr>
              <w:fldChar w:fldCharType="end"/>
            </w:r>
          </w:hyperlink>
        </w:p>
        <w:p w14:paraId="1682C447" w14:textId="249F9985"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05" w:history="1">
            <w:r w:rsidR="00100FF7" w:rsidRPr="00B013A9">
              <w:rPr>
                <w:rStyle w:val="Hyperlink"/>
                <w:bCs/>
                <w:noProof/>
              </w:rPr>
              <w:t>5.3.</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Về Giao diện</w:t>
            </w:r>
            <w:r w:rsidR="00100FF7">
              <w:rPr>
                <w:noProof/>
                <w:webHidden/>
              </w:rPr>
              <w:tab/>
            </w:r>
            <w:r w:rsidR="00100FF7">
              <w:rPr>
                <w:noProof/>
                <w:webHidden/>
              </w:rPr>
              <w:fldChar w:fldCharType="begin"/>
            </w:r>
            <w:r w:rsidR="00100FF7">
              <w:rPr>
                <w:noProof/>
                <w:webHidden/>
              </w:rPr>
              <w:instrText xml:space="preserve"> PAGEREF _Toc172370205 \h </w:instrText>
            </w:r>
            <w:r w:rsidR="00100FF7">
              <w:rPr>
                <w:noProof/>
                <w:webHidden/>
              </w:rPr>
            </w:r>
            <w:r w:rsidR="00100FF7">
              <w:rPr>
                <w:noProof/>
                <w:webHidden/>
              </w:rPr>
              <w:fldChar w:fldCharType="separate"/>
            </w:r>
            <w:r w:rsidR="004E4285">
              <w:rPr>
                <w:noProof/>
                <w:webHidden/>
              </w:rPr>
              <w:t>52</w:t>
            </w:r>
            <w:r w:rsidR="00100FF7">
              <w:rPr>
                <w:noProof/>
                <w:webHidden/>
              </w:rPr>
              <w:fldChar w:fldCharType="end"/>
            </w:r>
          </w:hyperlink>
        </w:p>
        <w:p w14:paraId="31B09DED" w14:textId="0C96FFBF" w:rsidR="00100FF7" w:rsidRDefault="00000000">
          <w:pPr>
            <w:pStyle w:val="TOC3"/>
            <w:rPr>
              <w:rFonts w:asciiTheme="minorHAnsi" w:hAnsiTheme="minorHAnsi" w:cstheme="minorBidi"/>
              <w:noProof/>
              <w:kern w:val="2"/>
              <w:sz w:val="24"/>
              <w:szCs w:val="24"/>
              <w14:ligatures w14:val="standardContextual"/>
            </w:rPr>
          </w:pPr>
          <w:hyperlink w:anchor="_Toc172370206" w:history="1">
            <w:r w:rsidR="00100FF7" w:rsidRPr="00B013A9">
              <w:rPr>
                <w:rStyle w:val="Hyperlink"/>
                <w:noProof/>
              </w:rPr>
              <w:t>5.3.1. Trang “Home”</w:t>
            </w:r>
            <w:r w:rsidR="00100FF7">
              <w:rPr>
                <w:noProof/>
                <w:webHidden/>
              </w:rPr>
              <w:tab/>
            </w:r>
            <w:r w:rsidR="00100FF7">
              <w:rPr>
                <w:noProof/>
                <w:webHidden/>
              </w:rPr>
              <w:fldChar w:fldCharType="begin"/>
            </w:r>
            <w:r w:rsidR="00100FF7">
              <w:rPr>
                <w:noProof/>
                <w:webHidden/>
              </w:rPr>
              <w:instrText xml:space="preserve"> PAGEREF _Toc172370206 \h </w:instrText>
            </w:r>
            <w:r w:rsidR="00100FF7">
              <w:rPr>
                <w:noProof/>
                <w:webHidden/>
              </w:rPr>
            </w:r>
            <w:r w:rsidR="00100FF7">
              <w:rPr>
                <w:noProof/>
                <w:webHidden/>
              </w:rPr>
              <w:fldChar w:fldCharType="separate"/>
            </w:r>
            <w:r w:rsidR="004E4285">
              <w:rPr>
                <w:noProof/>
                <w:webHidden/>
              </w:rPr>
              <w:t>52</w:t>
            </w:r>
            <w:r w:rsidR="00100FF7">
              <w:rPr>
                <w:noProof/>
                <w:webHidden/>
              </w:rPr>
              <w:fldChar w:fldCharType="end"/>
            </w:r>
          </w:hyperlink>
        </w:p>
        <w:p w14:paraId="5FA76789" w14:textId="392DF0F5" w:rsidR="00100FF7" w:rsidRDefault="00000000">
          <w:pPr>
            <w:pStyle w:val="TOC3"/>
            <w:rPr>
              <w:rFonts w:asciiTheme="minorHAnsi" w:hAnsiTheme="minorHAnsi" w:cstheme="minorBidi"/>
              <w:noProof/>
              <w:kern w:val="2"/>
              <w:sz w:val="24"/>
              <w:szCs w:val="24"/>
              <w14:ligatures w14:val="standardContextual"/>
            </w:rPr>
          </w:pPr>
          <w:hyperlink w:anchor="_Toc172370207" w:history="1">
            <w:r w:rsidR="00100FF7" w:rsidRPr="00B013A9">
              <w:rPr>
                <w:rStyle w:val="Hyperlink"/>
                <w:noProof/>
              </w:rPr>
              <w:t>5.3.2. Trang “Login”</w:t>
            </w:r>
            <w:r w:rsidR="00100FF7">
              <w:rPr>
                <w:noProof/>
                <w:webHidden/>
              </w:rPr>
              <w:tab/>
            </w:r>
            <w:r w:rsidR="00100FF7">
              <w:rPr>
                <w:noProof/>
                <w:webHidden/>
              </w:rPr>
              <w:fldChar w:fldCharType="begin"/>
            </w:r>
            <w:r w:rsidR="00100FF7">
              <w:rPr>
                <w:noProof/>
                <w:webHidden/>
              </w:rPr>
              <w:instrText xml:space="preserve"> PAGEREF _Toc172370207 \h </w:instrText>
            </w:r>
            <w:r w:rsidR="00100FF7">
              <w:rPr>
                <w:noProof/>
                <w:webHidden/>
              </w:rPr>
            </w:r>
            <w:r w:rsidR="00100FF7">
              <w:rPr>
                <w:noProof/>
                <w:webHidden/>
              </w:rPr>
              <w:fldChar w:fldCharType="separate"/>
            </w:r>
            <w:r w:rsidR="004E4285">
              <w:rPr>
                <w:noProof/>
                <w:webHidden/>
              </w:rPr>
              <w:t>57</w:t>
            </w:r>
            <w:r w:rsidR="00100FF7">
              <w:rPr>
                <w:noProof/>
                <w:webHidden/>
              </w:rPr>
              <w:fldChar w:fldCharType="end"/>
            </w:r>
          </w:hyperlink>
        </w:p>
        <w:p w14:paraId="343BD5D3" w14:textId="36BEB0EB" w:rsidR="00100FF7" w:rsidRDefault="00000000">
          <w:pPr>
            <w:pStyle w:val="TOC3"/>
            <w:rPr>
              <w:rFonts w:asciiTheme="minorHAnsi" w:hAnsiTheme="minorHAnsi" w:cstheme="minorBidi"/>
              <w:noProof/>
              <w:kern w:val="2"/>
              <w:sz w:val="24"/>
              <w:szCs w:val="24"/>
              <w14:ligatures w14:val="standardContextual"/>
            </w:rPr>
          </w:pPr>
          <w:hyperlink w:anchor="_Toc172370208" w:history="1">
            <w:r w:rsidR="00100FF7" w:rsidRPr="00B013A9">
              <w:rPr>
                <w:rStyle w:val="Hyperlink"/>
                <w:noProof/>
              </w:rPr>
              <w:t>5.3.3. Trang “Register” (create account)</w:t>
            </w:r>
            <w:r w:rsidR="00100FF7">
              <w:rPr>
                <w:noProof/>
                <w:webHidden/>
              </w:rPr>
              <w:tab/>
            </w:r>
            <w:r w:rsidR="00100FF7">
              <w:rPr>
                <w:noProof/>
                <w:webHidden/>
              </w:rPr>
              <w:fldChar w:fldCharType="begin"/>
            </w:r>
            <w:r w:rsidR="00100FF7">
              <w:rPr>
                <w:noProof/>
                <w:webHidden/>
              </w:rPr>
              <w:instrText xml:space="preserve"> PAGEREF _Toc172370208 \h </w:instrText>
            </w:r>
            <w:r w:rsidR="00100FF7">
              <w:rPr>
                <w:noProof/>
                <w:webHidden/>
              </w:rPr>
            </w:r>
            <w:r w:rsidR="00100FF7">
              <w:rPr>
                <w:noProof/>
                <w:webHidden/>
              </w:rPr>
              <w:fldChar w:fldCharType="separate"/>
            </w:r>
            <w:r w:rsidR="004E4285">
              <w:rPr>
                <w:noProof/>
                <w:webHidden/>
              </w:rPr>
              <w:t>58</w:t>
            </w:r>
            <w:r w:rsidR="00100FF7">
              <w:rPr>
                <w:noProof/>
                <w:webHidden/>
              </w:rPr>
              <w:fldChar w:fldCharType="end"/>
            </w:r>
          </w:hyperlink>
        </w:p>
        <w:p w14:paraId="7686DE6F" w14:textId="2F9CDE9B" w:rsidR="00100FF7" w:rsidRDefault="00000000">
          <w:pPr>
            <w:pStyle w:val="TOC3"/>
            <w:rPr>
              <w:rFonts w:asciiTheme="minorHAnsi" w:hAnsiTheme="minorHAnsi" w:cstheme="minorBidi"/>
              <w:noProof/>
              <w:kern w:val="2"/>
              <w:sz w:val="24"/>
              <w:szCs w:val="24"/>
              <w14:ligatures w14:val="standardContextual"/>
            </w:rPr>
          </w:pPr>
          <w:hyperlink w:anchor="_Toc172370209" w:history="1">
            <w:r w:rsidR="00100FF7" w:rsidRPr="00B013A9">
              <w:rPr>
                <w:rStyle w:val="Hyperlink"/>
                <w:noProof/>
              </w:rPr>
              <w:t>5.3.4. Trang “Forgot password”</w:t>
            </w:r>
            <w:r w:rsidR="00100FF7">
              <w:rPr>
                <w:noProof/>
                <w:webHidden/>
              </w:rPr>
              <w:tab/>
            </w:r>
            <w:r w:rsidR="00100FF7">
              <w:rPr>
                <w:noProof/>
                <w:webHidden/>
              </w:rPr>
              <w:fldChar w:fldCharType="begin"/>
            </w:r>
            <w:r w:rsidR="00100FF7">
              <w:rPr>
                <w:noProof/>
                <w:webHidden/>
              </w:rPr>
              <w:instrText xml:space="preserve"> PAGEREF _Toc172370209 \h </w:instrText>
            </w:r>
            <w:r w:rsidR="00100FF7">
              <w:rPr>
                <w:noProof/>
                <w:webHidden/>
              </w:rPr>
            </w:r>
            <w:r w:rsidR="00100FF7">
              <w:rPr>
                <w:noProof/>
                <w:webHidden/>
              </w:rPr>
              <w:fldChar w:fldCharType="separate"/>
            </w:r>
            <w:r w:rsidR="004E4285">
              <w:rPr>
                <w:noProof/>
                <w:webHidden/>
              </w:rPr>
              <w:t>58</w:t>
            </w:r>
            <w:r w:rsidR="00100FF7">
              <w:rPr>
                <w:noProof/>
                <w:webHidden/>
              </w:rPr>
              <w:fldChar w:fldCharType="end"/>
            </w:r>
          </w:hyperlink>
        </w:p>
        <w:p w14:paraId="2F103FE9" w14:textId="21848B89" w:rsidR="00100FF7" w:rsidRDefault="00000000">
          <w:pPr>
            <w:pStyle w:val="TOC3"/>
            <w:rPr>
              <w:rFonts w:asciiTheme="minorHAnsi" w:hAnsiTheme="minorHAnsi" w:cstheme="minorBidi"/>
              <w:noProof/>
              <w:kern w:val="2"/>
              <w:sz w:val="24"/>
              <w:szCs w:val="24"/>
              <w14:ligatures w14:val="standardContextual"/>
            </w:rPr>
          </w:pPr>
          <w:hyperlink w:anchor="_Toc172370210" w:history="1">
            <w:r w:rsidR="00100FF7" w:rsidRPr="00B013A9">
              <w:rPr>
                <w:rStyle w:val="Hyperlink"/>
                <w:noProof/>
              </w:rPr>
              <w:t>5.3.5. Giao diện trang “Reset password”</w:t>
            </w:r>
            <w:r w:rsidR="00100FF7">
              <w:rPr>
                <w:noProof/>
                <w:webHidden/>
              </w:rPr>
              <w:tab/>
            </w:r>
            <w:r w:rsidR="00100FF7">
              <w:rPr>
                <w:noProof/>
                <w:webHidden/>
              </w:rPr>
              <w:fldChar w:fldCharType="begin"/>
            </w:r>
            <w:r w:rsidR="00100FF7">
              <w:rPr>
                <w:noProof/>
                <w:webHidden/>
              </w:rPr>
              <w:instrText xml:space="preserve"> PAGEREF _Toc172370210 \h </w:instrText>
            </w:r>
            <w:r w:rsidR="00100FF7">
              <w:rPr>
                <w:noProof/>
                <w:webHidden/>
              </w:rPr>
            </w:r>
            <w:r w:rsidR="00100FF7">
              <w:rPr>
                <w:noProof/>
                <w:webHidden/>
              </w:rPr>
              <w:fldChar w:fldCharType="separate"/>
            </w:r>
            <w:r w:rsidR="004E4285">
              <w:rPr>
                <w:noProof/>
                <w:webHidden/>
              </w:rPr>
              <w:t>59</w:t>
            </w:r>
            <w:r w:rsidR="00100FF7">
              <w:rPr>
                <w:noProof/>
                <w:webHidden/>
              </w:rPr>
              <w:fldChar w:fldCharType="end"/>
            </w:r>
          </w:hyperlink>
        </w:p>
        <w:p w14:paraId="1D70A397" w14:textId="4AB99996" w:rsidR="00100FF7" w:rsidRDefault="00000000">
          <w:pPr>
            <w:pStyle w:val="TOC3"/>
            <w:rPr>
              <w:rFonts w:asciiTheme="minorHAnsi" w:hAnsiTheme="minorHAnsi" w:cstheme="minorBidi"/>
              <w:noProof/>
              <w:kern w:val="2"/>
              <w:sz w:val="24"/>
              <w:szCs w:val="24"/>
              <w14:ligatures w14:val="standardContextual"/>
            </w:rPr>
          </w:pPr>
          <w:hyperlink w:anchor="_Toc172370211" w:history="1">
            <w:r w:rsidR="00100FF7" w:rsidRPr="00B013A9">
              <w:rPr>
                <w:rStyle w:val="Hyperlink"/>
                <w:noProof/>
              </w:rPr>
              <w:t>5.3.6. Giao diện trang “Products”</w:t>
            </w:r>
            <w:r w:rsidR="00100FF7">
              <w:rPr>
                <w:noProof/>
                <w:webHidden/>
              </w:rPr>
              <w:tab/>
            </w:r>
            <w:r w:rsidR="00100FF7">
              <w:rPr>
                <w:noProof/>
                <w:webHidden/>
              </w:rPr>
              <w:fldChar w:fldCharType="begin"/>
            </w:r>
            <w:r w:rsidR="00100FF7">
              <w:rPr>
                <w:noProof/>
                <w:webHidden/>
              </w:rPr>
              <w:instrText xml:space="preserve"> PAGEREF _Toc172370211 \h </w:instrText>
            </w:r>
            <w:r w:rsidR="00100FF7">
              <w:rPr>
                <w:noProof/>
                <w:webHidden/>
              </w:rPr>
            </w:r>
            <w:r w:rsidR="00100FF7">
              <w:rPr>
                <w:noProof/>
                <w:webHidden/>
              </w:rPr>
              <w:fldChar w:fldCharType="separate"/>
            </w:r>
            <w:r w:rsidR="004E4285">
              <w:rPr>
                <w:noProof/>
                <w:webHidden/>
              </w:rPr>
              <w:t>59</w:t>
            </w:r>
            <w:r w:rsidR="00100FF7">
              <w:rPr>
                <w:noProof/>
                <w:webHidden/>
              </w:rPr>
              <w:fldChar w:fldCharType="end"/>
            </w:r>
          </w:hyperlink>
        </w:p>
        <w:p w14:paraId="05409873" w14:textId="0E20B309" w:rsidR="00100FF7" w:rsidRDefault="00000000">
          <w:pPr>
            <w:pStyle w:val="TOC3"/>
            <w:rPr>
              <w:rFonts w:asciiTheme="minorHAnsi" w:hAnsiTheme="minorHAnsi" w:cstheme="minorBidi"/>
              <w:noProof/>
              <w:kern w:val="2"/>
              <w:sz w:val="24"/>
              <w:szCs w:val="24"/>
              <w14:ligatures w14:val="standardContextual"/>
            </w:rPr>
          </w:pPr>
          <w:hyperlink w:anchor="_Toc172370212" w:history="1">
            <w:r w:rsidR="00100FF7" w:rsidRPr="00B013A9">
              <w:rPr>
                <w:rStyle w:val="Hyperlink"/>
                <w:noProof/>
              </w:rPr>
              <w:t>5.3.7. Trang “Product detail”</w:t>
            </w:r>
            <w:r w:rsidR="00100FF7">
              <w:rPr>
                <w:noProof/>
                <w:webHidden/>
              </w:rPr>
              <w:tab/>
            </w:r>
            <w:r w:rsidR="00100FF7">
              <w:rPr>
                <w:noProof/>
                <w:webHidden/>
              </w:rPr>
              <w:fldChar w:fldCharType="begin"/>
            </w:r>
            <w:r w:rsidR="00100FF7">
              <w:rPr>
                <w:noProof/>
                <w:webHidden/>
              </w:rPr>
              <w:instrText xml:space="preserve"> PAGEREF _Toc172370212 \h </w:instrText>
            </w:r>
            <w:r w:rsidR="00100FF7">
              <w:rPr>
                <w:noProof/>
                <w:webHidden/>
              </w:rPr>
            </w:r>
            <w:r w:rsidR="00100FF7">
              <w:rPr>
                <w:noProof/>
                <w:webHidden/>
              </w:rPr>
              <w:fldChar w:fldCharType="separate"/>
            </w:r>
            <w:r w:rsidR="004E4285">
              <w:rPr>
                <w:noProof/>
                <w:webHidden/>
              </w:rPr>
              <w:t>62</w:t>
            </w:r>
            <w:r w:rsidR="00100FF7">
              <w:rPr>
                <w:noProof/>
                <w:webHidden/>
              </w:rPr>
              <w:fldChar w:fldCharType="end"/>
            </w:r>
          </w:hyperlink>
        </w:p>
        <w:p w14:paraId="1A2516EC" w14:textId="51157312" w:rsidR="00100FF7" w:rsidRDefault="00000000">
          <w:pPr>
            <w:pStyle w:val="TOC3"/>
            <w:rPr>
              <w:rFonts w:asciiTheme="minorHAnsi" w:hAnsiTheme="minorHAnsi" w:cstheme="minorBidi"/>
              <w:noProof/>
              <w:kern w:val="2"/>
              <w:sz w:val="24"/>
              <w:szCs w:val="24"/>
              <w14:ligatures w14:val="standardContextual"/>
            </w:rPr>
          </w:pPr>
          <w:hyperlink w:anchor="_Toc172370213" w:history="1">
            <w:r w:rsidR="00100FF7" w:rsidRPr="00B013A9">
              <w:rPr>
                <w:rStyle w:val="Hyperlink"/>
                <w:noProof/>
              </w:rPr>
              <w:t>5.3.8. Modal “Quick view”</w:t>
            </w:r>
            <w:r w:rsidR="00100FF7">
              <w:rPr>
                <w:noProof/>
                <w:webHidden/>
              </w:rPr>
              <w:tab/>
            </w:r>
            <w:r w:rsidR="00100FF7">
              <w:rPr>
                <w:noProof/>
                <w:webHidden/>
              </w:rPr>
              <w:fldChar w:fldCharType="begin"/>
            </w:r>
            <w:r w:rsidR="00100FF7">
              <w:rPr>
                <w:noProof/>
                <w:webHidden/>
              </w:rPr>
              <w:instrText xml:space="preserve"> PAGEREF _Toc172370213 \h </w:instrText>
            </w:r>
            <w:r w:rsidR="00100FF7">
              <w:rPr>
                <w:noProof/>
                <w:webHidden/>
              </w:rPr>
            </w:r>
            <w:r w:rsidR="00100FF7">
              <w:rPr>
                <w:noProof/>
                <w:webHidden/>
              </w:rPr>
              <w:fldChar w:fldCharType="separate"/>
            </w:r>
            <w:r w:rsidR="004E4285">
              <w:rPr>
                <w:noProof/>
                <w:webHidden/>
              </w:rPr>
              <w:t>65</w:t>
            </w:r>
            <w:r w:rsidR="00100FF7">
              <w:rPr>
                <w:noProof/>
                <w:webHidden/>
              </w:rPr>
              <w:fldChar w:fldCharType="end"/>
            </w:r>
          </w:hyperlink>
        </w:p>
        <w:p w14:paraId="1BED167B" w14:textId="0CCE7053" w:rsidR="00100FF7" w:rsidRDefault="00000000">
          <w:pPr>
            <w:pStyle w:val="TOC3"/>
            <w:rPr>
              <w:rFonts w:asciiTheme="minorHAnsi" w:hAnsiTheme="minorHAnsi" w:cstheme="minorBidi"/>
              <w:noProof/>
              <w:kern w:val="2"/>
              <w:sz w:val="24"/>
              <w:szCs w:val="24"/>
              <w14:ligatures w14:val="standardContextual"/>
            </w:rPr>
          </w:pPr>
          <w:hyperlink w:anchor="_Toc172370214" w:history="1">
            <w:r w:rsidR="00100FF7" w:rsidRPr="00B013A9">
              <w:rPr>
                <w:rStyle w:val="Hyperlink"/>
                <w:noProof/>
              </w:rPr>
              <w:t>5.3.9. Modal “Cart”</w:t>
            </w:r>
            <w:r w:rsidR="00100FF7">
              <w:rPr>
                <w:noProof/>
                <w:webHidden/>
              </w:rPr>
              <w:tab/>
            </w:r>
            <w:r w:rsidR="00100FF7">
              <w:rPr>
                <w:noProof/>
                <w:webHidden/>
              </w:rPr>
              <w:fldChar w:fldCharType="begin"/>
            </w:r>
            <w:r w:rsidR="00100FF7">
              <w:rPr>
                <w:noProof/>
                <w:webHidden/>
              </w:rPr>
              <w:instrText xml:space="preserve"> PAGEREF _Toc172370214 \h </w:instrText>
            </w:r>
            <w:r w:rsidR="00100FF7">
              <w:rPr>
                <w:noProof/>
                <w:webHidden/>
              </w:rPr>
            </w:r>
            <w:r w:rsidR="00100FF7">
              <w:rPr>
                <w:noProof/>
                <w:webHidden/>
              </w:rPr>
              <w:fldChar w:fldCharType="separate"/>
            </w:r>
            <w:r w:rsidR="004E4285">
              <w:rPr>
                <w:noProof/>
                <w:webHidden/>
              </w:rPr>
              <w:t>65</w:t>
            </w:r>
            <w:r w:rsidR="00100FF7">
              <w:rPr>
                <w:noProof/>
                <w:webHidden/>
              </w:rPr>
              <w:fldChar w:fldCharType="end"/>
            </w:r>
          </w:hyperlink>
        </w:p>
        <w:p w14:paraId="71842FBE" w14:textId="376C4012" w:rsidR="00100FF7" w:rsidRDefault="00000000">
          <w:pPr>
            <w:pStyle w:val="TOC3"/>
            <w:rPr>
              <w:rFonts w:asciiTheme="minorHAnsi" w:hAnsiTheme="minorHAnsi" w:cstheme="minorBidi"/>
              <w:noProof/>
              <w:kern w:val="2"/>
              <w:sz w:val="24"/>
              <w:szCs w:val="24"/>
              <w14:ligatures w14:val="standardContextual"/>
            </w:rPr>
          </w:pPr>
          <w:hyperlink w:anchor="_Toc172370215" w:history="1">
            <w:r w:rsidR="00100FF7" w:rsidRPr="00B013A9">
              <w:rPr>
                <w:rStyle w:val="Hyperlink"/>
                <w:noProof/>
              </w:rPr>
              <w:t>5.3.10. Trang “Personal”</w:t>
            </w:r>
            <w:r w:rsidR="00100FF7">
              <w:rPr>
                <w:noProof/>
                <w:webHidden/>
              </w:rPr>
              <w:tab/>
            </w:r>
            <w:r w:rsidR="00100FF7">
              <w:rPr>
                <w:noProof/>
                <w:webHidden/>
              </w:rPr>
              <w:fldChar w:fldCharType="begin"/>
            </w:r>
            <w:r w:rsidR="00100FF7">
              <w:rPr>
                <w:noProof/>
                <w:webHidden/>
              </w:rPr>
              <w:instrText xml:space="preserve"> PAGEREF _Toc172370215 \h </w:instrText>
            </w:r>
            <w:r w:rsidR="00100FF7">
              <w:rPr>
                <w:noProof/>
                <w:webHidden/>
              </w:rPr>
            </w:r>
            <w:r w:rsidR="00100FF7">
              <w:rPr>
                <w:noProof/>
                <w:webHidden/>
              </w:rPr>
              <w:fldChar w:fldCharType="separate"/>
            </w:r>
            <w:r w:rsidR="004E4285">
              <w:rPr>
                <w:noProof/>
                <w:webHidden/>
              </w:rPr>
              <w:t>66</w:t>
            </w:r>
            <w:r w:rsidR="00100FF7">
              <w:rPr>
                <w:noProof/>
                <w:webHidden/>
              </w:rPr>
              <w:fldChar w:fldCharType="end"/>
            </w:r>
          </w:hyperlink>
        </w:p>
        <w:p w14:paraId="77287BAA" w14:textId="6EA1ED14" w:rsidR="00100FF7" w:rsidRDefault="00000000">
          <w:pPr>
            <w:pStyle w:val="TOC3"/>
            <w:rPr>
              <w:rFonts w:asciiTheme="minorHAnsi" w:hAnsiTheme="minorHAnsi" w:cstheme="minorBidi"/>
              <w:noProof/>
              <w:kern w:val="2"/>
              <w:sz w:val="24"/>
              <w:szCs w:val="24"/>
              <w14:ligatures w14:val="standardContextual"/>
            </w:rPr>
          </w:pPr>
          <w:hyperlink w:anchor="_Toc172370216" w:history="1">
            <w:r w:rsidR="00100FF7" w:rsidRPr="00B013A9">
              <w:rPr>
                <w:rStyle w:val="Hyperlink"/>
                <w:noProof/>
              </w:rPr>
              <w:t>5.3.11. Trang “My cart”</w:t>
            </w:r>
            <w:r w:rsidR="00100FF7">
              <w:rPr>
                <w:noProof/>
                <w:webHidden/>
              </w:rPr>
              <w:tab/>
            </w:r>
            <w:r w:rsidR="00100FF7">
              <w:rPr>
                <w:noProof/>
                <w:webHidden/>
              </w:rPr>
              <w:fldChar w:fldCharType="begin"/>
            </w:r>
            <w:r w:rsidR="00100FF7">
              <w:rPr>
                <w:noProof/>
                <w:webHidden/>
              </w:rPr>
              <w:instrText xml:space="preserve"> PAGEREF _Toc172370216 \h </w:instrText>
            </w:r>
            <w:r w:rsidR="00100FF7">
              <w:rPr>
                <w:noProof/>
                <w:webHidden/>
              </w:rPr>
            </w:r>
            <w:r w:rsidR="00100FF7">
              <w:rPr>
                <w:noProof/>
                <w:webHidden/>
              </w:rPr>
              <w:fldChar w:fldCharType="separate"/>
            </w:r>
            <w:r w:rsidR="004E4285">
              <w:rPr>
                <w:noProof/>
                <w:webHidden/>
              </w:rPr>
              <w:t>66</w:t>
            </w:r>
            <w:r w:rsidR="00100FF7">
              <w:rPr>
                <w:noProof/>
                <w:webHidden/>
              </w:rPr>
              <w:fldChar w:fldCharType="end"/>
            </w:r>
          </w:hyperlink>
        </w:p>
        <w:p w14:paraId="671D1B79" w14:textId="0AE1D0FC" w:rsidR="00100FF7" w:rsidRDefault="00000000">
          <w:pPr>
            <w:pStyle w:val="TOC3"/>
            <w:rPr>
              <w:rFonts w:asciiTheme="minorHAnsi" w:hAnsiTheme="minorHAnsi" w:cstheme="minorBidi"/>
              <w:noProof/>
              <w:kern w:val="2"/>
              <w:sz w:val="24"/>
              <w:szCs w:val="24"/>
              <w14:ligatures w14:val="standardContextual"/>
            </w:rPr>
          </w:pPr>
          <w:hyperlink w:anchor="_Toc172370217" w:history="1">
            <w:r w:rsidR="00100FF7" w:rsidRPr="00B013A9">
              <w:rPr>
                <w:rStyle w:val="Hyperlink"/>
                <w:noProof/>
              </w:rPr>
              <w:t>5.3.12. Giao diện trang “Wish list”</w:t>
            </w:r>
            <w:r w:rsidR="00100FF7">
              <w:rPr>
                <w:noProof/>
                <w:webHidden/>
              </w:rPr>
              <w:tab/>
            </w:r>
            <w:r w:rsidR="00100FF7">
              <w:rPr>
                <w:noProof/>
                <w:webHidden/>
              </w:rPr>
              <w:fldChar w:fldCharType="begin"/>
            </w:r>
            <w:r w:rsidR="00100FF7">
              <w:rPr>
                <w:noProof/>
                <w:webHidden/>
              </w:rPr>
              <w:instrText xml:space="preserve"> PAGEREF _Toc172370217 \h </w:instrText>
            </w:r>
            <w:r w:rsidR="00100FF7">
              <w:rPr>
                <w:noProof/>
                <w:webHidden/>
              </w:rPr>
            </w:r>
            <w:r w:rsidR="00100FF7">
              <w:rPr>
                <w:noProof/>
                <w:webHidden/>
              </w:rPr>
              <w:fldChar w:fldCharType="separate"/>
            </w:r>
            <w:r w:rsidR="004E4285">
              <w:rPr>
                <w:noProof/>
                <w:webHidden/>
              </w:rPr>
              <w:t>67</w:t>
            </w:r>
            <w:r w:rsidR="00100FF7">
              <w:rPr>
                <w:noProof/>
                <w:webHidden/>
              </w:rPr>
              <w:fldChar w:fldCharType="end"/>
            </w:r>
          </w:hyperlink>
        </w:p>
        <w:p w14:paraId="62B3CE64" w14:textId="6AFAAD95" w:rsidR="00100FF7" w:rsidRDefault="00000000">
          <w:pPr>
            <w:pStyle w:val="TOC3"/>
            <w:rPr>
              <w:rFonts w:asciiTheme="minorHAnsi" w:hAnsiTheme="minorHAnsi" w:cstheme="minorBidi"/>
              <w:noProof/>
              <w:kern w:val="2"/>
              <w:sz w:val="24"/>
              <w:szCs w:val="24"/>
              <w14:ligatures w14:val="standardContextual"/>
            </w:rPr>
          </w:pPr>
          <w:hyperlink w:anchor="_Toc172370218" w:history="1">
            <w:r w:rsidR="00100FF7" w:rsidRPr="00B013A9">
              <w:rPr>
                <w:rStyle w:val="Hyperlink"/>
                <w:noProof/>
              </w:rPr>
              <w:t>5.3.13. Giao diện trang “Check out”</w:t>
            </w:r>
            <w:r w:rsidR="00100FF7">
              <w:rPr>
                <w:noProof/>
                <w:webHidden/>
              </w:rPr>
              <w:tab/>
            </w:r>
            <w:r w:rsidR="00100FF7">
              <w:rPr>
                <w:noProof/>
                <w:webHidden/>
              </w:rPr>
              <w:fldChar w:fldCharType="begin"/>
            </w:r>
            <w:r w:rsidR="00100FF7">
              <w:rPr>
                <w:noProof/>
                <w:webHidden/>
              </w:rPr>
              <w:instrText xml:space="preserve"> PAGEREF _Toc172370218 \h </w:instrText>
            </w:r>
            <w:r w:rsidR="00100FF7">
              <w:rPr>
                <w:noProof/>
                <w:webHidden/>
              </w:rPr>
            </w:r>
            <w:r w:rsidR="00100FF7">
              <w:rPr>
                <w:noProof/>
                <w:webHidden/>
              </w:rPr>
              <w:fldChar w:fldCharType="separate"/>
            </w:r>
            <w:r w:rsidR="004E4285">
              <w:rPr>
                <w:noProof/>
                <w:webHidden/>
              </w:rPr>
              <w:t>67</w:t>
            </w:r>
            <w:r w:rsidR="00100FF7">
              <w:rPr>
                <w:noProof/>
                <w:webHidden/>
              </w:rPr>
              <w:fldChar w:fldCharType="end"/>
            </w:r>
          </w:hyperlink>
        </w:p>
        <w:p w14:paraId="2701BF93" w14:textId="58650E09" w:rsidR="00100FF7" w:rsidRDefault="00000000">
          <w:pPr>
            <w:pStyle w:val="TOC3"/>
            <w:rPr>
              <w:rFonts w:asciiTheme="minorHAnsi" w:hAnsiTheme="minorHAnsi" w:cstheme="minorBidi"/>
              <w:noProof/>
              <w:kern w:val="2"/>
              <w:sz w:val="24"/>
              <w:szCs w:val="24"/>
              <w14:ligatures w14:val="standardContextual"/>
            </w:rPr>
          </w:pPr>
          <w:hyperlink w:anchor="_Toc172370219" w:history="1">
            <w:r w:rsidR="00100FF7" w:rsidRPr="00B013A9">
              <w:rPr>
                <w:rStyle w:val="Hyperlink"/>
                <w:noProof/>
              </w:rPr>
              <w:t>5.3.14. Trang “Admin workspace”</w:t>
            </w:r>
            <w:r w:rsidR="00100FF7">
              <w:rPr>
                <w:noProof/>
                <w:webHidden/>
              </w:rPr>
              <w:tab/>
            </w:r>
            <w:r w:rsidR="00100FF7">
              <w:rPr>
                <w:noProof/>
                <w:webHidden/>
              </w:rPr>
              <w:fldChar w:fldCharType="begin"/>
            </w:r>
            <w:r w:rsidR="00100FF7">
              <w:rPr>
                <w:noProof/>
                <w:webHidden/>
              </w:rPr>
              <w:instrText xml:space="preserve"> PAGEREF _Toc172370219 \h </w:instrText>
            </w:r>
            <w:r w:rsidR="00100FF7">
              <w:rPr>
                <w:noProof/>
                <w:webHidden/>
              </w:rPr>
            </w:r>
            <w:r w:rsidR="00100FF7">
              <w:rPr>
                <w:noProof/>
                <w:webHidden/>
              </w:rPr>
              <w:fldChar w:fldCharType="separate"/>
            </w:r>
            <w:r w:rsidR="004E4285">
              <w:rPr>
                <w:noProof/>
                <w:webHidden/>
              </w:rPr>
              <w:t>68</w:t>
            </w:r>
            <w:r w:rsidR="00100FF7">
              <w:rPr>
                <w:noProof/>
                <w:webHidden/>
              </w:rPr>
              <w:fldChar w:fldCharType="end"/>
            </w:r>
          </w:hyperlink>
        </w:p>
        <w:p w14:paraId="091F3DCD" w14:textId="0303001C" w:rsidR="00100FF7" w:rsidRDefault="00000000">
          <w:pPr>
            <w:pStyle w:val="TOC1"/>
            <w:rPr>
              <w:rFonts w:asciiTheme="minorHAnsi" w:hAnsiTheme="minorHAnsi" w:cstheme="minorBidi"/>
              <w:b w:val="0"/>
              <w:noProof/>
              <w:kern w:val="2"/>
              <w:sz w:val="24"/>
              <w:szCs w:val="24"/>
              <w14:ligatures w14:val="standardContextual"/>
            </w:rPr>
          </w:pPr>
          <w:hyperlink w:anchor="_Toc172370220" w:history="1">
            <w:r w:rsidR="00100FF7" w:rsidRPr="00B013A9">
              <w:rPr>
                <w:rStyle w:val="Hyperlink"/>
                <w:noProof/>
                <w:lang w:val="vi-VN"/>
              </w:rPr>
              <w:t>Chương 6. KẾT LUẬN VÀ HƯỚNG PHÁT TRIỂN</w:t>
            </w:r>
            <w:r w:rsidR="00100FF7">
              <w:rPr>
                <w:noProof/>
                <w:webHidden/>
              </w:rPr>
              <w:tab/>
            </w:r>
            <w:r w:rsidR="00100FF7">
              <w:rPr>
                <w:noProof/>
                <w:webHidden/>
              </w:rPr>
              <w:fldChar w:fldCharType="begin"/>
            </w:r>
            <w:r w:rsidR="00100FF7">
              <w:rPr>
                <w:noProof/>
                <w:webHidden/>
              </w:rPr>
              <w:instrText xml:space="preserve"> PAGEREF _Toc172370220 \h </w:instrText>
            </w:r>
            <w:r w:rsidR="00100FF7">
              <w:rPr>
                <w:noProof/>
                <w:webHidden/>
              </w:rPr>
            </w:r>
            <w:r w:rsidR="00100FF7">
              <w:rPr>
                <w:noProof/>
                <w:webHidden/>
              </w:rPr>
              <w:fldChar w:fldCharType="separate"/>
            </w:r>
            <w:r w:rsidR="004E4285">
              <w:rPr>
                <w:noProof/>
                <w:webHidden/>
              </w:rPr>
              <w:t>74</w:t>
            </w:r>
            <w:r w:rsidR="00100FF7">
              <w:rPr>
                <w:noProof/>
                <w:webHidden/>
              </w:rPr>
              <w:fldChar w:fldCharType="end"/>
            </w:r>
          </w:hyperlink>
        </w:p>
        <w:p w14:paraId="0E929B52" w14:textId="077F3906"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21" w:history="1">
            <w:r w:rsidR="00100FF7" w:rsidRPr="00B013A9">
              <w:rPr>
                <w:rStyle w:val="Hyperlink"/>
                <w:bCs/>
                <w:noProof/>
              </w:rPr>
              <w:t>6.1.</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Đánh giá</w:t>
            </w:r>
            <w:r w:rsidR="00100FF7">
              <w:rPr>
                <w:noProof/>
                <w:webHidden/>
              </w:rPr>
              <w:tab/>
            </w:r>
            <w:r w:rsidR="00100FF7">
              <w:rPr>
                <w:noProof/>
                <w:webHidden/>
              </w:rPr>
              <w:fldChar w:fldCharType="begin"/>
            </w:r>
            <w:r w:rsidR="00100FF7">
              <w:rPr>
                <w:noProof/>
                <w:webHidden/>
              </w:rPr>
              <w:instrText xml:space="preserve"> PAGEREF _Toc172370221 \h </w:instrText>
            </w:r>
            <w:r w:rsidR="00100FF7">
              <w:rPr>
                <w:noProof/>
                <w:webHidden/>
              </w:rPr>
            </w:r>
            <w:r w:rsidR="00100FF7">
              <w:rPr>
                <w:noProof/>
                <w:webHidden/>
              </w:rPr>
              <w:fldChar w:fldCharType="separate"/>
            </w:r>
            <w:r w:rsidR="004E4285">
              <w:rPr>
                <w:noProof/>
                <w:webHidden/>
              </w:rPr>
              <w:t>74</w:t>
            </w:r>
            <w:r w:rsidR="00100FF7">
              <w:rPr>
                <w:noProof/>
                <w:webHidden/>
              </w:rPr>
              <w:fldChar w:fldCharType="end"/>
            </w:r>
          </w:hyperlink>
        </w:p>
        <w:p w14:paraId="295D54F5" w14:textId="4C96FFC0" w:rsidR="00100FF7" w:rsidRDefault="00000000">
          <w:pPr>
            <w:pStyle w:val="TOC3"/>
            <w:rPr>
              <w:rFonts w:asciiTheme="minorHAnsi" w:hAnsiTheme="minorHAnsi" w:cstheme="minorBidi"/>
              <w:noProof/>
              <w:kern w:val="2"/>
              <w:sz w:val="24"/>
              <w:szCs w:val="24"/>
              <w14:ligatures w14:val="standardContextual"/>
            </w:rPr>
          </w:pPr>
          <w:hyperlink w:anchor="_Toc172370222" w:history="1">
            <w:r w:rsidR="00100FF7" w:rsidRPr="00B013A9">
              <w:rPr>
                <w:rStyle w:val="Hyperlink"/>
                <w:noProof/>
              </w:rPr>
              <w:t>6.1.1.</w:t>
            </w:r>
            <w:r w:rsidR="00100FF7" w:rsidRPr="00B013A9">
              <w:rPr>
                <w:rStyle w:val="Hyperlink"/>
                <w:noProof/>
                <w:lang w:val="vi-VN"/>
              </w:rPr>
              <w:t xml:space="preserve"> Ưu điểm</w:t>
            </w:r>
            <w:r w:rsidR="00100FF7">
              <w:rPr>
                <w:noProof/>
                <w:webHidden/>
              </w:rPr>
              <w:tab/>
            </w:r>
            <w:r w:rsidR="00100FF7">
              <w:rPr>
                <w:noProof/>
                <w:webHidden/>
              </w:rPr>
              <w:fldChar w:fldCharType="begin"/>
            </w:r>
            <w:r w:rsidR="00100FF7">
              <w:rPr>
                <w:noProof/>
                <w:webHidden/>
              </w:rPr>
              <w:instrText xml:space="preserve"> PAGEREF _Toc172370222 \h </w:instrText>
            </w:r>
            <w:r w:rsidR="00100FF7">
              <w:rPr>
                <w:noProof/>
                <w:webHidden/>
              </w:rPr>
            </w:r>
            <w:r w:rsidR="00100FF7">
              <w:rPr>
                <w:noProof/>
                <w:webHidden/>
              </w:rPr>
              <w:fldChar w:fldCharType="separate"/>
            </w:r>
            <w:r w:rsidR="004E4285">
              <w:rPr>
                <w:noProof/>
                <w:webHidden/>
              </w:rPr>
              <w:t>74</w:t>
            </w:r>
            <w:r w:rsidR="00100FF7">
              <w:rPr>
                <w:noProof/>
                <w:webHidden/>
              </w:rPr>
              <w:fldChar w:fldCharType="end"/>
            </w:r>
          </w:hyperlink>
        </w:p>
        <w:p w14:paraId="7C910F5F" w14:textId="080BC5BC" w:rsidR="00100FF7" w:rsidRDefault="00000000">
          <w:pPr>
            <w:pStyle w:val="TOC3"/>
            <w:rPr>
              <w:rFonts w:asciiTheme="minorHAnsi" w:hAnsiTheme="minorHAnsi" w:cstheme="minorBidi"/>
              <w:noProof/>
              <w:kern w:val="2"/>
              <w:sz w:val="24"/>
              <w:szCs w:val="24"/>
              <w14:ligatures w14:val="standardContextual"/>
            </w:rPr>
          </w:pPr>
          <w:hyperlink w:anchor="_Toc172370223" w:history="1">
            <w:r w:rsidR="00100FF7" w:rsidRPr="00B013A9">
              <w:rPr>
                <w:rStyle w:val="Hyperlink"/>
                <w:noProof/>
              </w:rPr>
              <w:t>6.1.2. Nhược điểm</w:t>
            </w:r>
            <w:r w:rsidR="00100FF7">
              <w:rPr>
                <w:noProof/>
                <w:webHidden/>
              </w:rPr>
              <w:tab/>
            </w:r>
            <w:r w:rsidR="00100FF7">
              <w:rPr>
                <w:noProof/>
                <w:webHidden/>
              </w:rPr>
              <w:fldChar w:fldCharType="begin"/>
            </w:r>
            <w:r w:rsidR="00100FF7">
              <w:rPr>
                <w:noProof/>
                <w:webHidden/>
              </w:rPr>
              <w:instrText xml:space="preserve"> PAGEREF _Toc172370223 \h </w:instrText>
            </w:r>
            <w:r w:rsidR="00100FF7">
              <w:rPr>
                <w:noProof/>
                <w:webHidden/>
              </w:rPr>
            </w:r>
            <w:r w:rsidR="00100FF7">
              <w:rPr>
                <w:noProof/>
                <w:webHidden/>
              </w:rPr>
              <w:fldChar w:fldCharType="separate"/>
            </w:r>
            <w:r w:rsidR="004E4285">
              <w:rPr>
                <w:noProof/>
                <w:webHidden/>
              </w:rPr>
              <w:t>74</w:t>
            </w:r>
            <w:r w:rsidR="00100FF7">
              <w:rPr>
                <w:noProof/>
                <w:webHidden/>
              </w:rPr>
              <w:fldChar w:fldCharType="end"/>
            </w:r>
          </w:hyperlink>
        </w:p>
        <w:p w14:paraId="64079D94" w14:textId="056D7D62"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24" w:history="1">
            <w:r w:rsidR="00100FF7" w:rsidRPr="00B013A9">
              <w:rPr>
                <w:rStyle w:val="Hyperlink"/>
                <w:bCs/>
                <w:noProof/>
              </w:rPr>
              <w:t>6.2.</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Hướng phát triển</w:t>
            </w:r>
            <w:r w:rsidR="00100FF7">
              <w:rPr>
                <w:noProof/>
                <w:webHidden/>
              </w:rPr>
              <w:tab/>
            </w:r>
            <w:r w:rsidR="00100FF7">
              <w:rPr>
                <w:noProof/>
                <w:webHidden/>
              </w:rPr>
              <w:fldChar w:fldCharType="begin"/>
            </w:r>
            <w:r w:rsidR="00100FF7">
              <w:rPr>
                <w:noProof/>
                <w:webHidden/>
              </w:rPr>
              <w:instrText xml:space="preserve"> PAGEREF _Toc172370224 \h </w:instrText>
            </w:r>
            <w:r w:rsidR="00100FF7">
              <w:rPr>
                <w:noProof/>
                <w:webHidden/>
              </w:rPr>
            </w:r>
            <w:r w:rsidR="00100FF7">
              <w:rPr>
                <w:noProof/>
                <w:webHidden/>
              </w:rPr>
              <w:fldChar w:fldCharType="separate"/>
            </w:r>
            <w:r w:rsidR="004E4285">
              <w:rPr>
                <w:noProof/>
                <w:webHidden/>
              </w:rPr>
              <w:t>74</w:t>
            </w:r>
            <w:r w:rsidR="00100FF7">
              <w:rPr>
                <w:noProof/>
                <w:webHidden/>
              </w:rPr>
              <w:fldChar w:fldCharType="end"/>
            </w:r>
          </w:hyperlink>
        </w:p>
        <w:p w14:paraId="13353087" w14:textId="607EE6BA" w:rsidR="00100FF7" w:rsidRDefault="00000000">
          <w:pPr>
            <w:pStyle w:val="TOC2"/>
            <w:rPr>
              <w:rFonts w:asciiTheme="minorHAnsi" w:hAnsiTheme="minorHAnsi" w:cstheme="minorBidi"/>
              <w:b w:val="0"/>
              <w:noProof/>
              <w:kern w:val="2"/>
              <w:sz w:val="24"/>
              <w:szCs w:val="24"/>
              <w:lang w:val="en-US"/>
              <w14:ligatures w14:val="standardContextual"/>
            </w:rPr>
          </w:pPr>
          <w:hyperlink w:anchor="_Toc172370225" w:history="1">
            <w:r w:rsidR="00100FF7" w:rsidRPr="00B013A9">
              <w:rPr>
                <w:rStyle w:val="Hyperlink"/>
                <w:bCs/>
                <w:noProof/>
              </w:rPr>
              <w:t>6.3.</w:t>
            </w:r>
            <w:r w:rsidR="00100FF7">
              <w:rPr>
                <w:rFonts w:asciiTheme="minorHAnsi" w:hAnsiTheme="minorHAnsi" w:cstheme="minorBidi"/>
                <w:b w:val="0"/>
                <w:noProof/>
                <w:kern w:val="2"/>
                <w:sz w:val="24"/>
                <w:szCs w:val="24"/>
                <w:lang w:val="en-US"/>
                <w14:ligatures w14:val="standardContextual"/>
              </w:rPr>
              <w:tab/>
            </w:r>
            <w:r w:rsidR="00100FF7" w:rsidRPr="00B013A9">
              <w:rPr>
                <w:rStyle w:val="Hyperlink"/>
                <w:noProof/>
              </w:rPr>
              <w:t>Kết luận</w:t>
            </w:r>
            <w:r w:rsidR="00100FF7">
              <w:rPr>
                <w:noProof/>
                <w:webHidden/>
              </w:rPr>
              <w:tab/>
            </w:r>
            <w:r w:rsidR="00100FF7">
              <w:rPr>
                <w:noProof/>
                <w:webHidden/>
              </w:rPr>
              <w:fldChar w:fldCharType="begin"/>
            </w:r>
            <w:r w:rsidR="00100FF7">
              <w:rPr>
                <w:noProof/>
                <w:webHidden/>
              </w:rPr>
              <w:instrText xml:space="preserve"> PAGEREF _Toc172370225 \h </w:instrText>
            </w:r>
            <w:r w:rsidR="00100FF7">
              <w:rPr>
                <w:noProof/>
                <w:webHidden/>
              </w:rPr>
            </w:r>
            <w:r w:rsidR="00100FF7">
              <w:rPr>
                <w:noProof/>
                <w:webHidden/>
              </w:rPr>
              <w:fldChar w:fldCharType="separate"/>
            </w:r>
            <w:r w:rsidR="004E4285">
              <w:rPr>
                <w:noProof/>
                <w:webHidden/>
              </w:rPr>
              <w:t>75</w:t>
            </w:r>
            <w:r w:rsidR="00100FF7">
              <w:rPr>
                <w:noProof/>
                <w:webHidden/>
              </w:rPr>
              <w:fldChar w:fldCharType="end"/>
            </w:r>
          </w:hyperlink>
        </w:p>
        <w:p w14:paraId="7A9364E2" w14:textId="1696E1BA" w:rsidR="00100FF7" w:rsidRDefault="00000000">
          <w:pPr>
            <w:pStyle w:val="TOC1"/>
            <w:rPr>
              <w:rFonts w:asciiTheme="minorHAnsi" w:hAnsiTheme="minorHAnsi" w:cstheme="minorBidi"/>
              <w:b w:val="0"/>
              <w:noProof/>
              <w:kern w:val="2"/>
              <w:sz w:val="24"/>
              <w:szCs w:val="24"/>
              <w14:ligatures w14:val="standardContextual"/>
            </w:rPr>
          </w:pPr>
          <w:hyperlink w:anchor="_Toc172370226" w:history="1">
            <w:r w:rsidR="00100FF7" w:rsidRPr="00B013A9">
              <w:rPr>
                <w:rStyle w:val="Hyperlink"/>
                <w:noProof/>
              </w:rPr>
              <w:t>TÀI LIỆU THAM KHẢO</w:t>
            </w:r>
            <w:r w:rsidR="00100FF7">
              <w:rPr>
                <w:noProof/>
                <w:webHidden/>
              </w:rPr>
              <w:tab/>
            </w:r>
            <w:r w:rsidR="00100FF7">
              <w:rPr>
                <w:noProof/>
                <w:webHidden/>
              </w:rPr>
              <w:fldChar w:fldCharType="begin"/>
            </w:r>
            <w:r w:rsidR="00100FF7">
              <w:rPr>
                <w:noProof/>
                <w:webHidden/>
              </w:rPr>
              <w:instrText xml:space="preserve"> PAGEREF _Toc172370226 \h </w:instrText>
            </w:r>
            <w:r w:rsidR="00100FF7">
              <w:rPr>
                <w:noProof/>
                <w:webHidden/>
              </w:rPr>
            </w:r>
            <w:r w:rsidR="00100FF7">
              <w:rPr>
                <w:noProof/>
                <w:webHidden/>
              </w:rPr>
              <w:fldChar w:fldCharType="separate"/>
            </w:r>
            <w:r w:rsidR="004E4285">
              <w:rPr>
                <w:noProof/>
                <w:webHidden/>
              </w:rPr>
              <w:t>76</w:t>
            </w:r>
            <w:r w:rsidR="00100FF7">
              <w:rPr>
                <w:noProof/>
                <w:webHidden/>
              </w:rPr>
              <w:fldChar w:fldCharType="end"/>
            </w:r>
          </w:hyperlink>
        </w:p>
        <w:p w14:paraId="03923B00" w14:textId="7F7F1F07" w:rsidR="00100FF7" w:rsidRDefault="00000000">
          <w:pPr>
            <w:pStyle w:val="TOC1"/>
            <w:rPr>
              <w:rFonts w:asciiTheme="minorHAnsi" w:hAnsiTheme="minorHAnsi" w:cstheme="minorBidi"/>
              <w:b w:val="0"/>
              <w:noProof/>
              <w:kern w:val="2"/>
              <w:sz w:val="24"/>
              <w:szCs w:val="24"/>
              <w14:ligatures w14:val="standardContextual"/>
            </w:rPr>
          </w:pPr>
          <w:hyperlink w:anchor="_Toc172370227" w:history="1">
            <w:r w:rsidR="00100FF7" w:rsidRPr="00B013A9">
              <w:rPr>
                <w:rStyle w:val="Hyperlink"/>
                <w:noProof/>
              </w:rPr>
              <w:t>PHỤ LỤC</w:t>
            </w:r>
            <w:r w:rsidR="00100FF7">
              <w:rPr>
                <w:noProof/>
                <w:webHidden/>
              </w:rPr>
              <w:tab/>
            </w:r>
            <w:r w:rsidR="00100FF7">
              <w:rPr>
                <w:noProof/>
                <w:webHidden/>
              </w:rPr>
              <w:fldChar w:fldCharType="begin"/>
            </w:r>
            <w:r w:rsidR="00100FF7">
              <w:rPr>
                <w:noProof/>
                <w:webHidden/>
              </w:rPr>
              <w:instrText xml:space="preserve"> PAGEREF _Toc172370227 \h </w:instrText>
            </w:r>
            <w:r w:rsidR="00100FF7">
              <w:rPr>
                <w:noProof/>
                <w:webHidden/>
              </w:rPr>
            </w:r>
            <w:r w:rsidR="00100FF7">
              <w:rPr>
                <w:noProof/>
                <w:webHidden/>
              </w:rPr>
              <w:fldChar w:fldCharType="separate"/>
            </w:r>
            <w:r w:rsidR="004E4285">
              <w:rPr>
                <w:noProof/>
                <w:webHidden/>
              </w:rPr>
              <w:t>77</w:t>
            </w:r>
            <w:r w:rsidR="00100FF7">
              <w:rPr>
                <w:noProof/>
                <w:webHidden/>
              </w:rPr>
              <w:fldChar w:fldCharType="end"/>
            </w:r>
          </w:hyperlink>
        </w:p>
        <w:p w14:paraId="490911B9" w14:textId="1BEE1D15" w:rsidR="00322E45" w:rsidRDefault="00322E45" w:rsidP="00322E45">
          <w:pPr>
            <w:spacing w:after="200"/>
            <w:ind w:firstLine="0"/>
            <w:rPr>
              <w:rFonts w:cs="Times New Roman"/>
              <w:color w:val="000000" w:themeColor="text1"/>
              <w:szCs w:val="26"/>
              <w:lang w:val="vi-VN"/>
            </w:rPr>
          </w:pPr>
          <w:r w:rsidRPr="00002551">
            <w:rPr>
              <w:rFonts w:cs="Times New Roman"/>
              <w:color w:val="000000" w:themeColor="text1"/>
              <w:szCs w:val="26"/>
              <w:lang w:val="vi-VN"/>
            </w:rPr>
            <w:fldChar w:fldCharType="end"/>
          </w:r>
        </w:p>
      </w:sdtContent>
    </w:sdt>
    <w:p w14:paraId="7BF9CA3C" w14:textId="77777777" w:rsidR="00322E45" w:rsidRPr="00AD4CC8" w:rsidRDefault="00322E45" w:rsidP="00322E45">
      <w:pPr>
        <w:ind w:left="720" w:hanging="720"/>
        <w:rPr>
          <w:rFonts w:cs="Times New Roman"/>
          <w:szCs w:val="26"/>
          <w:lang w:val="vi-VN"/>
        </w:rPr>
      </w:pPr>
      <w:r>
        <w:rPr>
          <w:rFonts w:cs="Times New Roman"/>
          <w:szCs w:val="26"/>
          <w:lang w:val="vi-VN"/>
        </w:rPr>
        <w:br w:type="page"/>
      </w:r>
    </w:p>
    <w:p w14:paraId="38D04C72" w14:textId="77777777" w:rsidR="00322E45" w:rsidRDefault="00322E45" w:rsidP="00322E45">
      <w:pPr>
        <w:pStyle w:val="Heading1"/>
        <w:numPr>
          <w:ilvl w:val="0"/>
          <w:numId w:val="0"/>
        </w:numPr>
        <w:ind w:left="360" w:hanging="360"/>
      </w:pPr>
      <w:bookmarkStart w:id="7" w:name="_Toc172370160"/>
      <w:r>
        <w:rPr>
          <w:lang w:val="vi-VN"/>
        </w:rPr>
        <w:lastRenderedPageBreak/>
        <w:t xml:space="preserve">DANH </w:t>
      </w:r>
      <w:r w:rsidRPr="003C25C4">
        <w:rPr>
          <w:lang w:val="vi-VN"/>
        </w:rPr>
        <w:t>MỤC HÌNH ẢNH</w:t>
      </w:r>
      <w:bookmarkEnd w:id="7"/>
    </w:p>
    <w:p w14:paraId="51EF5674" w14:textId="7201FB89" w:rsidR="005B7317" w:rsidRDefault="00A90324">
      <w:pPr>
        <w:pStyle w:val="TableofFigures"/>
        <w:tabs>
          <w:tab w:val="right" w:leader="dot" w:pos="9088"/>
        </w:tabs>
        <w:rPr>
          <w:rFonts w:asciiTheme="minorHAnsi" w:eastAsiaTheme="minorEastAsia" w:hAnsiTheme="minorHAnsi"/>
          <w:noProof/>
          <w:kern w:val="2"/>
          <w:sz w:val="24"/>
          <w:szCs w:val="24"/>
          <w14:ligatures w14:val="standardContextual"/>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165036307" w:history="1">
        <w:r w:rsidR="005B7317" w:rsidRPr="00342961">
          <w:rPr>
            <w:rStyle w:val="Hyperlink"/>
            <w:noProof/>
          </w:rPr>
          <w:t xml:space="preserve">Hình 1.1: Biểu đồ sự tăng trưởng của hoạt động thương mại điện tử từ 2017-2023 </w:t>
        </w:r>
        <w:r w:rsidR="005B7317" w:rsidRPr="00342961">
          <w:rPr>
            <w:rStyle w:val="Hyperlink"/>
            <w:rFonts w:cs="Times New Roman"/>
            <w:noProof/>
          </w:rPr>
          <w:t>[1]</w:t>
        </w:r>
        <w:r w:rsidR="005B7317">
          <w:rPr>
            <w:noProof/>
            <w:webHidden/>
          </w:rPr>
          <w:tab/>
        </w:r>
        <w:r w:rsidR="005B7317">
          <w:rPr>
            <w:noProof/>
            <w:webHidden/>
          </w:rPr>
          <w:fldChar w:fldCharType="begin"/>
        </w:r>
        <w:r w:rsidR="005B7317">
          <w:rPr>
            <w:noProof/>
            <w:webHidden/>
          </w:rPr>
          <w:instrText xml:space="preserve"> PAGEREF _Toc165036307 \h </w:instrText>
        </w:r>
        <w:r w:rsidR="005B7317">
          <w:rPr>
            <w:noProof/>
            <w:webHidden/>
          </w:rPr>
        </w:r>
        <w:r w:rsidR="005B7317">
          <w:rPr>
            <w:noProof/>
            <w:webHidden/>
          </w:rPr>
          <w:fldChar w:fldCharType="separate"/>
        </w:r>
        <w:r w:rsidR="004E4285">
          <w:rPr>
            <w:noProof/>
            <w:webHidden/>
          </w:rPr>
          <w:t>13</w:t>
        </w:r>
        <w:r w:rsidR="005B7317">
          <w:rPr>
            <w:noProof/>
            <w:webHidden/>
          </w:rPr>
          <w:fldChar w:fldCharType="end"/>
        </w:r>
      </w:hyperlink>
    </w:p>
    <w:p w14:paraId="65D4740F" w14:textId="2C8F9F8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08" w:history="1">
        <w:r w:rsidR="005B7317" w:rsidRPr="00342961">
          <w:rPr>
            <w:rStyle w:val="Hyperlink"/>
            <w:noProof/>
          </w:rPr>
          <w:t>Hình 2.1: Trang chủ website CellphoneS</w:t>
        </w:r>
        <w:r w:rsidR="005B7317">
          <w:rPr>
            <w:noProof/>
            <w:webHidden/>
          </w:rPr>
          <w:tab/>
        </w:r>
        <w:r w:rsidR="005B7317">
          <w:rPr>
            <w:noProof/>
            <w:webHidden/>
          </w:rPr>
          <w:fldChar w:fldCharType="begin"/>
        </w:r>
        <w:r w:rsidR="005B7317">
          <w:rPr>
            <w:noProof/>
            <w:webHidden/>
          </w:rPr>
          <w:instrText xml:space="preserve"> PAGEREF _Toc165036308 \h </w:instrText>
        </w:r>
        <w:r w:rsidR="005B7317">
          <w:rPr>
            <w:noProof/>
            <w:webHidden/>
          </w:rPr>
        </w:r>
        <w:r w:rsidR="005B7317">
          <w:rPr>
            <w:noProof/>
            <w:webHidden/>
          </w:rPr>
          <w:fldChar w:fldCharType="separate"/>
        </w:r>
        <w:r w:rsidR="004E4285">
          <w:rPr>
            <w:noProof/>
            <w:webHidden/>
          </w:rPr>
          <w:t>19</w:t>
        </w:r>
        <w:r w:rsidR="005B7317">
          <w:rPr>
            <w:noProof/>
            <w:webHidden/>
          </w:rPr>
          <w:fldChar w:fldCharType="end"/>
        </w:r>
      </w:hyperlink>
    </w:p>
    <w:p w14:paraId="22754E13" w14:textId="5E07EF4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09" w:history="1">
        <w:r w:rsidR="005B7317" w:rsidRPr="00342961">
          <w:rPr>
            <w:rStyle w:val="Hyperlink"/>
            <w:noProof/>
          </w:rPr>
          <w:t>Hình 2.2: Logo CellphoneS</w:t>
        </w:r>
        <w:r w:rsidR="005B7317">
          <w:rPr>
            <w:noProof/>
            <w:webHidden/>
          </w:rPr>
          <w:tab/>
        </w:r>
        <w:r w:rsidR="005B7317">
          <w:rPr>
            <w:noProof/>
            <w:webHidden/>
          </w:rPr>
          <w:fldChar w:fldCharType="begin"/>
        </w:r>
        <w:r w:rsidR="005B7317">
          <w:rPr>
            <w:noProof/>
            <w:webHidden/>
          </w:rPr>
          <w:instrText xml:space="preserve"> PAGEREF _Toc165036309 \h </w:instrText>
        </w:r>
        <w:r w:rsidR="005B7317">
          <w:rPr>
            <w:noProof/>
            <w:webHidden/>
          </w:rPr>
        </w:r>
        <w:r w:rsidR="005B7317">
          <w:rPr>
            <w:noProof/>
            <w:webHidden/>
          </w:rPr>
          <w:fldChar w:fldCharType="separate"/>
        </w:r>
        <w:r w:rsidR="004E4285">
          <w:rPr>
            <w:noProof/>
            <w:webHidden/>
          </w:rPr>
          <w:t>19</w:t>
        </w:r>
        <w:r w:rsidR="005B7317">
          <w:rPr>
            <w:noProof/>
            <w:webHidden/>
          </w:rPr>
          <w:fldChar w:fldCharType="end"/>
        </w:r>
      </w:hyperlink>
    </w:p>
    <w:p w14:paraId="0940F497" w14:textId="7A96CD8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0" w:history="1">
        <w:r w:rsidR="005B7317" w:rsidRPr="00342961">
          <w:rPr>
            <w:rStyle w:val="Hyperlink"/>
            <w:noProof/>
          </w:rPr>
          <w:t>Hình 2.3: Thanh điều hướng của website CellphoneS</w:t>
        </w:r>
        <w:r w:rsidR="005B7317">
          <w:rPr>
            <w:noProof/>
            <w:webHidden/>
          </w:rPr>
          <w:tab/>
        </w:r>
        <w:r w:rsidR="005B7317">
          <w:rPr>
            <w:noProof/>
            <w:webHidden/>
          </w:rPr>
          <w:fldChar w:fldCharType="begin"/>
        </w:r>
        <w:r w:rsidR="005B7317">
          <w:rPr>
            <w:noProof/>
            <w:webHidden/>
          </w:rPr>
          <w:instrText xml:space="preserve"> PAGEREF _Toc165036310 \h </w:instrText>
        </w:r>
        <w:r w:rsidR="005B7317">
          <w:rPr>
            <w:noProof/>
            <w:webHidden/>
          </w:rPr>
        </w:r>
        <w:r w:rsidR="005B7317">
          <w:rPr>
            <w:noProof/>
            <w:webHidden/>
          </w:rPr>
          <w:fldChar w:fldCharType="separate"/>
        </w:r>
        <w:r w:rsidR="004E4285">
          <w:rPr>
            <w:noProof/>
            <w:webHidden/>
          </w:rPr>
          <w:t>20</w:t>
        </w:r>
        <w:r w:rsidR="005B7317">
          <w:rPr>
            <w:noProof/>
            <w:webHidden/>
          </w:rPr>
          <w:fldChar w:fldCharType="end"/>
        </w:r>
      </w:hyperlink>
    </w:p>
    <w:p w14:paraId="1BF3F57D" w14:textId="72732F8A"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1" w:history="1">
        <w:r w:rsidR="005B7317" w:rsidRPr="00342961">
          <w:rPr>
            <w:rStyle w:val="Hyperlink"/>
            <w:noProof/>
          </w:rPr>
          <w:t>Hình 2.4: Bố cục hình ảnh của website CellphoneS</w:t>
        </w:r>
        <w:r w:rsidR="005B7317">
          <w:rPr>
            <w:noProof/>
            <w:webHidden/>
          </w:rPr>
          <w:tab/>
        </w:r>
        <w:r w:rsidR="005B7317">
          <w:rPr>
            <w:noProof/>
            <w:webHidden/>
          </w:rPr>
          <w:fldChar w:fldCharType="begin"/>
        </w:r>
        <w:r w:rsidR="005B7317">
          <w:rPr>
            <w:noProof/>
            <w:webHidden/>
          </w:rPr>
          <w:instrText xml:space="preserve"> PAGEREF _Toc165036311 \h </w:instrText>
        </w:r>
        <w:r w:rsidR="005B7317">
          <w:rPr>
            <w:noProof/>
            <w:webHidden/>
          </w:rPr>
        </w:r>
        <w:r w:rsidR="005B7317">
          <w:rPr>
            <w:noProof/>
            <w:webHidden/>
          </w:rPr>
          <w:fldChar w:fldCharType="separate"/>
        </w:r>
        <w:r w:rsidR="004E4285">
          <w:rPr>
            <w:noProof/>
            <w:webHidden/>
          </w:rPr>
          <w:t>20</w:t>
        </w:r>
        <w:r w:rsidR="005B7317">
          <w:rPr>
            <w:noProof/>
            <w:webHidden/>
          </w:rPr>
          <w:fldChar w:fldCharType="end"/>
        </w:r>
      </w:hyperlink>
    </w:p>
    <w:p w14:paraId="791D6B76" w14:textId="69E5D91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2" w:history="1">
        <w:r w:rsidR="005B7317" w:rsidRPr="00342961">
          <w:rPr>
            <w:rStyle w:val="Hyperlink"/>
            <w:noProof/>
          </w:rPr>
          <w:t>Hình 2.5: Phần chân trang của website CellphoneS</w:t>
        </w:r>
        <w:r w:rsidR="005B7317">
          <w:rPr>
            <w:noProof/>
            <w:webHidden/>
          </w:rPr>
          <w:tab/>
        </w:r>
        <w:r w:rsidR="005B7317">
          <w:rPr>
            <w:noProof/>
            <w:webHidden/>
          </w:rPr>
          <w:fldChar w:fldCharType="begin"/>
        </w:r>
        <w:r w:rsidR="005B7317">
          <w:rPr>
            <w:noProof/>
            <w:webHidden/>
          </w:rPr>
          <w:instrText xml:space="preserve"> PAGEREF _Toc165036312 \h </w:instrText>
        </w:r>
        <w:r w:rsidR="005B7317">
          <w:rPr>
            <w:noProof/>
            <w:webHidden/>
          </w:rPr>
        </w:r>
        <w:r w:rsidR="005B7317">
          <w:rPr>
            <w:noProof/>
            <w:webHidden/>
          </w:rPr>
          <w:fldChar w:fldCharType="separate"/>
        </w:r>
        <w:r w:rsidR="004E4285">
          <w:rPr>
            <w:noProof/>
            <w:webHidden/>
          </w:rPr>
          <w:t>21</w:t>
        </w:r>
        <w:r w:rsidR="005B7317">
          <w:rPr>
            <w:noProof/>
            <w:webHidden/>
          </w:rPr>
          <w:fldChar w:fldCharType="end"/>
        </w:r>
      </w:hyperlink>
    </w:p>
    <w:p w14:paraId="78B090C4" w14:textId="278A44D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3" w:history="1">
        <w:r w:rsidR="005B7317" w:rsidRPr="00342961">
          <w:rPr>
            <w:rStyle w:val="Hyperlink"/>
            <w:noProof/>
          </w:rPr>
          <w:t>Hình 2.6: Chức năng đăng nhập, đăng ký của website CellphoneS</w:t>
        </w:r>
        <w:r w:rsidR="005B7317">
          <w:rPr>
            <w:noProof/>
            <w:webHidden/>
          </w:rPr>
          <w:tab/>
        </w:r>
        <w:r w:rsidR="005B7317">
          <w:rPr>
            <w:noProof/>
            <w:webHidden/>
          </w:rPr>
          <w:fldChar w:fldCharType="begin"/>
        </w:r>
        <w:r w:rsidR="005B7317">
          <w:rPr>
            <w:noProof/>
            <w:webHidden/>
          </w:rPr>
          <w:instrText xml:space="preserve"> PAGEREF _Toc165036313 \h </w:instrText>
        </w:r>
        <w:r w:rsidR="005B7317">
          <w:rPr>
            <w:noProof/>
            <w:webHidden/>
          </w:rPr>
        </w:r>
        <w:r w:rsidR="005B7317">
          <w:rPr>
            <w:noProof/>
            <w:webHidden/>
          </w:rPr>
          <w:fldChar w:fldCharType="separate"/>
        </w:r>
        <w:r w:rsidR="004E4285">
          <w:rPr>
            <w:noProof/>
            <w:webHidden/>
          </w:rPr>
          <w:t>21</w:t>
        </w:r>
        <w:r w:rsidR="005B7317">
          <w:rPr>
            <w:noProof/>
            <w:webHidden/>
          </w:rPr>
          <w:fldChar w:fldCharType="end"/>
        </w:r>
      </w:hyperlink>
    </w:p>
    <w:p w14:paraId="28AE95A2" w14:textId="096BE8F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4" w:history="1">
        <w:r w:rsidR="005B7317" w:rsidRPr="00342961">
          <w:rPr>
            <w:rStyle w:val="Hyperlink"/>
            <w:noProof/>
          </w:rPr>
          <w:t>Hình 2.7: Minh họa bộ lọc của website CellphoneS</w:t>
        </w:r>
        <w:r w:rsidR="005B7317">
          <w:rPr>
            <w:noProof/>
            <w:webHidden/>
          </w:rPr>
          <w:tab/>
        </w:r>
        <w:r w:rsidR="005B7317">
          <w:rPr>
            <w:noProof/>
            <w:webHidden/>
          </w:rPr>
          <w:fldChar w:fldCharType="begin"/>
        </w:r>
        <w:r w:rsidR="005B7317">
          <w:rPr>
            <w:noProof/>
            <w:webHidden/>
          </w:rPr>
          <w:instrText xml:space="preserve"> PAGEREF _Toc165036314 \h </w:instrText>
        </w:r>
        <w:r w:rsidR="005B7317">
          <w:rPr>
            <w:noProof/>
            <w:webHidden/>
          </w:rPr>
        </w:r>
        <w:r w:rsidR="005B7317">
          <w:rPr>
            <w:noProof/>
            <w:webHidden/>
          </w:rPr>
          <w:fldChar w:fldCharType="separate"/>
        </w:r>
        <w:r w:rsidR="004E4285">
          <w:rPr>
            <w:noProof/>
            <w:webHidden/>
          </w:rPr>
          <w:t>21</w:t>
        </w:r>
        <w:r w:rsidR="005B7317">
          <w:rPr>
            <w:noProof/>
            <w:webHidden/>
          </w:rPr>
          <w:fldChar w:fldCharType="end"/>
        </w:r>
      </w:hyperlink>
    </w:p>
    <w:p w14:paraId="4CAF2704" w14:textId="130DC7A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5" w:history="1">
        <w:r w:rsidR="005B7317" w:rsidRPr="00342961">
          <w:rPr>
            <w:rStyle w:val="Hyperlink"/>
            <w:noProof/>
          </w:rPr>
          <w:t>Hình 2.8: Phần tin tức của website CellphoneS</w:t>
        </w:r>
        <w:r w:rsidR="005B7317">
          <w:rPr>
            <w:noProof/>
            <w:webHidden/>
          </w:rPr>
          <w:tab/>
        </w:r>
        <w:r w:rsidR="005B7317">
          <w:rPr>
            <w:noProof/>
            <w:webHidden/>
          </w:rPr>
          <w:fldChar w:fldCharType="begin"/>
        </w:r>
        <w:r w:rsidR="005B7317">
          <w:rPr>
            <w:noProof/>
            <w:webHidden/>
          </w:rPr>
          <w:instrText xml:space="preserve"> PAGEREF _Toc165036315 \h </w:instrText>
        </w:r>
        <w:r w:rsidR="005B7317">
          <w:rPr>
            <w:noProof/>
            <w:webHidden/>
          </w:rPr>
        </w:r>
        <w:r w:rsidR="005B7317">
          <w:rPr>
            <w:noProof/>
            <w:webHidden/>
          </w:rPr>
          <w:fldChar w:fldCharType="separate"/>
        </w:r>
        <w:r w:rsidR="004E4285">
          <w:rPr>
            <w:noProof/>
            <w:webHidden/>
          </w:rPr>
          <w:t>22</w:t>
        </w:r>
        <w:r w:rsidR="005B7317">
          <w:rPr>
            <w:noProof/>
            <w:webHidden/>
          </w:rPr>
          <w:fldChar w:fldCharType="end"/>
        </w:r>
      </w:hyperlink>
    </w:p>
    <w:p w14:paraId="7678A302" w14:textId="124617D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6" w:history="1">
        <w:r w:rsidR="005B7317" w:rsidRPr="00342961">
          <w:rPr>
            <w:rStyle w:val="Hyperlink"/>
            <w:noProof/>
          </w:rPr>
          <w:t>Hình 2.9: Header của website MobileCity</w:t>
        </w:r>
        <w:r w:rsidR="005B7317">
          <w:rPr>
            <w:noProof/>
            <w:webHidden/>
          </w:rPr>
          <w:tab/>
        </w:r>
        <w:r w:rsidR="005B7317">
          <w:rPr>
            <w:noProof/>
            <w:webHidden/>
          </w:rPr>
          <w:fldChar w:fldCharType="begin"/>
        </w:r>
        <w:r w:rsidR="005B7317">
          <w:rPr>
            <w:noProof/>
            <w:webHidden/>
          </w:rPr>
          <w:instrText xml:space="preserve"> PAGEREF _Toc165036316 \h </w:instrText>
        </w:r>
        <w:r w:rsidR="005B7317">
          <w:rPr>
            <w:noProof/>
            <w:webHidden/>
          </w:rPr>
        </w:r>
        <w:r w:rsidR="005B7317">
          <w:rPr>
            <w:noProof/>
            <w:webHidden/>
          </w:rPr>
          <w:fldChar w:fldCharType="separate"/>
        </w:r>
        <w:r w:rsidR="004E4285">
          <w:rPr>
            <w:noProof/>
            <w:webHidden/>
          </w:rPr>
          <w:t>23</w:t>
        </w:r>
        <w:r w:rsidR="005B7317">
          <w:rPr>
            <w:noProof/>
            <w:webHidden/>
          </w:rPr>
          <w:fldChar w:fldCharType="end"/>
        </w:r>
      </w:hyperlink>
    </w:p>
    <w:p w14:paraId="0D128CC6" w14:textId="50ED0A8E"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7" w:history="1">
        <w:r w:rsidR="005B7317" w:rsidRPr="00342961">
          <w:rPr>
            <w:rStyle w:val="Hyperlink"/>
            <w:noProof/>
          </w:rPr>
          <w:t>Hình 2.10: Logo MobileCity</w:t>
        </w:r>
        <w:r w:rsidR="005B7317">
          <w:rPr>
            <w:noProof/>
            <w:webHidden/>
          </w:rPr>
          <w:tab/>
        </w:r>
        <w:r w:rsidR="005B7317">
          <w:rPr>
            <w:noProof/>
            <w:webHidden/>
          </w:rPr>
          <w:fldChar w:fldCharType="begin"/>
        </w:r>
        <w:r w:rsidR="005B7317">
          <w:rPr>
            <w:noProof/>
            <w:webHidden/>
          </w:rPr>
          <w:instrText xml:space="preserve"> PAGEREF _Toc165036317 \h </w:instrText>
        </w:r>
        <w:r w:rsidR="005B7317">
          <w:rPr>
            <w:noProof/>
            <w:webHidden/>
          </w:rPr>
        </w:r>
        <w:r w:rsidR="005B7317">
          <w:rPr>
            <w:noProof/>
            <w:webHidden/>
          </w:rPr>
          <w:fldChar w:fldCharType="separate"/>
        </w:r>
        <w:r w:rsidR="004E4285">
          <w:rPr>
            <w:noProof/>
            <w:webHidden/>
          </w:rPr>
          <w:t>23</w:t>
        </w:r>
        <w:r w:rsidR="005B7317">
          <w:rPr>
            <w:noProof/>
            <w:webHidden/>
          </w:rPr>
          <w:fldChar w:fldCharType="end"/>
        </w:r>
      </w:hyperlink>
    </w:p>
    <w:p w14:paraId="1BAF43F3" w14:textId="079D41A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8" w:history="1">
        <w:r w:rsidR="005B7317" w:rsidRPr="00342961">
          <w:rPr>
            <w:rStyle w:val="Hyperlink"/>
            <w:noProof/>
          </w:rPr>
          <w:t>Hình 2.11: Trang chủ website MobileCity</w:t>
        </w:r>
        <w:r w:rsidR="005B7317">
          <w:rPr>
            <w:noProof/>
            <w:webHidden/>
          </w:rPr>
          <w:tab/>
        </w:r>
        <w:r w:rsidR="005B7317">
          <w:rPr>
            <w:noProof/>
            <w:webHidden/>
          </w:rPr>
          <w:fldChar w:fldCharType="begin"/>
        </w:r>
        <w:r w:rsidR="005B7317">
          <w:rPr>
            <w:noProof/>
            <w:webHidden/>
          </w:rPr>
          <w:instrText xml:space="preserve"> PAGEREF _Toc165036318 \h </w:instrText>
        </w:r>
        <w:r w:rsidR="005B7317">
          <w:rPr>
            <w:noProof/>
            <w:webHidden/>
          </w:rPr>
        </w:r>
        <w:r w:rsidR="005B7317">
          <w:rPr>
            <w:noProof/>
            <w:webHidden/>
          </w:rPr>
          <w:fldChar w:fldCharType="separate"/>
        </w:r>
        <w:r w:rsidR="004E4285">
          <w:rPr>
            <w:noProof/>
            <w:webHidden/>
          </w:rPr>
          <w:t>23</w:t>
        </w:r>
        <w:r w:rsidR="005B7317">
          <w:rPr>
            <w:noProof/>
            <w:webHidden/>
          </w:rPr>
          <w:fldChar w:fldCharType="end"/>
        </w:r>
      </w:hyperlink>
    </w:p>
    <w:p w14:paraId="2DCE87B6" w14:textId="0B970F76"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9" w:history="1">
        <w:r w:rsidR="005B7317" w:rsidRPr="00342961">
          <w:rPr>
            <w:rStyle w:val="Hyperlink"/>
            <w:noProof/>
          </w:rPr>
          <w:t>Hình 2.12: Thanh điều hướng của website MobileCity</w:t>
        </w:r>
        <w:r w:rsidR="005B7317">
          <w:rPr>
            <w:noProof/>
            <w:webHidden/>
          </w:rPr>
          <w:tab/>
        </w:r>
        <w:r w:rsidR="005B7317">
          <w:rPr>
            <w:noProof/>
            <w:webHidden/>
          </w:rPr>
          <w:fldChar w:fldCharType="begin"/>
        </w:r>
        <w:r w:rsidR="005B7317">
          <w:rPr>
            <w:noProof/>
            <w:webHidden/>
          </w:rPr>
          <w:instrText xml:space="preserve"> PAGEREF _Toc165036319 \h </w:instrText>
        </w:r>
        <w:r w:rsidR="005B7317">
          <w:rPr>
            <w:noProof/>
            <w:webHidden/>
          </w:rPr>
        </w:r>
        <w:r w:rsidR="005B7317">
          <w:rPr>
            <w:noProof/>
            <w:webHidden/>
          </w:rPr>
          <w:fldChar w:fldCharType="separate"/>
        </w:r>
        <w:r w:rsidR="004E4285">
          <w:rPr>
            <w:noProof/>
            <w:webHidden/>
          </w:rPr>
          <w:t>23</w:t>
        </w:r>
        <w:r w:rsidR="005B7317">
          <w:rPr>
            <w:noProof/>
            <w:webHidden/>
          </w:rPr>
          <w:fldChar w:fldCharType="end"/>
        </w:r>
      </w:hyperlink>
    </w:p>
    <w:p w14:paraId="67392110" w14:textId="487A215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0" w:history="1">
        <w:r w:rsidR="005B7317" w:rsidRPr="00342961">
          <w:rPr>
            <w:rStyle w:val="Hyperlink"/>
            <w:noProof/>
          </w:rPr>
          <w:t>Hình 2.13: Phần chân trang của website MobileCity</w:t>
        </w:r>
        <w:r w:rsidR="005B7317">
          <w:rPr>
            <w:noProof/>
            <w:webHidden/>
          </w:rPr>
          <w:tab/>
        </w:r>
        <w:r w:rsidR="005B7317">
          <w:rPr>
            <w:noProof/>
            <w:webHidden/>
          </w:rPr>
          <w:fldChar w:fldCharType="begin"/>
        </w:r>
        <w:r w:rsidR="005B7317">
          <w:rPr>
            <w:noProof/>
            <w:webHidden/>
          </w:rPr>
          <w:instrText xml:space="preserve"> PAGEREF _Toc165036320 \h </w:instrText>
        </w:r>
        <w:r w:rsidR="005B7317">
          <w:rPr>
            <w:noProof/>
            <w:webHidden/>
          </w:rPr>
        </w:r>
        <w:r w:rsidR="005B7317">
          <w:rPr>
            <w:noProof/>
            <w:webHidden/>
          </w:rPr>
          <w:fldChar w:fldCharType="separate"/>
        </w:r>
        <w:r w:rsidR="004E4285">
          <w:rPr>
            <w:noProof/>
            <w:webHidden/>
          </w:rPr>
          <w:t>24</w:t>
        </w:r>
        <w:r w:rsidR="005B7317">
          <w:rPr>
            <w:noProof/>
            <w:webHidden/>
          </w:rPr>
          <w:fldChar w:fldCharType="end"/>
        </w:r>
      </w:hyperlink>
    </w:p>
    <w:p w14:paraId="15B65BC0" w14:textId="0779485A"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1" w:history="1">
        <w:r w:rsidR="005B7317" w:rsidRPr="00342961">
          <w:rPr>
            <w:rStyle w:val="Hyperlink"/>
            <w:noProof/>
          </w:rPr>
          <w:t>Hình 2.14: Tính năng đăng nhập, đăng ký của website MobileCity</w:t>
        </w:r>
        <w:r w:rsidR="005B7317">
          <w:rPr>
            <w:noProof/>
            <w:webHidden/>
          </w:rPr>
          <w:tab/>
        </w:r>
        <w:r w:rsidR="005B7317">
          <w:rPr>
            <w:noProof/>
            <w:webHidden/>
          </w:rPr>
          <w:fldChar w:fldCharType="begin"/>
        </w:r>
        <w:r w:rsidR="005B7317">
          <w:rPr>
            <w:noProof/>
            <w:webHidden/>
          </w:rPr>
          <w:instrText xml:space="preserve"> PAGEREF _Toc165036321 \h </w:instrText>
        </w:r>
        <w:r w:rsidR="005B7317">
          <w:rPr>
            <w:noProof/>
            <w:webHidden/>
          </w:rPr>
        </w:r>
        <w:r w:rsidR="005B7317">
          <w:rPr>
            <w:noProof/>
            <w:webHidden/>
          </w:rPr>
          <w:fldChar w:fldCharType="separate"/>
        </w:r>
        <w:r w:rsidR="004E4285">
          <w:rPr>
            <w:noProof/>
            <w:webHidden/>
          </w:rPr>
          <w:t>24</w:t>
        </w:r>
        <w:r w:rsidR="005B7317">
          <w:rPr>
            <w:noProof/>
            <w:webHidden/>
          </w:rPr>
          <w:fldChar w:fldCharType="end"/>
        </w:r>
      </w:hyperlink>
    </w:p>
    <w:p w14:paraId="0FEA8EAC" w14:textId="7574B48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2" w:history="1">
        <w:r w:rsidR="005B7317" w:rsidRPr="00342961">
          <w:rPr>
            <w:rStyle w:val="Hyperlink"/>
            <w:noProof/>
          </w:rPr>
          <w:t>Hình 2.15: Bộ lọc của MobileCity</w:t>
        </w:r>
        <w:r w:rsidR="005B7317">
          <w:rPr>
            <w:noProof/>
            <w:webHidden/>
          </w:rPr>
          <w:tab/>
        </w:r>
        <w:r w:rsidR="005B7317">
          <w:rPr>
            <w:noProof/>
            <w:webHidden/>
          </w:rPr>
          <w:fldChar w:fldCharType="begin"/>
        </w:r>
        <w:r w:rsidR="005B7317">
          <w:rPr>
            <w:noProof/>
            <w:webHidden/>
          </w:rPr>
          <w:instrText xml:space="preserve"> PAGEREF _Toc165036322 \h </w:instrText>
        </w:r>
        <w:r w:rsidR="005B7317">
          <w:rPr>
            <w:noProof/>
            <w:webHidden/>
          </w:rPr>
        </w:r>
        <w:r w:rsidR="005B7317">
          <w:rPr>
            <w:noProof/>
            <w:webHidden/>
          </w:rPr>
          <w:fldChar w:fldCharType="separate"/>
        </w:r>
        <w:r w:rsidR="004E4285">
          <w:rPr>
            <w:noProof/>
            <w:webHidden/>
          </w:rPr>
          <w:t>25</w:t>
        </w:r>
        <w:r w:rsidR="005B7317">
          <w:rPr>
            <w:noProof/>
            <w:webHidden/>
          </w:rPr>
          <w:fldChar w:fldCharType="end"/>
        </w:r>
      </w:hyperlink>
    </w:p>
    <w:p w14:paraId="34701F9F" w14:textId="1C0C96EF"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3" w:history="1">
        <w:r w:rsidR="005B7317" w:rsidRPr="00342961">
          <w:rPr>
            <w:rStyle w:val="Hyperlink"/>
            <w:noProof/>
          </w:rPr>
          <w:t>Hình 2.16: Giỏ hàng của MobileCity</w:t>
        </w:r>
        <w:r w:rsidR="005B7317">
          <w:rPr>
            <w:noProof/>
            <w:webHidden/>
          </w:rPr>
          <w:tab/>
        </w:r>
        <w:r w:rsidR="005B7317">
          <w:rPr>
            <w:noProof/>
            <w:webHidden/>
          </w:rPr>
          <w:fldChar w:fldCharType="begin"/>
        </w:r>
        <w:r w:rsidR="005B7317">
          <w:rPr>
            <w:noProof/>
            <w:webHidden/>
          </w:rPr>
          <w:instrText xml:space="preserve"> PAGEREF _Toc165036323 \h </w:instrText>
        </w:r>
        <w:r w:rsidR="005B7317">
          <w:rPr>
            <w:noProof/>
            <w:webHidden/>
          </w:rPr>
        </w:r>
        <w:r w:rsidR="005B7317">
          <w:rPr>
            <w:noProof/>
            <w:webHidden/>
          </w:rPr>
          <w:fldChar w:fldCharType="separate"/>
        </w:r>
        <w:r w:rsidR="004E4285">
          <w:rPr>
            <w:noProof/>
            <w:webHidden/>
          </w:rPr>
          <w:t>25</w:t>
        </w:r>
        <w:r w:rsidR="005B7317">
          <w:rPr>
            <w:noProof/>
            <w:webHidden/>
          </w:rPr>
          <w:fldChar w:fldCharType="end"/>
        </w:r>
      </w:hyperlink>
    </w:p>
    <w:p w14:paraId="4C79E702" w14:textId="6B2F274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4" w:history="1">
        <w:r w:rsidR="005B7317" w:rsidRPr="00342961">
          <w:rPr>
            <w:rStyle w:val="Hyperlink"/>
            <w:noProof/>
          </w:rPr>
          <w:t>Hình 2.17: Trang bài viết của MobileCity</w:t>
        </w:r>
        <w:r w:rsidR="005B7317">
          <w:rPr>
            <w:noProof/>
            <w:webHidden/>
          </w:rPr>
          <w:tab/>
        </w:r>
        <w:r w:rsidR="005B7317">
          <w:rPr>
            <w:noProof/>
            <w:webHidden/>
          </w:rPr>
          <w:fldChar w:fldCharType="begin"/>
        </w:r>
        <w:r w:rsidR="005B7317">
          <w:rPr>
            <w:noProof/>
            <w:webHidden/>
          </w:rPr>
          <w:instrText xml:space="preserve"> PAGEREF _Toc165036324 \h </w:instrText>
        </w:r>
        <w:r w:rsidR="005B7317">
          <w:rPr>
            <w:noProof/>
            <w:webHidden/>
          </w:rPr>
        </w:r>
        <w:r w:rsidR="005B7317">
          <w:rPr>
            <w:noProof/>
            <w:webHidden/>
          </w:rPr>
          <w:fldChar w:fldCharType="separate"/>
        </w:r>
        <w:r w:rsidR="004E4285">
          <w:rPr>
            <w:noProof/>
            <w:webHidden/>
          </w:rPr>
          <w:t>26</w:t>
        </w:r>
        <w:r w:rsidR="005B7317">
          <w:rPr>
            <w:noProof/>
            <w:webHidden/>
          </w:rPr>
          <w:fldChar w:fldCharType="end"/>
        </w:r>
      </w:hyperlink>
    </w:p>
    <w:p w14:paraId="7BA0262B" w14:textId="11AA359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5" w:history="1">
        <w:r w:rsidR="005B7317" w:rsidRPr="00342961">
          <w:rPr>
            <w:rStyle w:val="Hyperlink"/>
            <w:noProof/>
          </w:rPr>
          <w:t>Hình 2.18: Lỗi đăng ký bằng email của website MobileCity</w:t>
        </w:r>
        <w:r w:rsidR="005B7317">
          <w:rPr>
            <w:noProof/>
            <w:webHidden/>
          </w:rPr>
          <w:tab/>
        </w:r>
        <w:r w:rsidR="005B7317">
          <w:rPr>
            <w:noProof/>
            <w:webHidden/>
          </w:rPr>
          <w:fldChar w:fldCharType="begin"/>
        </w:r>
        <w:r w:rsidR="005B7317">
          <w:rPr>
            <w:noProof/>
            <w:webHidden/>
          </w:rPr>
          <w:instrText xml:space="preserve"> PAGEREF _Toc165036325 \h </w:instrText>
        </w:r>
        <w:r w:rsidR="005B7317">
          <w:rPr>
            <w:noProof/>
            <w:webHidden/>
          </w:rPr>
        </w:r>
        <w:r w:rsidR="005B7317">
          <w:rPr>
            <w:noProof/>
            <w:webHidden/>
          </w:rPr>
          <w:fldChar w:fldCharType="separate"/>
        </w:r>
        <w:r w:rsidR="004E4285">
          <w:rPr>
            <w:noProof/>
            <w:webHidden/>
          </w:rPr>
          <w:t>26</w:t>
        </w:r>
        <w:r w:rsidR="005B7317">
          <w:rPr>
            <w:noProof/>
            <w:webHidden/>
          </w:rPr>
          <w:fldChar w:fldCharType="end"/>
        </w:r>
      </w:hyperlink>
    </w:p>
    <w:p w14:paraId="49E535C8" w14:textId="6D36A4E7"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6" w:history="1">
        <w:r w:rsidR="005B7317" w:rsidRPr="00342961">
          <w:rPr>
            <w:rStyle w:val="Hyperlink"/>
            <w:noProof/>
          </w:rPr>
          <w:t>Hình 2.19: Lỗi đăng ký bằng số điện thoại của website MobileCity</w:t>
        </w:r>
        <w:r w:rsidR="005B7317">
          <w:rPr>
            <w:noProof/>
            <w:webHidden/>
          </w:rPr>
          <w:tab/>
        </w:r>
        <w:r w:rsidR="005B7317">
          <w:rPr>
            <w:noProof/>
            <w:webHidden/>
          </w:rPr>
          <w:fldChar w:fldCharType="begin"/>
        </w:r>
        <w:r w:rsidR="005B7317">
          <w:rPr>
            <w:noProof/>
            <w:webHidden/>
          </w:rPr>
          <w:instrText xml:space="preserve"> PAGEREF _Toc165036326 \h </w:instrText>
        </w:r>
        <w:r w:rsidR="005B7317">
          <w:rPr>
            <w:noProof/>
            <w:webHidden/>
          </w:rPr>
        </w:r>
        <w:r w:rsidR="005B7317">
          <w:rPr>
            <w:noProof/>
            <w:webHidden/>
          </w:rPr>
          <w:fldChar w:fldCharType="separate"/>
        </w:r>
        <w:r w:rsidR="004E4285">
          <w:rPr>
            <w:noProof/>
            <w:webHidden/>
          </w:rPr>
          <w:t>27</w:t>
        </w:r>
        <w:r w:rsidR="005B7317">
          <w:rPr>
            <w:noProof/>
            <w:webHidden/>
          </w:rPr>
          <w:fldChar w:fldCharType="end"/>
        </w:r>
      </w:hyperlink>
    </w:p>
    <w:p w14:paraId="794D24BA" w14:textId="7D851B2F"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7" w:history="1">
        <w:r w:rsidR="005B7317" w:rsidRPr="00342961">
          <w:rPr>
            <w:rStyle w:val="Hyperlink"/>
            <w:noProof/>
          </w:rPr>
          <w:t>Hình 2.20: Bộ lọc quá đơn giản.</w:t>
        </w:r>
        <w:r w:rsidR="005B7317">
          <w:rPr>
            <w:noProof/>
            <w:webHidden/>
          </w:rPr>
          <w:tab/>
        </w:r>
        <w:r w:rsidR="005B7317">
          <w:rPr>
            <w:noProof/>
            <w:webHidden/>
          </w:rPr>
          <w:fldChar w:fldCharType="begin"/>
        </w:r>
        <w:r w:rsidR="005B7317">
          <w:rPr>
            <w:noProof/>
            <w:webHidden/>
          </w:rPr>
          <w:instrText xml:space="preserve"> PAGEREF _Toc165036327 \h </w:instrText>
        </w:r>
        <w:r w:rsidR="005B7317">
          <w:rPr>
            <w:noProof/>
            <w:webHidden/>
          </w:rPr>
        </w:r>
        <w:r w:rsidR="005B7317">
          <w:rPr>
            <w:noProof/>
            <w:webHidden/>
          </w:rPr>
          <w:fldChar w:fldCharType="separate"/>
        </w:r>
        <w:r w:rsidR="004E4285">
          <w:rPr>
            <w:noProof/>
            <w:webHidden/>
          </w:rPr>
          <w:t>27</w:t>
        </w:r>
        <w:r w:rsidR="005B7317">
          <w:rPr>
            <w:noProof/>
            <w:webHidden/>
          </w:rPr>
          <w:fldChar w:fldCharType="end"/>
        </w:r>
      </w:hyperlink>
    </w:p>
    <w:p w14:paraId="1F86E311" w14:textId="6144D53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8" w:history="1">
        <w:r w:rsidR="005B7317" w:rsidRPr="00342961">
          <w:rPr>
            <w:rStyle w:val="Hyperlink"/>
            <w:noProof/>
          </w:rPr>
          <w:t>Hình 4.1: Sơ đồ use case tổng quát</w:t>
        </w:r>
        <w:r w:rsidR="005B7317">
          <w:rPr>
            <w:noProof/>
            <w:webHidden/>
          </w:rPr>
          <w:tab/>
        </w:r>
        <w:r w:rsidR="005B7317">
          <w:rPr>
            <w:noProof/>
            <w:webHidden/>
          </w:rPr>
          <w:fldChar w:fldCharType="begin"/>
        </w:r>
        <w:r w:rsidR="005B7317">
          <w:rPr>
            <w:noProof/>
            <w:webHidden/>
          </w:rPr>
          <w:instrText xml:space="preserve"> PAGEREF _Toc165036328 \h </w:instrText>
        </w:r>
        <w:r w:rsidR="005B7317">
          <w:rPr>
            <w:noProof/>
            <w:webHidden/>
          </w:rPr>
        </w:r>
        <w:r w:rsidR="005B7317">
          <w:rPr>
            <w:noProof/>
            <w:webHidden/>
          </w:rPr>
          <w:fldChar w:fldCharType="separate"/>
        </w:r>
        <w:r w:rsidR="004E4285">
          <w:rPr>
            <w:noProof/>
            <w:webHidden/>
          </w:rPr>
          <w:t>31</w:t>
        </w:r>
        <w:r w:rsidR="005B7317">
          <w:rPr>
            <w:noProof/>
            <w:webHidden/>
          </w:rPr>
          <w:fldChar w:fldCharType="end"/>
        </w:r>
      </w:hyperlink>
    </w:p>
    <w:p w14:paraId="14C1C172" w14:textId="0FB0C55A"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9" w:history="1">
        <w:r w:rsidR="005B7317" w:rsidRPr="00342961">
          <w:rPr>
            <w:rStyle w:val="Hyperlink"/>
            <w:noProof/>
          </w:rPr>
          <w:t>Hình 4.2: Sơ đồ tổng quát website</w:t>
        </w:r>
        <w:r w:rsidR="005B7317">
          <w:rPr>
            <w:noProof/>
            <w:webHidden/>
          </w:rPr>
          <w:tab/>
        </w:r>
        <w:r w:rsidR="005B7317">
          <w:rPr>
            <w:noProof/>
            <w:webHidden/>
          </w:rPr>
          <w:fldChar w:fldCharType="begin"/>
        </w:r>
        <w:r w:rsidR="005B7317">
          <w:rPr>
            <w:noProof/>
            <w:webHidden/>
          </w:rPr>
          <w:instrText xml:space="preserve"> PAGEREF _Toc165036329 \h </w:instrText>
        </w:r>
        <w:r w:rsidR="005B7317">
          <w:rPr>
            <w:noProof/>
            <w:webHidden/>
          </w:rPr>
        </w:r>
        <w:r w:rsidR="005B7317">
          <w:rPr>
            <w:noProof/>
            <w:webHidden/>
          </w:rPr>
          <w:fldChar w:fldCharType="separate"/>
        </w:r>
        <w:r w:rsidR="004E4285">
          <w:rPr>
            <w:noProof/>
            <w:webHidden/>
          </w:rPr>
          <w:t>49</w:t>
        </w:r>
        <w:r w:rsidR="005B7317">
          <w:rPr>
            <w:noProof/>
            <w:webHidden/>
          </w:rPr>
          <w:fldChar w:fldCharType="end"/>
        </w:r>
      </w:hyperlink>
    </w:p>
    <w:p w14:paraId="6826E3B7" w14:textId="2600BA80"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0" w:history="1">
        <w:r w:rsidR="005B7317" w:rsidRPr="00342961">
          <w:rPr>
            <w:rStyle w:val="Hyperlink"/>
            <w:noProof/>
          </w:rPr>
          <w:t>Hình 4.3: Logo website</w:t>
        </w:r>
        <w:r w:rsidR="005B7317">
          <w:rPr>
            <w:noProof/>
            <w:webHidden/>
          </w:rPr>
          <w:tab/>
        </w:r>
        <w:r w:rsidR="005B7317">
          <w:rPr>
            <w:noProof/>
            <w:webHidden/>
          </w:rPr>
          <w:fldChar w:fldCharType="begin"/>
        </w:r>
        <w:r w:rsidR="005B7317">
          <w:rPr>
            <w:noProof/>
            <w:webHidden/>
          </w:rPr>
          <w:instrText xml:space="preserve"> PAGEREF _Toc165036330 \h </w:instrText>
        </w:r>
        <w:r w:rsidR="005B7317">
          <w:rPr>
            <w:noProof/>
            <w:webHidden/>
          </w:rPr>
        </w:r>
        <w:r w:rsidR="005B7317">
          <w:rPr>
            <w:noProof/>
            <w:webHidden/>
          </w:rPr>
          <w:fldChar w:fldCharType="separate"/>
        </w:r>
        <w:r w:rsidR="004E4285">
          <w:rPr>
            <w:noProof/>
            <w:webHidden/>
          </w:rPr>
          <w:t>50</w:t>
        </w:r>
        <w:r w:rsidR="005B7317">
          <w:rPr>
            <w:noProof/>
            <w:webHidden/>
          </w:rPr>
          <w:fldChar w:fldCharType="end"/>
        </w:r>
      </w:hyperlink>
    </w:p>
    <w:p w14:paraId="36FAD140" w14:textId="5C2FD485"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1" w:history="1">
        <w:r w:rsidR="005B7317" w:rsidRPr="00342961">
          <w:rPr>
            <w:rStyle w:val="Hyperlink"/>
            <w:noProof/>
          </w:rPr>
          <w:t>Hình 5.1: Dữ liệu collection "users"</w:t>
        </w:r>
        <w:r w:rsidR="005B7317">
          <w:rPr>
            <w:noProof/>
            <w:webHidden/>
          </w:rPr>
          <w:tab/>
        </w:r>
        <w:r w:rsidR="005B7317">
          <w:rPr>
            <w:noProof/>
            <w:webHidden/>
          </w:rPr>
          <w:fldChar w:fldCharType="begin"/>
        </w:r>
        <w:r w:rsidR="005B7317">
          <w:rPr>
            <w:noProof/>
            <w:webHidden/>
          </w:rPr>
          <w:instrText xml:space="preserve"> PAGEREF _Toc165036331 \h </w:instrText>
        </w:r>
        <w:r w:rsidR="005B7317">
          <w:rPr>
            <w:noProof/>
            <w:webHidden/>
          </w:rPr>
        </w:r>
        <w:r w:rsidR="005B7317">
          <w:rPr>
            <w:noProof/>
            <w:webHidden/>
          </w:rPr>
          <w:fldChar w:fldCharType="separate"/>
        </w:r>
        <w:r w:rsidR="004E4285">
          <w:rPr>
            <w:noProof/>
            <w:webHidden/>
          </w:rPr>
          <w:t>51</w:t>
        </w:r>
        <w:r w:rsidR="005B7317">
          <w:rPr>
            <w:noProof/>
            <w:webHidden/>
          </w:rPr>
          <w:fldChar w:fldCharType="end"/>
        </w:r>
      </w:hyperlink>
    </w:p>
    <w:p w14:paraId="4F3A620F" w14:textId="30C2ABF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2" w:history="1">
        <w:r w:rsidR="005B7317" w:rsidRPr="00342961">
          <w:rPr>
            <w:rStyle w:val="Hyperlink"/>
            <w:noProof/>
          </w:rPr>
          <w:t>Hình 5.2: Dữ liệu collectio "products"</w:t>
        </w:r>
        <w:r w:rsidR="005B7317">
          <w:rPr>
            <w:noProof/>
            <w:webHidden/>
          </w:rPr>
          <w:tab/>
        </w:r>
        <w:r w:rsidR="005B7317">
          <w:rPr>
            <w:noProof/>
            <w:webHidden/>
          </w:rPr>
          <w:fldChar w:fldCharType="begin"/>
        </w:r>
        <w:r w:rsidR="005B7317">
          <w:rPr>
            <w:noProof/>
            <w:webHidden/>
          </w:rPr>
          <w:instrText xml:space="preserve"> PAGEREF _Toc165036332 \h </w:instrText>
        </w:r>
        <w:r w:rsidR="005B7317">
          <w:rPr>
            <w:noProof/>
            <w:webHidden/>
          </w:rPr>
        </w:r>
        <w:r w:rsidR="005B7317">
          <w:rPr>
            <w:noProof/>
            <w:webHidden/>
          </w:rPr>
          <w:fldChar w:fldCharType="separate"/>
        </w:r>
        <w:r w:rsidR="004E4285">
          <w:rPr>
            <w:noProof/>
            <w:webHidden/>
          </w:rPr>
          <w:t>52</w:t>
        </w:r>
        <w:r w:rsidR="005B7317">
          <w:rPr>
            <w:noProof/>
            <w:webHidden/>
          </w:rPr>
          <w:fldChar w:fldCharType="end"/>
        </w:r>
      </w:hyperlink>
    </w:p>
    <w:p w14:paraId="0DD0C32D" w14:textId="5B1918C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3" w:history="1">
        <w:r w:rsidR="005B7317" w:rsidRPr="00342961">
          <w:rPr>
            <w:rStyle w:val="Hyperlink"/>
            <w:noProof/>
          </w:rPr>
          <w:t>Hình 5.3: Dữ liệu collection "orders"</w:t>
        </w:r>
        <w:r w:rsidR="005B7317">
          <w:rPr>
            <w:noProof/>
            <w:webHidden/>
          </w:rPr>
          <w:tab/>
        </w:r>
        <w:r w:rsidR="005B7317">
          <w:rPr>
            <w:noProof/>
            <w:webHidden/>
          </w:rPr>
          <w:fldChar w:fldCharType="begin"/>
        </w:r>
        <w:r w:rsidR="005B7317">
          <w:rPr>
            <w:noProof/>
            <w:webHidden/>
          </w:rPr>
          <w:instrText xml:space="preserve"> PAGEREF _Toc165036333 \h </w:instrText>
        </w:r>
        <w:r w:rsidR="005B7317">
          <w:rPr>
            <w:noProof/>
            <w:webHidden/>
          </w:rPr>
        </w:r>
        <w:r w:rsidR="005B7317">
          <w:rPr>
            <w:noProof/>
            <w:webHidden/>
          </w:rPr>
          <w:fldChar w:fldCharType="separate"/>
        </w:r>
        <w:r w:rsidR="004E4285">
          <w:rPr>
            <w:noProof/>
            <w:webHidden/>
          </w:rPr>
          <w:t>52</w:t>
        </w:r>
        <w:r w:rsidR="005B7317">
          <w:rPr>
            <w:noProof/>
            <w:webHidden/>
          </w:rPr>
          <w:fldChar w:fldCharType="end"/>
        </w:r>
      </w:hyperlink>
    </w:p>
    <w:p w14:paraId="1CDC5424" w14:textId="529ADBD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4" w:history="1">
        <w:r w:rsidR="005B7317" w:rsidRPr="00342961">
          <w:rPr>
            <w:rStyle w:val="Hyperlink"/>
            <w:noProof/>
          </w:rPr>
          <w:t>Hình 5.4: Giao diện thành phần "Header", "Navbar", "Siderbar, "banner (1)”</w:t>
        </w:r>
        <w:r w:rsidR="005B7317">
          <w:rPr>
            <w:noProof/>
            <w:webHidden/>
          </w:rPr>
          <w:tab/>
        </w:r>
        <w:r w:rsidR="005B7317">
          <w:rPr>
            <w:noProof/>
            <w:webHidden/>
          </w:rPr>
          <w:fldChar w:fldCharType="begin"/>
        </w:r>
        <w:r w:rsidR="005B7317">
          <w:rPr>
            <w:noProof/>
            <w:webHidden/>
          </w:rPr>
          <w:instrText xml:space="preserve"> PAGEREF _Toc165036334 \h </w:instrText>
        </w:r>
        <w:r w:rsidR="005B7317">
          <w:rPr>
            <w:noProof/>
            <w:webHidden/>
          </w:rPr>
        </w:r>
        <w:r w:rsidR="005B7317">
          <w:rPr>
            <w:noProof/>
            <w:webHidden/>
          </w:rPr>
          <w:fldChar w:fldCharType="separate"/>
        </w:r>
        <w:r w:rsidR="004E4285">
          <w:rPr>
            <w:noProof/>
            <w:webHidden/>
          </w:rPr>
          <w:t>53</w:t>
        </w:r>
        <w:r w:rsidR="005B7317">
          <w:rPr>
            <w:noProof/>
            <w:webHidden/>
          </w:rPr>
          <w:fldChar w:fldCharType="end"/>
        </w:r>
      </w:hyperlink>
    </w:p>
    <w:p w14:paraId="4B94A4CC" w14:textId="4C789E8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5" w:history="1">
        <w:r w:rsidR="005B7317" w:rsidRPr="00342961">
          <w:rPr>
            <w:rStyle w:val="Hyperlink"/>
            <w:noProof/>
          </w:rPr>
          <w:t>Hình 5.5: Giao diện phần "Daily deal" và "new arrivals (1)"</w:t>
        </w:r>
        <w:r w:rsidR="005B7317">
          <w:rPr>
            <w:noProof/>
            <w:webHidden/>
          </w:rPr>
          <w:tab/>
        </w:r>
        <w:r w:rsidR="005B7317">
          <w:rPr>
            <w:noProof/>
            <w:webHidden/>
          </w:rPr>
          <w:fldChar w:fldCharType="begin"/>
        </w:r>
        <w:r w:rsidR="005B7317">
          <w:rPr>
            <w:noProof/>
            <w:webHidden/>
          </w:rPr>
          <w:instrText xml:space="preserve"> PAGEREF _Toc165036335 \h </w:instrText>
        </w:r>
        <w:r w:rsidR="005B7317">
          <w:rPr>
            <w:noProof/>
            <w:webHidden/>
          </w:rPr>
        </w:r>
        <w:r w:rsidR="005B7317">
          <w:rPr>
            <w:noProof/>
            <w:webHidden/>
          </w:rPr>
          <w:fldChar w:fldCharType="separate"/>
        </w:r>
        <w:r w:rsidR="004E4285">
          <w:rPr>
            <w:noProof/>
            <w:webHidden/>
          </w:rPr>
          <w:t>54</w:t>
        </w:r>
        <w:r w:rsidR="005B7317">
          <w:rPr>
            <w:noProof/>
            <w:webHidden/>
          </w:rPr>
          <w:fldChar w:fldCharType="end"/>
        </w:r>
      </w:hyperlink>
    </w:p>
    <w:p w14:paraId="2082F709" w14:textId="61415D2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6" w:history="1">
        <w:r w:rsidR="005B7317" w:rsidRPr="00342961">
          <w:rPr>
            <w:rStyle w:val="Hyperlink"/>
            <w:noProof/>
          </w:rPr>
          <w:t>Hình 5.6: Giao diện phần "Best seller"</w:t>
        </w:r>
        <w:r w:rsidR="005B7317">
          <w:rPr>
            <w:noProof/>
            <w:webHidden/>
          </w:rPr>
          <w:tab/>
        </w:r>
        <w:r w:rsidR="005B7317">
          <w:rPr>
            <w:noProof/>
            <w:webHidden/>
          </w:rPr>
          <w:fldChar w:fldCharType="begin"/>
        </w:r>
        <w:r w:rsidR="005B7317">
          <w:rPr>
            <w:noProof/>
            <w:webHidden/>
          </w:rPr>
          <w:instrText xml:space="preserve"> PAGEREF _Toc165036336 \h </w:instrText>
        </w:r>
        <w:r w:rsidR="005B7317">
          <w:rPr>
            <w:noProof/>
            <w:webHidden/>
          </w:rPr>
        </w:r>
        <w:r w:rsidR="005B7317">
          <w:rPr>
            <w:noProof/>
            <w:webHidden/>
          </w:rPr>
          <w:fldChar w:fldCharType="separate"/>
        </w:r>
        <w:r w:rsidR="004E4285">
          <w:rPr>
            <w:noProof/>
            <w:webHidden/>
          </w:rPr>
          <w:t>54</w:t>
        </w:r>
        <w:r w:rsidR="005B7317">
          <w:rPr>
            <w:noProof/>
            <w:webHidden/>
          </w:rPr>
          <w:fldChar w:fldCharType="end"/>
        </w:r>
      </w:hyperlink>
    </w:p>
    <w:p w14:paraId="5B4BCE56" w14:textId="405FEFC4"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7" w:history="1">
        <w:r w:rsidR="005B7317" w:rsidRPr="00342961">
          <w:rPr>
            <w:rStyle w:val="Hyperlink"/>
            <w:noProof/>
          </w:rPr>
          <w:t>Hình 5.7: Giao diện phần "Featured products"</w:t>
        </w:r>
        <w:r w:rsidR="005B7317">
          <w:rPr>
            <w:noProof/>
            <w:webHidden/>
          </w:rPr>
          <w:tab/>
        </w:r>
        <w:r w:rsidR="005B7317">
          <w:rPr>
            <w:noProof/>
            <w:webHidden/>
          </w:rPr>
          <w:fldChar w:fldCharType="begin"/>
        </w:r>
        <w:r w:rsidR="005B7317">
          <w:rPr>
            <w:noProof/>
            <w:webHidden/>
          </w:rPr>
          <w:instrText xml:space="preserve"> PAGEREF _Toc165036337 \h </w:instrText>
        </w:r>
        <w:r w:rsidR="005B7317">
          <w:rPr>
            <w:noProof/>
            <w:webHidden/>
          </w:rPr>
        </w:r>
        <w:r w:rsidR="005B7317">
          <w:rPr>
            <w:noProof/>
            <w:webHidden/>
          </w:rPr>
          <w:fldChar w:fldCharType="separate"/>
        </w:r>
        <w:r w:rsidR="004E4285">
          <w:rPr>
            <w:noProof/>
            <w:webHidden/>
          </w:rPr>
          <w:t>55</w:t>
        </w:r>
        <w:r w:rsidR="005B7317">
          <w:rPr>
            <w:noProof/>
            <w:webHidden/>
          </w:rPr>
          <w:fldChar w:fldCharType="end"/>
        </w:r>
      </w:hyperlink>
    </w:p>
    <w:p w14:paraId="0637B0AF" w14:textId="6EDD057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8" w:history="1">
        <w:r w:rsidR="005B7317" w:rsidRPr="00342961">
          <w:rPr>
            <w:rStyle w:val="Hyperlink"/>
            <w:noProof/>
          </w:rPr>
          <w:t>Hình 5.8: Giao diện "Banner (2)"</w:t>
        </w:r>
        <w:r w:rsidR="005B7317">
          <w:rPr>
            <w:noProof/>
            <w:webHidden/>
          </w:rPr>
          <w:tab/>
        </w:r>
        <w:r w:rsidR="005B7317">
          <w:rPr>
            <w:noProof/>
            <w:webHidden/>
          </w:rPr>
          <w:fldChar w:fldCharType="begin"/>
        </w:r>
        <w:r w:rsidR="005B7317">
          <w:rPr>
            <w:noProof/>
            <w:webHidden/>
          </w:rPr>
          <w:instrText xml:space="preserve"> PAGEREF _Toc165036338 \h </w:instrText>
        </w:r>
        <w:r w:rsidR="005B7317">
          <w:rPr>
            <w:noProof/>
            <w:webHidden/>
          </w:rPr>
        </w:r>
        <w:r w:rsidR="005B7317">
          <w:rPr>
            <w:noProof/>
            <w:webHidden/>
          </w:rPr>
          <w:fldChar w:fldCharType="separate"/>
        </w:r>
        <w:r w:rsidR="004E4285">
          <w:rPr>
            <w:noProof/>
            <w:webHidden/>
          </w:rPr>
          <w:t>55</w:t>
        </w:r>
        <w:r w:rsidR="005B7317">
          <w:rPr>
            <w:noProof/>
            <w:webHidden/>
          </w:rPr>
          <w:fldChar w:fldCharType="end"/>
        </w:r>
      </w:hyperlink>
    </w:p>
    <w:p w14:paraId="2181CB38" w14:textId="54E7863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9" w:history="1">
        <w:r w:rsidR="005B7317" w:rsidRPr="00342961">
          <w:rPr>
            <w:rStyle w:val="Hyperlink"/>
            <w:noProof/>
          </w:rPr>
          <w:t>Hình 5.9: Giao diện phần "New arrivals (2)"</w:t>
        </w:r>
        <w:r w:rsidR="005B7317">
          <w:rPr>
            <w:noProof/>
            <w:webHidden/>
          </w:rPr>
          <w:tab/>
        </w:r>
        <w:r w:rsidR="005B7317">
          <w:rPr>
            <w:noProof/>
            <w:webHidden/>
          </w:rPr>
          <w:fldChar w:fldCharType="begin"/>
        </w:r>
        <w:r w:rsidR="005B7317">
          <w:rPr>
            <w:noProof/>
            <w:webHidden/>
          </w:rPr>
          <w:instrText xml:space="preserve"> PAGEREF _Toc165036339 \h </w:instrText>
        </w:r>
        <w:r w:rsidR="005B7317">
          <w:rPr>
            <w:noProof/>
            <w:webHidden/>
          </w:rPr>
        </w:r>
        <w:r w:rsidR="005B7317">
          <w:rPr>
            <w:noProof/>
            <w:webHidden/>
          </w:rPr>
          <w:fldChar w:fldCharType="separate"/>
        </w:r>
        <w:r w:rsidR="004E4285">
          <w:rPr>
            <w:noProof/>
            <w:webHidden/>
          </w:rPr>
          <w:t>56</w:t>
        </w:r>
        <w:r w:rsidR="005B7317">
          <w:rPr>
            <w:noProof/>
            <w:webHidden/>
          </w:rPr>
          <w:fldChar w:fldCharType="end"/>
        </w:r>
      </w:hyperlink>
    </w:p>
    <w:p w14:paraId="0B5DEC2D" w14:textId="069658CB"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0" w:history="1">
        <w:r w:rsidR="005B7317" w:rsidRPr="00342961">
          <w:rPr>
            <w:rStyle w:val="Hyperlink"/>
            <w:noProof/>
          </w:rPr>
          <w:t>Hình 5.10: Giao diện phần "Hot collections"</w:t>
        </w:r>
        <w:r w:rsidR="005B7317">
          <w:rPr>
            <w:noProof/>
            <w:webHidden/>
          </w:rPr>
          <w:tab/>
        </w:r>
        <w:r w:rsidR="005B7317">
          <w:rPr>
            <w:noProof/>
            <w:webHidden/>
          </w:rPr>
          <w:fldChar w:fldCharType="begin"/>
        </w:r>
        <w:r w:rsidR="005B7317">
          <w:rPr>
            <w:noProof/>
            <w:webHidden/>
          </w:rPr>
          <w:instrText xml:space="preserve"> PAGEREF _Toc165036340 \h </w:instrText>
        </w:r>
        <w:r w:rsidR="005B7317">
          <w:rPr>
            <w:noProof/>
            <w:webHidden/>
          </w:rPr>
        </w:r>
        <w:r w:rsidR="005B7317">
          <w:rPr>
            <w:noProof/>
            <w:webHidden/>
          </w:rPr>
          <w:fldChar w:fldCharType="separate"/>
        </w:r>
        <w:r w:rsidR="004E4285">
          <w:rPr>
            <w:noProof/>
            <w:webHidden/>
          </w:rPr>
          <w:t>56</w:t>
        </w:r>
        <w:r w:rsidR="005B7317">
          <w:rPr>
            <w:noProof/>
            <w:webHidden/>
          </w:rPr>
          <w:fldChar w:fldCharType="end"/>
        </w:r>
      </w:hyperlink>
    </w:p>
    <w:p w14:paraId="2D3A431B" w14:textId="30DBB43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1" w:history="1">
        <w:r w:rsidR="005B7317" w:rsidRPr="00342961">
          <w:rPr>
            <w:rStyle w:val="Hyperlink"/>
            <w:noProof/>
          </w:rPr>
          <w:t>Hình 5.11: Giao diện phần "Footer"</w:t>
        </w:r>
        <w:r w:rsidR="005B7317">
          <w:rPr>
            <w:noProof/>
            <w:webHidden/>
          </w:rPr>
          <w:tab/>
        </w:r>
        <w:r w:rsidR="005B7317">
          <w:rPr>
            <w:noProof/>
            <w:webHidden/>
          </w:rPr>
          <w:fldChar w:fldCharType="begin"/>
        </w:r>
        <w:r w:rsidR="005B7317">
          <w:rPr>
            <w:noProof/>
            <w:webHidden/>
          </w:rPr>
          <w:instrText xml:space="preserve"> PAGEREF _Toc165036341 \h </w:instrText>
        </w:r>
        <w:r w:rsidR="005B7317">
          <w:rPr>
            <w:noProof/>
            <w:webHidden/>
          </w:rPr>
        </w:r>
        <w:r w:rsidR="005B7317">
          <w:rPr>
            <w:noProof/>
            <w:webHidden/>
          </w:rPr>
          <w:fldChar w:fldCharType="separate"/>
        </w:r>
        <w:r w:rsidR="004E4285">
          <w:rPr>
            <w:noProof/>
            <w:webHidden/>
          </w:rPr>
          <w:t>57</w:t>
        </w:r>
        <w:r w:rsidR="005B7317">
          <w:rPr>
            <w:noProof/>
            <w:webHidden/>
          </w:rPr>
          <w:fldChar w:fldCharType="end"/>
        </w:r>
      </w:hyperlink>
    </w:p>
    <w:p w14:paraId="2F2D2499" w14:textId="75105A7E"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2" w:history="1">
        <w:r w:rsidR="005B7317" w:rsidRPr="00342961">
          <w:rPr>
            <w:rStyle w:val="Hyperlink"/>
            <w:noProof/>
          </w:rPr>
          <w:t>Hình 5.12: Giao diện trang "Login"</w:t>
        </w:r>
        <w:r w:rsidR="005B7317">
          <w:rPr>
            <w:noProof/>
            <w:webHidden/>
          </w:rPr>
          <w:tab/>
        </w:r>
        <w:r w:rsidR="005B7317">
          <w:rPr>
            <w:noProof/>
            <w:webHidden/>
          </w:rPr>
          <w:fldChar w:fldCharType="begin"/>
        </w:r>
        <w:r w:rsidR="005B7317">
          <w:rPr>
            <w:noProof/>
            <w:webHidden/>
          </w:rPr>
          <w:instrText xml:space="preserve"> PAGEREF _Toc165036342 \h </w:instrText>
        </w:r>
        <w:r w:rsidR="005B7317">
          <w:rPr>
            <w:noProof/>
            <w:webHidden/>
          </w:rPr>
        </w:r>
        <w:r w:rsidR="005B7317">
          <w:rPr>
            <w:noProof/>
            <w:webHidden/>
          </w:rPr>
          <w:fldChar w:fldCharType="separate"/>
        </w:r>
        <w:r w:rsidR="004E4285">
          <w:rPr>
            <w:noProof/>
            <w:webHidden/>
          </w:rPr>
          <w:t>57</w:t>
        </w:r>
        <w:r w:rsidR="005B7317">
          <w:rPr>
            <w:noProof/>
            <w:webHidden/>
          </w:rPr>
          <w:fldChar w:fldCharType="end"/>
        </w:r>
      </w:hyperlink>
    </w:p>
    <w:p w14:paraId="71E1C77D" w14:textId="5410E895"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3" w:history="1">
        <w:r w:rsidR="005B7317" w:rsidRPr="00342961">
          <w:rPr>
            <w:rStyle w:val="Hyperlink"/>
            <w:noProof/>
          </w:rPr>
          <w:t>Hình 5.13: Giao diện trang "Register"</w:t>
        </w:r>
        <w:r w:rsidR="005B7317">
          <w:rPr>
            <w:noProof/>
            <w:webHidden/>
          </w:rPr>
          <w:tab/>
        </w:r>
        <w:r w:rsidR="005B7317">
          <w:rPr>
            <w:noProof/>
            <w:webHidden/>
          </w:rPr>
          <w:fldChar w:fldCharType="begin"/>
        </w:r>
        <w:r w:rsidR="005B7317">
          <w:rPr>
            <w:noProof/>
            <w:webHidden/>
          </w:rPr>
          <w:instrText xml:space="preserve"> PAGEREF _Toc165036343 \h </w:instrText>
        </w:r>
        <w:r w:rsidR="005B7317">
          <w:rPr>
            <w:noProof/>
            <w:webHidden/>
          </w:rPr>
        </w:r>
        <w:r w:rsidR="005B7317">
          <w:rPr>
            <w:noProof/>
            <w:webHidden/>
          </w:rPr>
          <w:fldChar w:fldCharType="separate"/>
        </w:r>
        <w:r w:rsidR="004E4285">
          <w:rPr>
            <w:noProof/>
            <w:webHidden/>
          </w:rPr>
          <w:t>58</w:t>
        </w:r>
        <w:r w:rsidR="005B7317">
          <w:rPr>
            <w:noProof/>
            <w:webHidden/>
          </w:rPr>
          <w:fldChar w:fldCharType="end"/>
        </w:r>
      </w:hyperlink>
    </w:p>
    <w:p w14:paraId="7DAEF24E" w14:textId="4654C45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4" w:history="1">
        <w:r w:rsidR="005B7317" w:rsidRPr="00342961">
          <w:rPr>
            <w:rStyle w:val="Hyperlink"/>
            <w:noProof/>
          </w:rPr>
          <w:t>Hình 5.14: Giao diện trang "Forgot password"</w:t>
        </w:r>
        <w:r w:rsidR="005B7317">
          <w:rPr>
            <w:noProof/>
            <w:webHidden/>
          </w:rPr>
          <w:tab/>
        </w:r>
        <w:r w:rsidR="005B7317">
          <w:rPr>
            <w:noProof/>
            <w:webHidden/>
          </w:rPr>
          <w:fldChar w:fldCharType="begin"/>
        </w:r>
        <w:r w:rsidR="005B7317">
          <w:rPr>
            <w:noProof/>
            <w:webHidden/>
          </w:rPr>
          <w:instrText xml:space="preserve"> PAGEREF _Toc165036344 \h </w:instrText>
        </w:r>
        <w:r w:rsidR="005B7317">
          <w:rPr>
            <w:noProof/>
            <w:webHidden/>
          </w:rPr>
        </w:r>
        <w:r w:rsidR="005B7317">
          <w:rPr>
            <w:noProof/>
            <w:webHidden/>
          </w:rPr>
          <w:fldChar w:fldCharType="separate"/>
        </w:r>
        <w:r w:rsidR="004E4285">
          <w:rPr>
            <w:noProof/>
            <w:webHidden/>
          </w:rPr>
          <w:t>59</w:t>
        </w:r>
        <w:r w:rsidR="005B7317">
          <w:rPr>
            <w:noProof/>
            <w:webHidden/>
          </w:rPr>
          <w:fldChar w:fldCharType="end"/>
        </w:r>
      </w:hyperlink>
    </w:p>
    <w:p w14:paraId="3B9289C1" w14:textId="3BAB7FC4"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5" w:history="1">
        <w:r w:rsidR="005B7317" w:rsidRPr="00342961">
          <w:rPr>
            <w:rStyle w:val="Hyperlink"/>
            <w:noProof/>
          </w:rPr>
          <w:t>Hình 5.15: Giao diện trang "Reset password"</w:t>
        </w:r>
        <w:r w:rsidR="005B7317">
          <w:rPr>
            <w:noProof/>
            <w:webHidden/>
          </w:rPr>
          <w:tab/>
        </w:r>
        <w:r w:rsidR="005B7317">
          <w:rPr>
            <w:noProof/>
            <w:webHidden/>
          </w:rPr>
          <w:fldChar w:fldCharType="begin"/>
        </w:r>
        <w:r w:rsidR="005B7317">
          <w:rPr>
            <w:noProof/>
            <w:webHidden/>
          </w:rPr>
          <w:instrText xml:space="preserve"> PAGEREF _Toc165036345 \h </w:instrText>
        </w:r>
        <w:r w:rsidR="005B7317">
          <w:rPr>
            <w:noProof/>
            <w:webHidden/>
          </w:rPr>
        </w:r>
        <w:r w:rsidR="005B7317">
          <w:rPr>
            <w:noProof/>
            <w:webHidden/>
          </w:rPr>
          <w:fldChar w:fldCharType="separate"/>
        </w:r>
        <w:r w:rsidR="004E4285">
          <w:rPr>
            <w:noProof/>
            <w:webHidden/>
          </w:rPr>
          <w:t>59</w:t>
        </w:r>
        <w:r w:rsidR="005B7317">
          <w:rPr>
            <w:noProof/>
            <w:webHidden/>
          </w:rPr>
          <w:fldChar w:fldCharType="end"/>
        </w:r>
      </w:hyperlink>
    </w:p>
    <w:p w14:paraId="7FBB8ED8" w14:textId="76E5B0EA"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6" w:history="1">
        <w:r w:rsidR="005B7317" w:rsidRPr="00342961">
          <w:rPr>
            <w:rStyle w:val="Hyperlink"/>
            <w:noProof/>
          </w:rPr>
          <w:t>Hình 5.16: Giao diện trang "Product"</w:t>
        </w:r>
        <w:r w:rsidR="005B7317">
          <w:rPr>
            <w:noProof/>
            <w:webHidden/>
          </w:rPr>
          <w:tab/>
        </w:r>
        <w:r w:rsidR="005B7317">
          <w:rPr>
            <w:noProof/>
            <w:webHidden/>
          </w:rPr>
          <w:fldChar w:fldCharType="begin"/>
        </w:r>
        <w:r w:rsidR="005B7317">
          <w:rPr>
            <w:noProof/>
            <w:webHidden/>
          </w:rPr>
          <w:instrText xml:space="preserve"> PAGEREF _Toc165036346 \h </w:instrText>
        </w:r>
        <w:r w:rsidR="005B7317">
          <w:rPr>
            <w:noProof/>
            <w:webHidden/>
          </w:rPr>
        </w:r>
        <w:r w:rsidR="005B7317">
          <w:rPr>
            <w:noProof/>
            <w:webHidden/>
          </w:rPr>
          <w:fldChar w:fldCharType="separate"/>
        </w:r>
        <w:r w:rsidR="004E4285">
          <w:rPr>
            <w:noProof/>
            <w:webHidden/>
          </w:rPr>
          <w:t>60</w:t>
        </w:r>
        <w:r w:rsidR="005B7317">
          <w:rPr>
            <w:noProof/>
            <w:webHidden/>
          </w:rPr>
          <w:fldChar w:fldCharType="end"/>
        </w:r>
      </w:hyperlink>
    </w:p>
    <w:p w14:paraId="5963FD96" w14:textId="57F70D5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7" w:history="1">
        <w:r w:rsidR="005B7317" w:rsidRPr="00342961">
          <w:rPr>
            <w:rStyle w:val="Hyperlink"/>
            <w:noProof/>
          </w:rPr>
          <w:t>Hình 5.17: Giao diện trang "Product" khi thực hiện tính năng "Filter" theo "Price"</w:t>
        </w:r>
        <w:r w:rsidR="005B7317">
          <w:rPr>
            <w:noProof/>
            <w:webHidden/>
          </w:rPr>
          <w:tab/>
        </w:r>
        <w:r w:rsidR="005B7317">
          <w:rPr>
            <w:noProof/>
            <w:webHidden/>
          </w:rPr>
          <w:fldChar w:fldCharType="begin"/>
        </w:r>
        <w:r w:rsidR="005B7317">
          <w:rPr>
            <w:noProof/>
            <w:webHidden/>
          </w:rPr>
          <w:instrText xml:space="preserve"> PAGEREF _Toc165036347 \h </w:instrText>
        </w:r>
        <w:r w:rsidR="005B7317">
          <w:rPr>
            <w:noProof/>
            <w:webHidden/>
          </w:rPr>
        </w:r>
        <w:r w:rsidR="005B7317">
          <w:rPr>
            <w:noProof/>
            <w:webHidden/>
          </w:rPr>
          <w:fldChar w:fldCharType="separate"/>
        </w:r>
        <w:r w:rsidR="004E4285">
          <w:rPr>
            <w:noProof/>
            <w:webHidden/>
          </w:rPr>
          <w:t>60</w:t>
        </w:r>
        <w:r w:rsidR="005B7317">
          <w:rPr>
            <w:noProof/>
            <w:webHidden/>
          </w:rPr>
          <w:fldChar w:fldCharType="end"/>
        </w:r>
      </w:hyperlink>
    </w:p>
    <w:p w14:paraId="6C044CEA" w14:textId="1A38F86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8" w:history="1">
        <w:r w:rsidR="005B7317" w:rsidRPr="00342961">
          <w:rPr>
            <w:rStyle w:val="Hyperlink"/>
            <w:noProof/>
          </w:rPr>
          <w:t>Hình 5.18: Giao diện trang "Product" khi thực hiện tính năng "Filter" theo "Color"</w:t>
        </w:r>
        <w:r w:rsidR="005B7317">
          <w:rPr>
            <w:noProof/>
            <w:webHidden/>
          </w:rPr>
          <w:tab/>
        </w:r>
        <w:r w:rsidR="005B7317">
          <w:rPr>
            <w:noProof/>
            <w:webHidden/>
          </w:rPr>
          <w:fldChar w:fldCharType="begin"/>
        </w:r>
        <w:r w:rsidR="005B7317">
          <w:rPr>
            <w:noProof/>
            <w:webHidden/>
          </w:rPr>
          <w:instrText xml:space="preserve"> PAGEREF _Toc165036348 \h </w:instrText>
        </w:r>
        <w:r w:rsidR="005B7317">
          <w:rPr>
            <w:noProof/>
            <w:webHidden/>
          </w:rPr>
        </w:r>
        <w:r w:rsidR="005B7317">
          <w:rPr>
            <w:noProof/>
            <w:webHidden/>
          </w:rPr>
          <w:fldChar w:fldCharType="separate"/>
        </w:r>
        <w:r w:rsidR="004E4285">
          <w:rPr>
            <w:noProof/>
            <w:webHidden/>
          </w:rPr>
          <w:t>61</w:t>
        </w:r>
        <w:r w:rsidR="005B7317">
          <w:rPr>
            <w:noProof/>
            <w:webHidden/>
          </w:rPr>
          <w:fldChar w:fldCharType="end"/>
        </w:r>
      </w:hyperlink>
    </w:p>
    <w:p w14:paraId="7C079CA6" w14:textId="56A6BFE5"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9" w:history="1">
        <w:r w:rsidR="005B7317" w:rsidRPr="00342961">
          <w:rPr>
            <w:rStyle w:val="Hyperlink"/>
            <w:noProof/>
          </w:rPr>
          <w:t>Hình 5.19: Giao diện trang "Product" khi thực hiện tính năng "Sort by"</w:t>
        </w:r>
        <w:r w:rsidR="005B7317">
          <w:rPr>
            <w:noProof/>
            <w:webHidden/>
          </w:rPr>
          <w:tab/>
        </w:r>
        <w:r w:rsidR="005B7317">
          <w:rPr>
            <w:noProof/>
            <w:webHidden/>
          </w:rPr>
          <w:fldChar w:fldCharType="begin"/>
        </w:r>
        <w:r w:rsidR="005B7317">
          <w:rPr>
            <w:noProof/>
            <w:webHidden/>
          </w:rPr>
          <w:instrText xml:space="preserve"> PAGEREF _Toc165036349 \h </w:instrText>
        </w:r>
        <w:r w:rsidR="005B7317">
          <w:rPr>
            <w:noProof/>
            <w:webHidden/>
          </w:rPr>
        </w:r>
        <w:r w:rsidR="005B7317">
          <w:rPr>
            <w:noProof/>
            <w:webHidden/>
          </w:rPr>
          <w:fldChar w:fldCharType="separate"/>
        </w:r>
        <w:r w:rsidR="004E4285">
          <w:rPr>
            <w:noProof/>
            <w:webHidden/>
          </w:rPr>
          <w:t>61</w:t>
        </w:r>
        <w:r w:rsidR="005B7317">
          <w:rPr>
            <w:noProof/>
            <w:webHidden/>
          </w:rPr>
          <w:fldChar w:fldCharType="end"/>
        </w:r>
      </w:hyperlink>
    </w:p>
    <w:p w14:paraId="4B117F05" w14:textId="22E01F4B"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0" w:history="1">
        <w:r w:rsidR="005B7317" w:rsidRPr="00342961">
          <w:rPr>
            <w:rStyle w:val="Hyperlink"/>
            <w:noProof/>
          </w:rPr>
          <w:t>Hình 5.20: Giao diện trang "Product" với phân trang</w:t>
        </w:r>
        <w:r w:rsidR="005B7317">
          <w:rPr>
            <w:noProof/>
            <w:webHidden/>
          </w:rPr>
          <w:tab/>
        </w:r>
        <w:r w:rsidR="005B7317">
          <w:rPr>
            <w:noProof/>
            <w:webHidden/>
          </w:rPr>
          <w:fldChar w:fldCharType="begin"/>
        </w:r>
        <w:r w:rsidR="005B7317">
          <w:rPr>
            <w:noProof/>
            <w:webHidden/>
          </w:rPr>
          <w:instrText xml:space="preserve"> PAGEREF _Toc165036350 \h </w:instrText>
        </w:r>
        <w:r w:rsidR="005B7317">
          <w:rPr>
            <w:noProof/>
            <w:webHidden/>
          </w:rPr>
        </w:r>
        <w:r w:rsidR="005B7317">
          <w:rPr>
            <w:noProof/>
            <w:webHidden/>
          </w:rPr>
          <w:fldChar w:fldCharType="separate"/>
        </w:r>
        <w:r w:rsidR="004E4285">
          <w:rPr>
            <w:noProof/>
            <w:webHidden/>
          </w:rPr>
          <w:t>62</w:t>
        </w:r>
        <w:r w:rsidR="005B7317">
          <w:rPr>
            <w:noProof/>
            <w:webHidden/>
          </w:rPr>
          <w:fldChar w:fldCharType="end"/>
        </w:r>
      </w:hyperlink>
    </w:p>
    <w:p w14:paraId="7942C040" w14:textId="7C305C8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1" w:history="1">
        <w:r w:rsidR="005B7317" w:rsidRPr="00342961">
          <w:rPr>
            <w:rStyle w:val="Hyperlink"/>
            <w:noProof/>
          </w:rPr>
          <w:t>Hình 5.21: Giao diện trang "Product detail"  với các thành phần giá, màu sắc, số lượng, nút đặt hàng,…</w:t>
        </w:r>
        <w:r w:rsidR="005B7317">
          <w:rPr>
            <w:noProof/>
            <w:webHidden/>
          </w:rPr>
          <w:tab/>
        </w:r>
        <w:r w:rsidR="005B7317">
          <w:rPr>
            <w:noProof/>
            <w:webHidden/>
          </w:rPr>
          <w:fldChar w:fldCharType="begin"/>
        </w:r>
        <w:r w:rsidR="005B7317">
          <w:rPr>
            <w:noProof/>
            <w:webHidden/>
          </w:rPr>
          <w:instrText xml:space="preserve"> PAGEREF _Toc165036351 \h </w:instrText>
        </w:r>
        <w:r w:rsidR="005B7317">
          <w:rPr>
            <w:noProof/>
            <w:webHidden/>
          </w:rPr>
        </w:r>
        <w:r w:rsidR="005B7317">
          <w:rPr>
            <w:noProof/>
            <w:webHidden/>
          </w:rPr>
          <w:fldChar w:fldCharType="separate"/>
        </w:r>
        <w:r w:rsidR="004E4285">
          <w:rPr>
            <w:noProof/>
            <w:webHidden/>
          </w:rPr>
          <w:t>62</w:t>
        </w:r>
        <w:r w:rsidR="005B7317">
          <w:rPr>
            <w:noProof/>
            <w:webHidden/>
          </w:rPr>
          <w:fldChar w:fldCharType="end"/>
        </w:r>
      </w:hyperlink>
    </w:p>
    <w:p w14:paraId="10D64480" w14:textId="4BD277D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2" w:history="1">
        <w:r w:rsidR="005B7317" w:rsidRPr="00342961">
          <w:rPr>
            <w:rStyle w:val="Hyperlink"/>
            <w:noProof/>
          </w:rPr>
          <w:t>Hình 5.22: Giao diện trang "Product detail" khi thực hiện chức năng phóng to ảnh</w:t>
        </w:r>
        <w:r w:rsidR="005B7317">
          <w:rPr>
            <w:noProof/>
            <w:webHidden/>
          </w:rPr>
          <w:tab/>
        </w:r>
        <w:r w:rsidR="005B7317">
          <w:rPr>
            <w:noProof/>
            <w:webHidden/>
          </w:rPr>
          <w:fldChar w:fldCharType="begin"/>
        </w:r>
        <w:r w:rsidR="005B7317">
          <w:rPr>
            <w:noProof/>
            <w:webHidden/>
          </w:rPr>
          <w:instrText xml:space="preserve"> PAGEREF _Toc165036352 \h </w:instrText>
        </w:r>
        <w:r w:rsidR="005B7317">
          <w:rPr>
            <w:noProof/>
            <w:webHidden/>
          </w:rPr>
        </w:r>
        <w:r w:rsidR="005B7317">
          <w:rPr>
            <w:noProof/>
            <w:webHidden/>
          </w:rPr>
          <w:fldChar w:fldCharType="separate"/>
        </w:r>
        <w:r w:rsidR="004E4285">
          <w:rPr>
            <w:noProof/>
            <w:webHidden/>
          </w:rPr>
          <w:t>63</w:t>
        </w:r>
        <w:r w:rsidR="005B7317">
          <w:rPr>
            <w:noProof/>
            <w:webHidden/>
          </w:rPr>
          <w:fldChar w:fldCharType="end"/>
        </w:r>
      </w:hyperlink>
    </w:p>
    <w:p w14:paraId="070E8FB0" w14:textId="4094A69E"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3" w:history="1">
        <w:r w:rsidR="005B7317" w:rsidRPr="00342961">
          <w:rPr>
            <w:rStyle w:val="Hyperlink"/>
            <w:noProof/>
          </w:rPr>
          <w:t>Hình 5.23: Giao diện Trang "Product detail" khi thực hiện chức năng đánh giá</w:t>
        </w:r>
        <w:r w:rsidR="005B7317">
          <w:rPr>
            <w:noProof/>
            <w:webHidden/>
          </w:rPr>
          <w:tab/>
        </w:r>
        <w:r w:rsidR="005B7317">
          <w:rPr>
            <w:noProof/>
            <w:webHidden/>
          </w:rPr>
          <w:fldChar w:fldCharType="begin"/>
        </w:r>
        <w:r w:rsidR="005B7317">
          <w:rPr>
            <w:noProof/>
            <w:webHidden/>
          </w:rPr>
          <w:instrText xml:space="preserve"> PAGEREF _Toc165036353 \h </w:instrText>
        </w:r>
        <w:r w:rsidR="005B7317">
          <w:rPr>
            <w:noProof/>
            <w:webHidden/>
          </w:rPr>
        </w:r>
        <w:r w:rsidR="005B7317">
          <w:rPr>
            <w:noProof/>
            <w:webHidden/>
          </w:rPr>
          <w:fldChar w:fldCharType="separate"/>
        </w:r>
        <w:r w:rsidR="004E4285">
          <w:rPr>
            <w:noProof/>
            <w:webHidden/>
          </w:rPr>
          <w:t>63</w:t>
        </w:r>
        <w:r w:rsidR="005B7317">
          <w:rPr>
            <w:noProof/>
            <w:webHidden/>
          </w:rPr>
          <w:fldChar w:fldCharType="end"/>
        </w:r>
      </w:hyperlink>
    </w:p>
    <w:p w14:paraId="54AAF45B" w14:textId="3227A5A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4" w:history="1">
        <w:r w:rsidR="005B7317" w:rsidRPr="00342961">
          <w:rPr>
            <w:rStyle w:val="Hyperlink"/>
            <w:noProof/>
          </w:rPr>
          <w:t>Hình 5.24: Giao diện trang "Product detail" khi thực hiện chức năng hiển thị các đánh giá</w:t>
        </w:r>
        <w:r w:rsidR="005B7317">
          <w:rPr>
            <w:noProof/>
            <w:webHidden/>
          </w:rPr>
          <w:tab/>
        </w:r>
        <w:r w:rsidR="005B7317">
          <w:rPr>
            <w:noProof/>
            <w:webHidden/>
          </w:rPr>
          <w:fldChar w:fldCharType="begin"/>
        </w:r>
        <w:r w:rsidR="005B7317">
          <w:rPr>
            <w:noProof/>
            <w:webHidden/>
          </w:rPr>
          <w:instrText xml:space="preserve"> PAGEREF _Toc165036354 \h </w:instrText>
        </w:r>
        <w:r w:rsidR="005B7317">
          <w:rPr>
            <w:noProof/>
            <w:webHidden/>
          </w:rPr>
        </w:r>
        <w:r w:rsidR="005B7317">
          <w:rPr>
            <w:noProof/>
            <w:webHidden/>
          </w:rPr>
          <w:fldChar w:fldCharType="separate"/>
        </w:r>
        <w:r w:rsidR="004E4285">
          <w:rPr>
            <w:noProof/>
            <w:webHidden/>
          </w:rPr>
          <w:t>64</w:t>
        </w:r>
        <w:r w:rsidR="005B7317">
          <w:rPr>
            <w:noProof/>
            <w:webHidden/>
          </w:rPr>
          <w:fldChar w:fldCharType="end"/>
        </w:r>
      </w:hyperlink>
    </w:p>
    <w:p w14:paraId="3D6D2159" w14:textId="399DB8C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5" w:history="1">
        <w:r w:rsidR="005B7317" w:rsidRPr="00342961">
          <w:rPr>
            <w:rStyle w:val="Hyperlink"/>
            <w:noProof/>
          </w:rPr>
          <w:t>Hình 5.25: Giao diện trang "Product detail" khi hiển thị thành phần "Other customers also buy"</w:t>
        </w:r>
        <w:r w:rsidR="005B7317">
          <w:rPr>
            <w:noProof/>
            <w:webHidden/>
          </w:rPr>
          <w:tab/>
        </w:r>
        <w:r w:rsidR="005B7317">
          <w:rPr>
            <w:noProof/>
            <w:webHidden/>
          </w:rPr>
          <w:fldChar w:fldCharType="begin"/>
        </w:r>
        <w:r w:rsidR="005B7317">
          <w:rPr>
            <w:noProof/>
            <w:webHidden/>
          </w:rPr>
          <w:instrText xml:space="preserve"> PAGEREF _Toc165036355 \h </w:instrText>
        </w:r>
        <w:r w:rsidR="005B7317">
          <w:rPr>
            <w:noProof/>
            <w:webHidden/>
          </w:rPr>
        </w:r>
        <w:r w:rsidR="005B7317">
          <w:rPr>
            <w:noProof/>
            <w:webHidden/>
          </w:rPr>
          <w:fldChar w:fldCharType="separate"/>
        </w:r>
        <w:r w:rsidR="004E4285">
          <w:rPr>
            <w:noProof/>
            <w:webHidden/>
          </w:rPr>
          <w:t>64</w:t>
        </w:r>
        <w:r w:rsidR="005B7317">
          <w:rPr>
            <w:noProof/>
            <w:webHidden/>
          </w:rPr>
          <w:fldChar w:fldCharType="end"/>
        </w:r>
      </w:hyperlink>
    </w:p>
    <w:p w14:paraId="1EA52874" w14:textId="2A78ED0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6" w:history="1">
        <w:r w:rsidR="005B7317" w:rsidRPr="00342961">
          <w:rPr>
            <w:rStyle w:val="Hyperlink"/>
            <w:noProof/>
          </w:rPr>
          <w:t>Hình 5.26: Giao diện modal "Quick view"</w:t>
        </w:r>
        <w:r w:rsidR="005B7317">
          <w:rPr>
            <w:noProof/>
            <w:webHidden/>
          </w:rPr>
          <w:tab/>
        </w:r>
        <w:r w:rsidR="005B7317">
          <w:rPr>
            <w:noProof/>
            <w:webHidden/>
          </w:rPr>
          <w:fldChar w:fldCharType="begin"/>
        </w:r>
        <w:r w:rsidR="005B7317">
          <w:rPr>
            <w:noProof/>
            <w:webHidden/>
          </w:rPr>
          <w:instrText xml:space="preserve"> PAGEREF _Toc165036356 \h </w:instrText>
        </w:r>
        <w:r w:rsidR="005B7317">
          <w:rPr>
            <w:noProof/>
            <w:webHidden/>
          </w:rPr>
        </w:r>
        <w:r w:rsidR="005B7317">
          <w:rPr>
            <w:noProof/>
            <w:webHidden/>
          </w:rPr>
          <w:fldChar w:fldCharType="separate"/>
        </w:r>
        <w:r w:rsidR="004E4285">
          <w:rPr>
            <w:noProof/>
            <w:webHidden/>
          </w:rPr>
          <w:t>65</w:t>
        </w:r>
        <w:r w:rsidR="005B7317">
          <w:rPr>
            <w:noProof/>
            <w:webHidden/>
          </w:rPr>
          <w:fldChar w:fldCharType="end"/>
        </w:r>
      </w:hyperlink>
    </w:p>
    <w:p w14:paraId="410DAACE" w14:textId="7BDF350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7" w:history="1">
        <w:r w:rsidR="005B7317" w:rsidRPr="00342961">
          <w:rPr>
            <w:rStyle w:val="Hyperlink"/>
            <w:noProof/>
          </w:rPr>
          <w:t>Hình 5.27: Giao diện modal "Cart"</w:t>
        </w:r>
        <w:r w:rsidR="005B7317">
          <w:rPr>
            <w:noProof/>
            <w:webHidden/>
          </w:rPr>
          <w:tab/>
        </w:r>
        <w:r w:rsidR="005B7317">
          <w:rPr>
            <w:noProof/>
            <w:webHidden/>
          </w:rPr>
          <w:fldChar w:fldCharType="begin"/>
        </w:r>
        <w:r w:rsidR="005B7317">
          <w:rPr>
            <w:noProof/>
            <w:webHidden/>
          </w:rPr>
          <w:instrText xml:space="preserve"> PAGEREF _Toc165036357 \h </w:instrText>
        </w:r>
        <w:r w:rsidR="005B7317">
          <w:rPr>
            <w:noProof/>
            <w:webHidden/>
          </w:rPr>
        </w:r>
        <w:r w:rsidR="005B7317">
          <w:rPr>
            <w:noProof/>
            <w:webHidden/>
          </w:rPr>
          <w:fldChar w:fldCharType="separate"/>
        </w:r>
        <w:r w:rsidR="004E4285">
          <w:rPr>
            <w:noProof/>
            <w:webHidden/>
          </w:rPr>
          <w:t>65</w:t>
        </w:r>
        <w:r w:rsidR="005B7317">
          <w:rPr>
            <w:noProof/>
            <w:webHidden/>
          </w:rPr>
          <w:fldChar w:fldCharType="end"/>
        </w:r>
      </w:hyperlink>
    </w:p>
    <w:p w14:paraId="445E714F" w14:textId="3CACF6B6"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8" w:history="1">
        <w:r w:rsidR="005B7317" w:rsidRPr="00342961">
          <w:rPr>
            <w:rStyle w:val="Hyperlink"/>
            <w:noProof/>
          </w:rPr>
          <w:t>Hình 5.28: Giao diện trang "Personal" (1)</w:t>
        </w:r>
        <w:r w:rsidR="005B7317">
          <w:rPr>
            <w:noProof/>
            <w:webHidden/>
          </w:rPr>
          <w:tab/>
        </w:r>
        <w:r w:rsidR="005B7317">
          <w:rPr>
            <w:noProof/>
            <w:webHidden/>
          </w:rPr>
          <w:fldChar w:fldCharType="begin"/>
        </w:r>
        <w:r w:rsidR="005B7317">
          <w:rPr>
            <w:noProof/>
            <w:webHidden/>
          </w:rPr>
          <w:instrText xml:space="preserve"> PAGEREF _Toc165036358 \h </w:instrText>
        </w:r>
        <w:r w:rsidR="005B7317">
          <w:rPr>
            <w:noProof/>
            <w:webHidden/>
          </w:rPr>
        </w:r>
        <w:r w:rsidR="005B7317">
          <w:rPr>
            <w:noProof/>
            <w:webHidden/>
          </w:rPr>
          <w:fldChar w:fldCharType="separate"/>
        </w:r>
        <w:r w:rsidR="004E4285">
          <w:rPr>
            <w:noProof/>
            <w:webHidden/>
          </w:rPr>
          <w:t>66</w:t>
        </w:r>
        <w:r w:rsidR="005B7317">
          <w:rPr>
            <w:noProof/>
            <w:webHidden/>
          </w:rPr>
          <w:fldChar w:fldCharType="end"/>
        </w:r>
      </w:hyperlink>
    </w:p>
    <w:p w14:paraId="762DC0AF" w14:textId="4ACD289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9" w:history="1">
        <w:r w:rsidR="005B7317" w:rsidRPr="00342961">
          <w:rPr>
            <w:rStyle w:val="Hyperlink"/>
            <w:noProof/>
          </w:rPr>
          <w:t>Hình 5.29: Giao diện trang "Personal"(2)</w:t>
        </w:r>
        <w:r w:rsidR="005B7317">
          <w:rPr>
            <w:noProof/>
            <w:webHidden/>
          </w:rPr>
          <w:tab/>
        </w:r>
        <w:r w:rsidR="005B7317">
          <w:rPr>
            <w:noProof/>
            <w:webHidden/>
          </w:rPr>
          <w:fldChar w:fldCharType="begin"/>
        </w:r>
        <w:r w:rsidR="005B7317">
          <w:rPr>
            <w:noProof/>
            <w:webHidden/>
          </w:rPr>
          <w:instrText xml:space="preserve"> PAGEREF _Toc165036359 \h </w:instrText>
        </w:r>
        <w:r w:rsidR="005B7317">
          <w:rPr>
            <w:noProof/>
            <w:webHidden/>
          </w:rPr>
        </w:r>
        <w:r w:rsidR="005B7317">
          <w:rPr>
            <w:noProof/>
            <w:webHidden/>
          </w:rPr>
          <w:fldChar w:fldCharType="separate"/>
        </w:r>
        <w:r w:rsidR="004E4285">
          <w:rPr>
            <w:noProof/>
            <w:webHidden/>
          </w:rPr>
          <w:t>66</w:t>
        </w:r>
        <w:r w:rsidR="005B7317">
          <w:rPr>
            <w:noProof/>
            <w:webHidden/>
          </w:rPr>
          <w:fldChar w:fldCharType="end"/>
        </w:r>
      </w:hyperlink>
    </w:p>
    <w:p w14:paraId="5445E35F" w14:textId="2247A57F"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0" w:history="1">
        <w:r w:rsidR="005B7317" w:rsidRPr="00342961">
          <w:rPr>
            <w:rStyle w:val="Hyperlink"/>
            <w:noProof/>
          </w:rPr>
          <w:t>Hình 5.30: Giao diện trang "My cart"</w:t>
        </w:r>
        <w:r w:rsidR="005B7317">
          <w:rPr>
            <w:noProof/>
            <w:webHidden/>
          </w:rPr>
          <w:tab/>
        </w:r>
        <w:r w:rsidR="005B7317">
          <w:rPr>
            <w:noProof/>
            <w:webHidden/>
          </w:rPr>
          <w:fldChar w:fldCharType="begin"/>
        </w:r>
        <w:r w:rsidR="005B7317">
          <w:rPr>
            <w:noProof/>
            <w:webHidden/>
          </w:rPr>
          <w:instrText xml:space="preserve"> PAGEREF _Toc165036360 \h </w:instrText>
        </w:r>
        <w:r w:rsidR="005B7317">
          <w:rPr>
            <w:noProof/>
            <w:webHidden/>
          </w:rPr>
        </w:r>
        <w:r w:rsidR="005B7317">
          <w:rPr>
            <w:noProof/>
            <w:webHidden/>
          </w:rPr>
          <w:fldChar w:fldCharType="separate"/>
        </w:r>
        <w:r w:rsidR="004E4285">
          <w:rPr>
            <w:noProof/>
            <w:webHidden/>
          </w:rPr>
          <w:t>67</w:t>
        </w:r>
        <w:r w:rsidR="005B7317">
          <w:rPr>
            <w:noProof/>
            <w:webHidden/>
          </w:rPr>
          <w:fldChar w:fldCharType="end"/>
        </w:r>
      </w:hyperlink>
    </w:p>
    <w:p w14:paraId="18309FA3" w14:textId="1A8F3A6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1" w:history="1">
        <w:r w:rsidR="005B7317" w:rsidRPr="00342961">
          <w:rPr>
            <w:rStyle w:val="Hyperlink"/>
            <w:noProof/>
          </w:rPr>
          <w:t>Hình 5.31: Giao diện trang "Wish list"</w:t>
        </w:r>
        <w:r w:rsidR="005B7317">
          <w:rPr>
            <w:noProof/>
            <w:webHidden/>
          </w:rPr>
          <w:tab/>
        </w:r>
        <w:r w:rsidR="005B7317">
          <w:rPr>
            <w:noProof/>
            <w:webHidden/>
          </w:rPr>
          <w:fldChar w:fldCharType="begin"/>
        </w:r>
        <w:r w:rsidR="005B7317">
          <w:rPr>
            <w:noProof/>
            <w:webHidden/>
          </w:rPr>
          <w:instrText xml:space="preserve"> PAGEREF _Toc165036361 \h </w:instrText>
        </w:r>
        <w:r w:rsidR="005B7317">
          <w:rPr>
            <w:noProof/>
            <w:webHidden/>
          </w:rPr>
        </w:r>
        <w:r w:rsidR="005B7317">
          <w:rPr>
            <w:noProof/>
            <w:webHidden/>
          </w:rPr>
          <w:fldChar w:fldCharType="separate"/>
        </w:r>
        <w:r w:rsidR="004E4285">
          <w:rPr>
            <w:noProof/>
            <w:webHidden/>
          </w:rPr>
          <w:t>67</w:t>
        </w:r>
        <w:r w:rsidR="005B7317">
          <w:rPr>
            <w:noProof/>
            <w:webHidden/>
          </w:rPr>
          <w:fldChar w:fldCharType="end"/>
        </w:r>
      </w:hyperlink>
    </w:p>
    <w:p w14:paraId="1C68E7D0" w14:textId="66178E1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2" w:history="1">
        <w:r w:rsidR="005B7317" w:rsidRPr="00342961">
          <w:rPr>
            <w:rStyle w:val="Hyperlink"/>
            <w:noProof/>
          </w:rPr>
          <w:t>Hình 5.32: Giao diện trang "Check out"</w:t>
        </w:r>
        <w:r w:rsidR="005B7317">
          <w:rPr>
            <w:noProof/>
            <w:webHidden/>
          </w:rPr>
          <w:tab/>
        </w:r>
        <w:r w:rsidR="005B7317">
          <w:rPr>
            <w:noProof/>
            <w:webHidden/>
          </w:rPr>
          <w:fldChar w:fldCharType="begin"/>
        </w:r>
        <w:r w:rsidR="005B7317">
          <w:rPr>
            <w:noProof/>
            <w:webHidden/>
          </w:rPr>
          <w:instrText xml:space="preserve"> PAGEREF _Toc165036362 \h </w:instrText>
        </w:r>
        <w:r w:rsidR="005B7317">
          <w:rPr>
            <w:noProof/>
            <w:webHidden/>
          </w:rPr>
        </w:r>
        <w:r w:rsidR="005B7317">
          <w:rPr>
            <w:noProof/>
            <w:webHidden/>
          </w:rPr>
          <w:fldChar w:fldCharType="separate"/>
        </w:r>
        <w:r w:rsidR="004E4285">
          <w:rPr>
            <w:noProof/>
            <w:webHidden/>
          </w:rPr>
          <w:t>68</w:t>
        </w:r>
        <w:r w:rsidR="005B7317">
          <w:rPr>
            <w:noProof/>
            <w:webHidden/>
          </w:rPr>
          <w:fldChar w:fldCharType="end"/>
        </w:r>
      </w:hyperlink>
    </w:p>
    <w:p w14:paraId="7F91E7DB" w14:textId="7D70ED27"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3" w:history="1">
        <w:r w:rsidR="005B7317" w:rsidRPr="00342961">
          <w:rPr>
            <w:rStyle w:val="Hyperlink"/>
            <w:noProof/>
          </w:rPr>
          <w:t>Hình 5.33: Giao diện trang "Check out" khi thanh toán thành công</w:t>
        </w:r>
        <w:r w:rsidR="005B7317">
          <w:rPr>
            <w:noProof/>
            <w:webHidden/>
          </w:rPr>
          <w:tab/>
        </w:r>
        <w:r w:rsidR="005B7317">
          <w:rPr>
            <w:noProof/>
            <w:webHidden/>
          </w:rPr>
          <w:fldChar w:fldCharType="begin"/>
        </w:r>
        <w:r w:rsidR="005B7317">
          <w:rPr>
            <w:noProof/>
            <w:webHidden/>
          </w:rPr>
          <w:instrText xml:space="preserve"> PAGEREF _Toc165036363 \h </w:instrText>
        </w:r>
        <w:r w:rsidR="005B7317">
          <w:rPr>
            <w:noProof/>
            <w:webHidden/>
          </w:rPr>
        </w:r>
        <w:r w:rsidR="005B7317">
          <w:rPr>
            <w:noProof/>
            <w:webHidden/>
          </w:rPr>
          <w:fldChar w:fldCharType="separate"/>
        </w:r>
        <w:r w:rsidR="004E4285">
          <w:rPr>
            <w:noProof/>
            <w:webHidden/>
          </w:rPr>
          <w:t>68</w:t>
        </w:r>
        <w:r w:rsidR="005B7317">
          <w:rPr>
            <w:noProof/>
            <w:webHidden/>
          </w:rPr>
          <w:fldChar w:fldCharType="end"/>
        </w:r>
      </w:hyperlink>
    </w:p>
    <w:p w14:paraId="1B78BFD6" w14:textId="6DD46D9A"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4" w:history="1">
        <w:r w:rsidR="005B7317" w:rsidRPr="00342961">
          <w:rPr>
            <w:rStyle w:val="Hyperlink"/>
            <w:noProof/>
          </w:rPr>
          <w:t>Hình 5.34: Giao diện "Manage users"</w:t>
        </w:r>
        <w:r w:rsidR="005B7317">
          <w:rPr>
            <w:noProof/>
            <w:webHidden/>
          </w:rPr>
          <w:tab/>
        </w:r>
        <w:r w:rsidR="005B7317">
          <w:rPr>
            <w:noProof/>
            <w:webHidden/>
          </w:rPr>
          <w:fldChar w:fldCharType="begin"/>
        </w:r>
        <w:r w:rsidR="005B7317">
          <w:rPr>
            <w:noProof/>
            <w:webHidden/>
          </w:rPr>
          <w:instrText xml:space="preserve"> PAGEREF _Toc165036364 \h </w:instrText>
        </w:r>
        <w:r w:rsidR="005B7317">
          <w:rPr>
            <w:noProof/>
            <w:webHidden/>
          </w:rPr>
        </w:r>
        <w:r w:rsidR="005B7317">
          <w:rPr>
            <w:noProof/>
            <w:webHidden/>
          </w:rPr>
          <w:fldChar w:fldCharType="separate"/>
        </w:r>
        <w:r w:rsidR="004E4285">
          <w:rPr>
            <w:noProof/>
            <w:webHidden/>
          </w:rPr>
          <w:t>69</w:t>
        </w:r>
        <w:r w:rsidR="005B7317">
          <w:rPr>
            <w:noProof/>
            <w:webHidden/>
          </w:rPr>
          <w:fldChar w:fldCharType="end"/>
        </w:r>
      </w:hyperlink>
    </w:p>
    <w:p w14:paraId="02643137" w14:textId="33BEEFB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5" w:history="1">
        <w:r w:rsidR="005B7317" w:rsidRPr="00342961">
          <w:rPr>
            <w:rStyle w:val="Hyperlink"/>
            <w:noProof/>
          </w:rPr>
          <w:t>Hình 5.35: Giao diện "Manage users" khi chỉnh sửa user</w:t>
        </w:r>
        <w:r w:rsidR="005B7317">
          <w:rPr>
            <w:noProof/>
            <w:webHidden/>
          </w:rPr>
          <w:tab/>
        </w:r>
        <w:r w:rsidR="005B7317">
          <w:rPr>
            <w:noProof/>
            <w:webHidden/>
          </w:rPr>
          <w:fldChar w:fldCharType="begin"/>
        </w:r>
        <w:r w:rsidR="005B7317">
          <w:rPr>
            <w:noProof/>
            <w:webHidden/>
          </w:rPr>
          <w:instrText xml:space="preserve"> PAGEREF _Toc165036365 \h </w:instrText>
        </w:r>
        <w:r w:rsidR="005B7317">
          <w:rPr>
            <w:noProof/>
            <w:webHidden/>
          </w:rPr>
        </w:r>
        <w:r w:rsidR="005B7317">
          <w:rPr>
            <w:noProof/>
            <w:webHidden/>
          </w:rPr>
          <w:fldChar w:fldCharType="separate"/>
        </w:r>
        <w:r w:rsidR="004E4285">
          <w:rPr>
            <w:noProof/>
            <w:webHidden/>
          </w:rPr>
          <w:t>69</w:t>
        </w:r>
        <w:r w:rsidR="005B7317">
          <w:rPr>
            <w:noProof/>
            <w:webHidden/>
          </w:rPr>
          <w:fldChar w:fldCharType="end"/>
        </w:r>
      </w:hyperlink>
    </w:p>
    <w:p w14:paraId="58C0AE7F" w14:textId="39615939"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6" w:history="1">
        <w:r w:rsidR="005B7317" w:rsidRPr="00342961">
          <w:rPr>
            <w:rStyle w:val="Hyperlink"/>
            <w:noProof/>
          </w:rPr>
          <w:t>Hình 5.36: Giao diện "Manage users" khi xóa user</w:t>
        </w:r>
        <w:r w:rsidR="005B7317">
          <w:rPr>
            <w:noProof/>
            <w:webHidden/>
          </w:rPr>
          <w:tab/>
        </w:r>
        <w:r w:rsidR="005B7317">
          <w:rPr>
            <w:noProof/>
            <w:webHidden/>
          </w:rPr>
          <w:fldChar w:fldCharType="begin"/>
        </w:r>
        <w:r w:rsidR="005B7317">
          <w:rPr>
            <w:noProof/>
            <w:webHidden/>
          </w:rPr>
          <w:instrText xml:space="preserve"> PAGEREF _Toc165036366 \h </w:instrText>
        </w:r>
        <w:r w:rsidR="005B7317">
          <w:rPr>
            <w:noProof/>
            <w:webHidden/>
          </w:rPr>
        </w:r>
        <w:r w:rsidR="005B7317">
          <w:rPr>
            <w:noProof/>
            <w:webHidden/>
          </w:rPr>
          <w:fldChar w:fldCharType="separate"/>
        </w:r>
        <w:r w:rsidR="004E4285">
          <w:rPr>
            <w:noProof/>
            <w:webHidden/>
          </w:rPr>
          <w:t>70</w:t>
        </w:r>
        <w:r w:rsidR="005B7317">
          <w:rPr>
            <w:noProof/>
            <w:webHidden/>
          </w:rPr>
          <w:fldChar w:fldCharType="end"/>
        </w:r>
      </w:hyperlink>
    </w:p>
    <w:p w14:paraId="72F31BB9" w14:textId="73335266"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7" w:history="1">
        <w:r w:rsidR="005B7317" w:rsidRPr="00342961">
          <w:rPr>
            <w:rStyle w:val="Hyperlink"/>
            <w:noProof/>
          </w:rPr>
          <w:t>Hình 5.37: Giao diện "Create product" (1)</w:t>
        </w:r>
        <w:r w:rsidR="005B7317">
          <w:rPr>
            <w:noProof/>
            <w:webHidden/>
          </w:rPr>
          <w:tab/>
        </w:r>
        <w:r w:rsidR="005B7317">
          <w:rPr>
            <w:noProof/>
            <w:webHidden/>
          </w:rPr>
          <w:fldChar w:fldCharType="begin"/>
        </w:r>
        <w:r w:rsidR="005B7317">
          <w:rPr>
            <w:noProof/>
            <w:webHidden/>
          </w:rPr>
          <w:instrText xml:space="preserve"> PAGEREF _Toc165036367 \h </w:instrText>
        </w:r>
        <w:r w:rsidR="005B7317">
          <w:rPr>
            <w:noProof/>
            <w:webHidden/>
          </w:rPr>
        </w:r>
        <w:r w:rsidR="005B7317">
          <w:rPr>
            <w:noProof/>
            <w:webHidden/>
          </w:rPr>
          <w:fldChar w:fldCharType="separate"/>
        </w:r>
        <w:r w:rsidR="004E4285">
          <w:rPr>
            <w:noProof/>
            <w:webHidden/>
          </w:rPr>
          <w:t>70</w:t>
        </w:r>
        <w:r w:rsidR="005B7317">
          <w:rPr>
            <w:noProof/>
            <w:webHidden/>
          </w:rPr>
          <w:fldChar w:fldCharType="end"/>
        </w:r>
      </w:hyperlink>
    </w:p>
    <w:p w14:paraId="737B7407" w14:textId="28B2E336"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8" w:history="1">
        <w:r w:rsidR="005B7317" w:rsidRPr="00342961">
          <w:rPr>
            <w:rStyle w:val="Hyperlink"/>
            <w:noProof/>
          </w:rPr>
          <w:t>Hình 5.38: Giao diện "Create product" (2)</w:t>
        </w:r>
        <w:r w:rsidR="005B7317">
          <w:rPr>
            <w:noProof/>
            <w:webHidden/>
          </w:rPr>
          <w:tab/>
        </w:r>
        <w:r w:rsidR="005B7317">
          <w:rPr>
            <w:noProof/>
            <w:webHidden/>
          </w:rPr>
          <w:fldChar w:fldCharType="begin"/>
        </w:r>
        <w:r w:rsidR="005B7317">
          <w:rPr>
            <w:noProof/>
            <w:webHidden/>
          </w:rPr>
          <w:instrText xml:space="preserve"> PAGEREF _Toc165036368 \h </w:instrText>
        </w:r>
        <w:r w:rsidR="005B7317">
          <w:rPr>
            <w:noProof/>
            <w:webHidden/>
          </w:rPr>
        </w:r>
        <w:r w:rsidR="005B7317">
          <w:rPr>
            <w:noProof/>
            <w:webHidden/>
          </w:rPr>
          <w:fldChar w:fldCharType="separate"/>
        </w:r>
        <w:r w:rsidR="004E4285">
          <w:rPr>
            <w:noProof/>
            <w:webHidden/>
          </w:rPr>
          <w:t>71</w:t>
        </w:r>
        <w:r w:rsidR="005B7317">
          <w:rPr>
            <w:noProof/>
            <w:webHidden/>
          </w:rPr>
          <w:fldChar w:fldCharType="end"/>
        </w:r>
      </w:hyperlink>
    </w:p>
    <w:p w14:paraId="621F1911" w14:textId="6C43F37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9" w:history="1">
        <w:r w:rsidR="005B7317" w:rsidRPr="00342961">
          <w:rPr>
            <w:rStyle w:val="Hyperlink"/>
            <w:noProof/>
          </w:rPr>
          <w:t>Hình 5.39: Giao diện "Manage products"</w:t>
        </w:r>
        <w:r w:rsidR="005B7317">
          <w:rPr>
            <w:noProof/>
            <w:webHidden/>
          </w:rPr>
          <w:tab/>
        </w:r>
        <w:r w:rsidR="005B7317">
          <w:rPr>
            <w:noProof/>
            <w:webHidden/>
          </w:rPr>
          <w:fldChar w:fldCharType="begin"/>
        </w:r>
        <w:r w:rsidR="005B7317">
          <w:rPr>
            <w:noProof/>
            <w:webHidden/>
          </w:rPr>
          <w:instrText xml:space="preserve"> PAGEREF _Toc165036369 \h </w:instrText>
        </w:r>
        <w:r w:rsidR="005B7317">
          <w:rPr>
            <w:noProof/>
            <w:webHidden/>
          </w:rPr>
        </w:r>
        <w:r w:rsidR="005B7317">
          <w:rPr>
            <w:noProof/>
            <w:webHidden/>
          </w:rPr>
          <w:fldChar w:fldCharType="separate"/>
        </w:r>
        <w:r w:rsidR="004E4285">
          <w:rPr>
            <w:noProof/>
            <w:webHidden/>
          </w:rPr>
          <w:t>71</w:t>
        </w:r>
        <w:r w:rsidR="005B7317">
          <w:rPr>
            <w:noProof/>
            <w:webHidden/>
          </w:rPr>
          <w:fldChar w:fldCharType="end"/>
        </w:r>
      </w:hyperlink>
    </w:p>
    <w:p w14:paraId="5E118A00" w14:textId="6478309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0" w:history="1">
        <w:r w:rsidR="005B7317" w:rsidRPr="00342961">
          <w:rPr>
            <w:rStyle w:val="Hyperlink"/>
            <w:noProof/>
          </w:rPr>
          <w:t>Hình 5.40: Giao diện "Manage products” khi sửa sản phẩm</w:t>
        </w:r>
        <w:r w:rsidR="005B7317">
          <w:rPr>
            <w:noProof/>
            <w:webHidden/>
          </w:rPr>
          <w:tab/>
        </w:r>
        <w:r w:rsidR="005B7317">
          <w:rPr>
            <w:noProof/>
            <w:webHidden/>
          </w:rPr>
          <w:fldChar w:fldCharType="begin"/>
        </w:r>
        <w:r w:rsidR="005B7317">
          <w:rPr>
            <w:noProof/>
            <w:webHidden/>
          </w:rPr>
          <w:instrText xml:space="preserve"> PAGEREF _Toc165036370 \h </w:instrText>
        </w:r>
        <w:r w:rsidR="005B7317">
          <w:rPr>
            <w:noProof/>
            <w:webHidden/>
          </w:rPr>
        </w:r>
        <w:r w:rsidR="005B7317">
          <w:rPr>
            <w:noProof/>
            <w:webHidden/>
          </w:rPr>
          <w:fldChar w:fldCharType="separate"/>
        </w:r>
        <w:r w:rsidR="004E4285">
          <w:rPr>
            <w:noProof/>
            <w:webHidden/>
          </w:rPr>
          <w:t>72</w:t>
        </w:r>
        <w:r w:rsidR="005B7317">
          <w:rPr>
            <w:noProof/>
            <w:webHidden/>
          </w:rPr>
          <w:fldChar w:fldCharType="end"/>
        </w:r>
      </w:hyperlink>
    </w:p>
    <w:p w14:paraId="61E80042" w14:textId="15E0BC10"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1" w:history="1">
        <w:r w:rsidR="005B7317" w:rsidRPr="00342961">
          <w:rPr>
            <w:rStyle w:val="Hyperlink"/>
            <w:noProof/>
          </w:rPr>
          <w:t>Hình 5.41: Giao diện “Manage products” khi thêm phiên bản cho sản phẩm</w:t>
        </w:r>
        <w:r w:rsidR="005B7317">
          <w:rPr>
            <w:noProof/>
            <w:webHidden/>
          </w:rPr>
          <w:tab/>
        </w:r>
        <w:r w:rsidR="005B7317">
          <w:rPr>
            <w:noProof/>
            <w:webHidden/>
          </w:rPr>
          <w:fldChar w:fldCharType="begin"/>
        </w:r>
        <w:r w:rsidR="005B7317">
          <w:rPr>
            <w:noProof/>
            <w:webHidden/>
          </w:rPr>
          <w:instrText xml:space="preserve"> PAGEREF _Toc165036371 \h </w:instrText>
        </w:r>
        <w:r w:rsidR="005B7317">
          <w:rPr>
            <w:noProof/>
            <w:webHidden/>
          </w:rPr>
        </w:r>
        <w:r w:rsidR="005B7317">
          <w:rPr>
            <w:noProof/>
            <w:webHidden/>
          </w:rPr>
          <w:fldChar w:fldCharType="separate"/>
        </w:r>
        <w:r w:rsidR="004E4285">
          <w:rPr>
            <w:noProof/>
            <w:webHidden/>
          </w:rPr>
          <w:t>72</w:t>
        </w:r>
        <w:r w:rsidR="005B7317">
          <w:rPr>
            <w:noProof/>
            <w:webHidden/>
          </w:rPr>
          <w:fldChar w:fldCharType="end"/>
        </w:r>
      </w:hyperlink>
    </w:p>
    <w:p w14:paraId="1C5ED126" w14:textId="0C697873"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2" w:history="1">
        <w:r w:rsidR="005B7317" w:rsidRPr="00342961">
          <w:rPr>
            <w:rStyle w:val="Hyperlink"/>
            <w:noProof/>
          </w:rPr>
          <w:t>Hình 5.42: Giao diện "Manage products" khi xóa sản phẩm</w:t>
        </w:r>
        <w:r w:rsidR="005B7317">
          <w:rPr>
            <w:noProof/>
            <w:webHidden/>
          </w:rPr>
          <w:tab/>
        </w:r>
        <w:r w:rsidR="005B7317">
          <w:rPr>
            <w:noProof/>
            <w:webHidden/>
          </w:rPr>
          <w:fldChar w:fldCharType="begin"/>
        </w:r>
        <w:r w:rsidR="005B7317">
          <w:rPr>
            <w:noProof/>
            <w:webHidden/>
          </w:rPr>
          <w:instrText xml:space="preserve"> PAGEREF _Toc165036372 \h </w:instrText>
        </w:r>
        <w:r w:rsidR="005B7317">
          <w:rPr>
            <w:noProof/>
            <w:webHidden/>
          </w:rPr>
        </w:r>
        <w:r w:rsidR="005B7317">
          <w:rPr>
            <w:noProof/>
            <w:webHidden/>
          </w:rPr>
          <w:fldChar w:fldCharType="separate"/>
        </w:r>
        <w:r w:rsidR="004E4285">
          <w:rPr>
            <w:noProof/>
            <w:webHidden/>
          </w:rPr>
          <w:t>73</w:t>
        </w:r>
        <w:r w:rsidR="005B7317">
          <w:rPr>
            <w:noProof/>
            <w:webHidden/>
          </w:rPr>
          <w:fldChar w:fldCharType="end"/>
        </w:r>
      </w:hyperlink>
    </w:p>
    <w:p w14:paraId="2A117394" w14:textId="7C8A6B3A" w:rsidR="00322E45" w:rsidRPr="00A90324" w:rsidRDefault="00A90324" w:rsidP="00322E45">
      <w:pPr>
        <w:ind w:firstLine="0"/>
        <w:rPr>
          <w:rFonts w:cs="Times New Roman"/>
          <w:szCs w:val="26"/>
        </w:rPr>
      </w:pPr>
      <w:r>
        <w:rPr>
          <w:rFonts w:cs="Times New Roman"/>
          <w:szCs w:val="26"/>
        </w:rPr>
        <w:fldChar w:fldCharType="end"/>
      </w:r>
    </w:p>
    <w:p w14:paraId="7A8BB726" w14:textId="77777777" w:rsidR="00322E45" w:rsidRPr="003C25C4" w:rsidRDefault="00322E45" w:rsidP="00322E45">
      <w:pPr>
        <w:ind w:left="720" w:hanging="720"/>
        <w:rPr>
          <w:rFonts w:cs="Times New Roman"/>
          <w:szCs w:val="26"/>
          <w:lang w:val="vi-VN"/>
        </w:rPr>
      </w:pPr>
      <w:r>
        <w:rPr>
          <w:rFonts w:cs="Times New Roman"/>
          <w:szCs w:val="26"/>
          <w:lang w:val="vi-VN"/>
        </w:rPr>
        <w:br w:type="page"/>
      </w:r>
    </w:p>
    <w:p w14:paraId="5CFE2A75" w14:textId="77777777" w:rsidR="00322E45" w:rsidRPr="003C25C4" w:rsidRDefault="00322E45" w:rsidP="00322E45">
      <w:pPr>
        <w:pStyle w:val="Heading1"/>
        <w:numPr>
          <w:ilvl w:val="0"/>
          <w:numId w:val="0"/>
        </w:numPr>
        <w:ind w:left="360" w:hanging="360"/>
        <w:rPr>
          <w:lang w:val="vi-VN"/>
        </w:rPr>
      </w:pPr>
      <w:bookmarkStart w:id="8" w:name="_Toc172370161"/>
      <w:r>
        <w:rPr>
          <w:lang w:val="vi-VN"/>
        </w:rPr>
        <w:lastRenderedPageBreak/>
        <w:t xml:space="preserve">DANH </w:t>
      </w:r>
      <w:r w:rsidRPr="003C25C4">
        <w:rPr>
          <w:lang w:val="vi-VN"/>
        </w:rPr>
        <w:t>MỤC BẢNG</w:t>
      </w:r>
      <w:bookmarkEnd w:id="8"/>
    </w:p>
    <w:p w14:paraId="6587AE25" w14:textId="0DA639F5" w:rsidR="005B7317" w:rsidRDefault="006E5E0C">
      <w:pPr>
        <w:pStyle w:val="TableofFigures"/>
        <w:tabs>
          <w:tab w:val="right" w:leader="dot" w:pos="9088"/>
        </w:tabs>
        <w:rPr>
          <w:rFonts w:asciiTheme="minorHAnsi" w:eastAsiaTheme="minorEastAsia" w:hAnsiTheme="minorHAnsi"/>
          <w:noProof/>
          <w:kern w:val="2"/>
          <w:sz w:val="24"/>
          <w:szCs w:val="24"/>
          <w14:ligatures w14:val="standardContextual"/>
        </w:rPr>
      </w:pPr>
      <w:r>
        <w:rPr>
          <w:rFonts w:cs="Times New Roman"/>
          <w:color w:val="000000" w:themeColor="text1"/>
          <w:szCs w:val="26"/>
          <w:lang w:val="vi-VN"/>
        </w:rPr>
        <w:fldChar w:fldCharType="begin"/>
      </w:r>
      <w:r>
        <w:rPr>
          <w:rFonts w:cs="Times New Roman"/>
          <w:color w:val="000000" w:themeColor="text1"/>
          <w:szCs w:val="26"/>
          <w:lang w:val="vi-VN"/>
        </w:rPr>
        <w:instrText xml:space="preserve"> TOC \h \z \c "Bảng" </w:instrText>
      </w:r>
      <w:r>
        <w:rPr>
          <w:rFonts w:cs="Times New Roman"/>
          <w:color w:val="000000" w:themeColor="text1"/>
          <w:szCs w:val="26"/>
          <w:lang w:val="vi-VN"/>
        </w:rPr>
        <w:fldChar w:fldCharType="separate"/>
      </w:r>
      <w:hyperlink w:anchor="_Toc165036373" w:history="1">
        <w:r w:rsidR="005B7317" w:rsidRPr="00673D88">
          <w:rPr>
            <w:rStyle w:val="Hyperlink"/>
            <w:noProof/>
          </w:rPr>
          <w:t>Bảng 2: Danh sách các actor</w:t>
        </w:r>
        <w:r w:rsidR="005B7317">
          <w:rPr>
            <w:noProof/>
            <w:webHidden/>
          </w:rPr>
          <w:tab/>
        </w:r>
        <w:r w:rsidR="005B7317">
          <w:rPr>
            <w:noProof/>
            <w:webHidden/>
          </w:rPr>
          <w:fldChar w:fldCharType="begin"/>
        </w:r>
        <w:r w:rsidR="005B7317">
          <w:rPr>
            <w:noProof/>
            <w:webHidden/>
          </w:rPr>
          <w:instrText xml:space="preserve"> PAGEREF _Toc165036373 \h </w:instrText>
        </w:r>
        <w:r w:rsidR="005B7317">
          <w:rPr>
            <w:noProof/>
            <w:webHidden/>
          </w:rPr>
        </w:r>
        <w:r w:rsidR="005B7317">
          <w:rPr>
            <w:noProof/>
            <w:webHidden/>
          </w:rPr>
          <w:fldChar w:fldCharType="separate"/>
        </w:r>
        <w:r w:rsidR="004E4285">
          <w:rPr>
            <w:noProof/>
            <w:webHidden/>
          </w:rPr>
          <w:t>31</w:t>
        </w:r>
        <w:r w:rsidR="005B7317">
          <w:rPr>
            <w:noProof/>
            <w:webHidden/>
          </w:rPr>
          <w:fldChar w:fldCharType="end"/>
        </w:r>
      </w:hyperlink>
    </w:p>
    <w:p w14:paraId="21309E0E" w14:textId="4929FA90"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4" w:history="1">
        <w:r w:rsidR="005B7317" w:rsidRPr="00673D88">
          <w:rPr>
            <w:rStyle w:val="Hyperlink"/>
            <w:noProof/>
          </w:rPr>
          <w:t>Bảng 3: Danh sách các use case</w:t>
        </w:r>
        <w:r w:rsidR="005B7317">
          <w:rPr>
            <w:noProof/>
            <w:webHidden/>
          </w:rPr>
          <w:tab/>
        </w:r>
        <w:r w:rsidR="005B7317">
          <w:rPr>
            <w:noProof/>
            <w:webHidden/>
          </w:rPr>
          <w:fldChar w:fldCharType="begin"/>
        </w:r>
        <w:r w:rsidR="005B7317">
          <w:rPr>
            <w:noProof/>
            <w:webHidden/>
          </w:rPr>
          <w:instrText xml:space="preserve"> PAGEREF _Toc165036374 \h </w:instrText>
        </w:r>
        <w:r w:rsidR="005B7317">
          <w:rPr>
            <w:noProof/>
            <w:webHidden/>
          </w:rPr>
        </w:r>
        <w:r w:rsidR="005B7317">
          <w:rPr>
            <w:noProof/>
            <w:webHidden/>
          </w:rPr>
          <w:fldChar w:fldCharType="separate"/>
        </w:r>
        <w:r w:rsidR="004E4285">
          <w:rPr>
            <w:noProof/>
            <w:webHidden/>
          </w:rPr>
          <w:t>32</w:t>
        </w:r>
        <w:r w:rsidR="005B7317">
          <w:rPr>
            <w:noProof/>
            <w:webHidden/>
          </w:rPr>
          <w:fldChar w:fldCharType="end"/>
        </w:r>
      </w:hyperlink>
    </w:p>
    <w:p w14:paraId="612C460B" w14:textId="069E3ECB"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5" w:history="1">
        <w:r w:rsidR="005B7317" w:rsidRPr="00673D88">
          <w:rPr>
            <w:rStyle w:val="Hyperlink"/>
            <w:noProof/>
          </w:rPr>
          <w:t>Bảng 4: Mô tả use case đăng kí</w:t>
        </w:r>
        <w:r w:rsidR="005B7317">
          <w:rPr>
            <w:noProof/>
            <w:webHidden/>
          </w:rPr>
          <w:tab/>
        </w:r>
        <w:r w:rsidR="005B7317">
          <w:rPr>
            <w:noProof/>
            <w:webHidden/>
          </w:rPr>
          <w:fldChar w:fldCharType="begin"/>
        </w:r>
        <w:r w:rsidR="005B7317">
          <w:rPr>
            <w:noProof/>
            <w:webHidden/>
          </w:rPr>
          <w:instrText xml:space="preserve"> PAGEREF _Toc165036375 \h </w:instrText>
        </w:r>
        <w:r w:rsidR="005B7317">
          <w:rPr>
            <w:noProof/>
            <w:webHidden/>
          </w:rPr>
        </w:r>
        <w:r w:rsidR="005B7317">
          <w:rPr>
            <w:noProof/>
            <w:webHidden/>
          </w:rPr>
          <w:fldChar w:fldCharType="separate"/>
        </w:r>
        <w:r w:rsidR="004E4285">
          <w:rPr>
            <w:noProof/>
            <w:webHidden/>
          </w:rPr>
          <w:t>33</w:t>
        </w:r>
        <w:r w:rsidR="005B7317">
          <w:rPr>
            <w:noProof/>
            <w:webHidden/>
          </w:rPr>
          <w:fldChar w:fldCharType="end"/>
        </w:r>
      </w:hyperlink>
    </w:p>
    <w:p w14:paraId="7A87EE5B" w14:textId="2A9D3384"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6" w:history="1">
        <w:r w:rsidR="005B7317" w:rsidRPr="00673D88">
          <w:rPr>
            <w:rStyle w:val="Hyperlink"/>
            <w:noProof/>
          </w:rPr>
          <w:t>Bảng 5: Mô tả use case đăng nhập</w:t>
        </w:r>
        <w:r w:rsidR="005B7317">
          <w:rPr>
            <w:noProof/>
            <w:webHidden/>
          </w:rPr>
          <w:tab/>
        </w:r>
        <w:r w:rsidR="005B7317">
          <w:rPr>
            <w:noProof/>
            <w:webHidden/>
          </w:rPr>
          <w:fldChar w:fldCharType="begin"/>
        </w:r>
        <w:r w:rsidR="005B7317">
          <w:rPr>
            <w:noProof/>
            <w:webHidden/>
          </w:rPr>
          <w:instrText xml:space="preserve"> PAGEREF _Toc165036376 \h </w:instrText>
        </w:r>
        <w:r w:rsidR="005B7317">
          <w:rPr>
            <w:noProof/>
            <w:webHidden/>
          </w:rPr>
        </w:r>
        <w:r w:rsidR="005B7317">
          <w:rPr>
            <w:noProof/>
            <w:webHidden/>
          </w:rPr>
          <w:fldChar w:fldCharType="separate"/>
        </w:r>
        <w:r w:rsidR="004E4285">
          <w:rPr>
            <w:noProof/>
            <w:webHidden/>
          </w:rPr>
          <w:t>34</w:t>
        </w:r>
        <w:r w:rsidR="005B7317">
          <w:rPr>
            <w:noProof/>
            <w:webHidden/>
          </w:rPr>
          <w:fldChar w:fldCharType="end"/>
        </w:r>
      </w:hyperlink>
    </w:p>
    <w:p w14:paraId="4BD01B82" w14:textId="5C2B6602"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7" w:history="1">
        <w:r w:rsidR="005B7317" w:rsidRPr="00673D88">
          <w:rPr>
            <w:rStyle w:val="Hyperlink"/>
            <w:noProof/>
          </w:rPr>
          <w:t>Bảng 6: Mô tả use case đăng xuất</w:t>
        </w:r>
        <w:r w:rsidR="005B7317">
          <w:rPr>
            <w:noProof/>
            <w:webHidden/>
          </w:rPr>
          <w:tab/>
        </w:r>
        <w:r w:rsidR="005B7317">
          <w:rPr>
            <w:noProof/>
            <w:webHidden/>
          </w:rPr>
          <w:fldChar w:fldCharType="begin"/>
        </w:r>
        <w:r w:rsidR="005B7317">
          <w:rPr>
            <w:noProof/>
            <w:webHidden/>
          </w:rPr>
          <w:instrText xml:space="preserve"> PAGEREF _Toc165036377 \h </w:instrText>
        </w:r>
        <w:r w:rsidR="005B7317">
          <w:rPr>
            <w:noProof/>
            <w:webHidden/>
          </w:rPr>
        </w:r>
        <w:r w:rsidR="005B7317">
          <w:rPr>
            <w:noProof/>
            <w:webHidden/>
          </w:rPr>
          <w:fldChar w:fldCharType="separate"/>
        </w:r>
        <w:r w:rsidR="004E4285">
          <w:rPr>
            <w:noProof/>
            <w:webHidden/>
          </w:rPr>
          <w:t>35</w:t>
        </w:r>
        <w:r w:rsidR="005B7317">
          <w:rPr>
            <w:noProof/>
            <w:webHidden/>
          </w:rPr>
          <w:fldChar w:fldCharType="end"/>
        </w:r>
      </w:hyperlink>
    </w:p>
    <w:p w14:paraId="09BC2D36" w14:textId="654A6C35"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8" w:history="1">
        <w:r w:rsidR="005B7317" w:rsidRPr="00673D88">
          <w:rPr>
            <w:rStyle w:val="Hyperlink"/>
            <w:noProof/>
          </w:rPr>
          <w:t>Bảng 7: Mô tả use case quên mật khẩu</w:t>
        </w:r>
        <w:r w:rsidR="005B7317">
          <w:rPr>
            <w:noProof/>
            <w:webHidden/>
          </w:rPr>
          <w:tab/>
        </w:r>
        <w:r w:rsidR="005B7317">
          <w:rPr>
            <w:noProof/>
            <w:webHidden/>
          </w:rPr>
          <w:fldChar w:fldCharType="begin"/>
        </w:r>
        <w:r w:rsidR="005B7317">
          <w:rPr>
            <w:noProof/>
            <w:webHidden/>
          </w:rPr>
          <w:instrText xml:space="preserve"> PAGEREF _Toc165036378 \h </w:instrText>
        </w:r>
        <w:r w:rsidR="005B7317">
          <w:rPr>
            <w:noProof/>
            <w:webHidden/>
          </w:rPr>
        </w:r>
        <w:r w:rsidR="005B7317">
          <w:rPr>
            <w:noProof/>
            <w:webHidden/>
          </w:rPr>
          <w:fldChar w:fldCharType="separate"/>
        </w:r>
        <w:r w:rsidR="004E4285">
          <w:rPr>
            <w:noProof/>
            <w:webHidden/>
          </w:rPr>
          <w:t>36</w:t>
        </w:r>
        <w:r w:rsidR="005B7317">
          <w:rPr>
            <w:noProof/>
            <w:webHidden/>
          </w:rPr>
          <w:fldChar w:fldCharType="end"/>
        </w:r>
      </w:hyperlink>
    </w:p>
    <w:p w14:paraId="131F2213" w14:textId="181590EC"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9" w:history="1">
        <w:r w:rsidR="005B7317" w:rsidRPr="00673D88">
          <w:rPr>
            <w:rStyle w:val="Hyperlink"/>
            <w:noProof/>
          </w:rPr>
          <w:t>Bảng 8: Mô tả use case xem sản phẩm</w:t>
        </w:r>
        <w:r w:rsidR="005B7317">
          <w:rPr>
            <w:noProof/>
            <w:webHidden/>
          </w:rPr>
          <w:tab/>
        </w:r>
        <w:r w:rsidR="005B7317">
          <w:rPr>
            <w:noProof/>
            <w:webHidden/>
          </w:rPr>
          <w:fldChar w:fldCharType="begin"/>
        </w:r>
        <w:r w:rsidR="005B7317">
          <w:rPr>
            <w:noProof/>
            <w:webHidden/>
          </w:rPr>
          <w:instrText xml:space="preserve"> PAGEREF _Toc165036379 \h </w:instrText>
        </w:r>
        <w:r w:rsidR="005B7317">
          <w:rPr>
            <w:noProof/>
            <w:webHidden/>
          </w:rPr>
        </w:r>
        <w:r w:rsidR="005B7317">
          <w:rPr>
            <w:noProof/>
            <w:webHidden/>
          </w:rPr>
          <w:fldChar w:fldCharType="separate"/>
        </w:r>
        <w:r w:rsidR="004E4285">
          <w:rPr>
            <w:noProof/>
            <w:webHidden/>
          </w:rPr>
          <w:t>37</w:t>
        </w:r>
        <w:r w:rsidR="005B7317">
          <w:rPr>
            <w:noProof/>
            <w:webHidden/>
          </w:rPr>
          <w:fldChar w:fldCharType="end"/>
        </w:r>
      </w:hyperlink>
    </w:p>
    <w:p w14:paraId="2C6AE1E2" w14:textId="664E783F"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0" w:history="1">
        <w:r w:rsidR="005B7317" w:rsidRPr="00673D88">
          <w:rPr>
            <w:rStyle w:val="Hyperlink"/>
            <w:noProof/>
          </w:rPr>
          <w:t>Bảng 9: Mô tả use case xem nhanh sản phẩm</w:t>
        </w:r>
        <w:r w:rsidR="005B7317">
          <w:rPr>
            <w:noProof/>
            <w:webHidden/>
          </w:rPr>
          <w:tab/>
        </w:r>
        <w:r w:rsidR="005B7317">
          <w:rPr>
            <w:noProof/>
            <w:webHidden/>
          </w:rPr>
          <w:fldChar w:fldCharType="begin"/>
        </w:r>
        <w:r w:rsidR="005B7317">
          <w:rPr>
            <w:noProof/>
            <w:webHidden/>
          </w:rPr>
          <w:instrText xml:space="preserve"> PAGEREF _Toc165036380 \h </w:instrText>
        </w:r>
        <w:r w:rsidR="005B7317">
          <w:rPr>
            <w:noProof/>
            <w:webHidden/>
          </w:rPr>
        </w:r>
        <w:r w:rsidR="005B7317">
          <w:rPr>
            <w:noProof/>
            <w:webHidden/>
          </w:rPr>
          <w:fldChar w:fldCharType="separate"/>
        </w:r>
        <w:r w:rsidR="004E4285">
          <w:rPr>
            <w:noProof/>
            <w:webHidden/>
          </w:rPr>
          <w:t>38</w:t>
        </w:r>
        <w:r w:rsidR="005B7317">
          <w:rPr>
            <w:noProof/>
            <w:webHidden/>
          </w:rPr>
          <w:fldChar w:fldCharType="end"/>
        </w:r>
      </w:hyperlink>
    </w:p>
    <w:p w14:paraId="1B6870AC" w14:textId="0FBBD9D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1" w:history="1">
        <w:r w:rsidR="005B7317" w:rsidRPr="00673D88">
          <w:rPr>
            <w:rStyle w:val="Hyperlink"/>
            <w:noProof/>
          </w:rPr>
          <w:t>Bảng 10: Mô tả use case thêm xóa sản phẩm khỏi giỏ hàng</w:t>
        </w:r>
        <w:r w:rsidR="005B7317">
          <w:rPr>
            <w:noProof/>
            <w:webHidden/>
          </w:rPr>
          <w:tab/>
        </w:r>
        <w:r w:rsidR="005B7317">
          <w:rPr>
            <w:noProof/>
            <w:webHidden/>
          </w:rPr>
          <w:fldChar w:fldCharType="begin"/>
        </w:r>
        <w:r w:rsidR="005B7317">
          <w:rPr>
            <w:noProof/>
            <w:webHidden/>
          </w:rPr>
          <w:instrText xml:space="preserve"> PAGEREF _Toc165036381 \h </w:instrText>
        </w:r>
        <w:r w:rsidR="005B7317">
          <w:rPr>
            <w:noProof/>
            <w:webHidden/>
          </w:rPr>
        </w:r>
        <w:r w:rsidR="005B7317">
          <w:rPr>
            <w:noProof/>
            <w:webHidden/>
          </w:rPr>
          <w:fldChar w:fldCharType="separate"/>
        </w:r>
        <w:r w:rsidR="004E4285">
          <w:rPr>
            <w:noProof/>
            <w:webHidden/>
          </w:rPr>
          <w:t>38</w:t>
        </w:r>
        <w:r w:rsidR="005B7317">
          <w:rPr>
            <w:noProof/>
            <w:webHidden/>
          </w:rPr>
          <w:fldChar w:fldCharType="end"/>
        </w:r>
      </w:hyperlink>
    </w:p>
    <w:p w14:paraId="10B73A99" w14:textId="1B83A6B1"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2" w:history="1">
        <w:r w:rsidR="005B7317" w:rsidRPr="00673D88">
          <w:rPr>
            <w:rStyle w:val="Hyperlink"/>
            <w:noProof/>
          </w:rPr>
          <w:t>Bảng 11: Mô tả use case lọc sản phẩm</w:t>
        </w:r>
        <w:r w:rsidR="005B7317">
          <w:rPr>
            <w:noProof/>
            <w:webHidden/>
          </w:rPr>
          <w:tab/>
        </w:r>
        <w:r w:rsidR="005B7317">
          <w:rPr>
            <w:noProof/>
            <w:webHidden/>
          </w:rPr>
          <w:fldChar w:fldCharType="begin"/>
        </w:r>
        <w:r w:rsidR="005B7317">
          <w:rPr>
            <w:noProof/>
            <w:webHidden/>
          </w:rPr>
          <w:instrText xml:space="preserve"> PAGEREF _Toc165036382 \h </w:instrText>
        </w:r>
        <w:r w:rsidR="005B7317">
          <w:rPr>
            <w:noProof/>
            <w:webHidden/>
          </w:rPr>
        </w:r>
        <w:r w:rsidR="005B7317">
          <w:rPr>
            <w:noProof/>
            <w:webHidden/>
          </w:rPr>
          <w:fldChar w:fldCharType="separate"/>
        </w:r>
        <w:r w:rsidR="004E4285">
          <w:rPr>
            <w:noProof/>
            <w:webHidden/>
          </w:rPr>
          <w:t>39</w:t>
        </w:r>
        <w:r w:rsidR="005B7317">
          <w:rPr>
            <w:noProof/>
            <w:webHidden/>
          </w:rPr>
          <w:fldChar w:fldCharType="end"/>
        </w:r>
      </w:hyperlink>
    </w:p>
    <w:p w14:paraId="604FB754" w14:textId="740D4975"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3" w:history="1">
        <w:r w:rsidR="005B7317" w:rsidRPr="00673D88">
          <w:rPr>
            <w:rStyle w:val="Hyperlink"/>
            <w:noProof/>
          </w:rPr>
          <w:t>Bảng 12: Mô tả use case sắp xếp sản phẩm</w:t>
        </w:r>
        <w:r w:rsidR="005B7317">
          <w:rPr>
            <w:noProof/>
            <w:webHidden/>
          </w:rPr>
          <w:tab/>
        </w:r>
        <w:r w:rsidR="005B7317">
          <w:rPr>
            <w:noProof/>
            <w:webHidden/>
          </w:rPr>
          <w:fldChar w:fldCharType="begin"/>
        </w:r>
        <w:r w:rsidR="005B7317">
          <w:rPr>
            <w:noProof/>
            <w:webHidden/>
          </w:rPr>
          <w:instrText xml:space="preserve"> PAGEREF _Toc165036383 \h </w:instrText>
        </w:r>
        <w:r w:rsidR="005B7317">
          <w:rPr>
            <w:noProof/>
            <w:webHidden/>
          </w:rPr>
        </w:r>
        <w:r w:rsidR="005B7317">
          <w:rPr>
            <w:noProof/>
            <w:webHidden/>
          </w:rPr>
          <w:fldChar w:fldCharType="separate"/>
        </w:r>
        <w:r w:rsidR="004E4285">
          <w:rPr>
            <w:noProof/>
            <w:webHidden/>
          </w:rPr>
          <w:t>39</w:t>
        </w:r>
        <w:r w:rsidR="005B7317">
          <w:rPr>
            <w:noProof/>
            <w:webHidden/>
          </w:rPr>
          <w:fldChar w:fldCharType="end"/>
        </w:r>
      </w:hyperlink>
    </w:p>
    <w:p w14:paraId="6D38F0BF" w14:textId="60D1355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4" w:history="1">
        <w:r w:rsidR="005B7317" w:rsidRPr="00673D88">
          <w:rPr>
            <w:rStyle w:val="Hyperlink"/>
            <w:noProof/>
          </w:rPr>
          <w:t>Bảng 13: Mô tả use case thêm sản phẩm vào danh sách yêu thức</w:t>
        </w:r>
        <w:r w:rsidR="005B7317">
          <w:rPr>
            <w:noProof/>
            <w:webHidden/>
          </w:rPr>
          <w:tab/>
        </w:r>
        <w:r w:rsidR="005B7317">
          <w:rPr>
            <w:noProof/>
            <w:webHidden/>
          </w:rPr>
          <w:fldChar w:fldCharType="begin"/>
        </w:r>
        <w:r w:rsidR="005B7317">
          <w:rPr>
            <w:noProof/>
            <w:webHidden/>
          </w:rPr>
          <w:instrText xml:space="preserve"> PAGEREF _Toc165036384 \h </w:instrText>
        </w:r>
        <w:r w:rsidR="005B7317">
          <w:rPr>
            <w:noProof/>
            <w:webHidden/>
          </w:rPr>
        </w:r>
        <w:r w:rsidR="005B7317">
          <w:rPr>
            <w:noProof/>
            <w:webHidden/>
          </w:rPr>
          <w:fldChar w:fldCharType="separate"/>
        </w:r>
        <w:r w:rsidR="004E4285">
          <w:rPr>
            <w:noProof/>
            <w:webHidden/>
          </w:rPr>
          <w:t>40</w:t>
        </w:r>
        <w:r w:rsidR="005B7317">
          <w:rPr>
            <w:noProof/>
            <w:webHidden/>
          </w:rPr>
          <w:fldChar w:fldCharType="end"/>
        </w:r>
      </w:hyperlink>
    </w:p>
    <w:p w14:paraId="3C78CA6B" w14:textId="723600FE"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5" w:history="1">
        <w:r w:rsidR="005B7317" w:rsidRPr="00673D88">
          <w:rPr>
            <w:rStyle w:val="Hyperlink"/>
            <w:noProof/>
          </w:rPr>
          <w:t>Bảng 14: Mô tả thanh toán</w:t>
        </w:r>
        <w:r w:rsidR="005B7317">
          <w:rPr>
            <w:noProof/>
            <w:webHidden/>
          </w:rPr>
          <w:tab/>
        </w:r>
        <w:r w:rsidR="005B7317">
          <w:rPr>
            <w:noProof/>
            <w:webHidden/>
          </w:rPr>
          <w:fldChar w:fldCharType="begin"/>
        </w:r>
        <w:r w:rsidR="005B7317">
          <w:rPr>
            <w:noProof/>
            <w:webHidden/>
          </w:rPr>
          <w:instrText xml:space="preserve"> PAGEREF _Toc165036385 \h </w:instrText>
        </w:r>
        <w:r w:rsidR="005B7317">
          <w:rPr>
            <w:noProof/>
            <w:webHidden/>
          </w:rPr>
        </w:r>
        <w:r w:rsidR="005B7317">
          <w:rPr>
            <w:noProof/>
            <w:webHidden/>
          </w:rPr>
          <w:fldChar w:fldCharType="separate"/>
        </w:r>
        <w:r w:rsidR="004E4285">
          <w:rPr>
            <w:noProof/>
            <w:webHidden/>
          </w:rPr>
          <w:t>41</w:t>
        </w:r>
        <w:r w:rsidR="005B7317">
          <w:rPr>
            <w:noProof/>
            <w:webHidden/>
          </w:rPr>
          <w:fldChar w:fldCharType="end"/>
        </w:r>
      </w:hyperlink>
    </w:p>
    <w:p w14:paraId="00FA4E9B" w14:textId="17BA74CD"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6" w:history="1">
        <w:r w:rsidR="005B7317" w:rsidRPr="00673D88">
          <w:rPr>
            <w:rStyle w:val="Hyperlink"/>
            <w:noProof/>
          </w:rPr>
          <w:t>Bảng 15: Mô tả use case thêm, xóa, sửa user</w:t>
        </w:r>
        <w:r w:rsidR="005B7317">
          <w:rPr>
            <w:noProof/>
            <w:webHidden/>
          </w:rPr>
          <w:tab/>
        </w:r>
        <w:r w:rsidR="005B7317">
          <w:rPr>
            <w:noProof/>
            <w:webHidden/>
          </w:rPr>
          <w:fldChar w:fldCharType="begin"/>
        </w:r>
        <w:r w:rsidR="005B7317">
          <w:rPr>
            <w:noProof/>
            <w:webHidden/>
          </w:rPr>
          <w:instrText xml:space="preserve"> PAGEREF _Toc165036386 \h </w:instrText>
        </w:r>
        <w:r w:rsidR="005B7317">
          <w:rPr>
            <w:noProof/>
            <w:webHidden/>
          </w:rPr>
        </w:r>
        <w:r w:rsidR="005B7317">
          <w:rPr>
            <w:noProof/>
            <w:webHidden/>
          </w:rPr>
          <w:fldChar w:fldCharType="separate"/>
        </w:r>
        <w:r w:rsidR="004E4285">
          <w:rPr>
            <w:noProof/>
            <w:webHidden/>
          </w:rPr>
          <w:t>42</w:t>
        </w:r>
        <w:r w:rsidR="005B7317">
          <w:rPr>
            <w:noProof/>
            <w:webHidden/>
          </w:rPr>
          <w:fldChar w:fldCharType="end"/>
        </w:r>
      </w:hyperlink>
    </w:p>
    <w:p w14:paraId="1DA63AB8" w14:textId="44042ADE"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7" w:history="1">
        <w:r w:rsidR="005B7317" w:rsidRPr="00673D88">
          <w:rPr>
            <w:rStyle w:val="Hyperlink"/>
            <w:noProof/>
          </w:rPr>
          <w:t>Bảng 16: Mô tả use case thêm, xóa, sửa sản phẩm</w:t>
        </w:r>
        <w:r w:rsidR="005B7317">
          <w:rPr>
            <w:noProof/>
            <w:webHidden/>
          </w:rPr>
          <w:tab/>
        </w:r>
        <w:r w:rsidR="005B7317">
          <w:rPr>
            <w:noProof/>
            <w:webHidden/>
          </w:rPr>
          <w:fldChar w:fldCharType="begin"/>
        </w:r>
        <w:r w:rsidR="005B7317">
          <w:rPr>
            <w:noProof/>
            <w:webHidden/>
          </w:rPr>
          <w:instrText xml:space="preserve"> PAGEREF _Toc165036387 \h </w:instrText>
        </w:r>
        <w:r w:rsidR="005B7317">
          <w:rPr>
            <w:noProof/>
            <w:webHidden/>
          </w:rPr>
        </w:r>
        <w:r w:rsidR="005B7317">
          <w:rPr>
            <w:noProof/>
            <w:webHidden/>
          </w:rPr>
          <w:fldChar w:fldCharType="separate"/>
        </w:r>
        <w:r w:rsidR="004E4285">
          <w:rPr>
            <w:noProof/>
            <w:webHidden/>
          </w:rPr>
          <w:t>43</w:t>
        </w:r>
        <w:r w:rsidR="005B7317">
          <w:rPr>
            <w:noProof/>
            <w:webHidden/>
          </w:rPr>
          <w:fldChar w:fldCharType="end"/>
        </w:r>
      </w:hyperlink>
    </w:p>
    <w:p w14:paraId="0D277758" w14:textId="23B54BEC"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8" w:history="1">
        <w:r w:rsidR="005B7317" w:rsidRPr="00673D88">
          <w:rPr>
            <w:rStyle w:val="Hyperlink"/>
            <w:noProof/>
          </w:rPr>
          <w:t>Bảng 17: Danh  sách các collection</w:t>
        </w:r>
        <w:r w:rsidR="005B7317">
          <w:rPr>
            <w:noProof/>
            <w:webHidden/>
          </w:rPr>
          <w:tab/>
        </w:r>
        <w:r w:rsidR="005B7317">
          <w:rPr>
            <w:noProof/>
            <w:webHidden/>
          </w:rPr>
          <w:fldChar w:fldCharType="begin"/>
        </w:r>
        <w:r w:rsidR="005B7317">
          <w:rPr>
            <w:noProof/>
            <w:webHidden/>
          </w:rPr>
          <w:instrText xml:space="preserve"> PAGEREF _Toc165036388 \h </w:instrText>
        </w:r>
        <w:r w:rsidR="005B7317">
          <w:rPr>
            <w:noProof/>
            <w:webHidden/>
          </w:rPr>
        </w:r>
        <w:r w:rsidR="005B7317">
          <w:rPr>
            <w:noProof/>
            <w:webHidden/>
          </w:rPr>
          <w:fldChar w:fldCharType="separate"/>
        </w:r>
        <w:r w:rsidR="004E4285">
          <w:rPr>
            <w:noProof/>
            <w:webHidden/>
          </w:rPr>
          <w:t>43</w:t>
        </w:r>
        <w:r w:rsidR="005B7317">
          <w:rPr>
            <w:noProof/>
            <w:webHidden/>
          </w:rPr>
          <w:fldChar w:fldCharType="end"/>
        </w:r>
      </w:hyperlink>
    </w:p>
    <w:p w14:paraId="3E1A296C" w14:textId="74EA77BC"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9" w:history="1">
        <w:r w:rsidR="005B7317" w:rsidRPr="00673D88">
          <w:rPr>
            <w:rStyle w:val="Hyperlink"/>
            <w:noProof/>
          </w:rPr>
          <w:t>Bảng 18: Chi tiết cài đặt collection users</w:t>
        </w:r>
        <w:r w:rsidR="005B7317">
          <w:rPr>
            <w:noProof/>
            <w:webHidden/>
          </w:rPr>
          <w:tab/>
        </w:r>
        <w:r w:rsidR="005B7317">
          <w:rPr>
            <w:noProof/>
            <w:webHidden/>
          </w:rPr>
          <w:fldChar w:fldCharType="begin"/>
        </w:r>
        <w:r w:rsidR="005B7317">
          <w:rPr>
            <w:noProof/>
            <w:webHidden/>
          </w:rPr>
          <w:instrText xml:space="preserve"> PAGEREF _Toc165036389 \h </w:instrText>
        </w:r>
        <w:r w:rsidR="005B7317">
          <w:rPr>
            <w:noProof/>
            <w:webHidden/>
          </w:rPr>
        </w:r>
        <w:r w:rsidR="005B7317">
          <w:rPr>
            <w:noProof/>
            <w:webHidden/>
          </w:rPr>
          <w:fldChar w:fldCharType="separate"/>
        </w:r>
        <w:r w:rsidR="004E4285">
          <w:rPr>
            <w:noProof/>
            <w:webHidden/>
          </w:rPr>
          <w:t>45</w:t>
        </w:r>
        <w:r w:rsidR="005B7317">
          <w:rPr>
            <w:noProof/>
            <w:webHidden/>
          </w:rPr>
          <w:fldChar w:fldCharType="end"/>
        </w:r>
      </w:hyperlink>
    </w:p>
    <w:p w14:paraId="0CB3EA25" w14:textId="42DA7EE8"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90" w:history="1">
        <w:r w:rsidR="005B7317" w:rsidRPr="00673D88">
          <w:rPr>
            <w:rStyle w:val="Hyperlink"/>
            <w:noProof/>
          </w:rPr>
          <w:t>Bảng 19: Chi tiết cài đặt collection products</w:t>
        </w:r>
        <w:r w:rsidR="005B7317">
          <w:rPr>
            <w:noProof/>
            <w:webHidden/>
          </w:rPr>
          <w:tab/>
        </w:r>
        <w:r w:rsidR="005B7317">
          <w:rPr>
            <w:noProof/>
            <w:webHidden/>
          </w:rPr>
          <w:fldChar w:fldCharType="begin"/>
        </w:r>
        <w:r w:rsidR="005B7317">
          <w:rPr>
            <w:noProof/>
            <w:webHidden/>
          </w:rPr>
          <w:instrText xml:space="preserve"> PAGEREF _Toc165036390 \h </w:instrText>
        </w:r>
        <w:r w:rsidR="005B7317">
          <w:rPr>
            <w:noProof/>
            <w:webHidden/>
          </w:rPr>
        </w:r>
        <w:r w:rsidR="005B7317">
          <w:rPr>
            <w:noProof/>
            <w:webHidden/>
          </w:rPr>
          <w:fldChar w:fldCharType="separate"/>
        </w:r>
        <w:r w:rsidR="004E4285">
          <w:rPr>
            <w:noProof/>
            <w:webHidden/>
          </w:rPr>
          <w:t>47</w:t>
        </w:r>
        <w:r w:rsidR="005B7317">
          <w:rPr>
            <w:noProof/>
            <w:webHidden/>
          </w:rPr>
          <w:fldChar w:fldCharType="end"/>
        </w:r>
      </w:hyperlink>
    </w:p>
    <w:p w14:paraId="6D2A3766" w14:textId="58820C2B" w:rsidR="005B7317" w:rsidRDefault="00000000">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91" w:history="1">
        <w:r w:rsidR="005B7317" w:rsidRPr="00673D88">
          <w:rPr>
            <w:rStyle w:val="Hyperlink"/>
            <w:noProof/>
          </w:rPr>
          <w:t>Bảng 20: Chi tiết cài đặt collection order</w:t>
        </w:r>
        <w:r w:rsidR="005B7317">
          <w:rPr>
            <w:noProof/>
            <w:webHidden/>
          </w:rPr>
          <w:tab/>
        </w:r>
        <w:r w:rsidR="005B7317">
          <w:rPr>
            <w:noProof/>
            <w:webHidden/>
          </w:rPr>
          <w:fldChar w:fldCharType="begin"/>
        </w:r>
        <w:r w:rsidR="005B7317">
          <w:rPr>
            <w:noProof/>
            <w:webHidden/>
          </w:rPr>
          <w:instrText xml:space="preserve"> PAGEREF _Toc165036391 \h </w:instrText>
        </w:r>
        <w:r w:rsidR="005B7317">
          <w:rPr>
            <w:noProof/>
            <w:webHidden/>
          </w:rPr>
        </w:r>
        <w:r w:rsidR="005B7317">
          <w:rPr>
            <w:noProof/>
            <w:webHidden/>
          </w:rPr>
          <w:fldChar w:fldCharType="separate"/>
        </w:r>
        <w:r w:rsidR="004E4285">
          <w:rPr>
            <w:noProof/>
            <w:webHidden/>
          </w:rPr>
          <w:t>49</w:t>
        </w:r>
        <w:r w:rsidR="005B7317">
          <w:rPr>
            <w:noProof/>
            <w:webHidden/>
          </w:rPr>
          <w:fldChar w:fldCharType="end"/>
        </w:r>
      </w:hyperlink>
    </w:p>
    <w:p w14:paraId="43229110" w14:textId="079C3979" w:rsidR="00322E45" w:rsidRPr="006E5E0C" w:rsidRDefault="006E5E0C" w:rsidP="00322E45">
      <w:pPr>
        <w:ind w:firstLine="0"/>
        <w:rPr>
          <w:rFonts w:cs="Times New Roman"/>
          <w:color w:val="000000" w:themeColor="text1"/>
          <w:szCs w:val="26"/>
        </w:rPr>
      </w:pPr>
      <w:r>
        <w:rPr>
          <w:rFonts w:cs="Times New Roman"/>
          <w:color w:val="000000" w:themeColor="text1"/>
          <w:szCs w:val="26"/>
          <w:lang w:val="vi-VN"/>
        </w:rPr>
        <w:fldChar w:fldCharType="end"/>
      </w:r>
    </w:p>
    <w:p w14:paraId="2023EC47" w14:textId="77777777" w:rsidR="00322E45" w:rsidRPr="003C25C4" w:rsidRDefault="00322E45" w:rsidP="00322E45">
      <w:pPr>
        <w:pStyle w:val="Heading1"/>
        <w:numPr>
          <w:ilvl w:val="0"/>
          <w:numId w:val="0"/>
        </w:numPr>
        <w:ind w:left="360"/>
        <w:rPr>
          <w:lang w:val="vi-VN"/>
        </w:rPr>
      </w:pPr>
      <w:bookmarkStart w:id="9" w:name="_Toc172370162"/>
      <w:r w:rsidRPr="003C25C4">
        <w:rPr>
          <w:lang w:val="vi-VN"/>
        </w:rPr>
        <w:lastRenderedPageBreak/>
        <w:t>DANH MỤC THUẬT NGỮ</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1679"/>
        <w:gridCol w:w="1842"/>
        <w:gridCol w:w="4773"/>
      </w:tblGrid>
      <w:tr w:rsidR="00322E45" w14:paraId="56EB6114" w14:textId="77777777" w:rsidTr="00D71A27">
        <w:tc>
          <w:tcPr>
            <w:tcW w:w="794" w:type="dxa"/>
            <w:shd w:val="clear" w:color="auto" w:fill="B4C6E7" w:themeFill="accent1" w:themeFillTint="66"/>
            <w:vAlign w:val="center"/>
          </w:tcPr>
          <w:p w14:paraId="1D2C34FD" w14:textId="77777777" w:rsidR="00322E45" w:rsidRPr="00AD4CC8" w:rsidRDefault="00322E45" w:rsidP="00D71A27">
            <w:pPr>
              <w:ind w:firstLine="0"/>
              <w:jc w:val="center"/>
              <w:rPr>
                <w:b/>
              </w:rPr>
            </w:pPr>
            <w:r w:rsidRPr="00AD4CC8">
              <w:rPr>
                <w:b/>
              </w:rPr>
              <w:t>STT</w:t>
            </w:r>
          </w:p>
        </w:tc>
        <w:tc>
          <w:tcPr>
            <w:tcW w:w="1679" w:type="dxa"/>
            <w:shd w:val="clear" w:color="auto" w:fill="B4C6E7" w:themeFill="accent1" w:themeFillTint="66"/>
            <w:vAlign w:val="center"/>
          </w:tcPr>
          <w:p w14:paraId="43F9958B" w14:textId="77777777" w:rsidR="00322E45" w:rsidRPr="00AD4CC8" w:rsidRDefault="00322E45" w:rsidP="00D71A27">
            <w:pPr>
              <w:ind w:firstLine="0"/>
              <w:jc w:val="center"/>
              <w:rPr>
                <w:b/>
              </w:rPr>
            </w:pPr>
            <w:r w:rsidRPr="00AD4CC8">
              <w:rPr>
                <w:b/>
              </w:rPr>
              <w:t>Thuật ngữ</w:t>
            </w:r>
          </w:p>
        </w:tc>
        <w:tc>
          <w:tcPr>
            <w:tcW w:w="1842" w:type="dxa"/>
            <w:shd w:val="clear" w:color="auto" w:fill="B4C6E7" w:themeFill="accent1" w:themeFillTint="66"/>
            <w:vAlign w:val="center"/>
          </w:tcPr>
          <w:p w14:paraId="58EAC1D9" w14:textId="77777777" w:rsidR="00322E45" w:rsidRPr="00AD4CC8" w:rsidRDefault="00322E45" w:rsidP="00D71A27">
            <w:pPr>
              <w:ind w:firstLine="0"/>
              <w:jc w:val="center"/>
              <w:rPr>
                <w:b/>
              </w:rPr>
            </w:pPr>
            <w:r w:rsidRPr="00AD4CC8">
              <w:rPr>
                <w:b/>
              </w:rPr>
              <w:t>Dịch nghĩa</w:t>
            </w:r>
          </w:p>
        </w:tc>
        <w:tc>
          <w:tcPr>
            <w:tcW w:w="4773" w:type="dxa"/>
            <w:shd w:val="clear" w:color="auto" w:fill="B4C6E7" w:themeFill="accent1" w:themeFillTint="66"/>
            <w:vAlign w:val="center"/>
          </w:tcPr>
          <w:p w14:paraId="411B7F31" w14:textId="77777777" w:rsidR="00322E45" w:rsidRPr="00AD4CC8" w:rsidRDefault="00322E45" w:rsidP="00D71A27">
            <w:pPr>
              <w:ind w:firstLine="0"/>
              <w:jc w:val="center"/>
              <w:rPr>
                <w:b/>
              </w:rPr>
            </w:pPr>
            <w:r w:rsidRPr="00AD4CC8">
              <w:rPr>
                <w:b/>
              </w:rPr>
              <w:t>Ý nghĩa</w:t>
            </w:r>
          </w:p>
        </w:tc>
      </w:tr>
      <w:tr w:rsidR="00322E45" w14:paraId="45292360" w14:textId="77777777" w:rsidTr="00D71A27">
        <w:tc>
          <w:tcPr>
            <w:tcW w:w="794" w:type="dxa"/>
            <w:vAlign w:val="center"/>
          </w:tcPr>
          <w:p w14:paraId="1EF813C9" w14:textId="77777777" w:rsidR="00322E45" w:rsidRPr="00AD4CC8" w:rsidRDefault="00322E45" w:rsidP="00D71A27">
            <w:pPr>
              <w:ind w:firstLine="0"/>
              <w:jc w:val="center"/>
              <w:rPr>
                <w:b/>
              </w:rPr>
            </w:pPr>
            <w:r w:rsidRPr="00AD4CC8">
              <w:rPr>
                <w:b/>
              </w:rPr>
              <w:t>1</w:t>
            </w:r>
          </w:p>
        </w:tc>
        <w:tc>
          <w:tcPr>
            <w:tcW w:w="1679" w:type="dxa"/>
            <w:vAlign w:val="center"/>
          </w:tcPr>
          <w:p w14:paraId="2E1BBF7E" w14:textId="669B4C99" w:rsidR="00322E45" w:rsidRPr="00A73A4D" w:rsidRDefault="00322E45" w:rsidP="00D71A27">
            <w:pPr>
              <w:ind w:firstLine="0"/>
            </w:pPr>
          </w:p>
        </w:tc>
        <w:tc>
          <w:tcPr>
            <w:tcW w:w="1842" w:type="dxa"/>
            <w:vAlign w:val="center"/>
          </w:tcPr>
          <w:p w14:paraId="798E0476" w14:textId="27D30CB5" w:rsidR="00322E45" w:rsidRPr="00A73A4D" w:rsidRDefault="00322E45" w:rsidP="00D71A27">
            <w:pPr>
              <w:ind w:firstLine="0"/>
            </w:pPr>
          </w:p>
        </w:tc>
        <w:tc>
          <w:tcPr>
            <w:tcW w:w="4773" w:type="dxa"/>
            <w:vAlign w:val="center"/>
          </w:tcPr>
          <w:p w14:paraId="584E0BD7" w14:textId="7FE8FA30" w:rsidR="00322E45" w:rsidRPr="00A73A4D" w:rsidRDefault="00322E45" w:rsidP="00D71A27">
            <w:pPr>
              <w:ind w:firstLine="0"/>
            </w:pPr>
          </w:p>
        </w:tc>
      </w:tr>
      <w:tr w:rsidR="00322E45" w14:paraId="1592A808" w14:textId="77777777" w:rsidTr="00D71A27">
        <w:tc>
          <w:tcPr>
            <w:tcW w:w="794" w:type="dxa"/>
            <w:vAlign w:val="center"/>
          </w:tcPr>
          <w:p w14:paraId="563F05C5" w14:textId="77777777" w:rsidR="00322E45" w:rsidRPr="00AD4CC8" w:rsidRDefault="00322E45" w:rsidP="00D71A27">
            <w:pPr>
              <w:ind w:firstLine="0"/>
              <w:jc w:val="center"/>
              <w:rPr>
                <w:b/>
              </w:rPr>
            </w:pPr>
            <w:r w:rsidRPr="00AD4CC8">
              <w:rPr>
                <w:b/>
              </w:rPr>
              <w:t>2</w:t>
            </w:r>
          </w:p>
        </w:tc>
        <w:tc>
          <w:tcPr>
            <w:tcW w:w="1679" w:type="dxa"/>
            <w:vAlign w:val="center"/>
          </w:tcPr>
          <w:p w14:paraId="4ACD45FC" w14:textId="52970F50" w:rsidR="00322E45" w:rsidRPr="00A73A4D" w:rsidRDefault="00322E45" w:rsidP="00D71A27">
            <w:pPr>
              <w:ind w:firstLine="0"/>
            </w:pPr>
          </w:p>
        </w:tc>
        <w:tc>
          <w:tcPr>
            <w:tcW w:w="1842" w:type="dxa"/>
            <w:vAlign w:val="center"/>
          </w:tcPr>
          <w:p w14:paraId="4002B235" w14:textId="37625657" w:rsidR="00322E45" w:rsidRPr="00A73A4D" w:rsidRDefault="00322E45" w:rsidP="00D71A27">
            <w:pPr>
              <w:ind w:firstLine="0"/>
            </w:pPr>
          </w:p>
        </w:tc>
        <w:tc>
          <w:tcPr>
            <w:tcW w:w="4773" w:type="dxa"/>
            <w:vAlign w:val="center"/>
          </w:tcPr>
          <w:p w14:paraId="427B770B" w14:textId="6ED68968" w:rsidR="00322E45" w:rsidRPr="00A73A4D" w:rsidRDefault="00322E45" w:rsidP="00D71A27">
            <w:pPr>
              <w:ind w:firstLine="0"/>
            </w:pPr>
          </w:p>
        </w:tc>
      </w:tr>
      <w:tr w:rsidR="00322E45" w14:paraId="6E987B9A" w14:textId="77777777" w:rsidTr="00D71A27">
        <w:tc>
          <w:tcPr>
            <w:tcW w:w="794" w:type="dxa"/>
            <w:vAlign w:val="center"/>
          </w:tcPr>
          <w:p w14:paraId="3644F5E0" w14:textId="77777777" w:rsidR="00322E45" w:rsidRPr="00AD4CC8" w:rsidRDefault="00322E45" w:rsidP="00D71A27">
            <w:pPr>
              <w:ind w:firstLine="0"/>
              <w:jc w:val="center"/>
              <w:rPr>
                <w:b/>
              </w:rPr>
            </w:pPr>
            <w:r w:rsidRPr="00AD4CC8">
              <w:rPr>
                <w:b/>
              </w:rPr>
              <w:t>3</w:t>
            </w:r>
          </w:p>
        </w:tc>
        <w:tc>
          <w:tcPr>
            <w:tcW w:w="1679" w:type="dxa"/>
            <w:vAlign w:val="center"/>
          </w:tcPr>
          <w:p w14:paraId="0E996A58" w14:textId="501421C2" w:rsidR="00322E45" w:rsidRPr="00A73A4D" w:rsidRDefault="00322E45" w:rsidP="00D71A27">
            <w:pPr>
              <w:ind w:firstLine="0"/>
            </w:pPr>
          </w:p>
        </w:tc>
        <w:tc>
          <w:tcPr>
            <w:tcW w:w="1842" w:type="dxa"/>
            <w:vAlign w:val="center"/>
          </w:tcPr>
          <w:p w14:paraId="2E916EE3" w14:textId="31ACDFD8" w:rsidR="00322E45" w:rsidRPr="00A73A4D" w:rsidRDefault="00322E45" w:rsidP="00D71A27">
            <w:pPr>
              <w:ind w:firstLine="0"/>
            </w:pPr>
          </w:p>
        </w:tc>
        <w:tc>
          <w:tcPr>
            <w:tcW w:w="4773" w:type="dxa"/>
            <w:vAlign w:val="center"/>
          </w:tcPr>
          <w:p w14:paraId="1C57C7CB" w14:textId="08334363" w:rsidR="00322E45" w:rsidRPr="00A73A4D" w:rsidRDefault="00322E45" w:rsidP="00D71A27">
            <w:pPr>
              <w:ind w:firstLine="0"/>
            </w:pPr>
          </w:p>
        </w:tc>
      </w:tr>
      <w:tr w:rsidR="00322E45" w14:paraId="6BC4B43C" w14:textId="77777777" w:rsidTr="00D71A27">
        <w:tc>
          <w:tcPr>
            <w:tcW w:w="794" w:type="dxa"/>
            <w:vAlign w:val="center"/>
          </w:tcPr>
          <w:p w14:paraId="6ACAC05F" w14:textId="77777777" w:rsidR="00322E45" w:rsidRPr="00AD4CC8" w:rsidRDefault="00322E45" w:rsidP="00D71A27">
            <w:pPr>
              <w:ind w:firstLine="0"/>
              <w:jc w:val="center"/>
              <w:rPr>
                <w:b/>
              </w:rPr>
            </w:pPr>
            <w:r w:rsidRPr="00AD4CC8">
              <w:rPr>
                <w:b/>
              </w:rPr>
              <w:t>4</w:t>
            </w:r>
          </w:p>
        </w:tc>
        <w:tc>
          <w:tcPr>
            <w:tcW w:w="1679" w:type="dxa"/>
            <w:vAlign w:val="center"/>
          </w:tcPr>
          <w:p w14:paraId="7F42FF68" w14:textId="665E46FF" w:rsidR="00322E45" w:rsidRPr="00A73A4D" w:rsidRDefault="00322E45" w:rsidP="00D71A27">
            <w:pPr>
              <w:ind w:firstLine="0"/>
            </w:pPr>
          </w:p>
        </w:tc>
        <w:tc>
          <w:tcPr>
            <w:tcW w:w="1842" w:type="dxa"/>
            <w:vAlign w:val="center"/>
          </w:tcPr>
          <w:p w14:paraId="484D4592" w14:textId="0CA66430" w:rsidR="00322E45" w:rsidRPr="00A73A4D" w:rsidRDefault="00322E45" w:rsidP="00D71A27">
            <w:pPr>
              <w:ind w:firstLine="0"/>
            </w:pPr>
          </w:p>
        </w:tc>
        <w:tc>
          <w:tcPr>
            <w:tcW w:w="4773" w:type="dxa"/>
            <w:vAlign w:val="center"/>
          </w:tcPr>
          <w:p w14:paraId="5772D791" w14:textId="2F5FE379" w:rsidR="00322E45" w:rsidRPr="00A73A4D" w:rsidRDefault="00322E45" w:rsidP="00D71A27">
            <w:pPr>
              <w:ind w:firstLine="0"/>
            </w:pPr>
          </w:p>
        </w:tc>
      </w:tr>
      <w:tr w:rsidR="00322E45" w14:paraId="25CC9369" w14:textId="77777777" w:rsidTr="00D71A27">
        <w:tc>
          <w:tcPr>
            <w:tcW w:w="794" w:type="dxa"/>
            <w:vAlign w:val="center"/>
          </w:tcPr>
          <w:p w14:paraId="74434479" w14:textId="77777777" w:rsidR="00322E45" w:rsidRPr="00AD4CC8" w:rsidRDefault="00322E45" w:rsidP="00D71A27">
            <w:pPr>
              <w:ind w:firstLine="0"/>
              <w:jc w:val="center"/>
              <w:rPr>
                <w:b/>
              </w:rPr>
            </w:pPr>
            <w:r w:rsidRPr="00AD4CC8">
              <w:rPr>
                <w:b/>
              </w:rPr>
              <w:t>5</w:t>
            </w:r>
          </w:p>
        </w:tc>
        <w:tc>
          <w:tcPr>
            <w:tcW w:w="1679" w:type="dxa"/>
            <w:vAlign w:val="center"/>
          </w:tcPr>
          <w:p w14:paraId="53A6DEB3" w14:textId="3F640E4A" w:rsidR="00322E45" w:rsidRPr="00A73A4D" w:rsidRDefault="00322E45" w:rsidP="00D71A27">
            <w:pPr>
              <w:ind w:firstLine="0"/>
            </w:pPr>
          </w:p>
        </w:tc>
        <w:tc>
          <w:tcPr>
            <w:tcW w:w="1842" w:type="dxa"/>
            <w:vAlign w:val="center"/>
          </w:tcPr>
          <w:p w14:paraId="43BA65E6" w14:textId="4A1FC20B" w:rsidR="00322E45" w:rsidRPr="00A73A4D" w:rsidRDefault="00322E45" w:rsidP="00D71A27">
            <w:pPr>
              <w:ind w:firstLine="0"/>
            </w:pPr>
          </w:p>
        </w:tc>
        <w:tc>
          <w:tcPr>
            <w:tcW w:w="4773" w:type="dxa"/>
            <w:vAlign w:val="center"/>
          </w:tcPr>
          <w:p w14:paraId="60E3FF78" w14:textId="49D6A25E" w:rsidR="00322E45" w:rsidRPr="00A73A4D" w:rsidRDefault="00322E45" w:rsidP="00D71A27">
            <w:pPr>
              <w:ind w:firstLine="0"/>
            </w:pPr>
          </w:p>
        </w:tc>
      </w:tr>
      <w:tr w:rsidR="00322E45" w14:paraId="5E590E29" w14:textId="77777777" w:rsidTr="00D71A27">
        <w:tc>
          <w:tcPr>
            <w:tcW w:w="794" w:type="dxa"/>
            <w:vAlign w:val="center"/>
          </w:tcPr>
          <w:p w14:paraId="343FDD71" w14:textId="77777777" w:rsidR="00322E45" w:rsidRPr="00AD4CC8" w:rsidRDefault="00322E45" w:rsidP="00D71A27">
            <w:pPr>
              <w:ind w:firstLine="0"/>
              <w:jc w:val="center"/>
              <w:rPr>
                <w:b/>
              </w:rPr>
            </w:pPr>
            <w:r w:rsidRPr="00AD4CC8">
              <w:rPr>
                <w:b/>
              </w:rPr>
              <w:t>6</w:t>
            </w:r>
          </w:p>
        </w:tc>
        <w:tc>
          <w:tcPr>
            <w:tcW w:w="1679" w:type="dxa"/>
            <w:vAlign w:val="center"/>
          </w:tcPr>
          <w:p w14:paraId="111EF7AB" w14:textId="2613D449" w:rsidR="00322E45" w:rsidRPr="00A73A4D" w:rsidRDefault="00322E45" w:rsidP="00D71A27">
            <w:pPr>
              <w:ind w:firstLine="0"/>
            </w:pPr>
          </w:p>
        </w:tc>
        <w:tc>
          <w:tcPr>
            <w:tcW w:w="1842" w:type="dxa"/>
            <w:vAlign w:val="center"/>
          </w:tcPr>
          <w:p w14:paraId="6C1016C3" w14:textId="1887A00D" w:rsidR="00322E45" w:rsidRPr="00A73A4D" w:rsidRDefault="00322E45" w:rsidP="00D71A27">
            <w:pPr>
              <w:ind w:firstLine="0"/>
            </w:pPr>
          </w:p>
        </w:tc>
        <w:tc>
          <w:tcPr>
            <w:tcW w:w="4773" w:type="dxa"/>
            <w:vAlign w:val="center"/>
          </w:tcPr>
          <w:p w14:paraId="40462728" w14:textId="7C85151B" w:rsidR="00322E45" w:rsidRPr="00A73A4D" w:rsidRDefault="00322E45" w:rsidP="00D71A27">
            <w:pPr>
              <w:ind w:firstLine="0"/>
            </w:pPr>
          </w:p>
        </w:tc>
      </w:tr>
      <w:tr w:rsidR="00322E45" w14:paraId="37557A7B" w14:textId="77777777" w:rsidTr="00D71A27">
        <w:tc>
          <w:tcPr>
            <w:tcW w:w="794" w:type="dxa"/>
            <w:vAlign w:val="center"/>
          </w:tcPr>
          <w:p w14:paraId="19811290" w14:textId="77777777" w:rsidR="00322E45" w:rsidRPr="00AD4CC8" w:rsidRDefault="00322E45" w:rsidP="00D71A27">
            <w:pPr>
              <w:ind w:firstLine="0"/>
              <w:jc w:val="center"/>
              <w:rPr>
                <w:b/>
              </w:rPr>
            </w:pPr>
            <w:r w:rsidRPr="00AD4CC8">
              <w:rPr>
                <w:b/>
              </w:rPr>
              <w:t>7</w:t>
            </w:r>
          </w:p>
        </w:tc>
        <w:tc>
          <w:tcPr>
            <w:tcW w:w="1679" w:type="dxa"/>
            <w:vAlign w:val="center"/>
          </w:tcPr>
          <w:p w14:paraId="07B1E5B9" w14:textId="337BD8B8" w:rsidR="00322E45" w:rsidRPr="00A73A4D" w:rsidRDefault="00322E45" w:rsidP="00D71A27">
            <w:pPr>
              <w:ind w:firstLine="0"/>
            </w:pPr>
          </w:p>
        </w:tc>
        <w:tc>
          <w:tcPr>
            <w:tcW w:w="1842" w:type="dxa"/>
            <w:vAlign w:val="center"/>
          </w:tcPr>
          <w:p w14:paraId="4EC6A1A7" w14:textId="2F71955D" w:rsidR="00322E45" w:rsidRPr="00A73A4D" w:rsidRDefault="00322E45" w:rsidP="00D71A27">
            <w:pPr>
              <w:ind w:firstLine="0"/>
            </w:pPr>
          </w:p>
        </w:tc>
        <w:tc>
          <w:tcPr>
            <w:tcW w:w="4773" w:type="dxa"/>
            <w:vAlign w:val="center"/>
          </w:tcPr>
          <w:p w14:paraId="35346D65" w14:textId="61C3CBE2" w:rsidR="00322E45" w:rsidRPr="00A73A4D" w:rsidRDefault="00322E45" w:rsidP="00D71A27">
            <w:pPr>
              <w:ind w:firstLine="0"/>
            </w:pPr>
          </w:p>
        </w:tc>
      </w:tr>
      <w:tr w:rsidR="00322E45" w14:paraId="03A2EAB1" w14:textId="77777777" w:rsidTr="00D71A27">
        <w:tc>
          <w:tcPr>
            <w:tcW w:w="794" w:type="dxa"/>
            <w:vAlign w:val="center"/>
          </w:tcPr>
          <w:p w14:paraId="6548A2C3" w14:textId="77777777" w:rsidR="00322E45" w:rsidRPr="00AD4CC8" w:rsidRDefault="00322E45" w:rsidP="00D71A27">
            <w:pPr>
              <w:ind w:firstLine="0"/>
              <w:jc w:val="center"/>
              <w:rPr>
                <w:b/>
              </w:rPr>
            </w:pPr>
            <w:r w:rsidRPr="00AD4CC8">
              <w:rPr>
                <w:b/>
              </w:rPr>
              <w:t>8</w:t>
            </w:r>
          </w:p>
        </w:tc>
        <w:tc>
          <w:tcPr>
            <w:tcW w:w="1679" w:type="dxa"/>
            <w:vAlign w:val="center"/>
          </w:tcPr>
          <w:p w14:paraId="2E990A21" w14:textId="7486F043" w:rsidR="00322E45" w:rsidRPr="00A73A4D" w:rsidRDefault="00322E45" w:rsidP="00D71A27">
            <w:pPr>
              <w:ind w:firstLine="0"/>
            </w:pPr>
          </w:p>
        </w:tc>
        <w:tc>
          <w:tcPr>
            <w:tcW w:w="1842" w:type="dxa"/>
            <w:vAlign w:val="center"/>
          </w:tcPr>
          <w:p w14:paraId="40264E0F" w14:textId="77FB08A1" w:rsidR="00322E45" w:rsidRPr="00A73A4D" w:rsidRDefault="00322E45" w:rsidP="00D71A27">
            <w:pPr>
              <w:ind w:firstLine="0"/>
            </w:pPr>
          </w:p>
        </w:tc>
        <w:tc>
          <w:tcPr>
            <w:tcW w:w="4773" w:type="dxa"/>
            <w:vAlign w:val="center"/>
          </w:tcPr>
          <w:p w14:paraId="188D6686" w14:textId="3135CCB5" w:rsidR="00322E45" w:rsidRPr="00A73A4D" w:rsidRDefault="00322E45" w:rsidP="00D71A27">
            <w:pPr>
              <w:ind w:firstLine="0"/>
            </w:pPr>
          </w:p>
        </w:tc>
      </w:tr>
      <w:tr w:rsidR="00322E45" w14:paraId="050AF425" w14:textId="77777777" w:rsidTr="00D71A27">
        <w:tc>
          <w:tcPr>
            <w:tcW w:w="794" w:type="dxa"/>
            <w:vAlign w:val="center"/>
          </w:tcPr>
          <w:p w14:paraId="1C122AC5" w14:textId="77777777" w:rsidR="00322E45" w:rsidRPr="00AD4CC8" w:rsidRDefault="00322E45" w:rsidP="00D71A27">
            <w:pPr>
              <w:ind w:firstLine="0"/>
              <w:jc w:val="center"/>
              <w:rPr>
                <w:b/>
              </w:rPr>
            </w:pPr>
            <w:r w:rsidRPr="00AD4CC8">
              <w:rPr>
                <w:b/>
              </w:rPr>
              <w:t>9</w:t>
            </w:r>
          </w:p>
        </w:tc>
        <w:tc>
          <w:tcPr>
            <w:tcW w:w="1679" w:type="dxa"/>
            <w:vAlign w:val="center"/>
          </w:tcPr>
          <w:p w14:paraId="7FFF9051" w14:textId="4C98D6CB" w:rsidR="00322E45" w:rsidRPr="00A73A4D" w:rsidRDefault="00322E45" w:rsidP="00D71A27">
            <w:pPr>
              <w:ind w:firstLine="0"/>
            </w:pPr>
          </w:p>
        </w:tc>
        <w:tc>
          <w:tcPr>
            <w:tcW w:w="1842" w:type="dxa"/>
            <w:vAlign w:val="center"/>
          </w:tcPr>
          <w:p w14:paraId="0A5081F1" w14:textId="08AC1471" w:rsidR="00322E45" w:rsidRPr="00A73A4D" w:rsidRDefault="00322E45" w:rsidP="00D71A27">
            <w:pPr>
              <w:ind w:firstLine="0"/>
            </w:pPr>
          </w:p>
        </w:tc>
        <w:tc>
          <w:tcPr>
            <w:tcW w:w="4773" w:type="dxa"/>
            <w:vAlign w:val="center"/>
          </w:tcPr>
          <w:p w14:paraId="4D95C09C" w14:textId="77BC2A34" w:rsidR="00322E45" w:rsidRPr="00A73A4D" w:rsidRDefault="00322E45" w:rsidP="00D71A27">
            <w:pPr>
              <w:ind w:firstLine="0"/>
            </w:pPr>
          </w:p>
        </w:tc>
      </w:tr>
      <w:tr w:rsidR="00322E45" w14:paraId="1693DD3D" w14:textId="77777777" w:rsidTr="00D71A27">
        <w:tc>
          <w:tcPr>
            <w:tcW w:w="794" w:type="dxa"/>
            <w:vAlign w:val="center"/>
          </w:tcPr>
          <w:p w14:paraId="1044F042" w14:textId="77777777" w:rsidR="00322E45" w:rsidRPr="00AD4CC8" w:rsidRDefault="00322E45" w:rsidP="00D71A27">
            <w:pPr>
              <w:ind w:firstLine="0"/>
              <w:jc w:val="center"/>
              <w:rPr>
                <w:b/>
              </w:rPr>
            </w:pPr>
            <w:r w:rsidRPr="00AD4CC8">
              <w:rPr>
                <w:b/>
              </w:rPr>
              <w:t>10</w:t>
            </w:r>
          </w:p>
        </w:tc>
        <w:tc>
          <w:tcPr>
            <w:tcW w:w="1679" w:type="dxa"/>
            <w:vAlign w:val="center"/>
          </w:tcPr>
          <w:p w14:paraId="3FC1CC06" w14:textId="69EE69A7" w:rsidR="00322E45" w:rsidRPr="00A73A4D" w:rsidRDefault="00322E45" w:rsidP="00D71A27">
            <w:pPr>
              <w:ind w:firstLine="0"/>
            </w:pPr>
          </w:p>
        </w:tc>
        <w:tc>
          <w:tcPr>
            <w:tcW w:w="1842" w:type="dxa"/>
            <w:vAlign w:val="center"/>
          </w:tcPr>
          <w:p w14:paraId="08BCD6ED" w14:textId="08095AD6" w:rsidR="00322E45" w:rsidRPr="00A73A4D" w:rsidRDefault="00322E45" w:rsidP="00D71A27">
            <w:pPr>
              <w:ind w:firstLine="0"/>
            </w:pPr>
          </w:p>
        </w:tc>
        <w:tc>
          <w:tcPr>
            <w:tcW w:w="4773" w:type="dxa"/>
            <w:vAlign w:val="center"/>
          </w:tcPr>
          <w:p w14:paraId="4F8E0648" w14:textId="1E74F5E0" w:rsidR="00322E45" w:rsidRPr="00A73A4D" w:rsidRDefault="00322E45" w:rsidP="00D71A27">
            <w:pPr>
              <w:ind w:firstLine="0"/>
            </w:pPr>
          </w:p>
        </w:tc>
      </w:tr>
      <w:tr w:rsidR="00322E45" w14:paraId="38AF95C9" w14:textId="77777777" w:rsidTr="00D71A27">
        <w:tc>
          <w:tcPr>
            <w:tcW w:w="794" w:type="dxa"/>
            <w:vAlign w:val="center"/>
          </w:tcPr>
          <w:p w14:paraId="419B21E9" w14:textId="77777777" w:rsidR="00322E45" w:rsidRPr="00AD4CC8" w:rsidRDefault="00322E45" w:rsidP="00D71A27">
            <w:pPr>
              <w:ind w:firstLine="0"/>
              <w:jc w:val="center"/>
              <w:rPr>
                <w:b/>
              </w:rPr>
            </w:pPr>
            <w:r w:rsidRPr="00AD4CC8">
              <w:rPr>
                <w:b/>
              </w:rPr>
              <w:t>11</w:t>
            </w:r>
          </w:p>
        </w:tc>
        <w:tc>
          <w:tcPr>
            <w:tcW w:w="1679" w:type="dxa"/>
            <w:vAlign w:val="center"/>
          </w:tcPr>
          <w:p w14:paraId="7770BCAF" w14:textId="432C9AFE" w:rsidR="00322E45" w:rsidRPr="00A73A4D" w:rsidRDefault="00322E45" w:rsidP="00D71A27">
            <w:pPr>
              <w:ind w:firstLine="0"/>
            </w:pPr>
          </w:p>
        </w:tc>
        <w:tc>
          <w:tcPr>
            <w:tcW w:w="1842" w:type="dxa"/>
            <w:vAlign w:val="center"/>
          </w:tcPr>
          <w:p w14:paraId="3B038BFF" w14:textId="2313A1A2" w:rsidR="00322E45" w:rsidRPr="00A73A4D" w:rsidRDefault="00322E45" w:rsidP="00D71A27">
            <w:pPr>
              <w:ind w:firstLine="0"/>
            </w:pPr>
          </w:p>
        </w:tc>
        <w:tc>
          <w:tcPr>
            <w:tcW w:w="4773" w:type="dxa"/>
            <w:vAlign w:val="center"/>
          </w:tcPr>
          <w:p w14:paraId="121E8A62" w14:textId="7A58286C" w:rsidR="00322E45" w:rsidRPr="00A73A4D" w:rsidRDefault="00322E45" w:rsidP="00D71A27">
            <w:pPr>
              <w:ind w:firstLine="0"/>
            </w:pPr>
          </w:p>
        </w:tc>
      </w:tr>
      <w:tr w:rsidR="00322E45" w14:paraId="564120A8" w14:textId="77777777" w:rsidTr="00D71A27">
        <w:tc>
          <w:tcPr>
            <w:tcW w:w="794" w:type="dxa"/>
            <w:vAlign w:val="center"/>
          </w:tcPr>
          <w:p w14:paraId="43122519" w14:textId="77777777" w:rsidR="00322E45" w:rsidRPr="00AD4CC8" w:rsidRDefault="00322E45" w:rsidP="00D71A27">
            <w:pPr>
              <w:ind w:firstLine="0"/>
              <w:jc w:val="center"/>
              <w:rPr>
                <w:b/>
              </w:rPr>
            </w:pPr>
            <w:r w:rsidRPr="00AD4CC8">
              <w:rPr>
                <w:b/>
              </w:rPr>
              <w:t>12</w:t>
            </w:r>
          </w:p>
        </w:tc>
        <w:tc>
          <w:tcPr>
            <w:tcW w:w="1679" w:type="dxa"/>
            <w:vAlign w:val="center"/>
          </w:tcPr>
          <w:p w14:paraId="2A260B32" w14:textId="4F6650C2" w:rsidR="00322E45" w:rsidRPr="00A73A4D" w:rsidRDefault="00322E45" w:rsidP="00D71A27">
            <w:pPr>
              <w:ind w:firstLine="0"/>
            </w:pPr>
          </w:p>
        </w:tc>
        <w:tc>
          <w:tcPr>
            <w:tcW w:w="1842" w:type="dxa"/>
            <w:vAlign w:val="center"/>
          </w:tcPr>
          <w:p w14:paraId="10885236" w14:textId="1E7025C9" w:rsidR="00322E45" w:rsidRPr="00A73A4D" w:rsidRDefault="00322E45" w:rsidP="00D71A27">
            <w:pPr>
              <w:ind w:firstLine="0"/>
            </w:pPr>
          </w:p>
        </w:tc>
        <w:tc>
          <w:tcPr>
            <w:tcW w:w="4773" w:type="dxa"/>
            <w:vAlign w:val="center"/>
          </w:tcPr>
          <w:p w14:paraId="58C69B50" w14:textId="2142E5A1" w:rsidR="00322E45" w:rsidRPr="00A73A4D" w:rsidRDefault="00322E45" w:rsidP="00D71A27">
            <w:pPr>
              <w:ind w:firstLine="0"/>
            </w:pPr>
          </w:p>
        </w:tc>
      </w:tr>
      <w:tr w:rsidR="00322E45" w14:paraId="2D8D6469" w14:textId="77777777" w:rsidTr="00D71A27">
        <w:tc>
          <w:tcPr>
            <w:tcW w:w="794" w:type="dxa"/>
            <w:vAlign w:val="center"/>
          </w:tcPr>
          <w:p w14:paraId="1B8EA9A5" w14:textId="77777777" w:rsidR="00322E45" w:rsidRPr="00AD4CC8" w:rsidRDefault="00322E45" w:rsidP="00D71A27">
            <w:pPr>
              <w:ind w:firstLine="0"/>
              <w:jc w:val="center"/>
              <w:rPr>
                <w:b/>
              </w:rPr>
            </w:pPr>
            <w:r w:rsidRPr="00AD4CC8">
              <w:rPr>
                <w:b/>
              </w:rPr>
              <w:t>13</w:t>
            </w:r>
          </w:p>
        </w:tc>
        <w:tc>
          <w:tcPr>
            <w:tcW w:w="1679" w:type="dxa"/>
            <w:vAlign w:val="center"/>
          </w:tcPr>
          <w:p w14:paraId="4B0EE5E6" w14:textId="255838F9" w:rsidR="00322E45" w:rsidRPr="00A73A4D" w:rsidRDefault="00322E45" w:rsidP="00D71A27">
            <w:pPr>
              <w:ind w:firstLine="0"/>
            </w:pPr>
          </w:p>
        </w:tc>
        <w:tc>
          <w:tcPr>
            <w:tcW w:w="1842" w:type="dxa"/>
            <w:vAlign w:val="center"/>
          </w:tcPr>
          <w:p w14:paraId="159682EC" w14:textId="4264853C" w:rsidR="00322E45" w:rsidRPr="00A73A4D" w:rsidRDefault="00322E45" w:rsidP="00D71A27">
            <w:pPr>
              <w:ind w:firstLine="0"/>
            </w:pPr>
          </w:p>
        </w:tc>
        <w:tc>
          <w:tcPr>
            <w:tcW w:w="4773" w:type="dxa"/>
            <w:vAlign w:val="center"/>
          </w:tcPr>
          <w:p w14:paraId="4A294D75" w14:textId="2334F9EC" w:rsidR="00322E45" w:rsidRPr="00A73A4D" w:rsidRDefault="00322E45" w:rsidP="00D71A27">
            <w:pPr>
              <w:ind w:firstLine="0"/>
            </w:pPr>
          </w:p>
        </w:tc>
      </w:tr>
      <w:tr w:rsidR="00322E45" w:rsidRPr="003C25C4" w14:paraId="7E76A505" w14:textId="77777777" w:rsidTr="00D71A27">
        <w:tc>
          <w:tcPr>
            <w:tcW w:w="794" w:type="dxa"/>
            <w:vAlign w:val="center"/>
          </w:tcPr>
          <w:p w14:paraId="2451E0FF" w14:textId="77777777" w:rsidR="00322E45" w:rsidRPr="00AD4CC8" w:rsidRDefault="00322E45" w:rsidP="00D71A27">
            <w:pPr>
              <w:ind w:firstLine="0"/>
              <w:jc w:val="center"/>
              <w:rPr>
                <w:b/>
              </w:rPr>
            </w:pPr>
            <w:r w:rsidRPr="00AD4CC8">
              <w:rPr>
                <w:b/>
              </w:rPr>
              <w:t>14</w:t>
            </w:r>
          </w:p>
        </w:tc>
        <w:tc>
          <w:tcPr>
            <w:tcW w:w="1679" w:type="dxa"/>
            <w:vAlign w:val="center"/>
          </w:tcPr>
          <w:p w14:paraId="743149BC" w14:textId="61FAAAFC" w:rsidR="00322E45" w:rsidRPr="00A73A4D" w:rsidRDefault="00322E45" w:rsidP="00D71A27">
            <w:pPr>
              <w:ind w:firstLine="0"/>
            </w:pPr>
          </w:p>
        </w:tc>
        <w:tc>
          <w:tcPr>
            <w:tcW w:w="1842" w:type="dxa"/>
            <w:vAlign w:val="center"/>
          </w:tcPr>
          <w:p w14:paraId="21E6ACDB" w14:textId="269FF805" w:rsidR="00322E45" w:rsidRPr="00A73A4D" w:rsidRDefault="00322E45" w:rsidP="00D71A27">
            <w:pPr>
              <w:ind w:firstLine="0"/>
            </w:pPr>
          </w:p>
        </w:tc>
        <w:tc>
          <w:tcPr>
            <w:tcW w:w="4773" w:type="dxa"/>
            <w:vAlign w:val="center"/>
          </w:tcPr>
          <w:p w14:paraId="29821544" w14:textId="448E6AB2" w:rsidR="00322E45" w:rsidRPr="00A73A4D" w:rsidRDefault="00322E45" w:rsidP="00D71A27">
            <w:pPr>
              <w:ind w:firstLine="0"/>
            </w:pPr>
          </w:p>
        </w:tc>
      </w:tr>
      <w:tr w:rsidR="00322E45" w:rsidRPr="003C25C4" w14:paraId="633E2BC5" w14:textId="77777777" w:rsidTr="00D71A27">
        <w:tc>
          <w:tcPr>
            <w:tcW w:w="794" w:type="dxa"/>
            <w:vAlign w:val="center"/>
          </w:tcPr>
          <w:p w14:paraId="28A5B06C" w14:textId="77777777" w:rsidR="00322E45" w:rsidRPr="00AD4CC8" w:rsidRDefault="00322E45" w:rsidP="00D71A27">
            <w:pPr>
              <w:ind w:firstLine="0"/>
              <w:jc w:val="center"/>
              <w:rPr>
                <w:b/>
              </w:rPr>
            </w:pPr>
            <w:r w:rsidRPr="00AD4CC8">
              <w:rPr>
                <w:b/>
              </w:rPr>
              <w:t>15</w:t>
            </w:r>
          </w:p>
        </w:tc>
        <w:tc>
          <w:tcPr>
            <w:tcW w:w="1679" w:type="dxa"/>
            <w:vAlign w:val="center"/>
          </w:tcPr>
          <w:p w14:paraId="776DDF98" w14:textId="42CE11D6" w:rsidR="00322E45" w:rsidRPr="00A73A4D" w:rsidRDefault="00322E45" w:rsidP="00D71A27">
            <w:pPr>
              <w:ind w:firstLine="0"/>
            </w:pPr>
          </w:p>
        </w:tc>
        <w:tc>
          <w:tcPr>
            <w:tcW w:w="1842" w:type="dxa"/>
            <w:vAlign w:val="center"/>
          </w:tcPr>
          <w:p w14:paraId="4D27CB8B" w14:textId="56B04183" w:rsidR="00322E45" w:rsidRPr="00A73A4D" w:rsidRDefault="00322E45" w:rsidP="00D71A27">
            <w:pPr>
              <w:ind w:firstLine="0"/>
            </w:pPr>
          </w:p>
        </w:tc>
        <w:tc>
          <w:tcPr>
            <w:tcW w:w="4773" w:type="dxa"/>
            <w:vAlign w:val="center"/>
          </w:tcPr>
          <w:p w14:paraId="0AB8811F" w14:textId="687E7736" w:rsidR="00322E45" w:rsidRPr="00A73A4D" w:rsidRDefault="00322E45" w:rsidP="00D71A27">
            <w:pPr>
              <w:ind w:firstLine="0"/>
            </w:pPr>
          </w:p>
        </w:tc>
      </w:tr>
      <w:tr w:rsidR="00322E45" w:rsidRPr="003C25C4" w14:paraId="53BFBE6B" w14:textId="77777777" w:rsidTr="00D71A27">
        <w:tc>
          <w:tcPr>
            <w:tcW w:w="794" w:type="dxa"/>
            <w:vAlign w:val="center"/>
          </w:tcPr>
          <w:p w14:paraId="63221688" w14:textId="77777777" w:rsidR="00322E45" w:rsidRPr="00AD4CC8" w:rsidRDefault="00322E45" w:rsidP="00D71A27">
            <w:pPr>
              <w:ind w:firstLine="0"/>
              <w:jc w:val="center"/>
              <w:rPr>
                <w:b/>
              </w:rPr>
            </w:pPr>
            <w:r w:rsidRPr="00AD4CC8">
              <w:rPr>
                <w:b/>
              </w:rPr>
              <w:t>16</w:t>
            </w:r>
          </w:p>
        </w:tc>
        <w:tc>
          <w:tcPr>
            <w:tcW w:w="1679" w:type="dxa"/>
            <w:vAlign w:val="center"/>
          </w:tcPr>
          <w:p w14:paraId="2DC743D0" w14:textId="4FB813FB" w:rsidR="00322E45" w:rsidRPr="00A73A4D" w:rsidRDefault="00322E45" w:rsidP="00D71A27">
            <w:pPr>
              <w:ind w:firstLine="0"/>
            </w:pPr>
          </w:p>
        </w:tc>
        <w:tc>
          <w:tcPr>
            <w:tcW w:w="1842" w:type="dxa"/>
            <w:vAlign w:val="center"/>
          </w:tcPr>
          <w:p w14:paraId="50814553" w14:textId="698C8ADC" w:rsidR="00322E45" w:rsidRPr="00A73A4D" w:rsidRDefault="00322E45" w:rsidP="00D71A27">
            <w:pPr>
              <w:ind w:firstLine="0"/>
            </w:pPr>
          </w:p>
        </w:tc>
        <w:tc>
          <w:tcPr>
            <w:tcW w:w="4773" w:type="dxa"/>
            <w:vAlign w:val="center"/>
          </w:tcPr>
          <w:p w14:paraId="0A4D54ED" w14:textId="768F1103" w:rsidR="00322E45" w:rsidRPr="00A73A4D" w:rsidRDefault="00322E45" w:rsidP="00D71A27">
            <w:pPr>
              <w:ind w:firstLine="0"/>
            </w:pPr>
          </w:p>
        </w:tc>
      </w:tr>
      <w:tr w:rsidR="00322E45" w:rsidRPr="003C25C4" w14:paraId="31FAE86E" w14:textId="77777777" w:rsidTr="00D71A27">
        <w:tc>
          <w:tcPr>
            <w:tcW w:w="794" w:type="dxa"/>
            <w:vAlign w:val="center"/>
          </w:tcPr>
          <w:p w14:paraId="7DF90328" w14:textId="77777777" w:rsidR="00322E45" w:rsidRPr="00AD4CC8" w:rsidRDefault="00322E45" w:rsidP="00D71A27">
            <w:pPr>
              <w:ind w:firstLine="0"/>
              <w:jc w:val="center"/>
              <w:rPr>
                <w:b/>
              </w:rPr>
            </w:pPr>
            <w:r w:rsidRPr="00AD4CC8">
              <w:rPr>
                <w:b/>
              </w:rPr>
              <w:t>17</w:t>
            </w:r>
          </w:p>
        </w:tc>
        <w:tc>
          <w:tcPr>
            <w:tcW w:w="1679" w:type="dxa"/>
            <w:vAlign w:val="center"/>
          </w:tcPr>
          <w:p w14:paraId="54FB1223" w14:textId="331D0D99" w:rsidR="00322E45" w:rsidRPr="00A73A4D" w:rsidRDefault="00322E45" w:rsidP="00D71A27">
            <w:pPr>
              <w:ind w:firstLine="0"/>
            </w:pPr>
          </w:p>
        </w:tc>
        <w:tc>
          <w:tcPr>
            <w:tcW w:w="1842" w:type="dxa"/>
            <w:vAlign w:val="center"/>
          </w:tcPr>
          <w:p w14:paraId="3EF3A540" w14:textId="23FCC4F7" w:rsidR="00322E45" w:rsidRPr="00A73A4D" w:rsidRDefault="00322E45" w:rsidP="00D71A27">
            <w:pPr>
              <w:ind w:firstLine="0"/>
            </w:pPr>
          </w:p>
        </w:tc>
        <w:tc>
          <w:tcPr>
            <w:tcW w:w="4773" w:type="dxa"/>
            <w:vAlign w:val="center"/>
          </w:tcPr>
          <w:p w14:paraId="24176E9B" w14:textId="63E359E6" w:rsidR="00322E45" w:rsidRPr="00A73A4D" w:rsidRDefault="00322E45" w:rsidP="00D71A27">
            <w:pPr>
              <w:ind w:firstLine="0"/>
            </w:pPr>
          </w:p>
        </w:tc>
      </w:tr>
      <w:tr w:rsidR="00322E45" w:rsidRPr="003C25C4" w14:paraId="49BD1E95" w14:textId="77777777" w:rsidTr="00D71A27">
        <w:tc>
          <w:tcPr>
            <w:tcW w:w="794" w:type="dxa"/>
            <w:vAlign w:val="center"/>
          </w:tcPr>
          <w:p w14:paraId="01B39FAD" w14:textId="77777777" w:rsidR="00322E45" w:rsidRPr="00AD4CC8" w:rsidRDefault="00322E45" w:rsidP="00D71A27">
            <w:pPr>
              <w:ind w:firstLine="0"/>
              <w:jc w:val="center"/>
              <w:rPr>
                <w:b/>
              </w:rPr>
            </w:pPr>
            <w:r w:rsidRPr="00AD4CC8">
              <w:rPr>
                <w:b/>
              </w:rPr>
              <w:t>18</w:t>
            </w:r>
          </w:p>
        </w:tc>
        <w:tc>
          <w:tcPr>
            <w:tcW w:w="1679" w:type="dxa"/>
            <w:vAlign w:val="center"/>
          </w:tcPr>
          <w:p w14:paraId="63016FE9" w14:textId="300208B5" w:rsidR="00322E45" w:rsidRPr="00A73A4D" w:rsidRDefault="00322E45" w:rsidP="00D71A27">
            <w:pPr>
              <w:ind w:firstLine="0"/>
            </w:pPr>
          </w:p>
        </w:tc>
        <w:tc>
          <w:tcPr>
            <w:tcW w:w="1842" w:type="dxa"/>
            <w:vAlign w:val="center"/>
          </w:tcPr>
          <w:p w14:paraId="492F2319" w14:textId="0EFA364E" w:rsidR="00322E45" w:rsidRPr="00A73A4D" w:rsidRDefault="00322E45" w:rsidP="00D71A27">
            <w:pPr>
              <w:ind w:firstLine="0"/>
            </w:pPr>
          </w:p>
        </w:tc>
        <w:tc>
          <w:tcPr>
            <w:tcW w:w="4773" w:type="dxa"/>
            <w:vAlign w:val="center"/>
          </w:tcPr>
          <w:p w14:paraId="306264AD" w14:textId="7C9F8690" w:rsidR="00322E45" w:rsidRPr="00A73A4D" w:rsidRDefault="00322E45" w:rsidP="00D71A27">
            <w:pPr>
              <w:ind w:firstLine="0"/>
            </w:pPr>
          </w:p>
        </w:tc>
      </w:tr>
      <w:tr w:rsidR="00322E45" w:rsidRPr="003C25C4" w14:paraId="77B2EAF7" w14:textId="77777777" w:rsidTr="00D71A27">
        <w:tc>
          <w:tcPr>
            <w:tcW w:w="794" w:type="dxa"/>
            <w:vAlign w:val="center"/>
          </w:tcPr>
          <w:p w14:paraId="774B1CE2" w14:textId="77777777" w:rsidR="00322E45" w:rsidRPr="00AD4CC8" w:rsidRDefault="00322E45" w:rsidP="00D71A27">
            <w:pPr>
              <w:ind w:firstLine="0"/>
              <w:jc w:val="center"/>
              <w:rPr>
                <w:b/>
              </w:rPr>
            </w:pPr>
            <w:r w:rsidRPr="00AD4CC8">
              <w:rPr>
                <w:b/>
              </w:rPr>
              <w:t>19</w:t>
            </w:r>
          </w:p>
        </w:tc>
        <w:tc>
          <w:tcPr>
            <w:tcW w:w="1679" w:type="dxa"/>
            <w:vAlign w:val="center"/>
          </w:tcPr>
          <w:p w14:paraId="179FF361" w14:textId="457E9751" w:rsidR="00322E45" w:rsidRPr="00A73A4D" w:rsidRDefault="00322E45" w:rsidP="00D71A27">
            <w:pPr>
              <w:ind w:firstLine="0"/>
            </w:pPr>
          </w:p>
        </w:tc>
        <w:tc>
          <w:tcPr>
            <w:tcW w:w="1842" w:type="dxa"/>
            <w:vAlign w:val="center"/>
          </w:tcPr>
          <w:p w14:paraId="6E488BA7" w14:textId="0E3C9721" w:rsidR="00322E45" w:rsidRPr="00A73A4D" w:rsidRDefault="00322E45" w:rsidP="00D71A27">
            <w:pPr>
              <w:ind w:firstLine="0"/>
            </w:pPr>
          </w:p>
        </w:tc>
        <w:tc>
          <w:tcPr>
            <w:tcW w:w="4773" w:type="dxa"/>
            <w:vAlign w:val="center"/>
          </w:tcPr>
          <w:p w14:paraId="70228771" w14:textId="5914CE56" w:rsidR="00322E45" w:rsidRPr="00A73A4D" w:rsidRDefault="00322E45" w:rsidP="00D71A27">
            <w:pPr>
              <w:ind w:firstLine="0"/>
            </w:pPr>
          </w:p>
        </w:tc>
      </w:tr>
      <w:tr w:rsidR="00322E45" w:rsidRPr="003C25C4" w14:paraId="0F7335D7" w14:textId="77777777" w:rsidTr="00D71A27">
        <w:tc>
          <w:tcPr>
            <w:tcW w:w="794" w:type="dxa"/>
            <w:vAlign w:val="center"/>
          </w:tcPr>
          <w:p w14:paraId="25ECFBBF" w14:textId="77777777" w:rsidR="00322E45" w:rsidRPr="00AD4CC8" w:rsidRDefault="00322E45" w:rsidP="00D71A27">
            <w:pPr>
              <w:ind w:firstLine="0"/>
              <w:jc w:val="center"/>
              <w:rPr>
                <w:b/>
              </w:rPr>
            </w:pPr>
            <w:r w:rsidRPr="00AD4CC8">
              <w:rPr>
                <w:b/>
              </w:rPr>
              <w:t>20</w:t>
            </w:r>
          </w:p>
        </w:tc>
        <w:tc>
          <w:tcPr>
            <w:tcW w:w="1679" w:type="dxa"/>
            <w:vAlign w:val="center"/>
          </w:tcPr>
          <w:p w14:paraId="0F82852A" w14:textId="58AC6DF5" w:rsidR="00322E45" w:rsidRPr="00A73A4D" w:rsidRDefault="00322E45" w:rsidP="00D71A27">
            <w:pPr>
              <w:ind w:firstLine="0"/>
            </w:pPr>
          </w:p>
        </w:tc>
        <w:tc>
          <w:tcPr>
            <w:tcW w:w="1842" w:type="dxa"/>
            <w:vAlign w:val="center"/>
          </w:tcPr>
          <w:p w14:paraId="1D3B4745" w14:textId="77777777" w:rsidR="00322E45" w:rsidRPr="00A73A4D" w:rsidRDefault="00322E45" w:rsidP="00D71A27">
            <w:pPr>
              <w:ind w:left="360" w:firstLine="0"/>
            </w:pPr>
          </w:p>
        </w:tc>
        <w:tc>
          <w:tcPr>
            <w:tcW w:w="4773" w:type="dxa"/>
            <w:vAlign w:val="center"/>
          </w:tcPr>
          <w:p w14:paraId="0629DF96" w14:textId="247FDF76" w:rsidR="00322E45" w:rsidRPr="00A73A4D" w:rsidRDefault="00322E45" w:rsidP="00D71A27">
            <w:pPr>
              <w:ind w:firstLine="0"/>
            </w:pPr>
          </w:p>
        </w:tc>
      </w:tr>
      <w:tr w:rsidR="00322E45" w:rsidRPr="003C25C4" w14:paraId="657D6784" w14:textId="77777777" w:rsidTr="00D71A27">
        <w:tc>
          <w:tcPr>
            <w:tcW w:w="794" w:type="dxa"/>
            <w:vAlign w:val="center"/>
          </w:tcPr>
          <w:p w14:paraId="51E5435C" w14:textId="77777777" w:rsidR="00322E45" w:rsidRPr="00AD4CC8" w:rsidRDefault="00322E45" w:rsidP="00D71A27">
            <w:pPr>
              <w:ind w:firstLine="0"/>
              <w:jc w:val="center"/>
              <w:rPr>
                <w:b/>
              </w:rPr>
            </w:pPr>
            <w:r w:rsidRPr="00AD4CC8">
              <w:rPr>
                <w:b/>
              </w:rPr>
              <w:t>21</w:t>
            </w:r>
          </w:p>
        </w:tc>
        <w:tc>
          <w:tcPr>
            <w:tcW w:w="1679" w:type="dxa"/>
            <w:vAlign w:val="center"/>
          </w:tcPr>
          <w:p w14:paraId="6355FA7C" w14:textId="6387FDA3" w:rsidR="00322E45" w:rsidRPr="00A73A4D" w:rsidRDefault="00322E45" w:rsidP="00D71A27">
            <w:pPr>
              <w:ind w:firstLine="0"/>
            </w:pPr>
          </w:p>
        </w:tc>
        <w:tc>
          <w:tcPr>
            <w:tcW w:w="1842" w:type="dxa"/>
            <w:vAlign w:val="center"/>
          </w:tcPr>
          <w:p w14:paraId="74774D9F" w14:textId="1A4BA865" w:rsidR="00322E45" w:rsidRPr="00A73A4D" w:rsidRDefault="00322E45" w:rsidP="00D71A27">
            <w:pPr>
              <w:ind w:firstLine="0"/>
            </w:pPr>
          </w:p>
        </w:tc>
        <w:tc>
          <w:tcPr>
            <w:tcW w:w="4773" w:type="dxa"/>
            <w:vAlign w:val="center"/>
          </w:tcPr>
          <w:p w14:paraId="1FE9C027" w14:textId="6A0343C4" w:rsidR="00322E45" w:rsidRPr="00A73A4D" w:rsidRDefault="00322E45" w:rsidP="00D71A27">
            <w:pPr>
              <w:ind w:firstLine="0"/>
            </w:pPr>
          </w:p>
        </w:tc>
      </w:tr>
      <w:tr w:rsidR="00322E45" w:rsidRPr="003C25C4" w14:paraId="59A761F4" w14:textId="77777777" w:rsidTr="00D71A27">
        <w:tc>
          <w:tcPr>
            <w:tcW w:w="794" w:type="dxa"/>
            <w:vAlign w:val="center"/>
          </w:tcPr>
          <w:p w14:paraId="16F91A82" w14:textId="77777777" w:rsidR="00322E45" w:rsidRPr="00AD4CC8" w:rsidRDefault="00322E45" w:rsidP="00D71A27">
            <w:pPr>
              <w:ind w:firstLine="0"/>
              <w:jc w:val="center"/>
              <w:rPr>
                <w:b/>
              </w:rPr>
            </w:pPr>
            <w:r w:rsidRPr="00AD4CC8">
              <w:rPr>
                <w:b/>
              </w:rPr>
              <w:t>22</w:t>
            </w:r>
          </w:p>
        </w:tc>
        <w:tc>
          <w:tcPr>
            <w:tcW w:w="1679" w:type="dxa"/>
            <w:vAlign w:val="center"/>
          </w:tcPr>
          <w:p w14:paraId="6D7AA1C0" w14:textId="780ABFAC" w:rsidR="00322E45" w:rsidRPr="00A73A4D" w:rsidRDefault="00322E45" w:rsidP="00D71A27">
            <w:pPr>
              <w:ind w:firstLine="0"/>
            </w:pPr>
          </w:p>
        </w:tc>
        <w:tc>
          <w:tcPr>
            <w:tcW w:w="1842" w:type="dxa"/>
            <w:vAlign w:val="center"/>
          </w:tcPr>
          <w:p w14:paraId="149C2941" w14:textId="4F2275B7" w:rsidR="00322E45" w:rsidRPr="00A73A4D" w:rsidRDefault="00322E45" w:rsidP="00D71A27">
            <w:pPr>
              <w:ind w:firstLine="0"/>
            </w:pPr>
          </w:p>
        </w:tc>
        <w:tc>
          <w:tcPr>
            <w:tcW w:w="4773" w:type="dxa"/>
            <w:vAlign w:val="center"/>
          </w:tcPr>
          <w:p w14:paraId="45E768AC" w14:textId="731A32F9" w:rsidR="00322E45" w:rsidRPr="00A73A4D" w:rsidRDefault="00322E45" w:rsidP="00D71A27">
            <w:pPr>
              <w:ind w:firstLine="0"/>
            </w:pPr>
          </w:p>
        </w:tc>
      </w:tr>
      <w:tr w:rsidR="00322E45" w:rsidRPr="003C25C4" w14:paraId="3F6A46CC" w14:textId="77777777" w:rsidTr="00D71A27">
        <w:tc>
          <w:tcPr>
            <w:tcW w:w="794" w:type="dxa"/>
            <w:vAlign w:val="center"/>
          </w:tcPr>
          <w:p w14:paraId="0565B4D2" w14:textId="77777777" w:rsidR="00322E45" w:rsidRPr="00AD4CC8" w:rsidRDefault="00322E45" w:rsidP="00D71A27">
            <w:pPr>
              <w:ind w:firstLine="0"/>
              <w:jc w:val="center"/>
              <w:rPr>
                <w:b/>
              </w:rPr>
            </w:pPr>
            <w:r w:rsidRPr="00AD4CC8">
              <w:rPr>
                <w:b/>
              </w:rPr>
              <w:t>23</w:t>
            </w:r>
          </w:p>
        </w:tc>
        <w:tc>
          <w:tcPr>
            <w:tcW w:w="1679" w:type="dxa"/>
            <w:vAlign w:val="center"/>
          </w:tcPr>
          <w:p w14:paraId="29D69456" w14:textId="6A493B84" w:rsidR="00322E45" w:rsidRPr="00A73A4D" w:rsidRDefault="00322E45" w:rsidP="00D71A27">
            <w:pPr>
              <w:ind w:firstLine="0"/>
            </w:pPr>
          </w:p>
        </w:tc>
        <w:tc>
          <w:tcPr>
            <w:tcW w:w="1842" w:type="dxa"/>
            <w:vAlign w:val="center"/>
          </w:tcPr>
          <w:p w14:paraId="28057BFD" w14:textId="6B926568" w:rsidR="00322E45" w:rsidRPr="00A73A4D" w:rsidRDefault="00322E45" w:rsidP="00D71A27">
            <w:pPr>
              <w:ind w:firstLine="0"/>
            </w:pPr>
          </w:p>
        </w:tc>
        <w:tc>
          <w:tcPr>
            <w:tcW w:w="4773" w:type="dxa"/>
            <w:vAlign w:val="center"/>
          </w:tcPr>
          <w:p w14:paraId="75725D18" w14:textId="4F6833A7" w:rsidR="00322E45" w:rsidRPr="00A73A4D" w:rsidRDefault="00322E45" w:rsidP="00D71A27">
            <w:pPr>
              <w:ind w:firstLine="0"/>
            </w:pPr>
          </w:p>
        </w:tc>
      </w:tr>
    </w:tbl>
    <w:p w14:paraId="6B2ADB4B" w14:textId="77777777" w:rsidR="00322E45" w:rsidRDefault="00322E45" w:rsidP="00322E45">
      <w:pPr>
        <w:spacing w:after="200"/>
        <w:rPr>
          <w:rFonts w:cs="Times New Roman"/>
          <w:color w:val="000000" w:themeColor="text1"/>
          <w:szCs w:val="26"/>
          <w:lang w:val="vi-VN"/>
        </w:rPr>
      </w:pPr>
    </w:p>
    <w:p w14:paraId="662BCE9F" w14:textId="77777777" w:rsidR="00322E45" w:rsidRPr="003C25C4" w:rsidRDefault="00322E45" w:rsidP="00322E45">
      <w:pPr>
        <w:ind w:firstLine="0"/>
        <w:rPr>
          <w:rFonts w:cs="Times New Roman"/>
          <w:color w:val="000000" w:themeColor="text1"/>
          <w:szCs w:val="26"/>
          <w:lang w:val="vi-VN"/>
        </w:rPr>
      </w:pPr>
      <w:r w:rsidRPr="003C25C4">
        <w:rPr>
          <w:rFonts w:cs="Times New Roman"/>
          <w:color w:val="000000" w:themeColor="text1"/>
          <w:szCs w:val="26"/>
          <w:lang w:val="vi-VN"/>
        </w:rPr>
        <w:br w:type="page"/>
      </w:r>
    </w:p>
    <w:p w14:paraId="39A285B3" w14:textId="77777777" w:rsidR="00322E45" w:rsidRPr="003C25C4" w:rsidRDefault="00322E45" w:rsidP="00322E45">
      <w:pPr>
        <w:pStyle w:val="Heading1"/>
        <w:numPr>
          <w:ilvl w:val="0"/>
          <w:numId w:val="0"/>
        </w:numPr>
        <w:ind w:left="360"/>
        <w:rPr>
          <w:lang w:val="vi-VN"/>
        </w:rPr>
      </w:pPr>
      <w:bookmarkStart w:id="10" w:name="_Toc172370163"/>
      <w:r w:rsidRPr="003C25C4">
        <w:rPr>
          <w:lang w:val="vi-VN"/>
        </w:rPr>
        <w:lastRenderedPageBreak/>
        <w:t>BẢNG PHÂN CÔNG</w:t>
      </w:r>
      <w:bookmarkEnd w:id="10"/>
    </w:p>
    <w:tbl>
      <w:tblPr>
        <w:tblW w:w="0" w:type="auto"/>
        <w:tblCellMar>
          <w:top w:w="15" w:type="dxa"/>
          <w:left w:w="15" w:type="dxa"/>
          <w:bottom w:w="15" w:type="dxa"/>
          <w:right w:w="15" w:type="dxa"/>
        </w:tblCellMar>
        <w:tblLook w:val="04A0" w:firstRow="1" w:lastRow="0" w:firstColumn="1" w:lastColumn="0" w:noHBand="0" w:noVBand="1"/>
      </w:tblPr>
      <w:tblGrid>
        <w:gridCol w:w="1240"/>
        <w:gridCol w:w="1416"/>
        <w:gridCol w:w="2554"/>
        <w:gridCol w:w="3868"/>
      </w:tblGrid>
      <w:tr w:rsidR="00322E45" w:rsidRPr="00B93B1B" w14:paraId="09503409" w14:textId="77777777" w:rsidTr="00D71A27">
        <w:tc>
          <w:tcPr>
            <w:tcW w:w="1240"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2AEFF8FF" w14:textId="77777777"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MSSV</w:t>
            </w:r>
          </w:p>
        </w:tc>
        <w:tc>
          <w:tcPr>
            <w:tcW w:w="1416"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533027BA" w14:textId="77777777"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Họ và tên</w:t>
            </w:r>
          </w:p>
        </w:tc>
        <w:tc>
          <w:tcPr>
            <w:tcW w:w="2554"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7970E348" w14:textId="77777777"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Phân công công việc</w:t>
            </w:r>
          </w:p>
        </w:tc>
        <w:tc>
          <w:tcPr>
            <w:tcW w:w="3868"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7ACC43C1" w14:textId="77777777"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Đánh giá hoàn thành</w:t>
            </w:r>
          </w:p>
        </w:tc>
      </w:tr>
      <w:tr w:rsidR="00322E45" w:rsidRPr="00B93B1B" w14:paraId="2FB7EF98" w14:textId="77777777" w:rsidTr="00D71A27">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E8E68E" w14:textId="47721BE3"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2</w:t>
            </w:r>
            <w:r w:rsidR="00F410A0">
              <w:rPr>
                <w:rFonts w:eastAsia="Times New Roman" w:cs="Times New Roman"/>
                <w:b/>
                <w:bCs/>
                <w:color w:val="000000"/>
                <w:szCs w:val="26"/>
              </w:rPr>
              <w:t>254</w:t>
            </w:r>
            <w:r w:rsidRPr="00B93B1B">
              <w:rPr>
                <w:rFonts w:eastAsia="Times New Roman" w:cs="Times New Roman"/>
                <w:b/>
                <w:bCs/>
                <w:color w:val="000000"/>
                <w:szCs w:val="26"/>
              </w:rPr>
              <w:t>000</w:t>
            </w:r>
            <w:r w:rsidR="00F410A0">
              <w:rPr>
                <w:rFonts w:eastAsia="Times New Roman" w:cs="Times New Roman"/>
                <w:b/>
                <w:bCs/>
                <w:color w:val="000000"/>
                <w:szCs w:val="26"/>
              </w:rPr>
              <w:t>3</w:t>
            </w:r>
          </w:p>
        </w:tc>
        <w:tc>
          <w:tcPr>
            <w:tcW w:w="1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E1B2A5" w14:textId="32ED2065" w:rsidR="00322E45" w:rsidRPr="00B93B1B" w:rsidRDefault="00F410A0" w:rsidP="00D71A27">
            <w:pPr>
              <w:spacing w:before="0"/>
              <w:ind w:firstLine="0"/>
              <w:jc w:val="center"/>
              <w:rPr>
                <w:rFonts w:eastAsia="Times New Roman" w:cs="Times New Roman"/>
                <w:szCs w:val="26"/>
              </w:rPr>
            </w:pPr>
            <w:r>
              <w:rPr>
                <w:rFonts w:eastAsia="Times New Roman" w:cs="Times New Roman"/>
                <w:b/>
                <w:bCs/>
                <w:color w:val="000000"/>
                <w:szCs w:val="26"/>
              </w:rPr>
              <w:t>Nguyễn Tấn Đạt</w:t>
            </w:r>
          </w:p>
        </w:tc>
        <w:tc>
          <w:tcPr>
            <w:tcW w:w="2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DDE2C4" w14:textId="77777777" w:rsidR="006D7DDF" w:rsidRPr="006D7DDF" w:rsidRDefault="006D7DDF" w:rsidP="006D7DDF">
            <w:pPr>
              <w:spacing w:before="0"/>
              <w:ind w:firstLine="0"/>
              <w:rPr>
                <w:rFonts w:eastAsia="Times New Roman" w:cs="Times New Roman"/>
                <w:b/>
                <w:color w:val="000000"/>
                <w:szCs w:val="26"/>
              </w:rPr>
            </w:pPr>
            <w:r w:rsidRPr="006D7DDF">
              <w:rPr>
                <w:rFonts w:eastAsia="Times New Roman" w:cs="Times New Roman"/>
                <w:b/>
                <w:color w:val="000000"/>
                <w:szCs w:val="26"/>
              </w:rPr>
              <w:t>Về ý tưởng:</w:t>
            </w:r>
          </w:p>
          <w:p w14:paraId="5D517056" w14:textId="77777777" w:rsidR="006D7DDF" w:rsidRPr="006D7DDF" w:rsidRDefault="006D7DDF" w:rsidP="006D7DDF">
            <w:pPr>
              <w:spacing w:before="0"/>
              <w:ind w:firstLine="0"/>
              <w:rPr>
                <w:rFonts w:eastAsia="Times New Roman" w:cs="Times New Roman"/>
                <w:b/>
                <w:color w:val="000000"/>
                <w:szCs w:val="26"/>
              </w:rPr>
            </w:pPr>
            <w:r w:rsidRPr="006D7DDF">
              <w:rPr>
                <w:rFonts w:eastAsia="Times New Roman" w:cs="Times New Roman"/>
                <w:b/>
                <w:color w:val="000000"/>
                <w:szCs w:val="26"/>
              </w:rPr>
              <w:t xml:space="preserve">- </w:t>
            </w:r>
            <w:r w:rsidRPr="006D7DDF">
              <w:rPr>
                <w:rFonts w:eastAsia="Times New Roman" w:cs="Times New Roman"/>
                <w:color w:val="000000"/>
                <w:szCs w:val="26"/>
              </w:rPr>
              <w:t>Tham gia thảo luận đề tài và lên ý tưởng.</w:t>
            </w:r>
          </w:p>
          <w:p w14:paraId="184F8C41"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b/>
                <w:color w:val="000000"/>
                <w:szCs w:val="26"/>
              </w:rPr>
              <w:t>Về báo cáo:</w:t>
            </w:r>
          </w:p>
          <w:p w14:paraId="3EC45A80"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color w:val="000000"/>
                <w:szCs w:val="26"/>
              </w:rPr>
              <w:t>- Xây dựng sườn báo cáo.</w:t>
            </w:r>
          </w:p>
          <w:p w14:paraId="0DD0C5E2" w14:textId="77777777" w:rsidR="006D7DDF" w:rsidRPr="006D7DDF" w:rsidRDefault="006D7DDF" w:rsidP="006D7DDF">
            <w:pPr>
              <w:spacing w:before="0"/>
              <w:ind w:firstLine="0"/>
              <w:rPr>
                <w:rFonts w:eastAsia="Times New Roman" w:cs="Times New Roman"/>
                <w:color w:val="000000"/>
                <w:szCs w:val="26"/>
              </w:rPr>
            </w:pPr>
            <w:r w:rsidRPr="006D7DDF">
              <w:rPr>
                <w:rFonts w:eastAsia="Times New Roman" w:cs="Times New Roman"/>
                <w:color w:val="000000"/>
                <w:szCs w:val="26"/>
              </w:rPr>
              <w:t>- Chương 4, 5</w:t>
            </w:r>
          </w:p>
          <w:p w14:paraId="1D44195D" w14:textId="77777777" w:rsidR="006D7DDF" w:rsidRPr="006D7DDF" w:rsidRDefault="006D7DDF" w:rsidP="006D7DDF">
            <w:pPr>
              <w:spacing w:before="0"/>
              <w:ind w:firstLine="0"/>
              <w:rPr>
                <w:rFonts w:eastAsia="Times New Roman" w:cs="Times New Roman"/>
                <w:b/>
                <w:bCs/>
                <w:color w:val="000000"/>
                <w:szCs w:val="26"/>
              </w:rPr>
            </w:pPr>
            <w:r w:rsidRPr="006D7DDF">
              <w:rPr>
                <w:rFonts w:eastAsia="Times New Roman" w:cs="Times New Roman"/>
                <w:b/>
                <w:bCs/>
                <w:color w:val="000000"/>
                <w:szCs w:val="26"/>
              </w:rPr>
              <w:t>Về code:</w:t>
            </w:r>
          </w:p>
          <w:p w14:paraId="588DC958" w14:textId="77777777" w:rsidR="006D7DDF" w:rsidRPr="006D7DDF" w:rsidRDefault="006D7DDF" w:rsidP="006D7DDF">
            <w:pPr>
              <w:spacing w:before="0"/>
              <w:ind w:firstLine="0"/>
              <w:rPr>
                <w:rFonts w:eastAsia="Times New Roman" w:cs="Times New Roman"/>
                <w:color w:val="000000"/>
                <w:szCs w:val="26"/>
              </w:rPr>
            </w:pPr>
            <w:r w:rsidRPr="006D7DDF">
              <w:rPr>
                <w:rFonts w:eastAsia="Times New Roman" w:cs="Times New Roman"/>
                <w:color w:val="000000"/>
                <w:szCs w:val="26"/>
              </w:rPr>
              <w:t>- Xây dựng database</w:t>
            </w:r>
          </w:p>
          <w:p w14:paraId="52721686" w14:textId="77777777" w:rsidR="006D7DDF" w:rsidRPr="006D7DDF" w:rsidRDefault="006D7DDF" w:rsidP="006D7DDF">
            <w:pPr>
              <w:spacing w:before="0"/>
              <w:ind w:firstLine="0"/>
              <w:rPr>
                <w:rFonts w:eastAsia="Times New Roman" w:cs="Times New Roman"/>
                <w:color w:val="000000"/>
                <w:szCs w:val="26"/>
              </w:rPr>
            </w:pPr>
            <w:r w:rsidRPr="006D7DDF">
              <w:rPr>
                <w:rFonts w:eastAsia="Times New Roman" w:cs="Times New Roman"/>
                <w:color w:val="000000"/>
                <w:szCs w:val="26"/>
              </w:rPr>
              <w:t>- Code một phần server</w:t>
            </w:r>
          </w:p>
          <w:p w14:paraId="7DD6FF8C" w14:textId="77777777" w:rsidR="006D7DDF" w:rsidRPr="006D7DDF" w:rsidRDefault="006D7DDF" w:rsidP="006D7DDF">
            <w:pPr>
              <w:spacing w:before="0"/>
              <w:ind w:firstLine="0"/>
              <w:rPr>
                <w:rFonts w:eastAsia="Times New Roman" w:cs="Times New Roman"/>
                <w:color w:val="000000"/>
                <w:szCs w:val="26"/>
              </w:rPr>
            </w:pPr>
            <w:r w:rsidRPr="006D7DDF">
              <w:rPr>
                <w:rFonts w:eastAsia="Times New Roman" w:cs="Times New Roman"/>
                <w:color w:val="000000"/>
                <w:szCs w:val="26"/>
              </w:rPr>
              <w:t>- Code một phần client</w:t>
            </w:r>
          </w:p>
          <w:p w14:paraId="3C169B24" w14:textId="77777777" w:rsidR="006D7DDF" w:rsidRPr="006D7DDF" w:rsidRDefault="006D7DDF" w:rsidP="006D7DDF">
            <w:pPr>
              <w:spacing w:before="0"/>
              <w:ind w:firstLine="0"/>
              <w:rPr>
                <w:rFonts w:eastAsia="Times New Roman" w:cs="Times New Roman"/>
                <w:b/>
                <w:bCs/>
                <w:color w:val="000000"/>
                <w:szCs w:val="26"/>
              </w:rPr>
            </w:pPr>
            <w:r w:rsidRPr="006D7DDF">
              <w:rPr>
                <w:rFonts w:eastAsia="Times New Roman" w:cs="Times New Roman"/>
                <w:b/>
                <w:bCs/>
                <w:color w:val="000000"/>
                <w:szCs w:val="26"/>
              </w:rPr>
              <w:t>Khác:</w:t>
            </w:r>
          </w:p>
          <w:p w14:paraId="79203DB6" w14:textId="4A4A8287" w:rsidR="00322E45" w:rsidRPr="006D7DDF" w:rsidRDefault="006D7DDF" w:rsidP="006D7DDF">
            <w:pPr>
              <w:spacing w:before="0"/>
              <w:ind w:firstLine="0"/>
              <w:rPr>
                <w:rFonts w:eastAsia="Times New Roman" w:cs="Times New Roman"/>
                <w:color w:val="000000"/>
                <w:szCs w:val="26"/>
              </w:rPr>
            </w:pPr>
            <w:r w:rsidRPr="006D7DDF">
              <w:rPr>
                <w:rFonts w:eastAsia="Times New Roman" w:cs="Times New Roman"/>
                <w:color w:val="000000"/>
                <w:szCs w:val="26"/>
              </w:rPr>
              <w:t>- Hỗ trợ quay video</w:t>
            </w:r>
          </w:p>
          <w:p w14:paraId="7A1205F8" w14:textId="77777777" w:rsidR="00322E45" w:rsidRPr="00B93B1B" w:rsidRDefault="00322E45" w:rsidP="006D7DDF">
            <w:pPr>
              <w:spacing w:before="0"/>
              <w:ind w:firstLine="0"/>
              <w:rPr>
                <w:rFonts w:eastAsia="Times New Roman" w:cs="Times New Roman"/>
                <w:szCs w:val="26"/>
              </w:rPr>
            </w:pPr>
          </w:p>
        </w:tc>
        <w:tc>
          <w:tcPr>
            <w:tcW w:w="3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AAF64E" w14:textId="4A30B9F6" w:rsidR="00322E45" w:rsidRPr="00B93B1B" w:rsidRDefault="00322E45" w:rsidP="006D7DDF">
            <w:pPr>
              <w:spacing w:before="0"/>
              <w:ind w:firstLine="0"/>
              <w:rPr>
                <w:rFonts w:eastAsia="Times New Roman" w:cs="Times New Roman"/>
                <w:szCs w:val="26"/>
                <w:lang w:val="vi-VN"/>
              </w:rPr>
            </w:pPr>
            <w:r w:rsidRPr="00B93B1B">
              <w:rPr>
                <w:rFonts w:eastAsia="Times New Roman" w:cs="Times New Roman"/>
                <w:color w:val="000000"/>
                <w:szCs w:val="26"/>
              </w:rPr>
              <w:t xml:space="preserve"> Hoàn thành </w:t>
            </w:r>
            <w:r>
              <w:rPr>
                <w:rFonts w:eastAsia="Times New Roman" w:cs="Times New Roman"/>
                <w:color w:val="000000"/>
                <w:szCs w:val="26"/>
              </w:rPr>
              <w:t>tốt</w:t>
            </w:r>
            <w:r>
              <w:rPr>
                <w:rFonts w:eastAsia="Times New Roman" w:cs="Times New Roman"/>
                <w:color w:val="000000"/>
                <w:szCs w:val="26"/>
                <w:lang w:val="vi-VN"/>
              </w:rPr>
              <w:t>.</w:t>
            </w:r>
          </w:p>
        </w:tc>
      </w:tr>
      <w:tr w:rsidR="00322E45" w:rsidRPr="00B93B1B" w14:paraId="180CDA85" w14:textId="77777777" w:rsidTr="00D71A27">
        <w:tc>
          <w:tcPr>
            <w:tcW w:w="1240"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3E6F6B5E" w14:textId="3470FB90"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2</w:t>
            </w:r>
            <w:r w:rsidR="00F410A0">
              <w:rPr>
                <w:rFonts w:eastAsia="Times New Roman" w:cs="Times New Roman"/>
                <w:b/>
                <w:bCs/>
                <w:color w:val="000000"/>
                <w:szCs w:val="26"/>
              </w:rPr>
              <w:t>2540006</w:t>
            </w:r>
          </w:p>
        </w:tc>
        <w:tc>
          <w:tcPr>
            <w:tcW w:w="1416"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5376C41F" w14:textId="5DD2CC25" w:rsidR="00322E45" w:rsidRPr="00B93B1B" w:rsidRDefault="00F410A0" w:rsidP="00D71A27">
            <w:pPr>
              <w:spacing w:before="0"/>
              <w:ind w:firstLine="0"/>
              <w:jc w:val="center"/>
              <w:rPr>
                <w:rFonts w:eastAsia="Times New Roman" w:cs="Times New Roman"/>
                <w:szCs w:val="26"/>
              </w:rPr>
            </w:pPr>
            <w:r>
              <w:rPr>
                <w:rFonts w:eastAsia="Times New Roman" w:cs="Times New Roman"/>
                <w:b/>
                <w:bCs/>
                <w:color w:val="000000"/>
                <w:szCs w:val="26"/>
              </w:rPr>
              <w:t>Huỳnh Trung Hiếu</w:t>
            </w:r>
          </w:p>
        </w:tc>
        <w:tc>
          <w:tcPr>
            <w:tcW w:w="255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229D964C" w14:textId="77777777" w:rsidR="006D7DDF" w:rsidRPr="006D7DDF" w:rsidRDefault="006D7DDF" w:rsidP="006D7DDF">
            <w:pPr>
              <w:spacing w:before="0"/>
              <w:ind w:firstLine="0"/>
              <w:rPr>
                <w:rFonts w:eastAsia="Times New Roman" w:cs="Times New Roman"/>
                <w:b/>
                <w:color w:val="000000"/>
                <w:szCs w:val="26"/>
              </w:rPr>
            </w:pPr>
            <w:r w:rsidRPr="006D7DDF">
              <w:rPr>
                <w:rFonts w:eastAsia="Times New Roman" w:cs="Times New Roman"/>
                <w:b/>
                <w:color w:val="000000"/>
                <w:szCs w:val="26"/>
              </w:rPr>
              <w:t>Về ý tưởng:</w:t>
            </w:r>
          </w:p>
          <w:p w14:paraId="129BACC4"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b/>
                <w:color w:val="000000"/>
                <w:szCs w:val="26"/>
              </w:rPr>
              <w:t xml:space="preserve">- </w:t>
            </w:r>
            <w:r w:rsidRPr="006D7DDF">
              <w:rPr>
                <w:rFonts w:eastAsia="Times New Roman" w:cs="Times New Roman"/>
                <w:color w:val="000000"/>
                <w:szCs w:val="26"/>
              </w:rPr>
              <w:t>Tham gia thảo luận đề tài và lên ý tưởng.</w:t>
            </w:r>
          </w:p>
          <w:p w14:paraId="793F95CB"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b/>
                <w:color w:val="000000"/>
                <w:szCs w:val="26"/>
              </w:rPr>
              <w:t>Về báo cáo:</w:t>
            </w:r>
          </w:p>
          <w:p w14:paraId="17628E9A"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szCs w:val="26"/>
              </w:rPr>
              <w:t>- Chương 1, 2, 3, 6</w:t>
            </w:r>
          </w:p>
          <w:p w14:paraId="3B05552E" w14:textId="77777777" w:rsidR="006D7DDF" w:rsidRPr="006D7DDF" w:rsidRDefault="006D7DDF" w:rsidP="006D7DDF">
            <w:pPr>
              <w:spacing w:before="0"/>
              <w:ind w:firstLine="0"/>
              <w:rPr>
                <w:rFonts w:eastAsia="Times New Roman" w:cs="Times New Roman"/>
                <w:b/>
                <w:bCs/>
                <w:szCs w:val="26"/>
              </w:rPr>
            </w:pPr>
            <w:r w:rsidRPr="006D7DDF">
              <w:rPr>
                <w:rFonts w:eastAsia="Times New Roman" w:cs="Times New Roman"/>
                <w:b/>
                <w:bCs/>
                <w:szCs w:val="26"/>
              </w:rPr>
              <w:t xml:space="preserve">Về code: </w:t>
            </w:r>
          </w:p>
          <w:p w14:paraId="56A19822"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szCs w:val="26"/>
              </w:rPr>
              <w:t>- Xây dựng database</w:t>
            </w:r>
          </w:p>
          <w:p w14:paraId="105622B3"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szCs w:val="26"/>
              </w:rPr>
              <w:t>- Code một phần server</w:t>
            </w:r>
          </w:p>
          <w:p w14:paraId="537DF868" w14:textId="77777777" w:rsidR="006D7DDF" w:rsidRPr="006D7DDF" w:rsidRDefault="006D7DDF" w:rsidP="006D7DDF">
            <w:pPr>
              <w:spacing w:before="0"/>
              <w:ind w:firstLine="0"/>
              <w:rPr>
                <w:rFonts w:eastAsia="Times New Roman" w:cs="Times New Roman"/>
                <w:szCs w:val="26"/>
              </w:rPr>
            </w:pPr>
            <w:r w:rsidRPr="006D7DDF">
              <w:rPr>
                <w:rFonts w:eastAsia="Times New Roman" w:cs="Times New Roman"/>
                <w:szCs w:val="26"/>
              </w:rPr>
              <w:t>- Code một phần client</w:t>
            </w:r>
          </w:p>
          <w:p w14:paraId="22AF7D48" w14:textId="77777777" w:rsidR="006D7DDF" w:rsidRPr="006D7DDF" w:rsidRDefault="006D7DDF" w:rsidP="006D7DDF">
            <w:pPr>
              <w:spacing w:before="0"/>
              <w:ind w:firstLine="0"/>
              <w:rPr>
                <w:rFonts w:eastAsia="Times New Roman" w:cs="Times New Roman"/>
                <w:b/>
                <w:bCs/>
                <w:szCs w:val="26"/>
              </w:rPr>
            </w:pPr>
            <w:r w:rsidRPr="006D7DDF">
              <w:rPr>
                <w:rFonts w:eastAsia="Times New Roman" w:cs="Times New Roman"/>
                <w:b/>
                <w:bCs/>
                <w:szCs w:val="26"/>
              </w:rPr>
              <w:t>Khác:</w:t>
            </w:r>
          </w:p>
          <w:p w14:paraId="6064D149" w14:textId="41660248" w:rsidR="00322E45" w:rsidRPr="00B93B1B" w:rsidRDefault="006D7DDF" w:rsidP="006D7DDF">
            <w:pPr>
              <w:spacing w:before="0"/>
              <w:ind w:firstLine="0"/>
              <w:rPr>
                <w:rFonts w:eastAsia="Times New Roman" w:cs="Times New Roman"/>
                <w:szCs w:val="26"/>
              </w:rPr>
            </w:pPr>
            <w:r w:rsidRPr="006D7DDF">
              <w:rPr>
                <w:rFonts w:eastAsia="Times New Roman" w:cs="Times New Roman"/>
                <w:szCs w:val="26"/>
              </w:rPr>
              <w:t>- Hỗ trợ quay video</w:t>
            </w:r>
          </w:p>
        </w:tc>
        <w:tc>
          <w:tcPr>
            <w:tcW w:w="3868"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0FD27630" w14:textId="6FBFE410" w:rsidR="00322E45" w:rsidRPr="00B93B1B" w:rsidRDefault="006D7DDF" w:rsidP="006D7DDF">
            <w:pPr>
              <w:spacing w:before="0"/>
              <w:ind w:firstLine="0"/>
              <w:rPr>
                <w:rFonts w:eastAsia="Times New Roman" w:cs="Times New Roman"/>
                <w:szCs w:val="26"/>
                <w:lang w:val="vi-VN"/>
              </w:rPr>
            </w:pPr>
            <w:r>
              <w:rPr>
                <w:rFonts w:eastAsia="Times New Roman" w:cs="Times New Roman"/>
                <w:color w:val="000000"/>
                <w:szCs w:val="26"/>
              </w:rPr>
              <w:t xml:space="preserve"> </w:t>
            </w:r>
            <w:r w:rsidR="00322E45" w:rsidRPr="00B93B1B">
              <w:rPr>
                <w:rFonts w:eastAsia="Times New Roman" w:cs="Times New Roman"/>
                <w:color w:val="000000"/>
                <w:szCs w:val="26"/>
              </w:rPr>
              <w:t xml:space="preserve">Hoàn thành </w:t>
            </w:r>
            <w:r w:rsidR="00322E45">
              <w:rPr>
                <w:rFonts w:eastAsia="Times New Roman" w:cs="Times New Roman"/>
                <w:color w:val="000000"/>
                <w:szCs w:val="26"/>
              </w:rPr>
              <w:t>tốt</w:t>
            </w:r>
            <w:r w:rsidR="00322E45">
              <w:rPr>
                <w:rFonts w:eastAsia="Times New Roman" w:cs="Times New Roman"/>
                <w:color w:val="000000"/>
                <w:szCs w:val="26"/>
                <w:lang w:val="vi-VN"/>
              </w:rPr>
              <w:t>.</w:t>
            </w:r>
          </w:p>
        </w:tc>
      </w:tr>
    </w:tbl>
    <w:p w14:paraId="153738FF" w14:textId="77777777" w:rsidR="00322E45" w:rsidRPr="003C25C4" w:rsidRDefault="00322E45" w:rsidP="00322E45">
      <w:pPr>
        <w:ind w:firstLine="0"/>
        <w:rPr>
          <w:rFonts w:eastAsiaTheme="majorEastAsia" w:cs="Times New Roman"/>
          <w:b/>
          <w:color w:val="000000" w:themeColor="text1"/>
          <w:szCs w:val="26"/>
          <w:lang w:val="vi-VN"/>
        </w:rPr>
      </w:pPr>
      <w:r w:rsidRPr="003C25C4">
        <w:rPr>
          <w:rFonts w:cs="Times New Roman"/>
          <w:szCs w:val="26"/>
          <w:lang w:val="vi-VN"/>
        </w:rPr>
        <w:br w:type="page"/>
      </w:r>
    </w:p>
    <w:p w14:paraId="02925094" w14:textId="77777777" w:rsidR="00322E45" w:rsidRPr="003C25C4" w:rsidRDefault="00322E45" w:rsidP="00322E45">
      <w:pPr>
        <w:pStyle w:val="Heading1"/>
        <w:numPr>
          <w:ilvl w:val="0"/>
          <w:numId w:val="0"/>
        </w:numPr>
        <w:ind w:left="360"/>
        <w:rPr>
          <w:lang w:val="vi-VN"/>
        </w:rPr>
      </w:pPr>
      <w:bookmarkStart w:id="11" w:name="_Toc172370164"/>
      <w:r w:rsidRPr="0007441B">
        <w:lastRenderedPageBreak/>
        <w:t>LỜI</w:t>
      </w:r>
      <w:r w:rsidRPr="003C25C4">
        <w:rPr>
          <w:lang w:val="vi-VN"/>
        </w:rPr>
        <w:t xml:space="preserve"> CẢM ƠN</w:t>
      </w:r>
      <w:bookmarkEnd w:id="11"/>
    </w:p>
    <w:p w14:paraId="233B2798" w14:textId="364A7783" w:rsidR="00370EA4" w:rsidRDefault="00370EA4" w:rsidP="00322E45">
      <w:pPr>
        <w:ind w:firstLine="720"/>
        <w:rPr>
          <w:rFonts w:eastAsia="Times New Roman" w:cs="Times New Roman"/>
          <w:color w:val="000000"/>
          <w:szCs w:val="26"/>
        </w:rPr>
      </w:pPr>
      <w:r w:rsidRPr="00370EA4">
        <w:rPr>
          <w:rFonts w:eastAsia="Times New Roman" w:cs="Times New Roman"/>
          <w:color w:val="000000"/>
          <w:szCs w:val="26"/>
          <w:lang w:val="vi-VN"/>
        </w:rPr>
        <w:t xml:space="preserve">Để hoàn thiện đề tài đồ án môn học </w:t>
      </w:r>
      <w:r w:rsidR="00464FFE">
        <w:rPr>
          <w:rFonts w:eastAsia="Times New Roman" w:cs="Times New Roman"/>
          <w:color w:val="000000"/>
          <w:szCs w:val="26"/>
        </w:rPr>
        <w:t xml:space="preserve">Kỹ thuật phát triển hệ thống </w:t>
      </w:r>
      <w:r w:rsidRPr="00370EA4">
        <w:rPr>
          <w:rFonts w:eastAsia="Times New Roman" w:cs="Times New Roman"/>
          <w:color w:val="000000"/>
          <w:szCs w:val="26"/>
          <w:lang w:val="vi-VN"/>
        </w:rPr>
        <w:t xml:space="preserve">Web,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đã được hưởng sự giúp đỡ và đóng góp không ngừng từ quý Thầy cô và các bạn cùng lớp.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đã nỗ lực áp dụng những kiến thức đã học, cũng như những phản hồi và góp ý để hoàn thiện đề tài này theo mong muốn của nhóm.</w:t>
      </w:r>
    </w:p>
    <w:p w14:paraId="20819AA2" w14:textId="73208F6B" w:rsidR="00370EA4" w:rsidRDefault="00370EA4" w:rsidP="00322E45">
      <w:pPr>
        <w:ind w:firstLine="720"/>
        <w:rPr>
          <w:rFonts w:cs="Times New Roman"/>
          <w:szCs w:val="26"/>
        </w:rPr>
      </w:pPr>
      <w:r w:rsidRPr="00370EA4">
        <w:rPr>
          <w:rFonts w:cs="Times New Roman"/>
          <w:szCs w:val="26"/>
        </w:rPr>
        <w:t xml:space="preserve">Đầu tiên, nhóm </w:t>
      </w:r>
      <w:r w:rsidR="00BA3F95">
        <w:rPr>
          <w:rFonts w:cs="Times New Roman"/>
          <w:szCs w:val="26"/>
        </w:rPr>
        <w:t>chúng tôi</w:t>
      </w:r>
      <w:r w:rsidRPr="00370EA4">
        <w:rPr>
          <w:rFonts w:cs="Times New Roman"/>
          <w:szCs w:val="26"/>
        </w:rPr>
        <w:t xml:space="preserve"> muốn bày tỏ lòng biết ơn sâu sắc đến quý Thầy Cô trường Đại học Công nghệ Thông tin, đặc biệt là quý Thầy Cô khoa Khoa học và Kỹ thuật Thông tin. Những kiến thức mà quý Thầy cô đã truyền đạt cho </w:t>
      </w:r>
      <w:r w:rsidR="00BA3F95">
        <w:rPr>
          <w:rFonts w:cs="Times New Roman"/>
          <w:szCs w:val="26"/>
        </w:rPr>
        <w:t>chúng tôi</w:t>
      </w:r>
      <w:r w:rsidRPr="00370EA4">
        <w:rPr>
          <w:rFonts w:cs="Times New Roman"/>
          <w:szCs w:val="26"/>
        </w:rPr>
        <w:t xml:space="preserve"> trong suốt quá trình học tập tại trường là những giá trị quý giá, giúp </w:t>
      </w:r>
      <w:r w:rsidR="00BA3F95">
        <w:rPr>
          <w:rFonts w:cs="Times New Roman"/>
          <w:szCs w:val="26"/>
        </w:rPr>
        <w:t>chúng tôi</w:t>
      </w:r>
      <w:r w:rsidRPr="00370EA4">
        <w:rPr>
          <w:rFonts w:cs="Times New Roman"/>
          <w:szCs w:val="26"/>
        </w:rPr>
        <w:t xml:space="preserve"> không ngừng nâng cao khả năng của mình và trang bị những kỹ năng cần thiết để hoàn thành đề tài đồ án một cách </w:t>
      </w:r>
      <w:r>
        <w:rPr>
          <w:rFonts w:cs="Times New Roman"/>
          <w:szCs w:val="26"/>
        </w:rPr>
        <w:t>tốt</w:t>
      </w:r>
      <w:r w:rsidRPr="00370EA4">
        <w:rPr>
          <w:rFonts w:cs="Times New Roman"/>
          <w:szCs w:val="26"/>
        </w:rPr>
        <w:t xml:space="preserve"> nhất.</w:t>
      </w:r>
    </w:p>
    <w:p w14:paraId="28297D0D" w14:textId="7A4A930E" w:rsidR="00370EA4" w:rsidRDefault="00370EA4" w:rsidP="00322E45">
      <w:pPr>
        <w:ind w:firstLine="720"/>
        <w:rPr>
          <w:rFonts w:eastAsia="Times New Roman" w:cs="Times New Roman"/>
          <w:color w:val="000000"/>
          <w:szCs w:val="26"/>
        </w:rPr>
      </w:pPr>
      <w:r w:rsidRPr="00370EA4">
        <w:rPr>
          <w:rFonts w:eastAsia="Times New Roman" w:cs="Times New Roman"/>
          <w:color w:val="000000"/>
          <w:szCs w:val="26"/>
          <w:lang w:val="vi-VN"/>
        </w:rPr>
        <w:t xml:space="preserve">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cũng muốn gửi lời cảm ơn chân thành tới ThS. Võ Tấn Khoa - người đã hỗ trợ và đồng hành cùng nhóm trong suốt quá trình thực hiện đồ án môn học. Sự hướng dẫn tận tâm và những góp ý của Thầy đã giúp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xác định được hướng đi chính xác, nắm vững kiến thức chuyên môn và vượt qua những thách thức trong quá trình thực hiện đề tài. Sự tận tâm và lòng nhiệt huyết của Thầy đã truyền đạt cho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niềm đam mê và giúp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phát triển không chỉ về mặt kiến thức mà còn về kỹ năng làm việc nhóm và giải quyết vấn đề.</w:t>
      </w:r>
    </w:p>
    <w:p w14:paraId="478FE34E" w14:textId="6B47C0AF" w:rsidR="00322E45" w:rsidRPr="003C25C4" w:rsidRDefault="00370EA4" w:rsidP="00F410A0">
      <w:pPr>
        <w:rPr>
          <w:rFonts w:cs="Times New Roman"/>
          <w:szCs w:val="26"/>
          <w:lang w:val="vi-VN"/>
        </w:rPr>
      </w:pPr>
      <w:r w:rsidRPr="00370EA4">
        <w:rPr>
          <w:rFonts w:eastAsia="Times New Roman" w:cs="Times New Roman"/>
          <w:color w:val="000000"/>
          <w:szCs w:val="26"/>
          <w:lang w:val="vi-VN"/>
        </w:rPr>
        <w:t xml:space="preserve">Cuối cùng,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muốn gửi lời cảm ơn sâu sắc nhất đến nhà trường, quý Thầy Cô và các bạn đã tạo điều kiện để nhóm có được một trải nghiệm học tập thực tế và những kiến thức đầy đủ để đáp ứng được các yêu cầu của chuyên ngành học.</w:t>
      </w:r>
      <w:r w:rsidR="00322E45" w:rsidRPr="003C25C4">
        <w:rPr>
          <w:rFonts w:cs="Times New Roman"/>
          <w:szCs w:val="26"/>
          <w:lang w:val="vi-VN"/>
        </w:rPr>
        <w:br w:type="page"/>
      </w:r>
    </w:p>
    <w:p w14:paraId="760FF901" w14:textId="77777777" w:rsidR="00322E45" w:rsidRPr="003C25C4" w:rsidRDefault="00322E45" w:rsidP="00322E45">
      <w:pPr>
        <w:pStyle w:val="Heading1"/>
        <w:numPr>
          <w:ilvl w:val="0"/>
          <w:numId w:val="0"/>
        </w:numPr>
        <w:ind w:left="360"/>
        <w:rPr>
          <w:lang w:val="vi-VN"/>
        </w:rPr>
      </w:pPr>
      <w:bookmarkStart w:id="12" w:name="_Toc172370165"/>
      <w:r w:rsidRPr="003C25C4">
        <w:rPr>
          <w:lang w:val="vi-VN"/>
        </w:rPr>
        <w:lastRenderedPageBreak/>
        <w:t>LỜI MỞ ĐẦU</w:t>
      </w:r>
      <w:bookmarkEnd w:id="12"/>
    </w:p>
    <w:p w14:paraId="6BA3564F" w14:textId="77777777" w:rsidR="00C62604" w:rsidRDefault="00C62604" w:rsidP="00322E45">
      <w:pPr>
        <w:ind w:firstLine="720"/>
        <w:rPr>
          <w:szCs w:val="26"/>
        </w:rPr>
      </w:pPr>
      <w:r w:rsidRPr="00C62604">
        <w:rPr>
          <w:szCs w:val="26"/>
          <w:lang w:val="vi-VN"/>
        </w:rPr>
        <w:t>Trong thời gian gần đây, công nghệ thông tin đã có những bước tiến vượt bậc trên nhiều lĩnh vực. Đi kèm với đó, việc mua sắm trực tuyến không còn là một hiện tượng mới mẻ mà đang dần trở thành một phương thức mua hàng phổ biến của mọi người, không chỉ ở quy mô doanh nghiệp mà còn trong từng gia đình và cá nhân.</w:t>
      </w:r>
    </w:p>
    <w:p w14:paraId="273CD22E" w14:textId="169216A5" w:rsidR="00C62604" w:rsidRDefault="00C62604" w:rsidP="00322E45">
      <w:pPr>
        <w:ind w:firstLine="720"/>
        <w:rPr>
          <w:szCs w:val="26"/>
        </w:rPr>
      </w:pPr>
      <w:r w:rsidRPr="00C62604">
        <w:rPr>
          <w:szCs w:val="26"/>
          <w:lang w:val="vi-VN"/>
        </w:rPr>
        <w:t>Đ</w:t>
      </w:r>
      <w:r>
        <w:rPr>
          <w:szCs w:val="26"/>
        </w:rPr>
        <w:t>ứng trước</w:t>
      </w:r>
      <w:r w:rsidRPr="00C62604">
        <w:rPr>
          <w:szCs w:val="26"/>
          <w:lang w:val="vi-VN"/>
        </w:rPr>
        <w:t xml:space="preserve"> sự phát triển này, các nhà phát triển phần mềm không ngừng nghiên cứu và cải tiến các giải pháp cũng như các sản phẩm để có thể thực hiện giao dịch trên Internet. Chỉ với vài thao tác đơn giản trên thiết bị kết nối Internet, người dùng có thể sở hữu những sản phẩm mà họ cần mà không tốn quá nhiều thời gian. Khách hàng chỉ cần truy cập vào các trang web thương mại điện tử, chọn sản phẩm họ muốn, làm theo hướng dẫn, các nhà cung cấp sẽ giao sản phẩm đến tận nơi cho người dùng.</w:t>
      </w:r>
    </w:p>
    <w:p w14:paraId="5204233F" w14:textId="44794CB5" w:rsidR="00322E45" w:rsidRPr="006B3B20" w:rsidRDefault="00C62604" w:rsidP="00322E45">
      <w:pPr>
        <w:ind w:firstLine="720"/>
        <w:rPr>
          <w:rFonts w:cs="Times New Roman"/>
          <w:szCs w:val="26"/>
          <w:lang w:val="vi-VN"/>
        </w:rPr>
      </w:pPr>
      <w:r w:rsidRPr="00C62604">
        <w:rPr>
          <w:szCs w:val="26"/>
          <w:lang w:val="vi-VN"/>
        </w:rPr>
        <w:t xml:space="preserve">Để tiếp cận và thúc đẩy sự phổ biến của thương mại điện tử tại Việt Nam, cũng như phục vụ cho môn học </w:t>
      </w:r>
      <w:r w:rsidR="00464FFE">
        <w:rPr>
          <w:szCs w:val="26"/>
        </w:rPr>
        <w:t xml:space="preserve">Kỹ thuật phát triển hệ thống </w:t>
      </w:r>
      <w:r w:rsidRPr="00C62604">
        <w:rPr>
          <w:szCs w:val="26"/>
          <w:lang w:val="vi-VN"/>
        </w:rPr>
        <w:t xml:space="preserve">Web, nhóm </w:t>
      </w:r>
      <w:r w:rsidR="00BA3F95">
        <w:rPr>
          <w:szCs w:val="26"/>
          <w:lang w:val="vi-VN"/>
        </w:rPr>
        <w:t>chúng tôi</w:t>
      </w:r>
      <w:r w:rsidRPr="00C62604">
        <w:rPr>
          <w:szCs w:val="26"/>
          <w:lang w:val="vi-VN"/>
        </w:rPr>
        <w:t xml:space="preserve"> đã nghiên cứu và thiết kế một trang web với các sản phẩm là đồ điện tử. Nội dung báo cáo của đề tài được nhóm thiết kế bao gồm 7 chương, mỗi chương là một giai đoạn phát triển của đề tài.</w:t>
      </w:r>
    </w:p>
    <w:p w14:paraId="03C9161C" w14:textId="77777777" w:rsidR="00322E45" w:rsidRPr="006B3B20" w:rsidRDefault="00322E45">
      <w:pPr>
        <w:pStyle w:val="ListParagraph"/>
        <w:numPr>
          <w:ilvl w:val="0"/>
          <w:numId w:val="3"/>
        </w:numPr>
        <w:rPr>
          <w:rFonts w:cs="Times New Roman"/>
          <w:b/>
          <w:szCs w:val="26"/>
          <w:lang w:val="vi-VN"/>
        </w:rPr>
      </w:pPr>
      <w:r w:rsidRPr="006B3B20">
        <w:rPr>
          <w:rFonts w:cs="Times New Roman"/>
          <w:b/>
          <w:szCs w:val="26"/>
          <w:lang w:val="vi-VN"/>
        </w:rPr>
        <w:t>Chương 1: Giới thiệu tổng quan</w:t>
      </w:r>
    </w:p>
    <w:p w14:paraId="5461EB11"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Trong chương này, nhóm đã đưa ra lý do chọn đề tài là website thương mại điện tử kết hợp với sản phẩm mà nhóm đã lựa chọn. Cùng với đó, nhóm tiến hành mô tả đề tài và phạm vi đề tài, sau cùng đưa ra sơ lược quá trình thực hiện đề tài.</w:t>
      </w:r>
    </w:p>
    <w:p w14:paraId="4B83BC2C" w14:textId="77777777" w:rsidR="00322E45" w:rsidRPr="00FA4CD4" w:rsidRDefault="00322E45">
      <w:pPr>
        <w:pStyle w:val="ListParagraph"/>
        <w:numPr>
          <w:ilvl w:val="0"/>
          <w:numId w:val="2"/>
        </w:numPr>
        <w:rPr>
          <w:rFonts w:cs="Times New Roman"/>
          <w:b/>
          <w:szCs w:val="26"/>
          <w:lang w:val="vi-VN"/>
        </w:rPr>
      </w:pPr>
      <w:r w:rsidRPr="006B3B20">
        <w:rPr>
          <w:rFonts w:cs="Times New Roman"/>
          <w:b/>
          <w:szCs w:val="26"/>
          <w:lang w:val="vi-VN"/>
        </w:rPr>
        <w:t>Chương 2: Cơ sở lý thuyết</w:t>
      </w:r>
    </w:p>
    <w:p w14:paraId="0C9889E5" w14:textId="569C36F2" w:rsidR="00FA4CD4" w:rsidRPr="00FA4CD4" w:rsidRDefault="00FA4CD4" w:rsidP="00FA4CD4">
      <w:pPr>
        <w:pStyle w:val="ListParagraph"/>
        <w:numPr>
          <w:ilvl w:val="0"/>
          <w:numId w:val="0"/>
        </w:numPr>
        <w:ind w:left="720"/>
        <w:rPr>
          <w:rFonts w:cs="Times New Roman"/>
          <w:bCs/>
          <w:szCs w:val="26"/>
          <w:lang w:val="vi-VN"/>
        </w:rPr>
      </w:pPr>
      <w:r w:rsidRPr="00D86CFB">
        <w:rPr>
          <w:rFonts w:cs="Times New Roman"/>
          <w:bCs/>
          <w:szCs w:val="26"/>
        </w:rPr>
        <w:t>Chương này sẽ là nơi những cơ sở về mặt công nghệ được áp dụng vào đồ án được thảo luận kèm theo việc đánh giá các sản phẩm tương tự bao gồm Cellphones và Mobilecity để đưa ra những lựa chọn thiết kế phù hợp website của chúng tôi.</w:t>
      </w:r>
    </w:p>
    <w:p w14:paraId="264561EB" w14:textId="77777777"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Chương 3: Phân tích</w:t>
      </w:r>
    </w:p>
    <w:p w14:paraId="4ECA3CC0"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Quá trình phân tích đề tài là xác định các yêu cầu của đề tài, thực hiện đặc tả cho mỗi yêu cầu, phân loại các yêu cầu thành 2 loại</w:t>
      </w:r>
      <w:r>
        <w:rPr>
          <w:rFonts w:cs="Times New Roman"/>
          <w:szCs w:val="26"/>
          <w:lang w:val="vi-VN"/>
        </w:rPr>
        <w:t xml:space="preserve"> là</w:t>
      </w:r>
      <w:r w:rsidRPr="006B3B20">
        <w:rPr>
          <w:rFonts w:cs="Times New Roman"/>
          <w:szCs w:val="26"/>
          <w:lang w:val="vi-VN"/>
        </w:rPr>
        <w:t xml:space="preserve"> yêu cầu chức năng và yêu cầu phi chức năng.</w:t>
      </w:r>
    </w:p>
    <w:p w14:paraId="3F897D6C" w14:textId="77777777"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Chương 4: Thiết kế</w:t>
      </w:r>
    </w:p>
    <w:p w14:paraId="189D72C0" w14:textId="4B36DC0E"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lastRenderedPageBreak/>
        <w:t xml:space="preserve">Nhóm </w:t>
      </w:r>
      <w:r w:rsidR="00BA3F95">
        <w:rPr>
          <w:rFonts w:cs="Times New Roman"/>
          <w:szCs w:val="26"/>
          <w:lang w:val="vi-VN"/>
        </w:rPr>
        <w:t>chúng tôi</w:t>
      </w:r>
      <w:r w:rsidRPr="006B3B20">
        <w:rPr>
          <w:rFonts w:cs="Times New Roman"/>
          <w:szCs w:val="26"/>
          <w:lang w:val="vi-VN"/>
        </w:rPr>
        <w:t xml:space="preserve"> sẽ thực hiện việc thiết kế hệ thống, thiết kế </w:t>
      </w:r>
      <w:r w:rsidR="009A25F0">
        <w:rPr>
          <w:rFonts w:cs="Times New Roman"/>
          <w:szCs w:val="26"/>
        </w:rPr>
        <w:t>dữ liệu</w:t>
      </w:r>
      <w:r w:rsidRPr="006B3B20">
        <w:rPr>
          <w:rFonts w:cs="Times New Roman"/>
          <w:szCs w:val="26"/>
          <w:lang w:val="vi-VN"/>
        </w:rPr>
        <w:t xml:space="preserve"> và thiết kế </w:t>
      </w:r>
      <w:r w:rsidR="009A25F0">
        <w:rPr>
          <w:rFonts w:cs="Times New Roman"/>
          <w:szCs w:val="26"/>
        </w:rPr>
        <w:t>giao diện</w:t>
      </w:r>
      <w:r w:rsidRPr="006B3B20">
        <w:rPr>
          <w:rFonts w:cs="Times New Roman"/>
          <w:szCs w:val="26"/>
          <w:lang w:val="vi-VN"/>
        </w:rPr>
        <w:t xml:space="preserve">. </w:t>
      </w:r>
      <w:r w:rsidRPr="006B3B20">
        <w:rPr>
          <w:szCs w:val="26"/>
          <w:lang w:val="vi-VN"/>
        </w:rPr>
        <w:t>Các quyết định thiết kế sẽ dựa trên yêu cầu và mục tiêu của đề tài, đồng thời tuân thủ các nguyên tắc và tiêu chuẩn thiết kế chung.</w:t>
      </w:r>
    </w:p>
    <w:p w14:paraId="6B47F368" w14:textId="0C6C1DF3"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 xml:space="preserve">Chương 5: Kết quả </w:t>
      </w:r>
    </w:p>
    <w:p w14:paraId="4251DDCF"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Sau khi hoàn thành cơ bản website về giao diện cũng như một vài tính năng cần thiết, nhóm tiến hành đưa ra những điều nhóm đã làm được về đề tài.</w:t>
      </w:r>
    </w:p>
    <w:p w14:paraId="0AF3B28A" w14:textId="06CDA03E"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 xml:space="preserve">Chương </w:t>
      </w:r>
      <w:r w:rsidR="009A25F0">
        <w:rPr>
          <w:rFonts w:cs="Times New Roman"/>
          <w:b/>
          <w:szCs w:val="26"/>
        </w:rPr>
        <w:t>6</w:t>
      </w:r>
      <w:r w:rsidRPr="006B3B20">
        <w:rPr>
          <w:rFonts w:cs="Times New Roman"/>
          <w:b/>
          <w:szCs w:val="26"/>
          <w:lang w:val="vi-VN"/>
        </w:rPr>
        <w:t>: Kết luận và hướng phát triển</w:t>
      </w:r>
    </w:p>
    <w:p w14:paraId="4214FDE6" w14:textId="77777777" w:rsidR="00322E45" w:rsidRDefault="00322E45" w:rsidP="00322E45">
      <w:pPr>
        <w:pStyle w:val="ListParagraph"/>
        <w:numPr>
          <w:ilvl w:val="0"/>
          <w:numId w:val="0"/>
        </w:numPr>
        <w:ind w:left="720"/>
        <w:rPr>
          <w:rFonts w:cs="Times New Roman"/>
          <w:szCs w:val="26"/>
          <w:lang w:val="vi-VN"/>
        </w:rPr>
      </w:pPr>
      <w:r w:rsidRPr="006B3B20">
        <w:rPr>
          <w:rFonts w:cs="Times New Roman"/>
          <w:szCs w:val="26"/>
          <w:lang w:val="vi-VN"/>
        </w:rPr>
        <w:t>Trong chương này, nhóm đề ra kết quả đạt được sau khi kết thúc quá trình thiết kế website cùng quá trình kiểm thử. Sau đó nhóm đưa ra những kết luận cho đề tài, xem xét những điều còn thiếu sót, đồng thời đề ra những hướng phát triển hoàn chỉnh cho website.</w:t>
      </w:r>
    </w:p>
    <w:p w14:paraId="3A5D2903" w14:textId="77777777" w:rsidR="00322E45" w:rsidRPr="003C25C4" w:rsidRDefault="00322E45" w:rsidP="00322E45">
      <w:pPr>
        <w:ind w:left="720" w:hanging="720"/>
        <w:rPr>
          <w:rFonts w:cs="Times New Roman"/>
          <w:szCs w:val="26"/>
          <w:lang w:val="vi-VN"/>
        </w:rPr>
      </w:pPr>
      <w:r>
        <w:rPr>
          <w:rFonts w:cs="Times New Roman"/>
          <w:szCs w:val="26"/>
          <w:lang w:val="vi-VN"/>
        </w:rPr>
        <w:br w:type="page"/>
      </w:r>
    </w:p>
    <w:p w14:paraId="22FB245E" w14:textId="77777777" w:rsidR="00322E45" w:rsidRPr="003C25C4" w:rsidRDefault="00322E45" w:rsidP="00322E45">
      <w:pPr>
        <w:pStyle w:val="Heading1"/>
        <w:rPr>
          <w:lang w:val="vi-VN"/>
        </w:rPr>
      </w:pPr>
      <w:bookmarkStart w:id="13" w:name="_Toc172370166"/>
      <w:r w:rsidRPr="003C25C4">
        <w:rPr>
          <w:lang w:val="vi-VN"/>
        </w:rPr>
        <w:lastRenderedPageBreak/>
        <w:t xml:space="preserve">GIỚI </w:t>
      </w:r>
      <w:r w:rsidRPr="00FD6798">
        <w:t>THIỆU</w:t>
      </w:r>
      <w:r w:rsidRPr="003C25C4">
        <w:rPr>
          <w:lang w:val="vi-VN"/>
        </w:rPr>
        <w:t xml:space="preserve"> </w:t>
      </w:r>
      <w:r w:rsidRPr="0007441B">
        <w:t>TỔNG</w:t>
      </w:r>
      <w:r w:rsidRPr="003C25C4">
        <w:rPr>
          <w:lang w:val="vi-VN"/>
        </w:rPr>
        <w:t xml:space="preserve"> QUAN</w:t>
      </w:r>
      <w:bookmarkEnd w:id="13"/>
    </w:p>
    <w:p w14:paraId="17AF008B" w14:textId="77777777" w:rsidR="00322E45" w:rsidRDefault="00322E45">
      <w:pPr>
        <w:pStyle w:val="Heading2"/>
        <w:numPr>
          <w:ilvl w:val="1"/>
          <w:numId w:val="8"/>
        </w:numPr>
      </w:pPr>
      <w:bookmarkStart w:id="14" w:name="_Toc172370167"/>
      <w:r w:rsidRPr="00113A89">
        <w:rPr>
          <w:lang w:val="vi-VN"/>
        </w:rPr>
        <w:t>Lý do chọn đề tài</w:t>
      </w:r>
      <w:bookmarkEnd w:id="14"/>
    </w:p>
    <w:p w14:paraId="533645E1" w14:textId="791B3140" w:rsidR="005C21EB" w:rsidRDefault="005C21EB" w:rsidP="005C21EB">
      <w:r>
        <w:t>T</w:t>
      </w:r>
      <w:r w:rsidRPr="005C21EB">
        <w:t>rong những năm gần đây, sự bùng nổ của công nghệ thông tin đã đưa thị trường mua sắm và kinh doanh trực tuyến vào một giai đoạn phát triển mạnh mẽ. Đặc biệt, mua sắm trực tuyến đã trở thành một xu hướng không thể phủ nhận đối với thế hệ hiện nay. Người tiêu dùng ngày nay có thể lựa chọn và mua sắm các sản phẩm điện tử từ bất kỳ đâu chỉ cần có kết nối internet, không còn phụ thuộc vào các cửa hàng truyền thống như trước.</w:t>
      </w:r>
    </w:p>
    <w:p w14:paraId="09BDB1A0" w14:textId="77777777" w:rsidR="00A2108C" w:rsidRDefault="00A2108C" w:rsidP="00A2108C">
      <w:pPr>
        <w:keepNext/>
        <w:ind w:firstLine="0"/>
      </w:pPr>
      <w:r>
        <w:rPr>
          <w:noProof/>
        </w:rPr>
        <w:drawing>
          <wp:inline distT="0" distB="0" distL="0" distR="0" wp14:anchorId="16DF65E2" wp14:editId="6E3C2AA1">
            <wp:extent cx="5777230" cy="2929255"/>
            <wp:effectExtent l="19050" t="19050" r="13970" b="23495"/>
            <wp:docPr id="211159582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595820" name="Picture 1" descr="A graph of blue bar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77230" cy="2929255"/>
                    </a:xfrm>
                    <a:prstGeom prst="rect">
                      <a:avLst/>
                    </a:prstGeom>
                    <a:ln>
                      <a:solidFill>
                        <a:schemeClr val="tx1"/>
                      </a:solidFill>
                    </a:ln>
                  </pic:spPr>
                </pic:pic>
              </a:graphicData>
            </a:graphic>
          </wp:inline>
        </w:drawing>
      </w:r>
    </w:p>
    <w:p w14:paraId="5352FBA8" w14:textId="26205BB7" w:rsidR="00A2108C" w:rsidRPr="005C21EB" w:rsidRDefault="00A2108C" w:rsidP="00A2108C">
      <w:pPr>
        <w:pStyle w:val="Caption"/>
      </w:pPr>
      <w:bookmarkStart w:id="15" w:name="_Toc165036307"/>
      <w:r>
        <w:t xml:space="preserve">Hình </w:t>
      </w:r>
      <w:r>
        <w:fldChar w:fldCharType="begin"/>
      </w:r>
      <w:r>
        <w:instrText xml:space="preserve"> STYLEREF 1 \s </w:instrText>
      </w:r>
      <w:r>
        <w:fldChar w:fldCharType="separate"/>
      </w:r>
      <w:r w:rsidR="004E4285">
        <w:rPr>
          <w:noProof/>
        </w:rPr>
        <w:t>1</w:t>
      </w:r>
      <w:r>
        <w:fldChar w:fldCharType="end"/>
      </w:r>
      <w:r>
        <w:t>.</w:t>
      </w:r>
      <w:r>
        <w:fldChar w:fldCharType="begin"/>
      </w:r>
      <w:r>
        <w:instrText xml:space="preserve"> SEQ Hình \* ARABIC \s 1 </w:instrText>
      </w:r>
      <w:r>
        <w:fldChar w:fldCharType="separate"/>
      </w:r>
      <w:r w:rsidR="004E4285">
        <w:rPr>
          <w:noProof/>
        </w:rPr>
        <w:t>1</w:t>
      </w:r>
      <w:r>
        <w:fldChar w:fldCharType="end"/>
      </w:r>
      <w:r>
        <w:t xml:space="preserve">: Biểu đồ sự tăng trưởng của hoạt động thương mại điện tử từ 2017-2023 </w:t>
      </w:r>
      <w:r>
        <w:fldChar w:fldCharType="begin"/>
      </w:r>
      <w:r>
        <w:instrText xml:space="preserve"> ADDIN ZOTERO_ITEM CSL_CITATION {"citationID":"y9NM4bUb","properties":{"formattedCitation":"[1]","plainCitation":"[1]","noteIndex":0},"citationItems":[{"id":165,"uris":["http://zotero.org/users/5774115/items/RV6MRVKU"],"itemData":{"id":165,"type":"book","edition":"1","ISBN":"978-80-908066-9-6","language":"en","note":"DOI: 10.46489/saeaois-04","publisher":"OKTAN PRINT s.r.o.","source":"DOI.org (Crossref)","title":"Social and economic aspects of internet services market development","URL":"https://www.oktanprint.cz/p/social-and-economic-aspects-of-internet-services-market-development/","author":[{"family":"Tatomyr","given":"Iryna"},{"family":"Fedyshyn","given":"Vasylyna"}],"accessed":{"date-parts":[["2024",4,26]]},"issued":{"date-parts":[["2021",2,16]]}}}],"schema":"https://github.com/citation-style-language/schema/raw/master/csl-citation.json"} </w:instrText>
      </w:r>
      <w:r>
        <w:fldChar w:fldCharType="separate"/>
      </w:r>
      <w:r w:rsidRPr="00A2108C">
        <w:rPr>
          <w:rFonts w:cs="Times New Roman"/>
        </w:rPr>
        <w:t>[1]</w:t>
      </w:r>
      <w:bookmarkEnd w:id="15"/>
      <w:r>
        <w:fldChar w:fldCharType="end"/>
      </w:r>
    </w:p>
    <w:p w14:paraId="6423A5A6" w14:textId="77777777" w:rsidR="005C21EB" w:rsidRPr="005C21EB" w:rsidRDefault="005C21EB" w:rsidP="005C21EB">
      <w:r w:rsidRPr="005C21EB">
        <w:t>Việc mua sắm trực tuyến đối với các sản phẩm như điện thoại, laptop và phụ kiện điện tử trở nên đơn giản và tiện lợi hơn bao giờ hết. Chính vì điều này, chúng tôi đã quyết định tạo ra một trang web thương mại điện tử chuyên về các sản phẩm điện tử, nhằm mang lại sự thuận tiện và đa dạng cho khách hàng.</w:t>
      </w:r>
    </w:p>
    <w:p w14:paraId="4696B423" w14:textId="77777777" w:rsidR="005C21EB" w:rsidRPr="005C21EB" w:rsidRDefault="005C21EB" w:rsidP="005C21EB">
      <w:r w:rsidRPr="005C21EB">
        <w:t>Mục tiêu của chúng tôi là xây dựng một nền tảng trực tuyến thân thiện và hấp dẫn, nơi mà khách hàng có thể dễ dàng tìm kiếm và mua sắm những sản phẩm điện tử phù hợp với nhu cầu và sở thích của họ. Bằng cách cung cấp các đề xuất sản phẩm thông minh và giao diện trực quan, chúng tôi mong muốn thu hút được nhiều khách hàng quan tâm và trở thành điểm đến ưa thích của những người yêu công nghệ.</w:t>
      </w:r>
    </w:p>
    <w:p w14:paraId="7287EAFD" w14:textId="233D61C2" w:rsidR="005C21EB" w:rsidRPr="005C21EB" w:rsidRDefault="005C21EB" w:rsidP="005C21EB">
      <w:r w:rsidRPr="005C21EB">
        <w:t xml:space="preserve">Chúng tôi tin rằng việc phát triển một trang web thương mại điện tử chuyên về các sản phẩm điện tử sẽ mang lại nhiều lợi ích đáng kể cho cả người mua và người bán, đồng </w:t>
      </w:r>
      <w:r w:rsidRPr="005C21EB">
        <w:lastRenderedPageBreak/>
        <w:t>thời hỗ trợ vào việc thúc đẩy sự phát triển của ngành công nghiệp điện tử trong thời đại số ngày nay.</w:t>
      </w:r>
    </w:p>
    <w:p w14:paraId="3E4C708C" w14:textId="0DD73B0A" w:rsidR="00322E45" w:rsidRPr="003C25C4" w:rsidRDefault="00322E45" w:rsidP="00322E45">
      <w:pPr>
        <w:pStyle w:val="Heading2"/>
        <w:rPr>
          <w:lang w:val="vi-VN"/>
        </w:rPr>
      </w:pPr>
      <w:bookmarkStart w:id="16" w:name="_Toc172370168"/>
      <w:r w:rsidRPr="003C25C4">
        <w:rPr>
          <w:lang w:val="vi-VN"/>
        </w:rPr>
        <w:t xml:space="preserve">Mô tả </w:t>
      </w:r>
      <w:r>
        <w:rPr>
          <w:lang w:val="vi-VN"/>
        </w:rPr>
        <w:t xml:space="preserve">đề tài </w:t>
      </w:r>
      <w:r w:rsidRPr="003C25C4">
        <w:rPr>
          <w:lang w:val="vi-VN"/>
        </w:rPr>
        <w:t>và phạm vi đề tài</w:t>
      </w:r>
      <w:bookmarkEnd w:id="16"/>
    </w:p>
    <w:p w14:paraId="15868E38" w14:textId="77777777" w:rsidR="00322E45" w:rsidRPr="003C25C4" w:rsidRDefault="00322E45" w:rsidP="00322E45">
      <w:pPr>
        <w:pStyle w:val="Heading3"/>
        <w:rPr>
          <w:lang w:val="vi-VN"/>
        </w:rPr>
      </w:pPr>
      <w:bookmarkStart w:id="17" w:name="_Toc172370169"/>
      <w:r w:rsidRPr="003C25C4">
        <w:rPr>
          <w:lang w:val="vi-VN"/>
        </w:rPr>
        <w:t>Mô tả đề tài</w:t>
      </w:r>
      <w:bookmarkEnd w:id="17"/>
    </w:p>
    <w:p w14:paraId="22F115E5" w14:textId="3EAC4803" w:rsidR="00905685" w:rsidRDefault="00905685" w:rsidP="004F67A4">
      <w:r w:rsidRPr="00905685">
        <w:rPr>
          <w:lang w:val="vi-VN"/>
        </w:rPr>
        <w:t xml:space="preserve">"Website bán </w:t>
      </w:r>
      <w:r w:rsidR="00F410A0">
        <w:t>sản phẩm</w:t>
      </w:r>
      <w:r w:rsidRPr="00905685">
        <w:rPr>
          <w:lang w:val="vi-VN"/>
        </w:rPr>
        <w:t xml:space="preserve"> điện tử" là một đề tài nhằm thiết kế một nền tảng thương mại điện tử cho phép người dùng mua sắm trực tuyến các loại</w:t>
      </w:r>
      <w:r w:rsidR="00043B5F">
        <w:t xml:space="preserve"> điện thoại, laptop, máy tính bảng,</w:t>
      </w:r>
      <w:r w:rsidRPr="00905685">
        <w:rPr>
          <w:lang w:val="vi-VN"/>
        </w:rPr>
        <w:t xml:space="preserve"> phụ kiện điện tử như tai nghe, đồng hồ thông minh, ổ cắm điện thông minh, pin dự phòng, và các thiết bị công nghệ khác. Các sản phẩm sẽ được phân loại và sắp xếp vào các danh mục cụ thể để dễ dàng cho người dùng tìm kiếm và mua hàng.</w:t>
      </w:r>
    </w:p>
    <w:p w14:paraId="4125A851" w14:textId="342243BA" w:rsidR="002F6AD8" w:rsidRPr="002F6AD8" w:rsidRDefault="002F6AD8" w:rsidP="002F6AD8">
      <w:pPr>
        <w:rPr>
          <w:lang w:val="vi-VN"/>
        </w:rPr>
      </w:pPr>
      <w:r w:rsidRPr="002F6AD8">
        <w:rPr>
          <w:lang w:val="vi-VN"/>
        </w:rPr>
        <w:t>Chúng tôi sẽ</w:t>
      </w:r>
      <w:r w:rsidR="005C20FE">
        <w:t xml:space="preserve"> thiết kế wed</w:t>
      </w:r>
      <w:r w:rsidRPr="002F6AD8">
        <w:rPr>
          <w:lang w:val="vi-VN"/>
        </w:rPr>
        <w:t xml:space="preserve"> </w:t>
      </w:r>
      <w:r w:rsidR="005C20FE" w:rsidRPr="005C20FE">
        <w:rPr>
          <w:lang w:val="vi-VN"/>
        </w:rPr>
        <w:t>với giao diện thân thiện và dễ sử dụng</w:t>
      </w:r>
      <w:r w:rsidR="005C20FE">
        <w:t xml:space="preserve">, </w:t>
      </w:r>
      <w:r w:rsidR="005C20FE" w:rsidRPr="005C20FE">
        <w:rPr>
          <w:lang w:val="vi-VN"/>
        </w:rPr>
        <w:t>tối ưu hóa trải nghiệm người dùng bằng cách cung cấp các tính năng như tìm kiếm nâng cao, bộ lọc sản phẩm và trang chi tiết sản phẩm chi tiết, kèm theo hình ảnh và mô tả đầy đủ.</w:t>
      </w:r>
    </w:p>
    <w:p w14:paraId="6B24EB92" w14:textId="5DE994C1" w:rsidR="00905685" w:rsidRPr="00905685" w:rsidRDefault="00905685" w:rsidP="004F67A4">
      <w:r w:rsidRPr="00905685">
        <w:rPr>
          <w:lang w:val="vi-VN"/>
        </w:rPr>
        <w:t>Tại website, người dùng có thể tìm kiếm sản phẩm theo nhiều tiêu chí như tên sản phẩm, loại sản phẩm, thương hiệu, và giá cả, nhằm giúp họ lựa chọn những mặt hàng cần thiết một cách nhanh chóng và chính xác. Người dùng cũng có thể thêm sản phẩm vào giỏ hàng, điền thông tin đặt hàng và tiến hành thanh toán dễ dàng thông qua các phương thức thanh toán trực tuyến như thẻ tín dụng, ví điện tử, hoặc chuyển khoản ngân hàng.</w:t>
      </w:r>
    </w:p>
    <w:p w14:paraId="660AA846" w14:textId="7DE924BE" w:rsidR="00322E45" w:rsidRPr="002F6AD8" w:rsidRDefault="00905685" w:rsidP="004F67A4">
      <w:r w:rsidRPr="00905685">
        <w:rPr>
          <w:lang w:val="vi-VN"/>
        </w:rPr>
        <w:t xml:space="preserve">Với đề tài này, </w:t>
      </w:r>
      <w:r w:rsidR="00BA3F95">
        <w:rPr>
          <w:lang w:val="vi-VN"/>
        </w:rPr>
        <w:t>chúng tôi</w:t>
      </w:r>
      <w:r w:rsidRPr="00905685">
        <w:rPr>
          <w:lang w:val="vi-VN"/>
        </w:rPr>
        <w:t xml:space="preserve"> hy vọng sẽ mang đến một trang web có giá trị cho mỗi khách hàng, mang lại sự hài lòng nhất khi mua hàng tại website và giúp thúc đẩy sự phát triển của thương mại điện tử trong lĩnh vực </w:t>
      </w:r>
      <w:r w:rsidR="002F6AD8">
        <w:t>các sản phẩm điện tử.</w:t>
      </w:r>
    </w:p>
    <w:p w14:paraId="41E66C88" w14:textId="77777777" w:rsidR="00322E45" w:rsidRDefault="00322E45" w:rsidP="00322E45">
      <w:pPr>
        <w:pStyle w:val="Heading3"/>
        <w:rPr>
          <w:lang w:val="vi-VN"/>
        </w:rPr>
      </w:pPr>
      <w:bookmarkStart w:id="18" w:name="_Toc172370170"/>
      <w:r w:rsidRPr="003C25C4">
        <w:rPr>
          <w:lang w:val="vi-VN"/>
        </w:rPr>
        <w:t>Phạm vi thực hiện</w:t>
      </w:r>
      <w:bookmarkEnd w:id="18"/>
    </w:p>
    <w:p w14:paraId="3FDE74D9" w14:textId="6982E093" w:rsidR="00322E45" w:rsidRPr="004F67A4" w:rsidRDefault="00322E45">
      <w:pPr>
        <w:pStyle w:val="ListParagraph"/>
        <w:numPr>
          <w:ilvl w:val="0"/>
          <w:numId w:val="13"/>
        </w:numPr>
        <w:rPr>
          <w:rFonts w:cstheme="majorBidi"/>
          <w:szCs w:val="24"/>
          <w:lang w:val="vi-VN"/>
        </w:rPr>
      </w:pPr>
      <w:r w:rsidRPr="004F67A4">
        <w:rPr>
          <w:lang w:val="vi-VN"/>
        </w:rPr>
        <w:t xml:space="preserve">Đối với nhóm thiết kế: </w:t>
      </w:r>
      <w:r>
        <w:t>S</w:t>
      </w:r>
      <w:r w:rsidRPr="004F67A4">
        <w:rPr>
          <w:lang w:val="vi-VN"/>
        </w:rPr>
        <w:t>ử dụng các công nghệ web chủ yếu như html, css, javascript,</w:t>
      </w:r>
      <w:r w:rsidR="00905685">
        <w:t xml:space="preserve"> reactjs</w:t>
      </w:r>
      <w:r w:rsidRPr="004F67A4">
        <w:rPr>
          <w:lang w:val="vi-VN"/>
        </w:rPr>
        <w:t xml:space="preserve"> … cho việc thiết kế giao diện </w:t>
      </w:r>
      <w:r>
        <w:t>F</w:t>
      </w:r>
      <w:r w:rsidRPr="004F67A4">
        <w:rPr>
          <w:lang w:val="vi-VN"/>
        </w:rPr>
        <w:t xml:space="preserve">ront-end. Ngoài ra, nhóm còn áp dụng nodejs để hỗ trợ việc xây dựng các tính năng </w:t>
      </w:r>
      <w:r>
        <w:t>B</w:t>
      </w:r>
      <w:r w:rsidRPr="004F67A4">
        <w:rPr>
          <w:lang w:val="vi-VN"/>
        </w:rPr>
        <w:t>ack-end cho trang web. Nhóm có khả năng ứng dụng các kiến thức lý thuyết đã được học, áp dụng vào thực hành cho đề tài, tạo nền tảng để phát triển tư duy trong lĩnh vực xây dựng Website.</w:t>
      </w:r>
    </w:p>
    <w:p w14:paraId="543581B2" w14:textId="688EB53D" w:rsidR="00322E45" w:rsidRPr="004F67A4" w:rsidRDefault="00322E45">
      <w:pPr>
        <w:pStyle w:val="ListParagraph"/>
        <w:numPr>
          <w:ilvl w:val="0"/>
          <w:numId w:val="13"/>
        </w:numPr>
        <w:rPr>
          <w:rFonts w:cstheme="majorBidi"/>
          <w:szCs w:val="24"/>
          <w:lang w:val="vi-VN"/>
        </w:rPr>
      </w:pPr>
      <w:r w:rsidRPr="004F67A4">
        <w:rPr>
          <w:rFonts w:cs="Times New Roman"/>
          <w:szCs w:val="26"/>
          <w:lang w:val="vi-VN"/>
        </w:rPr>
        <w:t xml:space="preserve">Đối với người dùng: </w:t>
      </w:r>
      <w:r w:rsidRPr="004F67A4">
        <w:rPr>
          <w:rFonts w:cs="Times New Roman"/>
          <w:szCs w:val="26"/>
        </w:rPr>
        <w:t>H</w:t>
      </w:r>
      <w:r w:rsidRPr="004F67A4">
        <w:rPr>
          <w:rFonts w:cs="Times New Roman"/>
          <w:szCs w:val="26"/>
          <w:lang w:val="vi-VN"/>
        </w:rPr>
        <w:t xml:space="preserve">ướng đến những đối tượng có nhu cầu tham khảo, tìm hiểu, mua sắm các </w:t>
      </w:r>
      <w:r w:rsidR="002F6AD8">
        <w:rPr>
          <w:rFonts w:cs="Times New Roman"/>
          <w:szCs w:val="26"/>
        </w:rPr>
        <w:t>sản phẩm điện tử</w:t>
      </w:r>
    </w:p>
    <w:p w14:paraId="23BD73D7" w14:textId="77777777" w:rsidR="00322E45" w:rsidRPr="003C25C4" w:rsidRDefault="00322E45" w:rsidP="00322E45">
      <w:pPr>
        <w:pStyle w:val="Heading2"/>
        <w:rPr>
          <w:lang w:val="vi-VN"/>
        </w:rPr>
      </w:pPr>
      <w:bookmarkStart w:id="19" w:name="_Toc172370171"/>
      <w:r w:rsidRPr="003C25C4">
        <w:rPr>
          <w:lang w:val="vi-VN"/>
        </w:rPr>
        <w:lastRenderedPageBreak/>
        <w:t>Phương</w:t>
      </w:r>
      <w:r>
        <w:rPr>
          <w:lang w:val="vi-VN"/>
        </w:rPr>
        <w:t xml:space="preserve"> pháp </w:t>
      </w:r>
      <w:r w:rsidRPr="003C25C4">
        <w:rPr>
          <w:lang w:val="vi-VN"/>
        </w:rPr>
        <w:t>nghiên</w:t>
      </w:r>
      <w:r>
        <w:rPr>
          <w:lang w:val="vi-VN"/>
        </w:rPr>
        <w:t xml:space="preserve"> cứu</w:t>
      </w:r>
      <w:bookmarkEnd w:id="19"/>
    </w:p>
    <w:p w14:paraId="215E5E8C" w14:textId="77777777" w:rsidR="005848A9" w:rsidRDefault="00905685" w:rsidP="004F67A4">
      <w:r w:rsidRPr="00905685">
        <w:rPr>
          <w:lang w:val="vi-VN"/>
        </w:rPr>
        <w:t xml:space="preserve">Hiện nay, để phát triển một phần mềm, có nhiều mô hình khác nhau có thể áp dụng. Tuy nhiên, </w:t>
      </w:r>
      <w:r w:rsidR="00BA3F95">
        <w:rPr>
          <w:lang w:val="vi-VN"/>
        </w:rPr>
        <w:t>chúng tôi</w:t>
      </w:r>
      <w:r w:rsidRPr="00905685">
        <w:rPr>
          <w:lang w:val="vi-VN"/>
        </w:rPr>
        <w:t xml:space="preserve"> đã sử dụng mô hình thác nước cải tiến vì đây </w:t>
      </w:r>
      <w:r w:rsidR="005848A9" w:rsidRPr="005848A9">
        <w:rPr>
          <w:lang w:val="vi-VN"/>
        </w:rPr>
        <w:t>một phương pháp phát triển phần mềm theo kiểu tuần tự với các giai đoạn được chia thành các bước nhỏ, mỗi bước đều được hoàn thành trước khi tiến hành bước tiếp theo. Tuy nhiên, mô hình này có tính linh hoạt hơn so với mô hình thác nước truyền thống và cho phép các giai đoạn tái sử dụng và điều chỉnh trong quá trình phát triển.</w:t>
      </w:r>
    </w:p>
    <w:p w14:paraId="4B941DE7" w14:textId="74880616" w:rsidR="00905685" w:rsidRDefault="00905685" w:rsidP="004F67A4">
      <w:r w:rsidRPr="00905685">
        <w:rPr>
          <w:lang w:val="vi-VN"/>
        </w:rPr>
        <w:t>Cụ thể, các bước phát triển phần mềm của nhóm như sau:</w:t>
      </w:r>
    </w:p>
    <w:p w14:paraId="57DD8A5B" w14:textId="77777777" w:rsidR="005848A9" w:rsidRPr="005848A9" w:rsidRDefault="005848A9" w:rsidP="005848A9">
      <w:pPr>
        <w:pStyle w:val="ListParagraph"/>
      </w:pPr>
      <w:r w:rsidRPr="005848A9">
        <w:t>Bước 1: Xác định yêu cầu</w:t>
      </w:r>
    </w:p>
    <w:p w14:paraId="6911BBD1" w14:textId="77777777" w:rsidR="005848A9" w:rsidRPr="005848A9" w:rsidRDefault="005848A9" w:rsidP="005848A9">
      <w:pPr>
        <w:numPr>
          <w:ilvl w:val="0"/>
          <w:numId w:val="16"/>
        </w:numPr>
      </w:pPr>
      <w:r w:rsidRPr="005848A9">
        <w:t>Đây là giai đoạn đầu tiên trong quá trình, trong đó nhóm phát triển tập trung vào việc hiểu và xác định các yêu cầu của khách hàng đối với phần mềm.</w:t>
      </w:r>
    </w:p>
    <w:p w14:paraId="685F3D4E" w14:textId="77777777" w:rsidR="005848A9" w:rsidRPr="005848A9" w:rsidRDefault="005848A9" w:rsidP="005848A9">
      <w:pPr>
        <w:numPr>
          <w:ilvl w:val="0"/>
          <w:numId w:val="16"/>
        </w:numPr>
      </w:pPr>
      <w:r w:rsidRPr="005848A9">
        <w:t>Các yêu cầu được phân tích và chính thức hóa để đảm bảo đầy đủ và rõ ràng trước khi tiến hành các bước tiếp theo.</w:t>
      </w:r>
    </w:p>
    <w:p w14:paraId="28BFC742" w14:textId="77777777" w:rsidR="005848A9" w:rsidRPr="005848A9" w:rsidRDefault="005848A9" w:rsidP="005848A9">
      <w:pPr>
        <w:pStyle w:val="ListParagraph"/>
      </w:pPr>
      <w:r w:rsidRPr="005848A9">
        <w:t>Bước 2: Phân tích</w:t>
      </w:r>
    </w:p>
    <w:p w14:paraId="604BF45C" w14:textId="77777777" w:rsidR="005848A9" w:rsidRPr="005848A9" w:rsidRDefault="005848A9" w:rsidP="005848A9">
      <w:pPr>
        <w:numPr>
          <w:ilvl w:val="0"/>
          <w:numId w:val="17"/>
        </w:numPr>
      </w:pPr>
      <w:r w:rsidRPr="005848A9">
        <w:t>Sau khi xác định yêu cầu, nhóm tiến hành phân tích chi tiết để hiểu rõ hơn về chức năng và yêu cầu kỹ thuật của phần mềm.</w:t>
      </w:r>
    </w:p>
    <w:p w14:paraId="5CEA4EE7" w14:textId="77777777" w:rsidR="005848A9" w:rsidRPr="005848A9" w:rsidRDefault="005848A9" w:rsidP="005848A9">
      <w:pPr>
        <w:numPr>
          <w:ilvl w:val="0"/>
          <w:numId w:val="17"/>
        </w:numPr>
      </w:pPr>
      <w:r w:rsidRPr="005848A9">
        <w:t>Đây là giai đoạn quan trọng để thiết kế cấu trúc tổng thể của phần mềm và xác định các module và tính năng cần thiết.</w:t>
      </w:r>
    </w:p>
    <w:p w14:paraId="23E1D9D3" w14:textId="77777777" w:rsidR="005848A9" w:rsidRPr="005848A9" w:rsidRDefault="005848A9" w:rsidP="005848A9">
      <w:pPr>
        <w:pStyle w:val="ListParagraph"/>
      </w:pPr>
      <w:r w:rsidRPr="005848A9">
        <w:t>Bước 3: Thiết kế</w:t>
      </w:r>
    </w:p>
    <w:p w14:paraId="2A6E2854" w14:textId="77777777" w:rsidR="005848A9" w:rsidRPr="005848A9" w:rsidRDefault="005848A9" w:rsidP="005848A9">
      <w:pPr>
        <w:numPr>
          <w:ilvl w:val="0"/>
          <w:numId w:val="18"/>
        </w:numPr>
      </w:pPr>
      <w:r w:rsidRPr="005848A9">
        <w:t>Trong giai đoạn thiết kế, các thiết kế chi tiết của hệ thống được phát triển dựa trên yêu cầu và phân tích đã được xác định trước đó.</w:t>
      </w:r>
    </w:p>
    <w:p w14:paraId="5F0DEC97" w14:textId="77777777" w:rsidR="005848A9" w:rsidRPr="005848A9" w:rsidRDefault="005848A9" w:rsidP="005848A9">
      <w:pPr>
        <w:numPr>
          <w:ilvl w:val="0"/>
          <w:numId w:val="18"/>
        </w:numPr>
      </w:pPr>
      <w:r w:rsidRPr="005848A9">
        <w:t>Các đồ thị luồng dữ liệu, biểu đồ lớp và biểu đồ hoạt động được tạo ra để minh họa cách thức hoạt động của hệ thống.</w:t>
      </w:r>
    </w:p>
    <w:p w14:paraId="343A4109" w14:textId="77777777" w:rsidR="005848A9" w:rsidRPr="005848A9" w:rsidRDefault="005848A9" w:rsidP="005848A9">
      <w:pPr>
        <w:pStyle w:val="ListParagraph"/>
      </w:pPr>
      <w:r w:rsidRPr="005848A9">
        <w:t>Bước 4: Cài đặt và kiểm thử</w:t>
      </w:r>
    </w:p>
    <w:p w14:paraId="39DDCA7D" w14:textId="77777777" w:rsidR="005848A9" w:rsidRPr="005848A9" w:rsidRDefault="005848A9" w:rsidP="005848A9">
      <w:pPr>
        <w:numPr>
          <w:ilvl w:val="0"/>
          <w:numId w:val="19"/>
        </w:numPr>
      </w:pPr>
      <w:r w:rsidRPr="005848A9">
        <w:t>Sau khi thiết kế được hoàn thành, nhóm tiến hành cài đặt các module và chức năng theo thiết kế.</w:t>
      </w:r>
    </w:p>
    <w:p w14:paraId="0CADFD8C" w14:textId="77777777" w:rsidR="005848A9" w:rsidRPr="005848A9" w:rsidRDefault="005848A9" w:rsidP="005848A9">
      <w:pPr>
        <w:numPr>
          <w:ilvl w:val="0"/>
          <w:numId w:val="19"/>
        </w:numPr>
      </w:pPr>
      <w:r w:rsidRPr="005848A9">
        <w:t>Đồng thời, kiểm thử được tiến hành song song để đảm bảo tính chính xác và hiệu quả của hệ thống.</w:t>
      </w:r>
    </w:p>
    <w:p w14:paraId="09E49910" w14:textId="77777777" w:rsidR="005848A9" w:rsidRPr="005848A9" w:rsidRDefault="005848A9" w:rsidP="005848A9">
      <w:pPr>
        <w:numPr>
          <w:ilvl w:val="0"/>
          <w:numId w:val="19"/>
        </w:numPr>
      </w:pPr>
      <w:r w:rsidRPr="005848A9">
        <w:t>Các lỗi và vấn đề được phát hiện và sửa chữa ngay khi chúng xuất hiện.</w:t>
      </w:r>
    </w:p>
    <w:p w14:paraId="21D0ACF1" w14:textId="77777777" w:rsidR="005848A9" w:rsidRPr="005848A9" w:rsidRDefault="005848A9" w:rsidP="005848A9">
      <w:pPr>
        <w:pStyle w:val="ListParagraph"/>
      </w:pPr>
      <w:r w:rsidRPr="005848A9">
        <w:t>Bước 5: Kiểm tra và triển khai</w:t>
      </w:r>
    </w:p>
    <w:p w14:paraId="5D8760E2" w14:textId="77777777" w:rsidR="005848A9" w:rsidRPr="005848A9" w:rsidRDefault="005848A9" w:rsidP="005848A9">
      <w:pPr>
        <w:numPr>
          <w:ilvl w:val="0"/>
          <w:numId w:val="20"/>
        </w:numPr>
      </w:pPr>
      <w:r w:rsidRPr="005848A9">
        <w:lastRenderedPageBreak/>
        <w:t>Trong giai đoạn này, phần mềm được kiểm tra kỹ lưỡng để đảm bảo đáp ứng các tiêu chuẩn chất lượng và yêu cầu của khách hàng.</w:t>
      </w:r>
    </w:p>
    <w:p w14:paraId="2D9C94F2" w14:textId="77777777" w:rsidR="005848A9" w:rsidRPr="005848A9" w:rsidRDefault="005848A9" w:rsidP="005848A9">
      <w:pPr>
        <w:numPr>
          <w:ilvl w:val="0"/>
          <w:numId w:val="20"/>
        </w:numPr>
      </w:pPr>
      <w:r w:rsidRPr="005848A9">
        <w:t>Sau khi kiểm tra hoàn tất và được phê duyệt, phần mềm được triển khai và đưa vào hoạt động trong môi trường thực tế.</w:t>
      </w:r>
    </w:p>
    <w:p w14:paraId="6B0ACF65" w14:textId="77777777" w:rsidR="005848A9" w:rsidRPr="005848A9" w:rsidRDefault="005848A9" w:rsidP="005848A9">
      <w:pPr>
        <w:pStyle w:val="ListParagraph"/>
      </w:pPr>
      <w:r w:rsidRPr="005848A9">
        <w:t>Bước 6: Bảo trì và hỗ trợ</w:t>
      </w:r>
    </w:p>
    <w:p w14:paraId="18C33A79" w14:textId="77777777" w:rsidR="005848A9" w:rsidRPr="005848A9" w:rsidRDefault="005848A9" w:rsidP="005848A9">
      <w:pPr>
        <w:numPr>
          <w:ilvl w:val="0"/>
          <w:numId w:val="21"/>
        </w:numPr>
      </w:pPr>
      <w:r w:rsidRPr="005848A9">
        <w:t>Cuối cùng, sau khi triển khai, nhóm tiếp tục duy trì và hỗ trợ phần mềm để đảm bảo hoạt động ổn định và hiệu quả của hệ thống trong suốt vòng đời của nó.</w:t>
      </w:r>
    </w:p>
    <w:p w14:paraId="14A6F346" w14:textId="77777777" w:rsidR="005848A9" w:rsidRPr="005848A9" w:rsidRDefault="005848A9" w:rsidP="005848A9">
      <w:pPr>
        <w:numPr>
          <w:ilvl w:val="0"/>
          <w:numId w:val="21"/>
        </w:numPr>
      </w:pPr>
      <w:r w:rsidRPr="005848A9">
        <w:t>Các lỗi và vấn đề sẽ được giải quyết và các cập nhật sẽ được triển khai để nâng cao tính năng và sự tin cậy của phần mềm.</w:t>
      </w:r>
    </w:p>
    <w:p w14:paraId="63CF8A90" w14:textId="7FB2382F" w:rsidR="005848A9" w:rsidRPr="005848A9" w:rsidRDefault="005848A9" w:rsidP="005848A9">
      <w:r w:rsidRPr="00905685">
        <w:rPr>
          <w:lang w:val="vi-VN"/>
        </w:rPr>
        <w:t xml:space="preserve">Qua quá trình này, </w:t>
      </w:r>
      <w:r>
        <w:rPr>
          <w:lang w:val="vi-VN"/>
        </w:rPr>
        <w:t>chúng tôi</w:t>
      </w:r>
      <w:r w:rsidRPr="00905685">
        <w:rPr>
          <w:lang w:val="vi-VN"/>
        </w:rPr>
        <w:t xml:space="preserve"> hy vọng sẽ phát triển</w:t>
      </w:r>
      <w:r w:rsidRPr="005848A9">
        <w:t xml:space="preserve"> phần mềm có tính chặt chẽ và có khả năng điều chỉnh linh hoạt để đáp ứng yêu cầu của </w:t>
      </w:r>
      <w:r>
        <w:t>người dùng</w:t>
      </w:r>
      <w:r w:rsidRPr="005848A9">
        <w:t xml:space="preserve"> và thích nghi với sự thay đổi trong quá trình phát triển.</w:t>
      </w:r>
    </w:p>
    <w:p w14:paraId="7B0E8637" w14:textId="77777777" w:rsidR="005848A9" w:rsidRPr="005848A9" w:rsidRDefault="005848A9" w:rsidP="004F67A4"/>
    <w:p w14:paraId="30621AD4" w14:textId="732266B8" w:rsidR="00322E45" w:rsidRPr="00DC14C3" w:rsidRDefault="00322E45" w:rsidP="004F67A4">
      <w:pPr>
        <w:rPr>
          <w:lang w:val="vi-VN"/>
        </w:rPr>
      </w:pPr>
      <w:r>
        <w:rPr>
          <w:lang w:val="vi-VN"/>
        </w:rPr>
        <w:br w:type="page"/>
      </w:r>
    </w:p>
    <w:p w14:paraId="3EABFD4C" w14:textId="77777777" w:rsidR="00322E45" w:rsidRPr="003C25C4" w:rsidRDefault="00322E45" w:rsidP="00322E45">
      <w:pPr>
        <w:pStyle w:val="Heading1"/>
        <w:rPr>
          <w:lang w:val="vi-VN"/>
        </w:rPr>
      </w:pPr>
      <w:bookmarkStart w:id="20" w:name="_Toc172370172"/>
      <w:r w:rsidRPr="003C25C4">
        <w:rPr>
          <w:lang w:val="vi-VN"/>
        </w:rPr>
        <w:lastRenderedPageBreak/>
        <w:t>CƠ SỞ LÝ THUYẾT</w:t>
      </w:r>
      <w:bookmarkEnd w:id="20"/>
    </w:p>
    <w:p w14:paraId="672134FB" w14:textId="77777777" w:rsidR="00322E45" w:rsidRDefault="00322E45">
      <w:pPr>
        <w:pStyle w:val="Heading2"/>
        <w:numPr>
          <w:ilvl w:val="1"/>
          <w:numId w:val="9"/>
        </w:numPr>
      </w:pPr>
      <w:bookmarkStart w:id="21" w:name="_Toc172370173"/>
      <w:r w:rsidRPr="00D7007A">
        <w:rPr>
          <w:lang w:val="vi-VN"/>
        </w:rPr>
        <w:t>Nền tảng công nghệ</w:t>
      </w:r>
      <w:bookmarkEnd w:id="21"/>
      <w:r w:rsidRPr="00D7007A">
        <w:rPr>
          <w:lang w:val="vi-VN"/>
        </w:rPr>
        <w:t xml:space="preserve"> </w:t>
      </w:r>
    </w:p>
    <w:p w14:paraId="04CBE654" w14:textId="14F919D0" w:rsidR="007A5EF0" w:rsidRDefault="007A5EF0" w:rsidP="007A5EF0">
      <w:pPr>
        <w:pStyle w:val="Heading3"/>
      </w:pPr>
      <w:bookmarkStart w:id="22" w:name="_Toc172370174"/>
      <w:r>
        <w:t>Các phương tiện quản lý dự án</w:t>
      </w:r>
      <w:bookmarkEnd w:id="22"/>
    </w:p>
    <w:p w14:paraId="0A810555" w14:textId="3F188F24" w:rsidR="007A5EF0" w:rsidRDefault="007A5EF0" w:rsidP="00BF3F1C">
      <w:r>
        <w:t>•</w:t>
      </w:r>
      <w:r>
        <w:tab/>
        <w:t>Drive: Là một dịch vụ lưu trữ trên mạng, giúp lưu giữ và chia sẻ các tài liệu liên quan đến dự án như hình ảnh, dữ liệu và các nguồn lực khác. Điều này giúp cho mọi người trong nhóm có thể truy cập và cập nhật thông tin một cách dễ dàng. Hơn nữa, Drive còn giúp giảm thiểu nguy cơ mất mát dữ liệu.</w:t>
      </w:r>
    </w:p>
    <w:p w14:paraId="12B6554A" w14:textId="32C8B363" w:rsidR="007A5EF0" w:rsidRDefault="007A5EF0" w:rsidP="007A5EF0">
      <w:r>
        <w:t>•</w:t>
      </w:r>
      <w:r>
        <w:tab/>
      </w:r>
      <w:r w:rsidR="007C2B30">
        <w:t xml:space="preserve">Microsoft Team </w:t>
      </w:r>
      <w:r>
        <w:t>là một dịch vụ họp trực tuyến, giúp nhóm tổ chức các cuộc họp để trao đổi thông tin, thảo luận và giải quyết các vấn đề một cách hiệu quả.</w:t>
      </w:r>
    </w:p>
    <w:p w14:paraId="43169D69" w14:textId="77F2AF54" w:rsidR="007A5EF0" w:rsidRDefault="007A5EF0" w:rsidP="007A5EF0">
      <w:r>
        <w:t>•</w:t>
      </w:r>
      <w:r>
        <w:tab/>
        <w:t>Git - Github: Git và Github là một hệ thống quản lý phiên bản, cho phép người dùng theo dõi các thay đổi trong mã nguồn của dự án. Nó hỗ trợ việc khôi phục các phiên bản trước của dự án, giúp phát hiện và sửa lỗi, đồng thời đảm bảo rằng các thay đổi được thực hiện một cách có tổ chức và an toàn.</w:t>
      </w:r>
    </w:p>
    <w:p w14:paraId="7A81F4BE" w14:textId="77777777" w:rsidR="007A5EF0" w:rsidRDefault="007A5EF0" w:rsidP="007A5EF0">
      <w:pPr>
        <w:pStyle w:val="Heading3"/>
      </w:pPr>
      <w:bookmarkStart w:id="23" w:name="_Toc172370175"/>
      <w:r w:rsidRPr="007A5EF0">
        <w:t>Các công cụ thực hiện dự án</w:t>
      </w:r>
      <w:bookmarkEnd w:id="23"/>
    </w:p>
    <w:p w14:paraId="59126EBF" w14:textId="77777777" w:rsidR="007A5EF0" w:rsidRDefault="007A5EF0" w:rsidP="007A5EF0">
      <w:r>
        <w:t>•</w:t>
      </w:r>
      <w:r>
        <w:tab/>
        <w:t>Figma: Figma là một công cụ thiết kế giao diện, cho phép nhiều người trong nhóm làm việc trên cùng một tệp. Điều này giúp nhóm có thể hoàn thiện giao diện và mô phỏng luồng hoạt động của phần mềm một cách hiệu quả.</w:t>
      </w:r>
    </w:p>
    <w:p w14:paraId="332F8375" w14:textId="77777777" w:rsidR="007A5EF0" w:rsidRDefault="007A5EF0" w:rsidP="007A5EF0">
      <w:r>
        <w:t>•</w:t>
      </w:r>
      <w:r>
        <w:tab/>
        <w:t>Visual Studio Code: Visual Studio Code là một môi trường phát triển tích hợp (IDE) miễn phí và mã nguồn mở, đa nền tảng, giúp nhóm thuận tiện hơn trong quá trình xây dựng phần mềm.</w:t>
      </w:r>
    </w:p>
    <w:p w14:paraId="2423EE2F" w14:textId="35EEA63A" w:rsidR="00BF3F1C" w:rsidRDefault="007A5EF0" w:rsidP="00BF3F1C">
      <w:r>
        <w:t>•</w:t>
      </w:r>
      <w:r>
        <w:tab/>
      </w:r>
      <w:r w:rsidR="00BF3F1C">
        <w:t>MongoDB Compass: là một giao diện người dùng đồ họa (GUI) mạnh mẽ cho</w:t>
      </w:r>
    </w:p>
    <w:p w14:paraId="3AC03574" w14:textId="06480183" w:rsidR="007A5EF0" w:rsidRDefault="00BF3F1C" w:rsidP="00BF3F1C">
      <w:pPr>
        <w:ind w:firstLine="0"/>
      </w:pPr>
      <w:r>
        <w:t>việc truy vấn, tổng hợp và phân tích dữ liệu MongoDB của bạn trong một môi trường trực quan.</w:t>
      </w:r>
    </w:p>
    <w:p w14:paraId="0B616294" w14:textId="5B6928A9" w:rsidR="001B236F" w:rsidRDefault="001B236F" w:rsidP="001B236F">
      <w:r>
        <w:t>•</w:t>
      </w:r>
      <w:r>
        <w:tab/>
        <w:t xml:space="preserve">Postman: </w:t>
      </w:r>
      <w:r w:rsidRPr="001B236F">
        <w:t>là một công cụ</w:t>
      </w:r>
      <w:r>
        <w:t xml:space="preserve"> cho phép thao tác với API</w:t>
      </w:r>
      <w:r w:rsidRPr="001B236F">
        <w:t xml:space="preserve">. </w:t>
      </w:r>
      <w:r>
        <w:t xml:space="preserve">Giúp </w:t>
      </w:r>
      <w:r w:rsidRPr="001B236F">
        <w:t xml:space="preserve">kiểm tra, gỡ lỗi và tối ưu hóa các API đang xây dựng. Bằng cách sử dụng Postman, </w:t>
      </w:r>
      <w:r w:rsidR="005958DB">
        <w:t>người dùng</w:t>
      </w:r>
      <w:r w:rsidRPr="001B236F">
        <w:t xml:space="preserve"> có thể dễ dàng gửi các yêu cầu HTTP đến API, xem phản hồi và phân tích kết quả. Điều này giúp tiết kiệm thời gian và nâng cao chất lượng của sản phẩm cuối cùng.</w:t>
      </w:r>
    </w:p>
    <w:p w14:paraId="3A66C2BF" w14:textId="6D4862EA" w:rsidR="00A636CA" w:rsidRDefault="00A636CA" w:rsidP="00A636CA">
      <w:pPr>
        <w:pStyle w:val="Heading3"/>
      </w:pPr>
      <w:r>
        <w:t xml:space="preserve"> </w:t>
      </w:r>
      <w:bookmarkStart w:id="24" w:name="_Toc172370176"/>
      <w:r>
        <w:t>Công nghệ thực hiện dự án</w:t>
      </w:r>
      <w:bookmarkEnd w:id="24"/>
    </w:p>
    <w:p w14:paraId="641E5089" w14:textId="23761FBF" w:rsidR="004969CC" w:rsidRDefault="004969CC">
      <w:pPr>
        <w:pStyle w:val="ListParagraph"/>
        <w:numPr>
          <w:ilvl w:val="1"/>
          <w:numId w:val="11"/>
        </w:numPr>
        <w:ind w:left="360"/>
      </w:pPr>
      <w:r>
        <w:t xml:space="preserve">Front-end: </w:t>
      </w:r>
    </w:p>
    <w:p w14:paraId="124A4D9E" w14:textId="0BE12364" w:rsidR="004969CC" w:rsidRDefault="004969CC" w:rsidP="004969CC">
      <w:r>
        <w:t xml:space="preserve">•HTML (HyperText Markup Language): </w:t>
      </w:r>
      <w:r w:rsidR="00321169" w:rsidRPr="00321169">
        <w:t>Dùng để cấu trúc và hiển thị nội dung trên trang web</w:t>
      </w:r>
      <w:r w:rsidR="00321169">
        <w:t>.</w:t>
      </w:r>
    </w:p>
    <w:p w14:paraId="0A66FA6F" w14:textId="06686E75" w:rsidR="004969CC" w:rsidRDefault="004969CC" w:rsidP="004969CC">
      <w:r>
        <w:lastRenderedPageBreak/>
        <w:t xml:space="preserve">• CSS (Cascading Style Sheets): </w:t>
      </w:r>
      <w:r w:rsidR="00321169" w:rsidRPr="00321169">
        <w:t>Sử dụng để tạo định dạng và trình bày trang web với màu sắc, phông chữ, kích thước và bố cục.</w:t>
      </w:r>
      <w:r w:rsidR="00F42107">
        <w:t xml:space="preserve"> Ngoài ra nhóm còn sử dụng </w:t>
      </w:r>
      <w:r w:rsidR="00F42107" w:rsidRPr="00F42107">
        <w:t xml:space="preserve">Tailwind CSS </w:t>
      </w:r>
      <w:r w:rsidR="00F42107">
        <w:t xml:space="preserve">- </w:t>
      </w:r>
      <w:r w:rsidR="00F42107" w:rsidRPr="00F42107">
        <w:t>một framework CSS ưu tiên sự tiện ích và dễ dàng chỉnh sửa</w:t>
      </w:r>
      <w:r w:rsidR="00F42107">
        <w:t>, n</w:t>
      </w:r>
      <w:r w:rsidR="00F42107" w:rsidRPr="00F42107">
        <w:t>ó giúp tạo ra các thiết kế đáp ứng và có thể tùy chỉnh một cách nhanh chóng và hiệu quả</w:t>
      </w:r>
      <w:r w:rsidR="00F42107">
        <w:t>.</w:t>
      </w:r>
    </w:p>
    <w:p w14:paraId="315DDA50" w14:textId="40505FB6" w:rsidR="004969CC" w:rsidRDefault="004969CC" w:rsidP="004969CC">
      <w:r>
        <w:t xml:space="preserve"> • Javascript: </w:t>
      </w:r>
      <w:r w:rsidR="00321169" w:rsidRPr="00321169">
        <w:t>Ngôn ngữ lập trình để thêm tính năng tương tác vào trang web, bao gồm hiệu ứng hoạt hình, xử lý sự kiện và thay đổi nội dung của trang</w:t>
      </w:r>
      <w:r>
        <w:t>.</w:t>
      </w:r>
    </w:p>
    <w:p w14:paraId="741B5A04" w14:textId="299A150C" w:rsidR="00665AE9" w:rsidRDefault="00665AE9" w:rsidP="004969CC">
      <w:r>
        <w:t xml:space="preserve">• ReactJS: </w:t>
      </w:r>
      <w:r w:rsidRPr="00665AE9">
        <w:t>một thư viện JavaScript phổ biến được sử dụng để xây dựng giao diện người dùng (UI) cho các ứng dụng web. Nó cho phép phát triển các thành phần UI tái sử dụng và tương tác một cách dễ dàng. ReactJS sử dụng JSX (JavaScript XML) để định nghĩa giao diện và cung cấp một cách tiếp cận khai thác các thành phần của ứng dụng web một cách hiệu quả.</w:t>
      </w:r>
    </w:p>
    <w:p w14:paraId="67E8D658" w14:textId="661E3841" w:rsidR="007A5EF0" w:rsidRPr="00BF3F1C" w:rsidRDefault="004969CC">
      <w:pPr>
        <w:pStyle w:val="ListParagraph"/>
        <w:numPr>
          <w:ilvl w:val="1"/>
          <w:numId w:val="11"/>
        </w:numPr>
        <w:ind w:left="360"/>
      </w:pPr>
      <w:r>
        <w:t xml:space="preserve">Back-end: </w:t>
      </w:r>
      <w:r>
        <w:rPr>
          <w:rFonts w:eastAsia="Times New Roman" w:cs="Times New Roman"/>
        </w:rPr>
        <w:t>Sử dụng Node.js kết hợp với Express framework để xây dựng API giúp phát triển ứng dụng nhanh chóng, hiệu quả và có khả năng mở rộng</w:t>
      </w:r>
      <w:r w:rsidR="00BF3F1C">
        <w:rPr>
          <w:rFonts w:eastAsia="Times New Roman" w:cs="Times New Roman"/>
        </w:rPr>
        <w:t>.</w:t>
      </w:r>
    </w:p>
    <w:p w14:paraId="12F9F95E" w14:textId="02BC354B" w:rsidR="00BF3F1C" w:rsidRPr="007A5EF0" w:rsidRDefault="00BF3F1C" w:rsidP="00BF3F1C">
      <w:pPr>
        <w:ind w:left="360" w:hanging="360"/>
      </w:pPr>
      <w:r>
        <w:t xml:space="preserve">- </w:t>
      </w:r>
      <w:r>
        <w:tab/>
      </w:r>
      <w:r w:rsidRPr="00BF3F1C">
        <w:t>Database: Sử dụng MongoDB - một hệ quản trị cơ sở dữ liệu NoSQL phổ biến, sử dụng định dạng tài liệu linh hoạt (JSON-like) cho việc lưu trữ dữ liệu. Nó cho phép mở rộng dễ dàng và đồng thời hỗ trợ truy vấn phức tạp. MongoDB thích hợp cho các ứng dụng web và di động, cũng như các hệ thống phân tán</w:t>
      </w:r>
      <w:r>
        <w:t>.</w:t>
      </w:r>
    </w:p>
    <w:p w14:paraId="7FFA825B" w14:textId="77777777" w:rsidR="00322E45" w:rsidRPr="003C25C4" w:rsidRDefault="00322E45" w:rsidP="00322E45">
      <w:pPr>
        <w:pStyle w:val="Heading2"/>
        <w:rPr>
          <w:lang w:val="vi-VN"/>
        </w:rPr>
      </w:pPr>
      <w:bookmarkStart w:id="25" w:name="_Toc172370177"/>
      <w:r w:rsidRPr="003C25C4">
        <w:rPr>
          <w:lang w:val="vi-VN"/>
        </w:rPr>
        <w:t>Đánh giá website tương tự</w:t>
      </w:r>
      <w:bookmarkEnd w:id="25"/>
    </w:p>
    <w:p w14:paraId="46C7E58D" w14:textId="77777777" w:rsidR="00321169" w:rsidRDefault="00321169" w:rsidP="00321169">
      <w:pPr>
        <w:pStyle w:val="Heading3"/>
        <w:rPr>
          <w:rFonts w:eastAsia="Times New Roman" w:cs="Times New Roman"/>
          <w:color w:val="000000"/>
        </w:rPr>
      </w:pPr>
      <w:bookmarkStart w:id="26" w:name="_Toc172370178"/>
      <w:r w:rsidRPr="003C25C4">
        <w:rPr>
          <w:lang w:val="vi-VN"/>
        </w:rPr>
        <w:t xml:space="preserve">Website </w:t>
      </w:r>
      <w:r>
        <w:rPr>
          <w:rFonts w:eastAsia="Times New Roman" w:cs="Times New Roman"/>
          <w:color w:val="000000"/>
        </w:rPr>
        <w:t>CellphoneS</w:t>
      </w:r>
      <w:bookmarkEnd w:id="26"/>
    </w:p>
    <w:p w14:paraId="096F9D4D" w14:textId="77777777" w:rsidR="00321169" w:rsidRDefault="00321169" w:rsidP="00321169">
      <w:r>
        <w:t>CellphoneS là thương hiệu bán lẻ thiết bị điện tử được thành lập từ năm 2014 với nhiều dòng sản phẩm đa dạng.</w:t>
      </w:r>
    </w:p>
    <w:p w14:paraId="19F23BF6" w14:textId="77777777" w:rsidR="00321169" w:rsidRDefault="00321169" w:rsidP="00321169">
      <w:r>
        <w:t>Link trang web chính thức của cửa hàng: http://cellphones.com.vn/.</w:t>
      </w:r>
    </w:p>
    <w:p w14:paraId="209AD415" w14:textId="7CF30D8D" w:rsidR="00321169" w:rsidRPr="00321169" w:rsidRDefault="00321169" w:rsidP="00321169">
      <w:r>
        <w:t>Trang web được đánh giá vào ngày 22/04/2024.</w:t>
      </w:r>
    </w:p>
    <w:p w14:paraId="547A9B42" w14:textId="77777777" w:rsidR="00322E45" w:rsidRDefault="00322E45">
      <w:pPr>
        <w:pStyle w:val="Heading4"/>
        <w:numPr>
          <w:ilvl w:val="3"/>
          <w:numId w:val="4"/>
        </w:numPr>
        <w:rPr>
          <w:lang w:val="en-US"/>
        </w:rPr>
      </w:pPr>
      <w:r w:rsidRPr="006D5C31">
        <w:t>Ưu điểm</w:t>
      </w:r>
    </w:p>
    <w:p w14:paraId="79652FCB" w14:textId="693B076D" w:rsidR="00321169" w:rsidRDefault="00321169" w:rsidP="00321169">
      <w:r w:rsidRPr="00321169">
        <w:t>Website được thiết kế với tông màu chủ đạo là trắng và đỏ làm nổi bật hình ảnh các loại thiết bị điện tử, thu hút ánh nhìn của người dùng khi lần đầu truy cập vào trang web. Ngoài ra màu đỏ còn thể hiện sự tương phản, tạo cảm giác hối hả và gấp gáp suốt quá trình sử dụng trang web, để khuyến khích người dùng click vào mua hàng.</w:t>
      </w:r>
    </w:p>
    <w:p w14:paraId="4207F363" w14:textId="77777777" w:rsidR="00A92535" w:rsidRDefault="003A2BC5" w:rsidP="00A92535">
      <w:pPr>
        <w:keepNext/>
      </w:pPr>
      <w:r>
        <w:rPr>
          <w:noProof/>
        </w:rPr>
        <w:object w:dxaOrig="8640" w:dyaOrig="5872" w14:anchorId="065C95ED">
          <v:rect id="rectole0000000001" o:spid="_x0000_i1025" alt="" style="width:425.9pt;height:152.3pt;mso-width-percent:0;mso-height-percent:0;mso-width-percent:0;mso-height-percent:0" o:ole="" o:preferrelative="t" o:bordertopcolor="this" o:borderleftcolor="this" o:borderbottomcolor="this" o:borderrightcolor="this" stroked="f">
            <v:imagedata r:id="rId12" o:title=""/>
            <w10:bordertop type="single" width="6"/>
            <w10:borderleft type="single" width="6"/>
            <w10:borderbottom type="single" width="6"/>
            <w10:borderright type="single" width="6"/>
          </v:rect>
          <o:OLEObject Type="Embed" ProgID="StaticMetafile" ShapeID="rectole0000000001" DrawAspect="Content" ObjectID="_1782985122" r:id="rId13"/>
        </w:object>
      </w:r>
    </w:p>
    <w:p w14:paraId="66DB6993" w14:textId="382C8B2C" w:rsidR="00AA1083" w:rsidRDefault="00A92535" w:rsidP="00A92535">
      <w:pPr>
        <w:pStyle w:val="Caption"/>
      </w:pPr>
      <w:bookmarkStart w:id="27" w:name="_Toc165022367"/>
      <w:bookmarkStart w:id="28" w:name="_Toc165036308"/>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w:t>
      </w:r>
      <w:r w:rsidR="00A2108C">
        <w:fldChar w:fldCharType="end"/>
      </w:r>
      <w:r>
        <w:t>: Trang chủ website CellphoneS</w:t>
      </w:r>
      <w:bookmarkEnd w:id="27"/>
      <w:bookmarkEnd w:id="28"/>
    </w:p>
    <w:p w14:paraId="6D95840C" w14:textId="77777777" w:rsidR="00A92535" w:rsidRPr="00A92535" w:rsidRDefault="00A92535" w:rsidP="00A92535"/>
    <w:p w14:paraId="59115D41" w14:textId="2A2B15DF" w:rsidR="003A2BC5" w:rsidRDefault="003A2BC5" w:rsidP="003A2BC5">
      <w:r w:rsidRPr="003A2BC5">
        <w:t>Logo của website là hình ảnh Cellphone và logo chữ “S’, giúp khách hàng dễ liên tưởng đến tên của thương hiệu, tăng tính thân thiện với khách hàng vì dễ dàng nhận diện thương hiệu.</w:t>
      </w:r>
    </w:p>
    <w:p w14:paraId="5016A202" w14:textId="77777777" w:rsidR="00A92535" w:rsidRDefault="003A2BC5" w:rsidP="00A92535">
      <w:pPr>
        <w:keepNext/>
        <w:jc w:val="center"/>
      </w:pPr>
      <w:r w:rsidRPr="00A82D13">
        <w:object w:dxaOrig="2789" w:dyaOrig="877" w14:anchorId="30EADE34">
          <v:rect id="rectole0000000002" o:spid="_x0000_i1026" alt="" style="width:139.55pt;height:43.75pt;mso-width-percent:0;mso-height-percent:0;mso-width-percent:0;mso-height-percent:0" o:ole="" o:preferrelative="t" o:bordertopcolor="this" o:borderleftcolor="this" o:borderbottomcolor="this" o:borderrightcolor="this" stroked="f">
            <v:imagedata r:id="rId14" o:title=""/>
            <w10:bordertop type="single" width="6"/>
            <w10:borderleft type="single" width="6"/>
            <w10:borderbottom type="single" width="6"/>
            <w10:borderright type="single" width="6"/>
          </v:rect>
          <o:OLEObject Type="Embed" ProgID="StaticMetafile" ShapeID="rectole0000000002" DrawAspect="Content" ObjectID="_1782985123" r:id="rId15"/>
        </w:object>
      </w:r>
    </w:p>
    <w:p w14:paraId="1957B8F7" w14:textId="4455EE20" w:rsidR="009F66A8" w:rsidRPr="00A92535" w:rsidRDefault="00A92535" w:rsidP="00A92535">
      <w:pPr>
        <w:pStyle w:val="Caption"/>
      </w:pPr>
      <w:bookmarkStart w:id="29" w:name="_Toc165022368"/>
      <w:bookmarkStart w:id="30" w:name="_Toc165036309"/>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w:t>
      </w:r>
      <w:r w:rsidR="00A2108C">
        <w:fldChar w:fldCharType="end"/>
      </w:r>
      <w:r>
        <w:t xml:space="preserve">: </w:t>
      </w:r>
      <w:r w:rsidRPr="003B013D">
        <w:t>Logo CellphoneS</w:t>
      </w:r>
      <w:bookmarkEnd w:id="29"/>
      <w:bookmarkEnd w:id="30"/>
    </w:p>
    <w:p w14:paraId="716A3F81" w14:textId="77777777" w:rsidR="00A82D13" w:rsidRDefault="00A82D13" w:rsidP="00A82D13">
      <w:r>
        <w:t>Thanh điều hướng đặt bên trái đầu trang, cung cấp đầy đủ thông tin về dòng sản phẩm, giúp khách hàng linh hoạt chọn ngay vào nhóm sản phẩm mình đang quan tâm.</w:t>
      </w:r>
    </w:p>
    <w:p w14:paraId="04902B2B" w14:textId="77777777" w:rsidR="00A92535" w:rsidRDefault="00A82D13" w:rsidP="00A92535">
      <w:pPr>
        <w:keepNext/>
        <w:jc w:val="center"/>
      </w:pPr>
      <w:r>
        <w:rPr>
          <w:noProof/>
        </w:rPr>
        <w:object w:dxaOrig="3479" w:dyaOrig="5910" w14:anchorId="39FE95B0">
          <v:rect id="rectole0000000003" o:spid="_x0000_i1027" alt="" style="width:173.9pt;height:295.75pt;mso-width-percent:0;mso-height-percent:0;mso-width-percent:0;mso-height-percent:0" o:ole="" o:preferrelative="t" o:bordertopcolor="this" o:borderleftcolor="this" o:borderbottomcolor="this" o:borderrightcolor="this" stroked="f">
            <v:imagedata r:id="rId16" o:title=""/>
            <w10:bordertop type="single" width="6"/>
            <w10:borderleft type="single" width="6"/>
            <w10:borderbottom type="single" width="6"/>
            <w10:borderright type="single" width="6"/>
          </v:rect>
          <o:OLEObject Type="Embed" ProgID="StaticMetafile" ShapeID="rectole0000000003" DrawAspect="Content" ObjectID="_1782985124" r:id="rId17"/>
        </w:object>
      </w:r>
    </w:p>
    <w:p w14:paraId="28EABD8A" w14:textId="5ACA970B" w:rsidR="00A82D13" w:rsidRPr="00A92535" w:rsidRDefault="00A92535" w:rsidP="00A92535">
      <w:pPr>
        <w:pStyle w:val="Caption"/>
        <w:rPr>
          <w:noProof/>
        </w:rPr>
      </w:pPr>
      <w:bookmarkStart w:id="31" w:name="_Toc165022369"/>
      <w:bookmarkStart w:id="32" w:name="_Toc165036310"/>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w:t>
      </w:r>
      <w:r w:rsidR="00A2108C">
        <w:fldChar w:fldCharType="end"/>
      </w:r>
      <w:r>
        <w:t xml:space="preserve">: </w:t>
      </w:r>
      <w:r w:rsidRPr="003F0BDD">
        <w:t>Thanh điều hướng của website CellphoneS</w:t>
      </w:r>
      <w:bookmarkEnd w:id="31"/>
      <w:bookmarkEnd w:id="32"/>
    </w:p>
    <w:p w14:paraId="7B3D8D99" w14:textId="77777777" w:rsidR="00A82D13" w:rsidRDefault="00A82D13" w:rsidP="00A82D13">
      <w:r>
        <w:t>Bố cục các hình ảnh sản phẩm, ảnh bìa được sắp xếp trực trực diện, khách hàng có thể click ngay vào sản phẩm đang khuyến mãi, sản phẩm mới, hoặc sản phẩm bestseller.</w:t>
      </w:r>
    </w:p>
    <w:bookmarkStart w:id="33" w:name="_Toc165022370"/>
    <w:p w14:paraId="24D96850" w14:textId="77777777" w:rsidR="00145768" w:rsidRDefault="00A82D13" w:rsidP="00145768">
      <w:pPr>
        <w:pStyle w:val="Caption"/>
      </w:pPr>
      <w:r>
        <w:rPr>
          <w:noProof/>
        </w:rPr>
        <w:object w:dxaOrig="8640" w:dyaOrig="3577" w14:anchorId="7B206F7C">
          <v:rect id="rectole0000000004" o:spid="_x0000_i1028" alt="" style="width:6in;height:178.9pt;mso-width-percent:0;mso-height-percent:0;mso-width-percent:0;mso-height-percent:0" o:ole="" o:preferrelative="t" o:bordertopcolor="this" o:borderleftcolor="this" o:borderbottomcolor="this" o:borderrightcolor="this" stroked="f">
            <v:imagedata r:id="rId18" o:title=""/>
            <w10:bordertop type="single" width="6"/>
            <w10:borderleft type="single" width="6"/>
            <w10:borderbottom type="single" width="6"/>
            <w10:borderright type="single" width="6"/>
          </v:rect>
          <o:OLEObject Type="Embed" ProgID="StaticMetafile" ShapeID="rectole0000000004" DrawAspect="Content" ObjectID="_1782985125" r:id="rId19"/>
        </w:object>
      </w:r>
    </w:p>
    <w:p w14:paraId="22402802" w14:textId="5901953C" w:rsidR="00145768" w:rsidRDefault="00145768" w:rsidP="00145768">
      <w:pPr>
        <w:pStyle w:val="Caption"/>
      </w:pPr>
      <w:bookmarkStart w:id="34" w:name="_Toc165036311"/>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4</w:t>
      </w:r>
      <w:r w:rsidR="00A2108C">
        <w:fldChar w:fldCharType="end"/>
      </w:r>
      <w:r>
        <w:t>: Bố cục hình ảnh của website CellphoneS</w:t>
      </w:r>
      <w:bookmarkEnd w:id="34"/>
    </w:p>
    <w:bookmarkEnd w:id="33"/>
    <w:p w14:paraId="6F2C9D32" w14:textId="77777777" w:rsidR="00A82D13" w:rsidRDefault="00A82D13" w:rsidP="00A82D13">
      <w:r>
        <w:t>Phần chân trang chứa đầy đủ các thông tin về mua hàng, thông tin liên hệ, đường dẫn đến các trang chủ trên mạng xã hội như Facebook, Shopee,... và các chính sách hỗ trợ được sắp xếp khá trực quan, dễ nhìn.</w:t>
      </w:r>
    </w:p>
    <w:bookmarkStart w:id="35" w:name="_Toc165022371"/>
    <w:p w14:paraId="7A1F4D76" w14:textId="77777777" w:rsidR="00A90324" w:rsidRDefault="00A82D13" w:rsidP="00A90324">
      <w:pPr>
        <w:pStyle w:val="Caption"/>
      </w:pPr>
      <w:r>
        <w:rPr>
          <w:noProof/>
        </w:rPr>
        <w:object w:dxaOrig="8640" w:dyaOrig="4454" w14:anchorId="17F81859">
          <v:rect id="rectole0000000005" o:spid="_x0000_i1029" alt="" style="width:6in;height:177.8pt;mso-width-percent:0;mso-height-percent:0;mso-width-percent:0;mso-height-percent:0" o:ole="" o:preferrelative="t" o:bordertopcolor="this" o:borderleftcolor="this" o:borderbottomcolor="this" o:borderrightcolor="this" stroked="f">
            <v:imagedata r:id="rId20" o:title=""/>
            <w10:bordertop type="single" width="6"/>
            <w10:borderleft type="single" width="6"/>
            <w10:borderbottom type="single" width="6"/>
            <w10:borderright type="single" width="6"/>
          </v:rect>
          <o:OLEObject Type="Embed" ProgID="StaticMetafile" ShapeID="rectole0000000005" DrawAspect="Content" ObjectID="_1782985126" r:id="rId21"/>
        </w:object>
      </w:r>
    </w:p>
    <w:p w14:paraId="5185E58C" w14:textId="161E2E26" w:rsidR="00A90324" w:rsidRDefault="00A90324" w:rsidP="00A90324">
      <w:pPr>
        <w:pStyle w:val="Caption"/>
      </w:pPr>
      <w:bookmarkStart w:id="36" w:name="_Toc165036312"/>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5</w:t>
      </w:r>
      <w:r w:rsidR="00A2108C">
        <w:fldChar w:fldCharType="end"/>
      </w:r>
      <w:r>
        <w:t>: Phần chân trang của website CellphoneS</w:t>
      </w:r>
      <w:bookmarkEnd w:id="36"/>
    </w:p>
    <w:bookmarkEnd w:id="35"/>
    <w:p w14:paraId="7BEAB325" w14:textId="77777777" w:rsidR="00A82D13" w:rsidRDefault="00A82D13" w:rsidP="00A82D13">
      <w:r>
        <w:t>Trang web cung cấp chức năng đăng nhập, đăng ký để người dùng có nhu cầu lưu lại dữ liệu mua hàng cá nhân, phục vụ cho mục đích sử dụng lâu dài.</w:t>
      </w:r>
    </w:p>
    <w:p w14:paraId="1705B7B0" w14:textId="77777777" w:rsidR="00A92535" w:rsidRDefault="00A82D13" w:rsidP="00A92535">
      <w:pPr>
        <w:pStyle w:val="Caption"/>
        <w:rPr>
          <w:noProof/>
        </w:rPr>
      </w:pPr>
      <w:r>
        <w:rPr>
          <w:noProof/>
        </w:rPr>
        <w:object w:dxaOrig="5992" w:dyaOrig="4087" w14:anchorId="7CDFF5F0">
          <v:rect id="rectole0000000006" o:spid="_x0000_i1030" alt="" style="width:299.65pt;height:204.35pt;mso-width-percent:0;mso-height-percent:0;mso-width-percent:0;mso-height-percent:0" o:ole="" o:preferrelative="t" o:bordertopcolor="this" o:borderleftcolor="this" o:borderbottomcolor="this" o:borderrightcolor="this" stroked="f">
            <v:imagedata r:id="rId22" o:title=""/>
            <w10:bordertop type="single" width="6"/>
            <w10:borderleft type="single" width="6"/>
            <w10:borderbottom type="single" width="6"/>
            <w10:borderright type="single" width="6"/>
          </v:rect>
          <o:OLEObject Type="Embed" ProgID="StaticMetafile" ShapeID="rectole0000000006" DrawAspect="Content" ObjectID="_1782985127" r:id="rId23"/>
        </w:object>
      </w:r>
    </w:p>
    <w:p w14:paraId="4B1A51F9" w14:textId="4F92597A" w:rsidR="00A82D13" w:rsidRPr="00A92535" w:rsidRDefault="00F50A3E" w:rsidP="00F50A3E">
      <w:pPr>
        <w:pStyle w:val="Caption"/>
        <w:rPr>
          <w:noProof/>
        </w:rPr>
      </w:pPr>
      <w:bookmarkStart w:id="37" w:name="_Toc165036313"/>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6</w:t>
      </w:r>
      <w:r w:rsidR="00A2108C">
        <w:fldChar w:fldCharType="end"/>
      </w:r>
      <w:r>
        <w:t xml:space="preserve">: </w:t>
      </w:r>
      <w:r w:rsidRPr="00443CFD">
        <w:t>Chức năng đăng nhập, đăng ký của website CellphoneS</w:t>
      </w:r>
      <w:bookmarkEnd w:id="37"/>
    </w:p>
    <w:p w14:paraId="6BEBD318" w14:textId="77777777" w:rsidR="00A82D13" w:rsidRDefault="00A82D13" w:rsidP="00A82D13">
      <w:r>
        <w:t xml:space="preserve">Trang Sản phẩm có thêm phần bộ lọc, tính năng này giúp khách hàng dễ dàng hơn trong việc lựa chọn xem và mua hàng phù hợp với nhu cầu cá nhân. </w:t>
      </w:r>
    </w:p>
    <w:p w14:paraId="7364F8E1" w14:textId="3F855352" w:rsidR="00A82D13" w:rsidRDefault="00A82D13" w:rsidP="00A92535">
      <w:pPr>
        <w:rPr>
          <w:noProof/>
        </w:rPr>
      </w:pPr>
      <w:r>
        <w:rPr>
          <w:noProof/>
        </w:rPr>
        <w:object w:dxaOrig="8640" w:dyaOrig="1567" w14:anchorId="21343F42">
          <v:rect id="rectole0000000007" o:spid="_x0000_i1031" alt="" style="width:6in;height:78.1pt;mso-width-percent:0;mso-height-percent:0;mso-width-percent:0;mso-height-percent:0" o:ole="" o:preferrelative="t" o:bordertopcolor="this" o:borderleftcolor="this" o:borderbottomcolor="this" o:borderrightcolor="this" stroked="f">
            <v:imagedata r:id="rId24" o:title=""/>
            <w10:bordertop type="single" width="6"/>
            <w10:borderleft type="single" width="6"/>
            <w10:borderbottom type="single" width="6"/>
            <w10:borderright type="single" width="6"/>
          </v:rect>
          <o:OLEObject Type="Embed" ProgID="StaticMetafile" ShapeID="rectole0000000007" DrawAspect="Content" ObjectID="_1782985128" r:id="rId25"/>
        </w:object>
      </w:r>
    </w:p>
    <w:p w14:paraId="6A736864" w14:textId="4E9C0F93" w:rsidR="00A92535" w:rsidRPr="00A92535" w:rsidRDefault="00A92535" w:rsidP="00A92535">
      <w:pPr>
        <w:pStyle w:val="Caption"/>
        <w:rPr>
          <w:rFonts w:eastAsia="Times New Roman" w:cs="Times New Roman"/>
          <w:color w:val="000000"/>
        </w:rPr>
      </w:pPr>
      <w:bookmarkStart w:id="38" w:name="_Toc165022373"/>
      <w:bookmarkStart w:id="39" w:name="_Toc165036314"/>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7</w:t>
      </w:r>
      <w:r w:rsidR="00A2108C">
        <w:fldChar w:fldCharType="end"/>
      </w:r>
      <w:r>
        <w:t xml:space="preserve">: </w:t>
      </w:r>
      <w:r w:rsidRPr="00FF4183">
        <w:t>Minh họa bộ lọc của website CellphoneS</w:t>
      </w:r>
      <w:bookmarkEnd w:id="38"/>
      <w:bookmarkEnd w:id="39"/>
    </w:p>
    <w:p w14:paraId="05763BE3" w14:textId="77777777" w:rsidR="00854E10" w:rsidRDefault="00854E10" w:rsidP="00854E10">
      <w:r>
        <w:t xml:space="preserve">Ngoài tính năng mua hàng thì website còn cung cấp mục Tin tức để khách hàng có thể cập nhật các thông tin về sản phẩm một cách hiệu quả. </w:t>
      </w:r>
    </w:p>
    <w:bookmarkStart w:id="40" w:name="_Toc165022374"/>
    <w:bookmarkStart w:id="41" w:name="_Toc165022755"/>
    <w:bookmarkStart w:id="42" w:name="_Toc165022877"/>
    <w:p w14:paraId="331FB85E" w14:textId="215A1CA1" w:rsidR="00854E10" w:rsidRDefault="00854E10" w:rsidP="00A92535">
      <w:pPr>
        <w:pStyle w:val="Caption"/>
      </w:pPr>
      <w:r>
        <w:rPr>
          <w:noProof/>
        </w:rPr>
        <w:object w:dxaOrig="8640" w:dyaOrig="5685" w14:anchorId="2E660796">
          <v:rect id="rectole0000000008" o:spid="_x0000_i1032" alt="" style="width:6in;height:177.8pt;mso-width-percent:0;mso-height-percent:0;mso-width-percent:0;mso-height-percent:0" o:ole="" o:preferrelative="t" o:bordertopcolor="this" o:borderleftcolor="this" o:borderbottomcolor="this" o:borderrightcolor="this" stroked="f">
            <v:imagedata r:id="rId26" o:title=""/>
            <w10:bordertop type="single" width="6"/>
            <w10:borderleft type="single" width="6"/>
            <w10:borderbottom type="single" width="6"/>
            <w10:borderright type="single" width="6"/>
          </v:rect>
          <o:OLEObject Type="Embed" ProgID="StaticMetafile" ShapeID="rectole0000000008" DrawAspect="Content" ObjectID="_1782985129" r:id="rId27"/>
        </w:object>
      </w:r>
      <w:bookmarkEnd w:id="40"/>
      <w:bookmarkEnd w:id="41"/>
      <w:bookmarkEnd w:id="42"/>
    </w:p>
    <w:p w14:paraId="0B1C63B7" w14:textId="40445844" w:rsidR="001E626C" w:rsidRPr="001E626C" w:rsidRDefault="001E626C" w:rsidP="001E626C">
      <w:pPr>
        <w:pStyle w:val="Caption"/>
      </w:pPr>
      <w:bookmarkStart w:id="43" w:name="_Toc165036315"/>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8</w:t>
      </w:r>
      <w:r w:rsidR="00A2108C">
        <w:fldChar w:fldCharType="end"/>
      </w:r>
      <w:r>
        <w:t xml:space="preserve">: </w:t>
      </w:r>
      <w:r w:rsidRPr="00813FDF">
        <w:t>Phần tin tức của website CellphoneS</w:t>
      </w:r>
      <w:bookmarkEnd w:id="43"/>
    </w:p>
    <w:p w14:paraId="4E60EF5D" w14:textId="77777777" w:rsidR="00854E10" w:rsidRPr="00854E10" w:rsidRDefault="00854E10" w:rsidP="00A92535">
      <w:pPr>
        <w:pStyle w:val="Chthch"/>
        <w:rPr>
          <w:noProof/>
        </w:rPr>
      </w:pPr>
    </w:p>
    <w:p w14:paraId="7AEAF230" w14:textId="77777777" w:rsidR="00854E10" w:rsidRDefault="00854E10" w:rsidP="00854E10">
      <w:pPr>
        <w:pStyle w:val="Heading4"/>
        <w:rPr>
          <w:i w:val="0"/>
          <w:iCs w:val="0"/>
          <w:lang w:val="en-US"/>
        </w:rPr>
      </w:pPr>
      <w:r w:rsidRPr="00E363DF">
        <w:rPr>
          <w:i w:val="0"/>
          <w:iCs w:val="0"/>
        </w:rPr>
        <w:t>Khuyết điểm:</w:t>
      </w:r>
    </w:p>
    <w:p w14:paraId="1D336FF4" w14:textId="08F426EE" w:rsidR="00043B5F" w:rsidRDefault="009408A9" w:rsidP="009408A9">
      <w:pPr>
        <w:rPr>
          <w:shd w:val="clear" w:color="auto" w:fill="FFFFFF"/>
        </w:rPr>
      </w:pPr>
      <w:r>
        <w:rPr>
          <w:shd w:val="clear" w:color="auto" w:fill="FFFFFF"/>
        </w:rPr>
        <w:t>Thời gian tải trang chậm vào một số khung giờ có thể làm giảm trải nghiệm người dùng. Nguyên nhân có thể là do tải đỉnh điểm khi lượng truy cập đột ngột tăng cao, dẫn đến tải động của máy chủ. Các vấn đề kỹ thuật như tắc nghẽn mạng cũng có thể góp phần vào thời gian tải trang chậm. Điều này có thể ảnh hưởng đến tính sẵn sàng và đáp ứng của website trong các khoảng thời gian nhất định, khiến cho người dùng gặp khó khăn khi truy cập và sử dụng các tính năng trên trang web.</w:t>
      </w:r>
    </w:p>
    <w:p w14:paraId="309D307D" w14:textId="72CA990F" w:rsidR="00322E45" w:rsidRDefault="00854E10" w:rsidP="00854E10">
      <w:pPr>
        <w:pStyle w:val="Heading3"/>
      </w:pPr>
      <w:bookmarkStart w:id="44" w:name="_Toc172370179"/>
      <w:r w:rsidRPr="00E363DF">
        <w:rPr>
          <w:lang w:val="vi-VN"/>
        </w:rPr>
        <w:t>Website MobileCity</w:t>
      </w:r>
      <w:bookmarkEnd w:id="44"/>
    </w:p>
    <w:p w14:paraId="28D2E025" w14:textId="77777777" w:rsidR="00854E10" w:rsidRPr="00E363DF" w:rsidRDefault="00854E10" w:rsidP="00854E10">
      <w:r w:rsidRPr="00E363DF">
        <w:rPr>
          <w:color w:val="000000"/>
        </w:rPr>
        <w:t>MobileCity</w:t>
      </w:r>
      <w:r w:rsidRPr="00E363DF">
        <w:t xml:space="preserve"> là một trong những nhà phân phối sản phẩm thiết bị điện tử ra đời sau CellphoneS, với một cấu trúc website đơn giản hơn CellphoneS.</w:t>
      </w:r>
    </w:p>
    <w:p w14:paraId="3CEDAA4F" w14:textId="77777777" w:rsidR="00854E10" w:rsidRPr="00E363DF" w:rsidRDefault="00854E10" w:rsidP="00854E10">
      <w:r w:rsidRPr="00E363DF">
        <w:t xml:space="preserve">Link website chính thức của cửa hàng: </w:t>
      </w:r>
      <w:hyperlink r:id="rId28">
        <w:r w:rsidRPr="00E363DF">
          <w:rPr>
            <w:color w:val="0000FF"/>
            <w:u w:val="single"/>
          </w:rPr>
          <w:t>https://mobilecity.vn/</w:t>
        </w:r>
      </w:hyperlink>
      <w:r w:rsidRPr="00E363DF">
        <w:t>.</w:t>
      </w:r>
    </w:p>
    <w:p w14:paraId="48400C66" w14:textId="179074C4" w:rsidR="00854E10" w:rsidRPr="00854E10" w:rsidRDefault="00854E10" w:rsidP="00854E10">
      <w:r w:rsidRPr="00E363DF">
        <w:t>Website được đánh giá vào ngày 24/04/2024.</w:t>
      </w:r>
    </w:p>
    <w:p w14:paraId="2D3D7D49" w14:textId="77777777" w:rsidR="00322E45" w:rsidRDefault="00322E45">
      <w:pPr>
        <w:pStyle w:val="Heading4"/>
        <w:numPr>
          <w:ilvl w:val="3"/>
          <w:numId w:val="5"/>
        </w:numPr>
        <w:rPr>
          <w:lang w:val="en-US"/>
        </w:rPr>
      </w:pPr>
      <w:r w:rsidRPr="00E63DDE">
        <w:t>Ưu điểm</w:t>
      </w:r>
    </w:p>
    <w:p w14:paraId="696CCB6B" w14:textId="0638F913" w:rsidR="00854E10" w:rsidRDefault="00854E10" w:rsidP="00854E10">
      <w:pPr>
        <w:ind w:firstLine="720"/>
        <w:rPr>
          <w:rFonts w:eastAsia="Times New Roman" w:cs="Times New Roman"/>
        </w:rPr>
      </w:pPr>
      <w:r w:rsidRPr="00E363DF">
        <w:rPr>
          <w:rFonts w:eastAsia="Times New Roman" w:cs="Times New Roman"/>
        </w:rPr>
        <w:t>Giao diện có các thành phần cơ bản đối với một trang web bán hàng như: Trang chủ, trang giới thiệu (Về chúng tôi), trang gian hàng (Cửa hàng), trang Bài viết, trang Chăm sóc khách hàng, trang Liên hệ, trang Cá nhân của người dùng. Ngoài ra còn có trang Bộ sưu tập và trang Bộ phối.</w:t>
      </w:r>
    </w:p>
    <w:p w14:paraId="1669FA8A" w14:textId="4A0F7B36" w:rsidR="00854E10" w:rsidRDefault="00854E10" w:rsidP="0071635A">
      <w:pPr>
        <w:jc w:val="center"/>
        <w:rPr>
          <w:noProof/>
        </w:rPr>
      </w:pPr>
      <w:r>
        <w:rPr>
          <w:noProof/>
        </w:rPr>
        <w:object w:dxaOrig="8640" w:dyaOrig="794" w14:anchorId="7ABD4510">
          <v:rect id="rectole0000000009" o:spid="_x0000_i1033" alt="" style="width:6in;height:39.9pt;mso-width-percent:0;mso-height-percent:0;mso-width-percent:0;mso-height-percent:0" o:ole="" o:preferrelative="t" o:bordertopcolor="this" o:borderleftcolor="this" o:borderbottomcolor="this" o:borderrightcolor="this" stroked="f">
            <v:imagedata r:id="rId29" o:title=""/>
            <w10:bordertop type="single" width="6"/>
            <w10:borderleft type="single" width="6"/>
            <w10:borderbottom type="single" width="6"/>
            <w10:borderright type="single" width="6"/>
          </v:rect>
          <o:OLEObject Type="Embed" ProgID="StaticMetafile" ShapeID="rectole0000000009" DrawAspect="Content" ObjectID="_1782985130" r:id="rId30"/>
        </w:object>
      </w:r>
    </w:p>
    <w:p w14:paraId="585596CB" w14:textId="7CEFD4B6" w:rsidR="00854E10" w:rsidRPr="00A92535" w:rsidRDefault="00A92535" w:rsidP="00A92535">
      <w:pPr>
        <w:pStyle w:val="Caption"/>
      </w:pPr>
      <w:bookmarkStart w:id="45" w:name="_Toc165022375"/>
      <w:bookmarkStart w:id="46" w:name="_Toc165036316"/>
      <w:r>
        <w:lastRenderedPageBreak/>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9</w:t>
      </w:r>
      <w:r w:rsidR="00A2108C">
        <w:fldChar w:fldCharType="end"/>
      </w:r>
      <w:r>
        <w:t xml:space="preserve">: </w:t>
      </w:r>
      <w:r w:rsidRPr="0075390C">
        <w:t>Header của website MobileCity</w:t>
      </w:r>
      <w:bookmarkEnd w:id="45"/>
      <w:bookmarkEnd w:id="46"/>
    </w:p>
    <w:p w14:paraId="01B2793F" w14:textId="77777777" w:rsidR="00854E10" w:rsidRDefault="00854E10" w:rsidP="00854E10">
      <w:r>
        <w:t>Logo của website là hình ảnh logo năm tòa nhà so le nhau và chữ “MobileCity", giúp khách hàng dễ liên tưởng đến tên của thương hiệu, tăng tính thân thiện với khách hàng vì dễ dàng nhận diện thương hiệu.</w:t>
      </w:r>
    </w:p>
    <w:p w14:paraId="6BD6AE37" w14:textId="77777777" w:rsidR="00A92535" w:rsidRDefault="00854E10" w:rsidP="00A92535">
      <w:pPr>
        <w:keepNext/>
        <w:jc w:val="center"/>
      </w:pPr>
      <w:r>
        <w:rPr>
          <w:noProof/>
        </w:rPr>
        <w:object w:dxaOrig="3509" w:dyaOrig="1065" w14:anchorId="258180E6">
          <v:rect id="rectole0000000010" o:spid="_x0000_i1034" alt="" style="width:175.55pt;height:53.7pt;mso-width-percent:0;mso-height-percent:0;mso-width-percent:0;mso-height-percent:0" o:ole="" o:preferrelative="t" o:bordertopcolor="this" o:borderleftcolor="this" o:borderbottomcolor="this" o:borderrightcolor="this" stroked="f">
            <v:imagedata r:id="rId31" o:title=""/>
            <w10:bordertop type="single" width="6"/>
            <w10:borderleft type="single" width="6"/>
            <w10:borderbottom type="single" width="6"/>
            <w10:borderright type="single" width="6"/>
          </v:rect>
          <o:OLEObject Type="Embed" ProgID="StaticMetafile" ShapeID="rectole0000000010" DrawAspect="Content" ObjectID="_1782985131" r:id="rId32"/>
        </w:object>
      </w:r>
    </w:p>
    <w:p w14:paraId="275C434D" w14:textId="5924C947" w:rsidR="00854E10" w:rsidRPr="00A92535" w:rsidRDefault="00A92535" w:rsidP="00A92535">
      <w:pPr>
        <w:pStyle w:val="Caption"/>
        <w:rPr>
          <w:noProof/>
        </w:rPr>
      </w:pPr>
      <w:bookmarkStart w:id="47" w:name="_Toc165022376"/>
      <w:bookmarkStart w:id="48" w:name="_Toc165036317"/>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0</w:t>
      </w:r>
      <w:r w:rsidR="00A2108C">
        <w:fldChar w:fldCharType="end"/>
      </w:r>
      <w:r>
        <w:t xml:space="preserve">: </w:t>
      </w:r>
      <w:r w:rsidRPr="009C64FF">
        <w:t>Logo MobileCity</w:t>
      </w:r>
      <w:bookmarkEnd w:id="47"/>
      <w:bookmarkEnd w:id="48"/>
    </w:p>
    <w:p w14:paraId="757EAA50" w14:textId="77777777" w:rsidR="00A44726" w:rsidRDefault="00A44726" w:rsidP="00A44726">
      <w:r>
        <w:t>Trang chủ được thiết kế theo phong cách tối giản, bao gồm các thanh điều hướng cho các danh mục thiết bị khác nhau như: điện thoại, máy tính bảng, laptop,....Phần hai khung lớn phía dưới hiển thị sản phẩm chủ lực của cửa hàng và các video review về sản phẩm. Phần phía dưới là phần trang web muốn tập trung chính về các sản phẩm được phân loại theo từng thương hiệu.</w:t>
      </w:r>
    </w:p>
    <w:p w14:paraId="1758BFCB" w14:textId="77777777" w:rsidR="00A44726" w:rsidRDefault="00A44726" w:rsidP="00A44726">
      <w:r>
        <w:t xml:space="preserve">Về màu sắc: Trang chủ có màu chủ đạo là màu vàng, điểm nhấn là màu trắng và màu đen làm tăng tính tương phản và hướng ánh nhìn của người dùng đến với phần tiêu đề cũng như sản phẩm. </w:t>
      </w:r>
    </w:p>
    <w:p w14:paraId="4FF525DB" w14:textId="56E96DEC" w:rsidR="00A44726" w:rsidRDefault="00A44726" w:rsidP="0071635A">
      <w:pPr>
        <w:jc w:val="center"/>
        <w:rPr>
          <w:noProof/>
        </w:rPr>
      </w:pPr>
      <w:r>
        <w:rPr>
          <w:noProof/>
        </w:rPr>
        <w:object w:dxaOrig="8640" w:dyaOrig="6697" w14:anchorId="780D93B0">
          <v:rect id="rectole0000000011" o:spid="_x0000_i1035" alt="" style="width:6in;height:177.8pt;mso-width-percent:0;mso-height-percent:0;mso-width-percent:0;mso-height-percent:0" o:ole="" o:preferrelative="t" o:bordertopcolor="this" o:borderleftcolor="this" o:borderbottomcolor="this" o:borderrightcolor="this" stroked="f">
            <v:imagedata r:id="rId33" o:title=""/>
            <w10:bordertop type="single" width="6"/>
            <w10:borderleft type="single" width="6"/>
            <w10:borderbottom type="single" width="6"/>
            <w10:borderright type="single" width="6"/>
          </v:rect>
          <o:OLEObject Type="Embed" ProgID="StaticMetafile" ShapeID="rectole0000000011" DrawAspect="Content" ObjectID="_1782985132" r:id="rId34"/>
        </w:object>
      </w:r>
    </w:p>
    <w:p w14:paraId="19E86711" w14:textId="5E0632E9" w:rsidR="00A44726" w:rsidRPr="00A92535" w:rsidRDefault="000B06A3" w:rsidP="000B06A3">
      <w:pPr>
        <w:pStyle w:val="Caption"/>
      </w:pPr>
      <w:bookmarkStart w:id="49" w:name="_Toc165022377"/>
      <w:bookmarkStart w:id="50" w:name="_Toc165036318"/>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1</w:t>
      </w:r>
      <w:r w:rsidR="00A2108C">
        <w:fldChar w:fldCharType="end"/>
      </w:r>
      <w:r>
        <w:t xml:space="preserve">: </w:t>
      </w:r>
      <w:r w:rsidRPr="00704EE9">
        <w:t>Trang chủ website MobileCity</w:t>
      </w:r>
      <w:bookmarkEnd w:id="49"/>
      <w:bookmarkEnd w:id="50"/>
    </w:p>
    <w:p w14:paraId="0DD970BC" w14:textId="77777777" w:rsidR="00A44726" w:rsidRDefault="00A44726" w:rsidP="00A44726">
      <w:r>
        <w:t>Thanh điều hướng được thiết kế nằm ngang kết hợp với phần điều hướng phụ, liệt kê được các điều hướng chính giúp người dùng dễ dàng truy cập thông tin.</w:t>
      </w:r>
    </w:p>
    <w:p w14:paraId="6795FFD7" w14:textId="298BD722" w:rsidR="00A44726" w:rsidRDefault="001F73F7" w:rsidP="0071635A">
      <w:pPr>
        <w:jc w:val="center"/>
        <w:rPr>
          <w:noProof/>
        </w:rPr>
      </w:pPr>
      <w:r>
        <w:rPr>
          <w:noProof/>
        </w:rPr>
        <w:object w:dxaOrig="8640" w:dyaOrig="345" w14:anchorId="7B3B35CC">
          <v:rect id="rectole0000000012" o:spid="_x0000_i1036" alt="" style="width:6in;height:17.7pt;mso-width-percent:0;mso-height-percent:0;mso-width-percent:0;mso-height-percent:0" o:ole="" o:preferrelative="t" o:bordertopcolor="this" o:borderleftcolor="this" o:borderbottomcolor="this" o:borderrightcolor="this" stroked="f">
            <v:imagedata r:id="rId35" o:title=""/>
            <w10:bordertop type="single" width="6"/>
            <w10:borderleft type="single" width="6"/>
            <w10:borderbottom type="single" width="6"/>
            <w10:borderright type="single" width="6"/>
          </v:rect>
          <o:OLEObject Type="Embed" ProgID="StaticMetafile" ShapeID="rectole0000000012" DrawAspect="Content" ObjectID="_1782985133" r:id="rId36"/>
        </w:object>
      </w:r>
    </w:p>
    <w:p w14:paraId="7053C32C" w14:textId="29FB9359" w:rsidR="000B06A3" w:rsidRPr="000B06A3" w:rsidRDefault="000B06A3" w:rsidP="000B06A3">
      <w:pPr>
        <w:pStyle w:val="Caption"/>
      </w:pPr>
      <w:bookmarkStart w:id="51" w:name="_Toc165022378"/>
      <w:bookmarkStart w:id="52" w:name="_Toc165036319"/>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2</w:t>
      </w:r>
      <w:r w:rsidR="00A2108C">
        <w:fldChar w:fldCharType="end"/>
      </w:r>
      <w:r>
        <w:t xml:space="preserve">: </w:t>
      </w:r>
      <w:r w:rsidRPr="009A08C0">
        <w:t>Thanh điều hướng của website MobileCity</w:t>
      </w:r>
      <w:bookmarkEnd w:id="51"/>
      <w:bookmarkEnd w:id="52"/>
    </w:p>
    <w:p w14:paraId="71F2FC2F" w14:textId="77777777" w:rsidR="001F73F7" w:rsidRDefault="001F73F7" w:rsidP="001F73F7">
      <w:r>
        <w:t xml:space="preserve">Phần chân trang có các nội dung cần thiết như: Giới thiệu về cửa hàng doanh nghiệp, hỗ trợ chăm sóc khách hàng kèm các liên kết mạng xã hội và cách thức liên hệ được sắp </w:t>
      </w:r>
      <w:r>
        <w:lastRenderedPageBreak/>
        <w:t>xếp bố cục hợp lý. Điều này giúp khách hàng dễ quan sát và thuận tiện trong việc truy cập vào thông tin họ mong muốn.</w:t>
      </w:r>
    </w:p>
    <w:p w14:paraId="0D283A5E" w14:textId="6C9EC321" w:rsidR="001F73F7" w:rsidRDefault="00BD7310" w:rsidP="0071635A">
      <w:pPr>
        <w:jc w:val="center"/>
        <w:rPr>
          <w:noProof/>
        </w:rPr>
      </w:pPr>
      <w:r>
        <w:rPr>
          <w:noProof/>
        </w:rPr>
        <w:object w:dxaOrig="8640" w:dyaOrig="3855" w14:anchorId="516A9A5D">
          <v:rect id="rectole0000000013" o:spid="_x0000_i1037" alt="" style="width:413.15pt;height:152.85pt;mso-width-percent:0;mso-height-percent:0;mso-width-percent:0;mso-height-percent:0" o:ole="" o:preferrelative="t" o:bordertopcolor="this" o:borderleftcolor="this" o:borderbottomcolor="this" o:borderrightcolor="this" stroked="f">
            <v:imagedata r:id="rId37" o:title=""/>
            <w10:bordertop type="single" width="6"/>
            <w10:borderleft type="single" width="6"/>
            <w10:borderbottom type="single" width="6"/>
            <w10:borderright type="single" width="6"/>
          </v:rect>
          <o:OLEObject Type="Embed" ProgID="StaticMetafile" ShapeID="rectole0000000013" DrawAspect="Content" ObjectID="_1782985134" r:id="rId38"/>
        </w:object>
      </w:r>
    </w:p>
    <w:p w14:paraId="24E50927" w14:textId="6005C0D0" w:rsidR="001F73F7" w:rsidRPr="000B06A3" w:rsidRDefault="000B06A3" w:rsidP="000B06A3">
      <w:pPr>
        <w:pStyle w:val="Caption"/>
      </w:pPr>
      <w:bookmarkStart w:id="53" w:name="_Toc165022379"/>
      <w:bookmarkStart w:id="54" w:name="_Toc165036320"/>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3</w:t>
      </w:r>
      <w:r w:rsidR="00A2108C">
        <w:fldChar w:fldCharType="end"/>
      </w:r>
      <w:r>
        <w:t xml:space="preserve">: </w:t>
      </w:r>
      <w:r w:rsidRPr="00956E9C">
        <w:t>Phần chân trang của website MobileCity</w:t>
      </w:r>
      <w:bookmarkEnd w:id="53"/>
      <w:bookmarkEnd w:id="54"/>
    </w:p>
    <w:p w14:paraId="5DB174EB" w14:textId="77777777" w:rsidR="001F73F7" w:rsidRDefault="001F73F7" w:rsidP="00042C17">
      <w:r>
        <w:t>Trang web có tính năng đăng nhập, đăng ký, giúp người dùng có thể tạo tài khoản lưu lại các thông tin cá nhân, thuận tiện trong quá trình mua hàng lâu dài, cũng như cá nhân hóa trải nghiệm khi sử dụng trang web. Phần hộp thoại đăng nhập được thiết kế đơn giản, có đủ các chức năng cơ bản.</w:t>
      </w:r>
    </w:p>
    <w:p w14:paraId="660DD209" w14:textId="509979A3" w:rsidR="00042C17" w:rsidRDefault="00042C17" w:rsidP="0071635A">
      <w:pPr>
        <w:jc w:val="center"/>
        <w:rPr>
          <w:noProof/>
        </w:rPr>
      </w:pPr>
      <w:r>
        <w:rPr>
          <w:noProof/>
        </w:rPr>
        <w:object w:dxaOrig="8640" w:dyaOrig="3374" w14:anchorId="0FFBF959">
          <v:rect id="rectole0000000014" o:spid="_x0000_i1038" alt="" style="width:6in;height:168.9pt;mso-width-percent:0;mso-height-percent:0;mso-width-percent:0;mso-height-percent:0" o:ole="" o:preferrelative="t" o:bordertopcolor="this" o:borderleftcolor="this" o:borderbottomcolor="this" o:borderrightcolor="this" stroked="f">
            <v:imagedata r:id="rId39" o:title=""/>
            <w10:bordertop type="single" width="6"/>
            <w10:borderleft type="single" width="6"/>
            <w10:borderbottom type="single" width="6"/>
            <w10:borderright type="single" width="6"/>
          </v:rect>
          <o:OLEObject Type="Embed" ProgID="StaticMetafile" ShapeID="rectole0000000014" DrawAspect="Content" ObjectID="_1782985135" r:id="rId40"/>
        </w:object>
      </w:r>
    </w:p>
    <w:p w14:paraId="7591CAC5" w14:textId="468C19B8" w:rsidR="00042C17" w:rsidRPr="000B06A3" w:rsidRDefault="000B06A3" w:rsidP="000B06A3">
      <w:pPr>
        <w:pStyle w:val="Caption"/>
      </w:pPr>
      <w:bookmarkStart w:id="55" w:name="_Toc165022380"/>
      <w:bookmarkStart w:id="56" w:name="_Toc165036321"/>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4</w:t>
      </w:r>
      <w:r w:rsidR="00A2108C">
        <w:fldChar w:fldCharType="end"/>
      </w:r>
      <w:r>
        <w:t xml:space="preserve">: </w:t>
      </w:r>
      <w:r w:rsidRPr="00B816F2">
        <w:t>Tính năng đăng nhập, đăng ký của website MobileCity</w:t>
      </w:r>
      <w:bookmarkEnd w:id="55"/>
      <w:bookmarkEnd w:id="56"/>
    </w:p>
    <w:p w14:paraId="3BD559DE" w14:textId="77777777" w:rsidR="00042C17" w:rsidRDefault="00042C17" w:rsidP="00042C17">
      <w:r>
        <w:t>Phần bộ lọc cung cấp khả năng lọc theo thương hiệu, giá, màu sắc, kích thước cho phép người dùng tùy chỉnh bộ lọc phù hợp với nhu cầu tìm kiếm, từ đó dễ dàng chọn lọc được sản phẩm cần thiết.</w:t>
      </w:r>
    </w:p>
    <w:p w14:paraId="16BD0C8C" w14:textId="407FE51E" w:rsidR="00042C17" w:rsidRDefault="00042C17" w:rsidP="0071635A">
      <w:pPr>
        <w:jc w:val="center"/>
        <w:rPr>
          <w:noProof/>
        </w:rPr>
      </w:pPr>
      <w:r>
        <w:rPr>
          <w:noProof/>
        </w:rPr>
        <w:object w:dxaOrig="8640" w:dyaOrig="4814" w14:anchorId="4362A6E0">
          <v:rect id="rectole0000000015" o:spid="_x0000_i1039" alt="" style="width:6in;height:177.8pt;mso-width-percent:0;mso-height-percent:0;mso-width-percent:0;mso-height-percent:0" o:ole="" o:preferrelative="t" o:bordertopcolor="this" o:borderleftcolor="this" o:borderbottomcolor="this" o:borderrightcolor="this" stroked="f">
            <v:imagedata r:id="rId41" o:title=""/>
            <w10:bordertop type="single" width="6"/>
            <w10:borderleft type="single" width="6"/>
            <w10:borderbottom type="single" width="6"/>
            <w10:borderright type="single" width="6"/>
          </v:rect>
          <o:OLEObject Type="Embed" ProgID="StaticMetafile" ShapeID="rectole0000000015" DrawAspect="Content" ObjectID="_1782985136" r:id="rId42"/>
        </w:object>
      </w:r>
    </w:p>
    <w:p w14:paraId="5972F6D4" w14:textId="356B6718" w:rsidR="00042C17" w:rsidRPr="000B06A3" w:rsidRDefault="000B06A3" w:rsidP="000B06A3">
      <w:pPr>
        <w:pStyle w:val="Caption"/>
      </w:pPr>
      <w:bookmarkStart w:id="57" w:name="_Toc165022381"/>
      <w:bookmarkStart w:id="58" w:name="_Toc165036322"/>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5</w:t>
      </w:r>
      <w:r w:rsidR="00A2108C">
        <w:fldChar w:fldCharType="end"/>
      </w:r>
      <w:r>
        <w:t xml:space="preserve">: </w:t>
      </w:r>
      <w:r w:rsidRPr="00266DF1">
        <w:t>Bộ lọc của MobileCity</w:t>
      </w:r>
      <w:bookmarkEnd w:id="57"/>
      <w:bookmarkEnd w:id="58"/>
    </w:p>
    <w:p w14:paraId="6FC95727" w14:textId="77777777" w:rsidR="00042C17" w:rsidRDefault="00042C17" w:rsidP="00042C17">
      <w:r>
        <w:t>Phần giỏ hàng được thiết kế đơn giản, có các tính năng như thêm, xóa, tạm tính tổng giá trị đơn hàng, ghi chú,…</w:t>
      </w:r>
    </w:p>
    <w:p w14:paraId="3B16C63C" w14:textId="6FE44691" w:rsidR="00042C17" w:rsidRDefault="00042C17" w:rsidP="0071635A">
      <w:pPr>
        <w:jc w:val="center"/>
        <w:rPr>
          <w:rFonts w:eastAsia="Times New Roman" w:cs="Times New Roman"/>
          <w:color w:val="000000"/>
        </w:rPr>
      </w:pPr>
      <w:r>
        <w:rPr>
          <w:noProof/>
        </w:rPr>
        <w:object w:dxaOrig="8640" w:dyaOrig="4979" w14:anchorId="6DE3112C">
          <v:rect id="rectole0000000016" o:spid="_x0000_i1040" alt="" style="width:6in;height:177.8pt;mso-width-percent:0;mso-height-percent:0;mso-width-percent:0;mso-height-percent:0" o:ole="" o:preferrelative="t" o:bordertopcolor="this" o:borderleftcolor="this" o:borderbottomcolor="this" o:borderrightcolor="this" stroked="f">
            <v:imagedata r:id="rId43" o:title=""/>
            <w10:bordertop type="single" width="6"/>
            <w10:borderleft type="single" width="6"/>
            <w10:borderbottom type="single" width="6"/>
            <w10:borderright type="single" width="6"/>
          </v:rect>
          <o:OLEObject Type="Embed" ProgID="StaticMetafile" ShapeID="rectole0000000016" DrawAspect="Content" ObjectID="_1782985137" r:id="rId44"/>
        </w:object>
      </w:r>
    </w:p>
    <w:p w14:paraId="73BFD25F" w14:textId="30C646B7" w:rsidR="00042C17" w:rsidRPr="005B3518" w:rsidRDefault="005B3518" w:rsidP="005B3518">
      <w:pPr>
        <w:pStyle w:val="Caption"/>
      </w:pPr>
      <w:bookmarkStart w:id="59" w:name="_Toc165022382"/>
      <w:bookmarkStart w:id="60" w:name="_Toc165036323"/>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6</w:t>
      </w:r>
      <w:r w:rsidR="00A2108C">
        <w:fldChar w:fldCharType="end"/>
      </w:r>
      <w:r>
        <w:t xml:space="preserve">: </w:t>
      </w:r>
      <w:r w:rsidRPr="008454B5">
        <w:t>Giỏ hàng của MobileCity</w:t>
      </w:r>
      <w:bookmarkEnd w:id="59"/>
      <w:bookmarkEnd w:id="60"/>
    </w:p>
    <w:p w14:paraId="412C7DD9" w14:textId="77777777" w:rsidR="00042C17" w:rsidRDefault="00042C17" w:rsidP="00042C17">
      <w:r>
        <w:t>Trang bài viết cung cấp thông tin về thương hiệu cũng các thông tin về thương hiệu như chất vải, công nghệ in được sử dụng. Ngoài ra trang này còn có các bài viết về cách bảo quản và hướng dẫn sử dụng trang phục, phụ kiện sao cho bền bỉ nhất. Điều này giúp người dùng có thể có được nhiều thông tin hữu ích về sản phẩm mình đang sử dụng mà không cần phải tìm kiếm ở các nguồn thông tin khác.</w:t>
      </w:r>
    </w:p>
    <w:p w14:paraId="067CF1FE" w14:textId="50D73796" w:rsidR="00042C17" w:rsidRDefault="004F67A4" w:rsidP="0071635A">
      <w:pPr>
        <w:jc w:val="center"/>
        <w:rPr>
          <w:noProof/>
        </w:rPr>
      </w:pPr>
      <w:r>
        <w:rPr>
          <w:noProof/>
        </w:rPr>
        <w:object w:dxaOrig="8640" w:dyaOrig="6689" w14:anchorId="763E5E6B">
          <v:rect id="rectole0000000017" o:spid="_x0000_i1041" alt="" style="width:6in;height:3in;mso-width-percent:0;mso-height-percent:0;mso-width-percent:0;mso-height-percent:0" o:ole="" o:preferrelative="t" o:bordertopcolor="this" o:borderleftcolor="this" o:borderbottomcolor="this" o:borderrightcolor="this" stroked="f">
            <v:imagedata r:id="rId45" o:title=""/>
            <w10:bordertop type="single" width="6"/>
            <w10:borderleft type="single" width="6"/>
            <w10:borderbottom type="single" width="6"/>
            <w10:borderright type="single" width="6"/>
          </v:rect>
          <o:OLEObject Type="Embed" ProgID="StaticMetafile" ShapeID="rectole0000000017" DrawAspect="Content" ObjectID="_1782985138" r:id="rId46"/>
        </w:object>
      </w:r>
    </w:p>
    <w:p w14:paraId="7C487571" w14:textId="27F334C7" w:rsidR="00854E10" w:rsidRPr="005B3518" w:rsidRDefault="005B3518" w:rsidP="005B3518">
      <w:pPr>
        <w:pStyle w:val="Caption"/>
      </w:pPr>
      <w:bookmarkStart w:id="61" w:name="_Toc165022383"/>
      <w:bookmarkStart w:id="62" w:name="_Toc165036324"/>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7</w:t>
      </w:r>
      <w:r w:rsidR="00A2108C">
        <w:fldChar w:fldCharType="end"/>
      </w:r>
      <w:r>
        <w:t xml:space="preserve">: </w:t>
      </w:r>
      <w:r w:rsidRPr="0034674F">
        <w:t>Trang bài viết của MobileCity</w:t>
      </w:r>
      <w:bookmarkEnd w:id="61"/>
      <w:bookmarkEnd w:id="62"/>
    </w:p>
    <w:p w14:paraId="2AFC2AF8" w14:textId="77777777" w:rsidR="00322E45" w:rsidRDefault="00322E45" w:rsidP="00322E45">
      <w:pPr>
        <w:pStyle w:val="Heading4"/>
        <w:rPr>
          <w:lang w:val="en-US"/>
        </w:rPr>
      </w:pPr>
      <w:r w:rsidRPr="00E808E9">
        <w:t>Khuyết điể</w:t>
      </w:r>
      <w:r>
        <w:rPr>
          <w:lang w:val="en-US"/>
        </w:rPr>
        <w:t>m</w:t>
      </w:r>
    </w:p>
    <w:p w14:paraId="40F780E9" w14:textId="4CCAA77A" w:rsidR="004F67A4" w:rsidRDefault="004F67A4" w:rsidP="004F67A4">
      <w:r>
        <w:t>Lỗi đăng ký không thành công với phương thức sử dụng email.</w:t>
      </w:r>
    </w:p>
    <w:p w14:paraId="0CBD9793" w14:textId="23312651" w:rsidR="004F67A4" w:rsidRDefault="004F67A4" w:rsidP="0071635A">
      <w:pPr>
        <w:jc w:val="center"/>
        <w:rPr>
          <w:rFonts w:eastAsia="Times New Roman" w:cs="Times New Roman"/>
          <w:color w:val="000000"/>
        </w:rPr>
      </w:pPr>
      <w:r>
        <w:rPr>
          <w:noProof/>
        </w:rPr>
        <w:object w:dxaOrig="8640" w:dyaOrig="4162" w14:anchorId="4CCA6CD2">
          <v:rect id="rectole0000000018" o:spid="_x0000_i1042" alt="" style="width:6in;height:177.8pt;mso-width-percent:0;mso-height-percent:0;mso-width-percent:0;mso-height-percent:0" o:ole="" o:preferrelative="t" o:bordertopcolor="this" o:borderleftcolor="this" o:borderbottomcolor="this" o:borderrightcolor="this" stroked="f">
            <v:imagedata r:id="rId47" o:title=""/>
            <w10:bordertop type="single" width="6"/>
            <w10:borderleft type="single" width="6"/>
            <w10:borderbottom type="single" width="6"/>
            <w10:borderright type="single" width="6"/>
          </v:rect>
          <o:OLEObject Type="Embed" ProgID="StaticMetafile" ShapeID="rectole0000000018" DrawAspect="Content" ObjectID="_1782985139" r:id="rId48"/>
        </w:object>
      </w:r>
    </w:p>
    <w:p w14:paraId="606C895D" w14:textId="34658850" w:rsidR="004F67A4" w:rsidRPr="005B3518" w:rsidRDefault="005B3518" w:rsidP="005B3518">
      <w:pPr>
        <w:pStyle w:val="Caption"/>
      </w:pPr>
      <w:bookmarkStart w:id="63" w:name="_Toc165022384"/>
      <w:bookmarkStart w:id="64" w:name="_Toc165036325"/>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8</w:t>
      </w:r>
      <w:r w:rsidR="00A2108C">
        <w:fldChar w:fldCharType="end"/>
      </w:r>
      <w:r>
        <w:t xml:space="preserve">: </w:t>
      </w:r>
      <w:r w:rsidRPr="000E5D20">
        <w:t>Lỗi đăng ký bằng email của website MobileCity</w:t>
      </w:r>
      <w:bookmarkEnd w:id="63"/>
      <w:bookmarkEnd w:id="64"/>
    </w:p>
    <w:p w14:paraId="6BE8122F" w14:textId="77777777" w:rsidR="004F67A4" w:rsidRDefault="004F67A4" w:rsidP="004F67A4">
      <w:r>
        <w:t>Lỗi đăng ký không thành công với phương thức sử dụng số điện thoại.</w:t>
      </w:r>
    </w:p>
    <w:p w14:paraId="45DB51E9" w14:textId="428474B9" w:rsidR="004F67A4" w:rsidRDefault="004F67A4" w:rsidP="0071635A">
      <w:pPr>
        <w:jc w:val="center"/>
        <w:rPr>
          <w:rFonts w:eastAsia="Times New Roman" w:cs="Times New Roman"/>
        </w:rPr>
      </w:pPr>
      <w:r>
        <w:rPr>
          <w:noProof/>
        </w:rPr>
        <w:object w:dxaOrig="8640" w:dyaOrig="4162" w14:anchorId="11B7739F">
          <v:rect id="rectole0000000019" o:spid="_x0000_i1043" alt="" style="width:6in;height:177.8pt;mso-width-percent:0;mso-height-percent:0;mso-width-percent:0;mso-height-percent:0" o:ole="" o:preferrelative="t" o:bordertopcolor="this" o:borderleftcolor="this" o:borderbottomcolor="this" o:borderrightcolor="this" stroked="f">
            <v:imagedata r:id="rId49" o:title=""/>
            <w10:bordertop type="single" width="6"/>
            <w10:borderleft type="single" width="6"/>
            <w10:borderbottom type="single" width="6"/>
            <w10:borderright type="single" width="6"/>
          </v:rect>
          <o:OLEObject Type="Embed" ProgID="StaticMetafile" ShapeID="rectole0000000019" DrawAspect="Content" ObjectID="_1782985140" r:id="rId50"/>
        </w:object>
      </w:r>
    </w:p>
    <w:p w14:paraId="09E22580" w14:textId="3470E2A1" w:rsidR="004F67A4" w:rsidRPr="001E626C" w:rsidRDefault="001E626C" w:rsidP="001E626C">
      <w:pPr>
        <w:pStyle w:val="Caption"/>
      </w:pPr>
      <w:bookmarkStart w:id="65" w:name="_Toc165036326"/>
      <w:r>
        <w:lastRenderedPageBreak/>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9</w:t>
      </w:r>
      <w:r w:rsidR="00A2108C">
        <w:fldChar w:fldCharType="end"/>
      </w:r>
      <w:r>
        <w:t xml:space="preserve">: </w:t>
      </w:r>
      <w:r w:rsidRPr="00C5313D">
        <w:t>Lỗi đăng ký bằng số điện thoại của website MobileCity</w:t>
      </w:r>
      <w:bookmarkEnd w:id="65"/>
    </w:p>
    <w:p w14:paraId="13422102" w14:textId="77777777" w:rsidR="004F67A4" w:rsidRDefault="004F67A4" w:rsidP="004F67A4">
      <w:r>
        <w:t>Phần bộ lọc còn quá đơn giản khi chỉ có giá từ thấp đến cao hoặc ngược lại.</w:t>
      </w:r>
    </w:p>
    <w:p w14:paraId="7AB0462D" w14:textId="75C7F85F" w:rsidR="001E626C" w:rsidRPr="001E626C" w:rsidRDefault="004F67A4" w:rsidP="001E626C">
      <w:pPr>
        <w:jc w:val="center"/>
        <w:rPr>
          <w:noProof/>
        </w:rPr>
      </w:pPr>
      <w:r>
        <w:rPr>
          <w:noProof/>
        </w:rPr>
        <w:object w:dxaOrig="8640" w:dyaOrig="4814" w14:anchorId="6A1DC602">
          <v:rect id="rectole0000000020" o:spid="_x0000_i1044" alt="" style="width:6in;height:177.8pt;mso-width-percent:0;mso-height-percent:0;mso-width-percent:0;mso-height-percent:0" o:ole="" o:preferrelative="t" o:bordertopcolor="this" o:borderleftcolor="this" o:borderbottomcolor="this" o:borderrightcolor="this" stroked="f">
            <v:imagedata r:id="rId41" o:title=""/>
            <w10:bordertop type="single" width="6"/>
            <w10:borderleft type="single" width="6"/>
            <w10:borderbottom type="single" width="6"/>
            <w10:borderright type="single" width="6"/>
          </v:rect>
          <o:OLEObject Type="Embed" ProgID="StaticMetafile" ShapeID="rectole0000000020" DrawAspect="Content" ObjectID="_1782985141" r:id="rId51"/>
        </w:object>
      </w:r>
    </w:p>
    <w:p w14:paraId="13D106D9" w14:textId="37D368BE" w:rsidR="004F67A4" w:rsidRPr="004F67A4" w:rsidRDefault="001E626C" w:rsidP="001E626C">
      <w:pPr>
        <w:pStyle w:val="Caption"/>
      </w:pPr>
      <w:bookmarkStart w:id="66" w:name="_Toc165019433"/>
      <w:bookmarkStart w:id="67" w:name="_Toc165036327"/>
      <w:r>
        <w:t xml:space="preserve">Hình </w:t>
      </w:r>
      <w:r w:rsidR="00A2108C">
        <w:fldChar w:fldCharType="begin"/>
      </w:r>
      <w:r w:rsidR="00A2108C">
        <w:instrText xml:space="preserve"> STYLEREF 1 \s </w:instrText>
      </w:r>
      <w:r w:rsidR="00A2108C">
        <w:fldChar w:fldCharType="separate"/>
      </w:r>
      <w:r w:rsidR="004E4285">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0</w:t>
      </w:r>
      <w:r w:rsidR="00A2108C">
        <w:fldChar w:fldCharType="end"/>
      </w:r>
      <w:r>
        <w:t xml:space="preserve">: </w:t>
      </w:r>
      <w:r w:rsidRPr="00C769D5">
        <w:t>Bộ lọc quá đơn giản</w:t>
      </w:r>
      <w:r w:rsidR="004F67A4">
        <w:t>.</w:t>
      </w:r>
      <w:bookmarkEnd w:id="66"/>
      <w:bookmarkEnd w:id="67"/>
    </w:p>
    <w:p w14:paraId="27093094" w14:textId="77777777" w:rsidR="00322E45" w:rsidRDefault="00322E45" w:rsidP="00322E45">
      <w:pPr>
        <w:pStyle w:val="Heading3"/>
      </w:pPr>
      <w:bookmarkStart w:id="68" w:name="_Toc172370180"/>
      <w:r>
        <w:rPr>
          <w:lang w:val="vi-VN"/>
        </w:rPr>
        <w:t>Rút kinh nghiệm</w:t>
      </w:r>
      <w:bookmarkEnd w:id="68"/>
    </w:p>
    <w:p w14:paraId="45C62B6F" w14:textId="77777777" w:rsidR="00BA3F95" w:rsidRDefault="00BA3F95" w:rsidP="00BA3F95">
      <w:r w:rsidRPr="00BA3F95">
        <w:t>Sau khi nghiên cứu và đánh giá các điểm mạnh và điểm yếu của hai trang web bán hàng điện tử, nhóm của chúng tôi đã thu được những kết luận như sau:</w:t>
      </w:r>
    </w:p>
    <w:p w14:paraId="4E0EDA6E" w14:textId="51D07931" w:rsidR="00F15EAD" w:rsidRDefault="00F15EAD" w:rsidP="00F15EAD">
      <w:pPr>
        <w:pStyle w:val="ListParagraph"/>
      </w:pPr>
      <w:r>
        <w:t>Về giao diện:</w:t>
      </w:r>
    </w:p>
    <w:p w14:paraId="076D4387" w14:textId="77777777" w:rsidR="00F15EAD" w:rsidRDefault="00F15EAD">
      <w:pPr>
        <w:pStyle w:val="ListParagraph"/>
        <w:numPr>
          <w:ilvl w:val="0"/>
          <w:numId w:val="14"/>
        </w:numPr>
      </w:pPr>
      <w:r>
        <w:t xml:space="preserve">Thiết kế giao diện trang web với gam màu chính hợp với sản phẩm và thương hiệu. </w:t>
      </w:r>
    </w:p>
    <w:p w14:paraId="05C4534F" w14:textId="7AB3E503" w:rsidR="00F15EAD" w:rsidRDefault="0076335E">
      <w:pPr>
        <w:pStyle w:val="ListParagraph"/>
        <w:numPr>
          <w:ilvl w:val="0"/>
          <w:numId w:val="14"/>
        </w:numPr>
      </w:pPr>
      <w:r w:rsidRPr="0076335E">
        <w:t>Trang chủ cần được thiết kế giao diện sao cho hấp dẫn và thu hút sự chú ý của khách hàng</w:t>
      </w:r>
      <w:r w:rsidR="00F15EAD">
        <w:t>.</w:t>
      </w:r>
    </w:p>
    <w:p w14:paraId="1A06007E" w14:textId="1BAEB32E" w:rsidR="0076335E" w:rsidRDefault="0076335E">
      <w:pPr>
        <w:pStyle w:val="ListParagraph"/>
        <w:numPr>
          <w:ilvl w:val="0"/>
          <w:numId w:val="14"/>
        </w:numPr>
      </w:pPr>
      <w:r w:rsidRPr="0076335E">
        <w:t xml:space="preserve">Logo và tên thương hiệu của cửa hàng nên được thiết kế sao cho hài hòa và </w:t>
      </w:r>
      <w:r>
        <w:t>có ý nghĩa đặc trưng</w:t>
      </w:r>
      <w:r w:rsidRPr="0076335E">
        <w:t xml:space="preserve">, nhằm tăng cường khả năng nhận diện thương hiệu và tạo sự thân thiện với người </w:t>
      </w:r>
      <w:r>
        <w:t>dung</w:t>
      </w:r>
    </w:p>
    <w:p w14:paraId="06524318" w14:textId="77777777" w:rsidR="0076335E" w:rsidRDefault="0076335E">
      <w:pPr>
        <w:pStyle w:val="ListParagraph"/>
        <w:numPr>
          <w:ilvl w:val="0"/>
          <w:numId w:val="14"/>
        </w:numPr>
      </w:pPr>
      <w:r w:rsidRPr="0076335E">
        <w:t>Sử dụng font chữ nổi bật để thu hút sự chú ý của người dùng, đặc biệt là khi đặt tên cho các sản phẩm.</w:t>
      </w:r>
    </w:p>
    <w:p w14:paraId="44AFBE3C" w14:textId="2521D2EC" w:rsidR="0076335E" w:rsidRDefault="0076335E">
      <w:pPr>
        <w:pStyle w:val="ListParagraph"/>
        <w:numPr>
          <w:ilvl w:val="0"/>
          <w:numId w:val="14"/>
        </w:numPr>
      </w:pPr>
      <w:r w:rsidRPr="0076335E">
        <w:t>Bố cục trang web và hình ảnh sản phẩm cần được thiết kế sao cho có kích thước phù hợp, nhằm tập trung sự chú ý của khách hàng và giúp họ dễ dàng có cái nhìn tổng quan về trang web</w:t>
      </w:r>
      <w:r>
        <w:t>.</w:t>
      </w:r>
    </w:p>
    <w:p w14:paraId="7C445F2C" w14:textId="43AEAF70" w:rsidR="00F15EAD" w:rsidRDefault="0076335E">
      <w:pPr>
        <w:pStyle w:val="ListParagraph"/>
        <w:numPr>
          <w:ilvl w:val="0"/>
          <w:numId w:val="14"/>
        </w:numPr>
      </w:pPr>
      <w:r w:rsidRPr="0076335E">
        <w:t>Thanh tìm kiếm và bộ lọc trên trang web cần được đặt ở vị trí thích hợp và được thiết kế một cách tỉ mỉ, nhằm giúp người dùng dễ dàng tìm kiếm và sử dụng chức năng này.</w:t>
      </w:r>
    </w:p>
    <w:p w14:paraId="19516503" w14:textId="5D553215" w:rsidR="00F15EAD" w:rsidRDefault="00F15EAD" w:rsidP="00F15EAD">
      <w:pPr>
        <w:pStyle w:val="ListParagraph"/>
      </w:pPr>
      <w:r w:rsidRPr="00F15EAD">
        <w:t>Về tính năng</w:t>
      </w:r>
      <w:r>
        <w:t>:</w:t>
      </w:r>
    </w:p>
    <w:p w14:paraId="5A8423AA" w14:textId="126DCD55" w:rsidR="00F15EAD" w:rsidRDefault="0076335E">
      <w:pPr>
        <w:pStyle w:val="ListParagraph"/>
        <w:numPr>
          <w:ilvl w:val="0"/>
          <w:numId w:val="15"/>
        </w:numPr>
      </w:pPr>
      <w:r w:rsidRPr="0076335E">
        <w:lastRenderedPageBreak/>
        <w:t>Khi thiết kế, giao diện là một phần quan trọng nhưng cũng cần đảm bảo phát triển đầy đủ các tính năng cơ bản, kết hợp với các tính năng mới, nhằm tạo ra trải nghiệm thuận tiện và phù hợp hơn cho khách hàng trong việc lựa chọn và mua hàng.</w:t>
      </w:r>
    </w:p>
    <w:p w14:paraId="4AE550D1" w14:textId="71B2D4BC" w:rsidR="00BA3F95" w:rsidRDefault="00BA3F95">
      <w:pPr>
        <w:pStyle w:val="ListParagraph"/>
        <w:numPr>
          <w:ilvl w:val="0"/>
          <w:numId w:val="15"/>
        </w:numPr>
      </w:pPr>
      <w:r w:rsidRPr="00E86D65">
        <w:t>Tối ưu hóa hình ảnh và tập tin CSS, JavaScript: Sử dụng các công cụ tối ưu hóa hình ảnh như TinyPNG, JPEG Optimizer để giảm kích thước hình ảnh trên website. Ngoài ra, sử dụng các công cụ như CSS Minifier, JavaScript Minifier để tối ưu hóa tập tin CSS và JavaScript để giảm băng thông mạng và thời gian tải trang.</w:t>
      </w:r>
    </w:p>
    <w:p w14:paraId="1A59208E" w14:textId="47EB8C97" w:rsidR="00F15EAD" w:rsidRDefault="0076335E">
      <w:pPr>
        <w:pStyle w:val="ListParagraph"/>
        <w:numPr>
          <w:ilvl w:val="0"/>
          <w:numId w:val="15"/>
        </w:numPr>
      </w:pPr>
      <w:r>
        <w:t>Việc đăng nhập và đăng ký là những tính năng quan trọng và cần thiết cho một trang web bán hàng. Nhờ vào những tính năng này, khách hàng có thể tạo tài khoản và đăng nhập để sử dụng các dịch vụ và thực hiện mua sắm trên trang web một cách dễ dàng và thuận tiện.</w:t>
      </w:r>
    </w:p>
    <w:p w14:paraId="06C4D92A" w14:textId="77777777" w:rsidR="0076335E" w:rsidRDefault="0076335E">
      <w:pPr>
        <w:pStyle w:val="ListParagraph"/>
        <w:numPr>
          <w:ilvl w:val="0"/>
          <w:numId w:val="15"/>
        </w:numPr>
      </w:pPr>
      <w:r w:rsidRPr="0076335E">
        <w:t>Đồng thời, nhóm tập trung vào việc phát triển các tính năng quan trọng như thanh tìm kiếm, cho phép khách hàng tìm kiếm sản phẩm theo nhiều tiêu chí khác nhau. Ngoài ra, cũng chú trọng vào chức năng giỏ hàng, cho phép khách hàng thêm, xóa và chỉnh sửa sản phẩm theo ý muốn. Đồng thời, hệ thống cũng tích hợp nhiều phương thức thanh toán khác nhau để tăng tính thuận tiện cho người dùng.</w:t>
      </w:r>
    </w:p>
    <w:p w14:paraId="043A7BA3" w14:textId="417120FC" w:rsidR="0076335E" w:rsidRDefault="0076335E">
      <w:pPr>
        <w:pStyle w:val="ListParagraph"/>
        <w:numPr>
          <w:ilvl w:val="0"/>
          <w:numId w:val="15"/>
        </w:numPr>
      </w:pPr>
      <w:r w:rsidRPr="0076335E">
        <w:t>Hơn nữa, nhóm nghiên cứu cũng mong muốn tính năng yêu thích sản phẩm sẽ được tích hợp trên giao diện, mang đến trải nghiệm thú vị cho người dùng khi có thể lưu và xem lại các sản phẩm yêu thích một cách dễ dàng và tiện lợi, không cần tốn quá nhiều thao tác.</w:t>
      </w:r>
    </w:p>
    <w:p w14:paraId="2699785B" w14:textId="77777777" w:rsidR="00322E45" w:rsidRPr="00654383" w:rsidRDefault="00322E45" w:rsidP="00322E45">
      <w:pPr>
        <w:pStyle w:val="Heading1"/>
        <w:ind w:firstLine="0"/>
        <w:rPr>
          <w:lang w:val="vi-VN"/>
        </w:rPr>
      </w:pPr>
      <w:bookmarkStart w:id="69" w:name="_Toc172370181"/>
      <w:r w:rsidRPr="00654383">
        <w:rPr>
          <w:lang w:val="vi-VN"/>
        </w:rPr>
        <w:lastRenderedPageBreak/>
        <w:t>PHÂN TÍCH</w:t>
      </w:r>
      <w:bookmarkEnd w:id="69"/>
    </w:p>
    <w:p w14:paraId="68AB05AF" w14:textId="77777777" w:rsidR="00322E45" w:rsidRPr="00D7007A" w:rsidRDefault="00322E45">
      <w:pPr>
        <w:pStyle w:val="Heading2"/>
        <w:numPr>
          <w:ilvl w:val="1"/>
          <w:numId w:val="10"/>
        </w:numPr>
        <w:rPr>
          <w:lang w:val="vi-VN"/>
        </w:rPr>
      </w:pPr>
      <w:bookmarkStart w:id="70" w:name="_Toc172370182"/>
      <w:r w:rsidRPr="00D7007A">
        <w:rPr>
          <w:lang w:val="vi-VN"/>
        </w:rPr>
        <w:t>Yêu cầu chức năng</w:t>
      </w:r>
      <w:bookmarkEnd w:id="70"/>
    </w:p>
    <w:p w14:paraId="0406077C" w14:textId="77777777" w:rsidR="00322E45" w:rsidRDefault="00322E45" w:rsidP="00322E45">
      <w:pPr>
        <w:pStyle w:val="Heading3"/>
      </w:pPr>
      <w:bookmarkStart w:id="71" w:name="_Toc172370183"/>
      <w:r w:rsidRPr="003C25C4">
        <w:rPr>
          <w:lang w:val="vi-VN"/>
        </w:rPr>
        <w:t>Yêu cầu lưu trữ</w:t>
      </w:r>
      <w:bookmarkEnd w:id="71"/>
    </w:p>
    <w:p w14:paraId="5A537D04" w14:textId="66F9C14A" w:rsidR="00F15EAD" w:rsidRPr="00F15EAD" w:rsidRDefault="00F15EAD" w:rsidP="00F15EAD">
      <w:pPr>
        <w:pStyle w:val="ListParagraph"/>
      </w:pPr>
      <w:bookmarkStart w:id="72" w:name="_Hlk164781767"/>
      <w:r w:rsidRPr="00F15EAD">
        <w:t>Sản phẩm: Lưu trữ thông tin về sản phẩm như mã sản phẩm, tên, giá</w:t>
      </w:r>
      <w:r w:rsidR="00891812">
        <w:t xml:space="preserve">, </w:t>
      </w:r>
      <w:r w:rsidRPr="00F15EAD">
        <w:t>số lượng tồn kho, số lượng bán được, đánh giá sản phẩm và mô tả sản phẩm</w:t>
      </w:r>
      <w:r w:rsidR="00891812">
        <w:t>,…</w:t>
      </w:r>
    </w:p>
    <w:p w14:paraId="4FEFD998" w14:textId="3B591707" w:rsidR="00F15EAD" w:rsidRPr="00F15EAD" w:rsidRDefault="00F15EAD" w:rsidP="00F15EAD">
      <w:pPr>
        <w:pStyle w:val="ListParagraph"/>
      </w:pPr>
      <w:r w:rsidRPr="00F15EAD">
        <w:t>Người dùng: Lưu trữ thông tin cá nhân của người dùng như mã tài khoản, tên người dùng, số điện thoại, địa chỉ email, mật khẩu và đường dẫn đến avatar người dùng</w:t>
      </w:r>
      <w:r w:rsidR="00891812">
        <w:t>,…</w:t>
      </w:r>
    </w:p>
    <w:bookmarkEnd w:id="72"/>
    <w:p w14:paraId="07E41355" w14:textId="3DAEEBDC" w:rsidR="00F15EAD" w:rsidRPr="00F15EAD" w:rsidRDefault="00F15EAD" w:rsidP="00F15EAD">
      <w:pPr>
        <w:pStyle w:val="ListParagraph"/>
      </w:pPr>
      <w:r w:rsidRPr="00F15EAD">
        <w:t>Đơn hàng: Lưu trữ thông tin về đơn hàng bao gồm mã đơn hàng, ngày giờ đặt hàng, tổng phí đơn hàng, trạng thái đơn hàng</w:t>
      </w:r>
      <w:r w:rsidR="00891812">
        <w:t>,…</w:t>
      </w:r>
    </w:p>
    <w:p w14:paraId="7659CBA7" w14:textId="77777777" w:rsidR="00322E45" w:rsidRDefault="00322E45" w:rsidP="00322E45">
      <w:pPr>
        <w:pStyle w:val="Heading3"/>
      </w:pPr>
      <w:bookmarkStart w:id="73" w:name="_Toc172370184"/>
      <w:r w:rsidRPr="003C25C4">
        <w:rPr>
          <w:lang w:val="vi-VN"/>
        </w:rPr>
        <w:t>Yêu cầu tìm kiếm</w:t>
      </w:r>
      <w:bookmarkEnd w:id="73"/>
    </w:p>
    <w:p w14:paraId="74A17B82" w14:textId="237BFBB9" w:rsidR="00F15EAD" w:rsidRDefault="00F15EAD" w:rsidP="00F15EAD">
      <w:pPr>
        <w:pStyle w:val="ListParagraph"/>
      </w:pPr>
      <w:r w:rsidRPr="00F15EAD">
        <w:t>Sản phẩm: Theo tên sản phẩm</w:t>
      </w:r>
      <w:r w:rsidR="00D60861">
        <w:t>, phân loại,….</w:t>
      </w:r>
    </w:p>
    <w:p w14:paraId="26F7A709" w14:textId="322A3326" w:rsidR="00D60861" w:rsidRPr="00F15EAD" w:rsidRDefault="00D60861" w:rsidP="00F15EAD">
      <w:pPr>
        <w:pStyle w:val="ListParagraph"/>
      </w:pPr>
      <w:r>
        <w:t>Người dùng: theo tên, email,….</w:t>
      </w:r>
    </w:p>
    <w:p w14:paraId="6DE6BAEE" w14:textId="77777777" w:rsidR="00322E45" w:rsidRDefault="00322E45" w:rsidP="00322E45">
      <w:pPr>
        <w:pStyle w:val="Heading3"/>
      </w:pPr>
      <w:bookmarkStart w:id="74" w:name="_Toc172370185"/>
      <w:r w:rsidRPr="003C25C4">
        <w:rPr>
          <w:lang w:val="vi-VN"/>
        </w:rPr>
        <w:t>Yêu cầu tính toán</w:t>
      </w:r>
      <w:bookmarkEnd w:id="74"/>
    </w:p>
    <w:p w14:paraId="7DA66D4D" w14:textId="4D91156E" w:rsidR="00F15EAD" w:rsidRDefault="00F15EAD" w:rsidP="00F15EAD">
      <w:pPr>
        <w:pStyle w:val="ListParagraph"/>
      </w:pPr>
      <w:r w:rsidRPr="00F15EAD">
        <w:t>Số tiền cần thanh toán của đơn hàng.</w:t>
      </w:r>
    </w:p>
    <w:p w14:paraId="47D1A6AF" w14:textId="120B17DF" w:rsidR="00D60861" w:rsidRPr="00F15EAD" w:rsidRDefault="00D60861" w:rsidP="00F15EAD">
      <w:pPr>
        <w:pStyle w:val="ListParagraph"/>
      </w:pPr>
      <w:r>
        <w:t>Số lượt đánh giá.</w:t>
      </w:r>
    </w:p>
    <w:p w14:paraId="185707E0" w14:textId="46005FAE" w:rsidR="00322E45" w:rsidRPr="00F15EAD" w:rsidRDefault="00322E45" w:rsidP="00F15EAD">
      <w:pPr>
        <w:pStyle w:val="Heading2"/>
        <w:rPr>
          <w:lang w:val="vi-VN"/>
        </w:rPr>
      </w:pPr>
      <w:bookmarkStart w:id="75" w:name="_Toc172370186"/>
      <w:r>
        <w:rPr>
          <w:lang w:val="vi-VN"/>
        </w:rPr>
        <w:t>Yêu cầu phi chức năng</w:t>
      </w:r>
      <w:bookmarkEnd w:id="75"/>
    </w:p>
    <w:tbl>
      <w:tblPr>
        <w:tblW w:w="0" w:type="auto"/>
        <w:jc w:val="center"/>
        <w:tblCellMar>
          <w:top w:w="15" w:type="dxa"/>
          <w:left w:w="15" w:type="dxa"/>
          <w:bottom w:w="15" w:type="dxa"/>
          <w:right w:w="15" w:type="dxa"/>
        </w:tblCellMar>
        <w:tblLook w:val="04A0" w:firstRow="1" w:lastRow="0" w:firstColumn="1" w:lastColumn="0" w:noHBand="0" w:noVBand="1"/>
      </w:tblPr>
      <w:tblGrid>
        <w:gridCol w:w="663"/>
        <w:gridCol w:w="1564"/>
        <w:gridCol w:w="6851"/>
      </w:tblGrid>
      <w:tr w:rsidR="00322E45" w:rsidRPr="004E730E" w14:paraId="062E0EE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D5DD1D"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ST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9078F9"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Tên yêu cầ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7DE7AF"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Nội dung yêu cầu</w:t>
            </w:r>
          </w:p>
        </w:tc>
      </w:tr>
      <w:tr w:rsidR="00322E45" w:rsidRPr="004E730E" w14:paraId="55030E9E"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E5DCE"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616FEB"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Yêu cầu về giao diệ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0F5A2B" w14:textId="2B17EB23" w:rsidR="00322E45" w:rsidRPr="003C25C4" w:rsidRDefault="00E86D65" w:rsidP="00E86D65">
            <w:pPr>
              <w:spacing w:before="0"/>
              <w:ind w:firstLine="0"/>
              <w:rPr>
                <w:rFonts w:eastAsia="Times New Roman" w:cs="Times New Roman"/>
                <w:sz w:val="24"/>
                <w:szCs w:val="24"/>
                <w:lang w:val="vi-VN"/>
              </w:rPr>
            </w:pPr>
            <w:r w:rsidRPr="00E86D65">
              <w:rPr>
                <w:rFonts w:eastAsia="Times New Roman" w:cs="Times New Roman"/>
                <w:color w:val="000000"/>
                <w:szCs w:val="26"/>
                <w:lang w:val="vi-VN"/>
              </w:rPr>
              <w:t>Giao diện trang web nên đơn giản, thân thiện và dễ sử dụng. Khi người dùng truy cập vào trang web, màn hình cần hiển thị đầy đủ thông tin về sản phẩm một cách rõ ràng và dễ hiểu.</w:t>
            </w:r>
          </w:p>
        </w:tc>
      </w:tr>
      <w:tr w:rsidR="00322E45" w:rsidRPr="004E730E" w14:paraId="23661D4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54ABEC"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54657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Tốc độ truy xuất nhan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C61D7D" w14:textId="7E29CF64" w:rsidR="00322E45" w:rsidRPr="003C25C4" w:rsidRDefault="00E86D65" w:rsidP="00E86D65">
            <w:pPr>
              <w:spacing w:before="0"/>
              <w:ind w:firstLine="0"/>
              <w:rPr>
                <w:rFonts w:eastAsia="Times New Roman" w:cs="Times New Roman"/>
                <w:sz w:val="24"/>
                <w:szCs w:val="24"/>
                <w:lang w:val="vi-VN"/>
              </w:rPr>
            </w:pPr>
            <w:r w:rsidRPr="00E86D65">
              <w:rPr>
                <w:rFonts w:eastAsia="Times New Roman" w:cs="Times New Roman"/>
                <w:color w:val="000000"/>
                <w:szCs w:val="26"/>
                <w:lang w:val="vi-VN"/>
              </w:rPr>
              <w:t>Khi người dùng truy cập vào các thông tin trên trang web, thì những thông tin này nên được hiển thị ngay lập tức trong vòng vài giây. Nếu không thể truy xuất được thông tin sau khoảng thời gian này, trang web nên hiển thị thông báo lỗi để người dùng biết.</w:t>
            </w:r>
          </w:p>
        </w:tc>
      </w:tr>
      <w:tr w:rsidR="00322E45" w:rsidRPr="004E730E" w14:paraId="2EB3D12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7DF09B"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842C8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Xử lý dữ liệu trong thời gian ngắn nhấ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DC038" w14:textId="47D0FC2E" w:rsidR="00322E45" w:rsidRPr="003C25C4" w:rsidRDefault="00E86D65" w:rsidP="00D71A27">
            <w:pPr>
              <w:spacing w:before="0"/>
              <w:ind w:firstLine="0"/>
              <w:rPr>
                <w:rFonts w:eastAsia="Times New Roman" w:cs="Times New Roman"/>
                <w:sz w:val="24"/>
                <w:szCs w:val="24"/>
                <w:lang w:val="vi-VN"/>
              </w:rPr>
            </w:pPr>
            <w:r w:rsidRPr="00E86D65">
              <w:rPr>
                <w:rFonts w:eastAsia="Times New Roman" w:cs="Times New Roman"/>
                <w:color w:val="000000"/>
                <w:szCs w:val="26"/>
                <w:lang w:val="vi-VN"/>
              </w:rPr>
              <w:t>Khi có sự thay đổi về thông tin hoặc dữ liệu của người dùng, việc cập nhật phải diễn ra nhanh chóng để đảm bảo tính chính xác của giá cả sản phẩm.</w:t>
            </w:r>
          </w:p>
        </w:tc>
      </w:tr>
      <w:tr w:rsidR="00322E45" w:rsidRPr="004E730E" w14:paraId="62521F4D"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6B9079"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lastRenderedPageBreak/>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23A7E" w14:textId="64E2F8BA"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H</w:t>
            </w:r>
            <w:r w:rsidR="00C53D35">
              <w:rPr>
                <w:rFonts w:eastAsia="Times New Roman" w:cs="Times New Roman"/>
                <w:color w:val="000000"/>
                <w:szCs w:val="26"/>
                <w:lang w:val="vi-VN"/>
              </w:rPr>
              <w:t xml:space="preserve">ệ </w:t>
            </w:r>
            <w:r w:rsidRPr="003C25C4">
              <w:rPr>
                <w:rFonts w:eastAsia="Times New Roman" w:cs="Times New Roman"/>
                <w:color w:val="000000"/>
                <w:szCs w:val="26"/>
                <w:lang w:val="vi-VN"/>
              </w:rPr>
              <w:t>thống bảo mật tố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DAA0A8" w14:textId="6780CDC3" w:rsidR="00322E45" w:rsidRPr="003C25C4" w:rsidRDefault="00BA3F95" w:rsidP="00BA3F95">
            <w:pPr>
              <w:spacing w:before="0"/>
              <w:ind w:firstLine="0"/>
              <w:rPr>
                <w:rFonts w:eastAsia="Times New Roman" w:cs="Times New Roman"/>
                <w:sz w:val="24"/>
                <w:szCs w:val="24"/>
                <w:lang w:val="vi-VN"/>
              </w:rPr>
            </w:pPr>
            <w:r w:rsidRPr="00BA3F95">
              <w:rPr>
                <w:rFonts w:eastAsia="Times New Roman" w:cs="Times New Roman"/>
                <w:color w:val="000000"/>
                <w:szCs w:val="26"/>
                <w:lang w:val="vi-VN"/>
              </w:rPr>
              <w:t>Hệ thống phải đảm bảo an toàn và bảo mật thông tin của người dùng, đảm bảo không có thông tin cá nhân nào bị lộ ra bên ngoài. Dữ liệu của từng người dùng chỉ được truy cập, thay đổi và chỉnh sửa bởi chính người dùng đó để đảm bảo tính riêng tư và bảo vệ quyền riêng tư của người dùng.</w:t>
            </w:r>
          </w:p>
        </w:tc>
      </w:tr>
      <w:tr w:rsidR="00322E45" w:rsidRPr="004E730E" w14:paraId="08F4CB7E"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7B7C0"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0EE03"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Dễ dàng duy trì và cập nhậ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D7917A" w14:textId="7BDD17FC" w:rsidR="00322E45" w:rsidRPr="003C25C4" w:rsidRDefault="00BA3F95" w:rsidP="00BA3F95">
            <w:pPr>
              <w:spacing w:before="0"/>
              <w:ind w:firstLine="0"/>
              <w:rPr>
                <w:rFonts w:eastAsia="Times New Roman" w:cs="Times New Roman"/>
                <w:sz w:val="24"/>
                <w:szCs w:val="24"/>
                <w:lang w:val="vi-VN"/>
              </w:rPr>
            </w:pPr>
            <w:r w:rsidRPr="00BA3F95">
              <w:rPr>
                <w:rFonts w:eastAsia="Times New Roman" w:cs="Times New Roman"/>
                <w:color w:val="000000"/>
                <w:szCs w:val="26"/>
                <w:lang w:val="vi-VN"/>
              </w:rPr>
              <w:t>Đảm bảo sự liên tục và độ tin cậy trong việc sử dụng ứng dụng, cùng việc cập nhật các tính năng mới và các bản vá cho ứng dụng để duy trì tính hiện đại và hiệu quả.</w:t>
            </w:r>
          </w:p>
        </w:tc>
      </w:tr>
      <w:tr w:rsidR="00322E45" w:rsidRPr="004E730E" w14:paraId="7C61B516"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2F4FE8"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19346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Hệ thống luôn trong tình trạng truy xuấ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FCF577" w14:textId="0B8C4F57" w:rsidR="00322E45" w:rsidRPr="00D13A7B" w:rsidRDefault="00BA3F95" w:rsidP="00BA3F95">
            <w:pPr>
              <w:spacing w:before="0"/>
              <w:ind w:firstLine="0"/>
              <w:rPr>
                <w:rFonts w:eastAsia="Times New Roman" w:cs="Times New Roman"/>
                <w:color w:val="000000"/>
                <w:szCs w:val="26"/>
                <w:lang w:val="vi-VN"/>
              </w:rPr>
            </w:pPr>
            <w:r w:rsidRPr="00BA3F95">
              <w:rPr>
                <w:rFonts w:eastAsia="Times New Roman" w:cs="Times New Roman"/>
                <w:color w:val="000000"/>
                <w:szCs w:val="26"/>
                <w:lang w:val="vi-VN"/>
              </w:rPr>
              <w:t>Hệ thống luôn phải sẵn sàng để người dùng có thể truy cập bất cứ lúc nào, cho phép người dùng cập nhật thông tin về sản phẩm, khuyến mãi và giảm giá hàng ngày.</w:t>
            </w:r>
          </w:p>
        </w:tc>
      </w:tr>
      <w:tr w:rsidR="00322E45" w:rsidRPr="004E730E" w14:paraId="5F8B1301"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6D0B8C"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60CBC2"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Sức chứa của hệ thố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759968" w14:textId="15DE0F99" w:rsidR="00322E45" w:rsidRPr="00BA3F95" w:rsidRDefault="00BA3F95" w:rsidP="00D71A27">
            <w:pPr>
              <w:spacing w:before="0"/>
              <w:ind w:firstLine="0"/>
              <w:rPr>
                <w:rFonts w:eastAsia="Times New Roman" w:cs="Times New Roman"/>
                <w:color w:val="000000"/>
                <w:szCs w:val="26"/>
              </w:rPr>
            </w:pPr>
            <w:r w:rsidRPr="00BA3F95">
              <w:rPr>
                <w:rFonts w:eastAsia="Times New Roman" w:cs="Times New Roman"/>
                <w:color w:val="000000"/>
                <w:szCs w:val="26"/>
                <w:lang w:val="vi-VN"/>
              </w:rPr>
              <w:t>Hệ thống cần có khả năng lưu trữ lớn để chứa thông tin từ nhiều khách hàng và sản phẩm mà không gặp vấn đề quá tải.</w:t>
            </w:r>
          </w:p>
        </w:tc>
      </w:tr>
      <w:tr w:rsidR="00322E45" w:rsidRPr="004E730E" w14:paraId="3AB87083"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7E9822" w14:textId="5AE9F534" w:rsidR="00322E45" w:rsidRPr="008A7E60" w:rsidRDefault="00D60861" w:rsidP="00D71A27">
            <w:pPr>
              <w:spacing w:before="0"/>
              <w:ind w:firstLine="0"/>
              <w:jc w:val="center"/>
              <w:rPr>
                <w:rFonts w:eastAsia="Times New Roman" w:cs="Times New Roman"/>
                <w:sz w:val="24"/>
                <w:szCs w:val="24"/>
              </w:rPr>
            </w:pPr>
            <w:r>
              <w:rPr>
                <w:rFonts w:eastAsia="Times New Roman" w:cs="Times New Roman"/>
                <w:szCs w:val="24"/>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9F19A1"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Khả năng bảo dưỡng và hỗ trợ</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A7280E" w14:textId="7764EF92" w:rsidR="00322E45" w:rsidRPr="003C25C4" w:rsidRDefault="00BA3F95" w:rsidP="00D71A27">
            <w:pPr>
              <w:spacing w:before="0"/>
              <w:ind w:firstLine="0"/>
              <w:rPr>
                <w:rFonts w:eastAsia="Times New Roman" w:cs="Times New Roman"/>
                <w:sz w:val="24"/>
                <w:szCs w:val="24"/>
                <w:lang w:val="vi-VN"/>
              </w:rPr>
            </w:pPr>
            <w:r w:rsidRPr="00BA3F95">
              <w:rPr>
                <w:rFonts w:eastAsia="Times New Roman" w:cs="Times New Roman"/>
                <w:color w:val="000000"/>
                <w:szCs w:val="26"/>
                <w:lang w:val="vi-VN"/>
              </w:rPr>
              <w:t>Hệ thống cần cung cấp các dịch vụ bảo trì và hỗ trợ dài hạn để đảm bảo tính liên tục và hiệu quả. Điều này bao gồm hỗ trợ kỹ thuật, quản lý phiên bản và các hoạt động bảo trì khác để duy trì hoạt động của hệ thống một cách ổn định và hiệu quả.</w:t>
            </w:r>
          </w:p>
        </w:tc>
      </w:tr>
    </w:tbl>
    <w:p w14:paraId="50C119BF" w14:textId="77777777" w:rsidR="00322E45" w:rsidRPr="009B5097" w:rsidRDefault="00322E45" w:rsidP="00322E45">
      <w:pPr>
        <w:ind w:firstLine="0"/>
        <w:rPr>
          <w:lang w:val="vi-VN"/>
        </w:rPr>
      </w:pPr>
    </w:p>
    <w:p w14:paraId="1B058B28" w14:textId="77777777" w:rsidR="00322E45" w:rsidRDefault="00322E45" w:rsidP="00322E45">
      <w:pPr>
        <w:ind w:left="720" w:hanging="720"/>
      </w:pPr>
      <w:r>
        <w:rPr>
          <w:lang w:val="vi-VN"/>
        </w:rPr>
        <w:br w:type="page"/>
      </w:r>
    </w:p>
    <w:p w14:paraId="7DD3CA77" w14:textId="77777777" w:rsidR="00CA1C25" w:rsidRDefault="00CA1C25" w:rsidP="00CA1C25">
      <w:pPr>
        <w:pStyle w:val="Heading1"/>
      </w:pPr>
      <w:bookmarkStart w:id="76" w:name="_Toc172370187"/>
      <w:r>
        <w:lastRenderedPageBreak/>
        <w:t>THIẾT KẾ</w:t>
      </w:r>
      <w:bookmarkEnd w:id="76"/>
    </w:p>
    <w:p w14:paraId="410B34F6" w14:textId="77777777" w:rsidR="00CA1C25" w:rsidRDefault="00CA1C25" w:rsidP="00CA1C25">
      <w:pPr>
        <w:pStyle w:val="Heading2"/>
      </w:pPr>
      <w:bookmarkStart w:id="77" w:name="_Toc172370188"/>
      <w:r>
        <w:t>Thiết kế hệ thống</w:t>
      </w:r>
      <w:bookmarkEnd w:id="77"/>
    </w:p>
    <w:p w14:paraId="65FB9369" w14:textId="77777777" w:rsidR="00CA1C25" w:rsidRDefault="00CA1C25" w:rsidP="00CA1C25">
      <w:pPr>
        <w:pStyle w:val="Heading3"/>
      </w:pPr>
      <w:bookmarkStart w:id="78" w:name="_Toc172370189"/>
      <w:r w:rsidRPr="002D57C8">
        <w:t>Sơ đồ use case tổng quá</w:t>
      </w:r>
      <w:bookmarkEnd w:id="78"/>
    </w:p>
    <w:p w14:paraId="7F531F5F" w14:textId="77777777" w:rsidR="00CA1C25" w:rsidRDefault="00CA1C25" w:rsidP="00CA1C25">
      <w:pPr>
        <w:pStyle w:val="Figure"/>
        <w:rPr>
          <w:lang w:val="en-US"/>
        </w:rPr>
      </w:pPr>
      <w:r>
        <w:rPr>
          <w:noProof/>
        </w:rPr>
        <w:drawing>
          <wp:inline distT="0" distB="0" distL="0" distR="0" wp14:anchorId="4637E425" wp14:editId="693841F8">
            <wp:extent cx="4236720" cy="1774480"/>
            <wp:effectExtent l="0" t="0" r="0" b="0"/>
            <wp:docPr id="2073819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175156" name="Picture 1" descr="A screenshot of a computer&#10;&#10;Description automatically generated"/>
                    <pic:cNvPicPr/>
                  </pic:nvPicPr>
                  <pic:blipFill rotWithShape="1">
                    <a:blip r:embed="rId52"/>
                    <a:srcRect r="26660" b="45396"/>
                    <a:stretch/>
                  </pic:blipFill>
                  <pic:spPr bwMode="auto">
                    <a:xfrm>
                      <a:off x="0" y="0"/>
                      <a:ext cx="4237022" cy="1774606"/>
                    </a:xfrm>
                    <a:prstGeom prst="rect">
                      <a:avLst/>
                    </a:prstGeom>
                    <a:ln>
                      <a:noFill/>
                    </a:ln>
                    <a:extLst>
                      <a:ext uri="{53640926-AAD7-44D8-BBD7-CCE9431645EC}">
                        <a14:shadowObscured xmlns:a14="http://schemas.microsoft.com/office/drawing/2010/main"/>
                      </a:ext>
                    </a:extLst>
                  </pic:spPr>
                </pic:pic>
              </a:graphicData>
            </a:graphic>
          </wp:inline>
        </w:drawing>
      </w:r>
    </w:p>
    <w:p w14:paraId="32E785DC" w14:textId="03ED1520" w:rsidR="00CA1C25" w:rsidRDefault="00CA1C25" w:rsidP="00CA1C25">
      <w:pPr>
        <w:pStyle w:val="Caption"/>
      </w:pPr>
      <w:bookmarkStart w:id="79" w:name="_Toc165022385"/>
      <w:bookmarkStart w:id="80" w:name="_Toc165036328"/>
      <w:r>
        <w:t xml:space="preserve">Hình </w:t>
      </w:r>
      <w:r w:rsidR="00A2108C">
        <w:fldChar w:fldCharType="begin"/>
      </w:r>
      <w:r w:rsidR="00A2108C">
        <w:instrText xml:space="preserve"> STYLEREF 1 \s </w:instrText>
      </w:r>
      <w:r w:rsidR="00A2108C">
        <w:fldChar w:fldCharType="separate"/>
      </w:r>
      <w:r w:rsidR="004E4285">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w:t>
      </w:r>
      <w:r w:rsidR="00A2108C">
        <w:fldChar w:fldCharType="end"/>
      </w:r>
      <w:r>
        <w:t xml:space="preserve">: </w:t>
      </w:r>
      <w:r w:rsidRPr="0034541C">
        <w:t>Sơ đồ use case tổng quát</w:t>
      </w:r>
      <w:bookmarkEnd w:id="79"/>
      <w:bookmarkEnd w:id="80"/>
    </w:p>
    <w:p w14:paraId="7707169F" w14:textId="77777777" w:rsidR="00CA1C25" w:rsidRDefault="00CA1C25" w:rsidP="00CA1C25">
      <w:r>
        <w:t>Chú thích: ô màu xanh là các use case của user, ô màu đỏ bao gồm cả màu xanh là use case của admin.</w:t>
      </w:r>
    </w:p>
    <w:p w14:paraId="65FBB976" w14:textId="77777777" w:rsidR="00CA1C25" w:rsidRDefault="00CA1C25" w:rsidP="00CA1C25">
      <w:pPr>
        <w:pStyle w:val="Heading3"/>
      </w:pPr>
      <w:bookmarkStart w:id="81" w:name="_Toc172370190"/>
      <w:r>
        <w:t>Danh sách các  actor</w:t>
      </w:r>
      <w:bookmarkEnd w:id="81"/>
    </w:p>
    <w:tbl>
      <w:tblPr>
        <w:tblW w:w="0" w:type="auto"/>
        <w:tblCellMar>
          <w:top w:w="15" w:type="dxa"/>
          <w:left w:w="15" w:type="dxa"/>
          <w:bottom w:w="15" w:type="dxa"/>
          <w:right w:w="15" w:type="dxa"/>
        </w:tblCellMar>
        <w:tblLook w:val="04A0" w:firstRow="1" w:lastRow="0" w:firstColumn="1" w:lastColumn="0" w:noHBand="0" w:noVBand="1"/>
      </w:tblPr>
      <w:tblGrid>
        <w:gridCol w:w="1052"/>
        <w:gridCol w:w="2533"/>
        <w:gridCol w:w="5497"/>
      </w:tblGrid>
      <w:tr w:rsidR="00CA1C25" w:rsidRPr="00A235F4" w14:paraId="1F5200C4" w14:textId="77777777" w:rsidTr="0009567D">
        <w:trPr>
          <w:trHeight w:val="28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506CCB2" w14:textId="77777777" w:rsidR="00CA1C25" w:rsidRPr="00A235F4" w:rsidRDefault="00CA1C25" w:rsidP="0009567D">
            <w:pPr>
              <w:rPr>
                <w:lang w:val="vi-VN"/>
              </w:rPr>
            </w:pPr>
            <w:r w:rsidRPr="00A235F4">
              <w:rPr>
                <w:b/>
                <w:lang w:val="vi-VN"/>
              </w:rPr>
              <w:t>STT</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E7808F" w14:textId="77777777" w:rsidR="00CA1C25" w:rsidRPr="00A235F4" w:rsidRDefault="00CA1C25" w:rsidP="0009567D">
            <w:pPr>
              <w:rPr>
                <w:lang w:val="vi-VN"/>
              </w:rPr>
            </w:pPr>
            <w:r w:rsidRPr="00A235F4">
              <w:rPr>
                <w:b/>
                <w:lang w:val="vi-VN"/>
              </w:rPr>
              <w:t>Tên Actor</w:t>
            </w:r>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C3BDB1E" w14:textId="77777777" w:rsidR="00CA1C25" w:rsidRPr="00A235F4" w:rsidRDefault="00CA1C25" w:rsidP="0009567D">
            <w:pPr>
              <w:rPr>
                <w:lang w:val="vi-VN"/>
              </w:rPr>
            </w:pPr>
            <w:r w:rsidRPr="00A235F4">
              <w:rPr>
                <w:b/>
                <w:lang w:val="vi-VN"/>
              </w:rPr>
              <w:t>Mô tả</w:t>
            </w:r>
          </w:p>
        </w:tc>
      </w:tr>
      <w:tr w:rsidR="00CA1C25" w:rsidRPr="00A235F4" w14:paraId="5DB4D872" w14:textId="77777777" w:rsidTr="0009567D">
        <w:trPr>
          <w:trHeight w:val="37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7F42437" w14:textId="77777777" w:rsidR="00CA1C25" w:rsidRPr="00A235F4" w:rsidRDefault="00CA1C25" w:rsidP="0009567D">
            <w:pPr>
              <w:rPr>
                <w:lang w:val="vi-VN"/>
              </w:rPr>
            </w:pPr>
            <w:r w:rsidRPr="00A235F4">
              <w:rPr>
                <w:lang w:val="vi-VN"/>
              </w:rPr>
              <w:t>1</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C1E109E" w14:textId="77777777" w:rsidR="00CA1C25" w:rsidRPr="00A235F4" w:rsidRDefault="00CA1C25" w:rsidP="0009567D">
            <w:pPr>
              <w:rPr>
                <w:lang w:val="vi-VN"/>
              </w:rPr>
            </w:pPr>
            <w:r w:rsidRPr="00A235F4">
              <w:rPr>
                <w:lang w:val="vi-VN"/>
              </w:rPr>
              <w:t>User</w:t>
            </w:r>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87077E9" w14:textId="77777777" w:rsidR="00CA1C25" w:rsidRPr="00A235F4" w:rsidRDefault="00CA1C25" w:rsidP="0009567D">
            <w:pPr>
              <w:rPr>
                <w:lang w:val="vi-VN"/>
              </w:rPr>
            </w:pPr>
            <w:r w:rsidRPr="00A235F4">
              <w:t>Người dùng đã có tài khoản</w:t>
            </w:r>
            <w:r>
              <w:t xml:space="preserve"> trên hệ thống.</w:t>
            </w:r>
          </w:p>
        </w:tc>
      </w:tr>
      <w:tr w:rsidR="00CA1C25" w:rsidRPr="00A235F4" w14:paraId="440D77AF" w14:textId="77777777" w:rsidTr="0009567D">
        <w:trPr>
          <w:trHeight w:val="55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DE06D18" w14:textId="77777777" w:rsidR="00CA1C25" w:rsidRPr="00A235F4" w:rsidRDefault="00CA1C25" w:rsidP="0009567D">
            <w:pPr>
              <w:rPr>
                <w:lang w:val="vi-VN"/>
              </w:rPr>
            </w:pPr>
            <w:r w:rsidRPr="00A235F4">
              <w:rPr>
                <w:lang w:val="vi-VN"/>
              </w:rPr>
              <w:t>2</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5C63033" w14:textId="77777777" w:rsidR="00CA1C25" w:rsidRPr="00A235F4" w:rsidRDefault="00CA1C25" w:rsidP="0009567D">
            <w:r>
              <w:t>Admin</w:t>
            </w:r>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F33DF62" w14:textId="77777777" w:rsidR="00CA1C25" w:rsidRPr="00A235F4" w:rsidRDefault="00CA1C25" w:rsidP="0009567D">
            <w:pPr>
              <w:keepNext/>
            </w:pPr>
            <w:r w:rsidRPr="00A235F4">
              <w:t>Người</w:t>
            </w:r>
            <w:r>
              <w:t xml:space="preserve"> dùng đã có tài khoản và</w:t>
            </w:r>
            <w:r w:rsidRPr="00A235F4">
              <w:t xml:space="preserve"> </w:t>
            </w:r>
            <w:r>
              <w:t xml:space="preserve">quản trị hệ thống. </w:t>
            </w:r>
          </w:p>
        </w:tc>
      </w:tr>
    </w:tbl>
    <w:p w14:paraId="53B5608C" w14:textId="515584ED" w:rsidR="00CA1C25" w:rsidRDefault="00CA1C25" w:rsidP="00CA1C25">
      <w:pPr>
        <w:pStyle w:val="Caption"/>
      </w:pPr>
      <w:bookmarkStart w:id="82" w:name="_Toc165036373"/>
      <w:r>
        <w:t xml:space="preserve">Bảng </w:t>
      </w:r>
      <w:r>
        <w:fldChar w:fldCharType="begin"/>
      </w:r>
      <w:r>
        <w:instrText xml:space="preserve"> SEQ Bảng \* ARABIC </w:instrText>
      </w:r>
      <w:r>
        <w:fldChar w:fldCharType="separate"/>
      </w:r>
      <w:r w:rsidR="004E4285">
        <w:rPr>
          <w:noProof/>
        </w:rPr>
        <w:t>1</w:t>
      </w:r>
      <w:r>
        <w:fldChar w:fldCharType="end"/>
      </w:r>
      <w:r>
        <w:t>: Danh sách các actor</w:t>
      </w:r>
      <w:bookmarkEnd w:id="82"/>
    </w:p>
    <w:p w14:paraId="7045AAE1" w14:textId="77777777" w:rsidR="00CA1C25" w:rsidRDefault="00CA1C25" w:rsidP="00CA1C25">
      <w:pPr>
        <w:pStyle w:val="Heading3"/>
      </w:pPr>
      <w:bookmarkStart w:id="83" w:name="_Toc172370191"/>
      <w:r>
        <w:t>Danh sách các use case</w:t>
      </w:r>
      <w:bookmarkEnd w:id="83"/>
    </w:p>
    <w:tbl>
      <w:tblPr>
        <w:tblStyle w:val="TableGrid"/>
        <w:tblW w:w="0" w:type="auto"/>
        <w:tblLook w:val="04A0" w:firstRow="1" w:lastRow="0" w:firstColumn="1" w:lastColumn="0" w:noHBand="0" w:noVBand="1"/>
      </w:tblPr>
      <w:tblGrid>
        <w:gridCol w:w="1070"/>
        <w:gridCol w:w="5585"/>
        <w:gridCol w:w="2430"/>
      </w:tblGrid>
      <w:tr w:rsidR="00CA1C25" w14:paraId="16C90E64" w14:textId="77777777" w:rsidTr="0009567D">
        <w:tc>
          <w:tcPr>
            <w:tcW w:w="1070" w:type="dxa"/>
          </w:tcPr>
          <w:p w14:paraId="3BB979A4" w14:textId="77777777" w:rsidR="00CA1C25" w:rsidRPr="00687D53" w:rsidRDefault="00CA1C25" w:rsidP="0009567D">
            <w:pPr>
              <w:spacing w:line="360" w:lineRule="auto"/>
              <w:ind w:firstLine="0"/>
              <w:rPr>
                <w:b/>
                <w:bCs/>
              </w:rPr>
            </w:pPr>
            <w:r w:rsidRPr="00687D53">
              <w:rPr>
                <w:b/>
                <w:bCs/>
              </w:rPr>
              <w:t>STT</w:t>
            </w:r>
          </w:p>
        </w:tc>
        <w:tc>
          <w:tcPr>
            <w:tcW w:w="5585" w:type="dxa"/>
          </w:tcPr>
          <w:p w14:paraId="557C64D0" w14:textId="77777777" w:rsidR="00CA1C25" w:rsidRPr="00687D53" w:rsidRDefault="00CA1C25" w:rsidP="0009567D">
            <w:pPr>
              <w:spacing w:line="360" w:lineRule="auto"/>
              <w:ind w:firstLine="0"/>
              <w:rPr>
                <w:b/>
                <w:bCs/>
              </w:rPr>
            </w:pPr>
            <w:r w:rsidRPr="00687D53">
              <w:rPr>
                <w:b/>
                <w:bCs/>
              </w:rPr>
              <w:t>Tên use case</w:t>
            </w:r>
          </w:p>
        </w:tc>
        <w:tc>
          <w:tcPr>
            <w:tcW w:w="2430" w:type="dxa"/>
          </w:tcPr>
          <w:p w14:paraId="20347068" w14:textId="77777777" w:rsidR="00CA1C25" w:rsidRPr="00687D53" w:rsidRDefault="00CA1C25" w:rsidP="0009567D">
            <w:pPr>
              <w:spacing w:line="360" w:lineRule="auto"/>
              <w:ind w:firstLine="0"/>
              <w:rPr>
                <w:b/>
                <w:bCs/>
              </w:rPr>
            </w:pPr>
            <w:r w:rsidRPr="00687D53">
              <w:rPr>
                <w:b/>
                <w:bCs/>
              </w:rPr>
              <w:t>Tên actor</w:t>
            </w:r>
          </w:p>
        </w:tc>
      </w:tr>
      <w:tr w:rsidR="00CA1C25" w14:paraId="5D1E99A3" w14:textId="77777777" w:rsidTr="0009567D">
        <w:tc>
          <w:tcPr>
            <w:tcW w:w="1070" w:type="dxa"/>
          </w:tcPr>
          <w:p w14:paraId="3A39C62E" w14:textId="77777777" w:rsidR="00CA1C25" w:rsidRDefault="00CA1C25" w:rsidP="0009567D">
            <w:pPr>
              <w:spacing w:line="360" w:lineRule="auto"/>
              <w:ind w:firstLine="0"/>
            </w:pPr>
            <w:r>
              <w:t>1</w:t>
            </w:r>
          </w:p>
        </w:tc>
        <w:tc>
          <w:tcPr>
            <w:tcW w:w="5585" w:type="dxa"/>
          </w:tcPr>
          <w:p w14:paraId="5574A0DC" w14:textId="77777777" w:rsidR="00CA1C25" w:rsidRDefault="00CA1C25" w:rsidP="0009567D">
            <w:pPr>
              <w:spacing w:line="360" w:lineRule="auto"/>
              <w:ind w:firstLine="0"/>
            </w:pPr>
            <w:r>
              <w:t>Đăng kí</w:t>
            </w:r>
          </w:p>
        </w:tc>
        <w:tc>
          <w:tcPr>
            <w:tcW w:w="2430" w:type="dxa"/>
          </w:tcPr>
          <w:p w14:paraId="764C0311" w14:textId="77777777" w:rsidR="00CA1C25" w:rsidRDefault="00CA1C25" w:rsidP="0009567D">
            <w:pPr>
              <w:spacing w:line="360" w:lineRule="auto"/>
              <w:ind w:firstLine="0"/>
            </w:pPr>
            <w:r>
              <w:t>User/admin</w:t>
            </w:r>
          </w:p>
        </w:tc>
      </w:tr>
      <w:tr w:rsidR="00CA1C25" w14:paraId="5452AA1F" w14:textId="77777777" w:rsidTr="0009567D">
        <w:tc>
          <w:tcPr>
            <w:tcW w:w="1070" w:type="dxa"/>
          </w:tcPr>
          <w:p w14:paraId="79F8E2CB" w14:textId="77777777" w:rsidR="00CA1C25" w:rsidRDefault="00CA1C25" w:rsidP="0009567D">
            <w:pPr>
              <w:spacing w:line="360" w:lineRule="auto"/>
              <w:ind w:firstLine="0"/>
            </w:pPr>
            <w:r>
              <w:t>2</w:t>
            </w:r>
          </w:p>
        </w:tc>
        <w:tc>
          <w:tcPr>
            <w:tcW w:w="5585" w:type="dxa"/>
          </w:tcPr>
          <w:p w14:paraId="5C218B1E" w14:textId="77777777" w:rsidR="00CA1C25" w:rsidRDefault="00CA1C25" w:rsidP="0009567D">
            <w:pPr>
              <w:spacing w:line="360" w:lineRule="auto"/>
              <w:ind w:firstLine="0"/>
            </w:pPr>
            <w:r>
              <w:t>Đăng nhập</w:t>
            </w:r>
          </w:p>
        </w:tc>
        <w:tc>
          <w:tcPr>
            <w:tcW w:w="2430" w:type="dxa"/>
          </w:tcPr>
          <w:p w14:paraId="0DE2E407" w14:textId="77777777" w:rsidR="00CA1C25" w:rsidRDefault="00CA1C25" w:rsidP="0009567D">
            <w:pPr>
              <w:spacing w:line="360" w:lineRule="auto"/>
              <w:ind w:firstLine="0"/>
            </w:pPr>
            <w:r>
              <w:t>User/admin</w:t>
            </w:r>
          </w:p>
        </w:tc>
      </w:tr>
      <w:tr w:rsidR="00CA1C25" w14:paraId="4FC56EA3" w14:textId="77777777" w:rsidTr="0009567D">
        <w:tc>
          <w:tcPr>
            <w:tcW w:w="1070" w:type="dxa"/>
          </w:tcPr>
          <w:p w14:paraId="02554F57" w14:textId="77777777" w:rsidR="00CA1C25" w:rsidRDefault="00CA1C25" w:rsidP="0009567D">
            <w:pPr>
              <w:spacing w:line="360" w:lineRule="auto"/>
              <w:ind w:firstLine="0"/>
            </w:pPr>
            <w:r>
              <w:t>3</w:t>
            </w:r>
          </w:p>
        </w:tc>
        <w:tc>
          <w:tcPr>
            <w:tcW w:w="5585" w:type="dxa"/>
          </w:tcPr>
          <w:p w14:paraId="1DD17B8C" w14:textId="77777777" w:rsidR="00CA1C25" w:rsidRDefault="00CA1C25" w:rsidP="0009567D">
            <w:pPr>
              <w:spacing w:line="360" w:lineRule="auto"/>
              <w:ind w:firstLine="0"/>
            </w:pPr>
            <w:r>
              <w:t>Đăng xuất</w:t>
            </w:r>
          </w:p>
        </w:tc>
        <w:tc>
          <w:tcPr>
            <w:tcW w:w="2430" w:type="dxa"/>
          </w:tcPr>
          <w:p w14:paraId="087D7385" w14:textId="77777777" w:rsidR="00CA1C25" w:rsidRDefault="00CA1C25" w:rsidP="0009567D">
            <w:pPr>
              <w:spacing w:line="360" w:lineRule="auto"/>
              <w:ind w:firstLine="0"/>
            </w:pPr>
            <w:r>
              <w:t>User/admin</w:t>
            </w:r>
          </w:p>
        </w:tc>
      </w:tr>
      <w:tr w:rsidR="00CA1C25" w14:paraId="398A285C" w14:textId="77777777" w:rsidTr="0009567D">
        <w:tc>
          <w:tcPr>
            <w:tcW w:w="1070" w:type="dxa"/>
          </w:tcPr>
          <w:p w14:paraId="64323B54" w14:textId="77777777" w:rsidR="00CA1C25" w:rsidRDefault="00CA1C25" w:rsidP="0009567D">
            <w:pPr>
              <w:spacing w:line="360" w:lineRule="auto"/>
              <w:ind w:firstLine="0"/>
            </w:pPr>
            <w:r>
              <w:t>4</w:t>
            </w:r>
          </w:p>
        </w:tc>
        <w:tc>
          <w:tcPr>
            <w:tcW w:w="5585" w:type="dxa"/>
          </w:tcPr>
          <w:p w14:paraId="761AF6BB" w14:textId="77777777" w:rsidR="00CA1C25" w:rsidRDefault="00CA1C25" w:rsidP="0009567D">
            <w:pPr>
              <w:spacing w:line="360" w:lineRule="auto"/>
              <w:ind w:firstLine="0"/>
            </w:pPr>
            <w:r>
              <w:t>Cập nhật tài khoản</w:t>
            </w:r>
          </w:p>
        </w:tc>
        <w:tc>
          <w:tcPr>
            <w:tcW w:w="2430" w:type="dxa"/>
          </w:tcPr>
          <w:p w14:paraId="03784F63" w14:textId="77777777" w:rsidR="00CA1C25" w:rsidRDefault="00CA1C25" w:rsidP="0009567D">
            <w:pPr>
              <w:spacing w:line="360" w:lineRule="auto"/>
              <w:ind w:firstLine="0"/>
            </w:pPr>
            <w:r>
              <w:t>User/admin</w:t>
            </w:r>
          </w:p>
        </w:tc>
      </w:tr>
      <w:tr w:rsidR="00CA1C25" w14:paraId="26BFA710" w14:textId="77777777" w:rsidTr="0009567D">
        <w:tc>
          <w:tcPr>
            <w:tcW w:w="1070" w:type="dxa"/>
          </w:tcPr>
          <w:p w14:paraId="043B2F63" w14:textId="77777777" w:rsidR="00CA1C25" w:rsidRDefault="00CA1C25" w:rsidP="0009567D">
            <w:pPr>
              <w:spacing w:line="360" w:lineRule="auto"/>
              <w:ind w:firstLine="0"/>
            </w:pPr>
            <w:r>
              <w:t>5</w:t>
            </w:r>
          </w:p>
        </w:tc>
        <w:tc>
          <w:tcPr>
            <w:tcW w:w="5585" w:type="dxa"/>
          </w:tcPr>
          <w:p w14:paraId="6D9593E5" w14:textId="77777777" w:rsidR="00CA1C25" w:rsidRDefault="00CA1C25" w:rsidP="0009567D">
            <w:pPr>
              <w:spacing w:line="360" w:lineRule="auto"/>
              <w:ind w:firstLine="0"/>
            </w:pPr>
            <w:r>
              <w:t>Quên mật khẩu</w:t>
            </w:r>
          </w:p>
        </w:tc>
        <w:tc>
          <w:tcPr>
            <w:tcW w:w="2430" w:type="dxa"/>
          </w:tcPr>
          <w:p w14:paraId="1E57BB78" w14:textId="77777777" w:rsidR="00CA1C25" w:rsidRDefault="00CA1C25" w:rsidP="0009567D">
            <w:pPr>
              <w:spacing w:line="360" w:lineRule="auto"/>
              <w:ind w:firstLine="0"/>
            </w:pPr>
            <w:r w:rsidRPr="00E77202">
              <w:t>User/admin</w:t>
            </w:r>
          </w:p>
        </w:tc>
      </w:tr>
      <w:tr w:rsidR="00CA1C25" w14:paraId="72028DAB" w14:textId="77777777" w:rsidTr="0009567D">
        <w:tc>
          <w:tcPr>
            <w:tcW w:w="1070" w:type="dxa"/>
          </w:tcPr>
          <w:p w14:paraId="2178DAB2" w14:textId="77777777" w:rsidR="00CA1C25" w:rsidRDefault="00CA1C25" w:rsidP="0009567D">
            <w:pPr>
              <w:spacing w:line="360" w:lineRule="auto"/>
              <w:ind w:firstLine="0"/>
            </w:pPr>
            <w:r>
              <w:t>6</w:t>
            </w:r>
          </w:p>
        </w:tc>
        <w:tc>
          <w:tcPr>
            <w:tcW w:w="5585" w:type="dxa"/>
          </w:tcPr>
          <w:p w14:paraId="346A95E3" w14:textId="77777777" w:rsidR="00CA1C25" w:rsidRDefault="00CA1C25" w:rsidP="0009567D">
            <w:pPr>
              <w:spacing w:line="360" w:lineRule="auto"/>
              <w:ind w:firstLine="0"/>
            </w:pPr>
            <w:r>
              <w:t>Xem sản phẩm</w:t>
            </w:r>
          </w:p>
        </w:tc>
        <w:tc>
          <w:tcPr>
            <w:tcW w:w="2430" w:type="dxa"/>
          </w:tcPr>
          <w:p w14:paraId="7804FA48" w14:textId="77777777" w:rsidR="00CA1C25" w:rsidRDefault="00CA1C25" w:rsidP="0009567D">
            <w:pPr>
              <w:spacing w:line="360" w:lineRule="auto"/>
              <w:ind w:firstLine="0"/>
            </w:pPr>
            <w:r w:rsidRPr="00E77202">
              <w:t>User/admin</w:t>
            </w:r>
          </w:p>
        </w:tc>
      </w:tr>
      <w:tr w:rsidR="00CA1C25" w14:paraId="794CCF93" w14:textId="77777777" w:rsidTr="0009567D">
        <w:tc>
          <w:tcPr>
            <w:tcW w:w="1070" w:type="dxa"/>
          </w:tcPr>
          <w:p w14:paraId="6701E084" w14:textId="77777777" w:rsidR="00CA1C25" w:rsidRDefault="00CA1C25" w:rsidP="0009567D">
            <w:pPr>
              <w:spacing w:line="360" w:lineRule="auto"/>
              <w:ind w:firstLine="0"/>
            </w:pPr>
            <w:r>
              <w:t>7</w:t>
            </w:r>
          </w:p>
        </w:tc>
        <w:tc>
          <w:tcPr>
            <w:tcW w:w="5585" w:type="dxa"/>
          </w:tcPr>
          <w:p w14:paraId="4E0F0A7C" w14:textId="77777777" w:rsidR="00CA1C25" w:rsidRDefault="00CA1C25" w:rsidP="0009567D">
            <w:pPr>
              <w:spacing w:line="360" w:lineRule="auto"/>
              <w:ind w:firstLine="0"/>
            </w:pPr>
            <w:r>
              <w:t>Xem nhanh sản phẩm</w:t>
            </w:r>
          </w:p>
        </w:tc>
        <w:tc>
          <w:tcPr>
            <w:tcW w:w="2430" w:type="dxa"/>
          </w:tcPr>
          <w:p w14:paraId="32120B6B" w14:textId="77777777" w:rsidR="00CA1C25" w:rsidRDefault="00CA1C25" w:rsidP="0009567D">
            <w:pPr>
              <w:spacing w:line="360" w:lineRule="auto"/>
              <w:ind w:firstLine="0"/>
            </w:pPr>
            <w:r w:rsidRPr="00E77202">
              <w:t>User/admin</w:t>
            </w:r>
          </w:p>
        </w:tc>
      </w:tr>
      <w:tr w:rsidR="00CA1C25" w14:paraId="749D36FC" w14:textId="77777777" w:rsidTr="0009567D">
        <w:tc>
          <w:tcPr>
            <w:tcW w:w="1070" w:type="dxa"/>
          </w:tcPr>
          <w:p w14:paraId="12C43417" w14:textId="77777777" w:rsidR="00CA1C25" w:rsidRDefault="00CA1C25" w:rsidP="0009567D">
            <w:pPr>
              <w:spacing w:line="360" w:lineRule="auto"/>
              <w:ind w:firstLine="0"/>
            </w:pPr>
            <w:r>
              <w:t>8</w:t>
            </w:r>
          </w:p>
        </w:tc>
        <w:tc>
          <w:tcPr>
            <w:tcW w:w="5585" w:type="dxa"/>
          </w:tcPr>
          <w:p w14:paraId="0C0F093C" w14:textId="77777777" w:rsidR="00CA1C25" w:rsidRDefault="00CA1C25" w:rsidP="0009567D">
            <w:pPr>
              <w:spacing w:line="360" w:lineRule="auto"/>
              <w:ind w:firstLine="0"/>
            </w:pPr>
            <w:r>
              <w:t>Thêm, xóa sản phẩm vào giỏ</w:t>
            </w:r>
          </w:p>
        </w:tc>
        <w:tc>
          <w:tcPr>
            <w:tcW w:w="2430" w:type="dxa"/>
          </w:tcPr>
          <w:p w14:paraId="37E20316" w14:textId="77777777" w:rsidR="00CA1C25" w:rsidRDefault="00CA1C25" w:rsidP="0009567D">
            <w:pPr>
              <w:spacing w:line="360" w:lineRule="auto"/>
              <w:ind w:firstLine="0"/>
            </w:pPr>
            <w:r w:rsidRPr="00E77202">
              <w:t>User/admin</w:t>
            </w:r>
          </w:p>
        </w:tc>
      </w:tr>
      <w:tr w:rsidR="00CA1C25" w14:paraId="104B0CF7" w14:textId="77777777" w:rsidTr="0009567D">
        <w:tc>
          <w:tcPr>
            <w:tcW w:w="1070" w:type="dxa"/>
          </w:tcPr>
          <w:p w14:paraId="4E535323" w14:textId="77777777" w:rsidR="00CA1C25" w:rsidRDefault="00CA1C25" w:rsidP="0009567D">
            <w:pPr>
              <w:spacing w:line="360" w:lineRule="auto"/>
              <w:ind w:firstLine="0"/>
            </w:pPr>
            <w:r>
              <w:t>9</w:t>
            </w:r>
          </w:p>
        </w:tc>
        <w:tc>
          <w:tcPr>
            <w:tcW w:w="5585" w:type="dxa"/>
          </w:tcPr>
          <w:p w14:paraId="6DA94DA3" w14:textId="77777777" w:rsidR="00CA1C25" w:rsidRDefault="00CA1C25" w:rsidP="0009567D">
            <w:pPr>
              <w:spacing w:line="360" w:lineRule="auto"/>
              <w:ind w:firstLine="0"/>
            </w:pPr>
            <w:r>
              <w:t xml:space="preserve">Lọc sản phẩm </w:t>
            </w:r>
          </w:p>
        </w:tc>
        <w:tc>
          <w:tcPr>
            <w:tcW w:w="2430" w:type="dxa"/>
          </w:tcPr>
          <w:p w14:paraId="131463F3" w14:textId="77777777" w:rsidR="00CA1C25" w:rsidRDefault="00CA1C25" w:rsidP="0009567D">
            <w:pPr>
              <w:spacing w:line="360" w:lineRule="auto"/>
              <w:ind w:firstLine="0"/>
            </w:pPr>
            <w:r w:rsidRPr="00E77202">
              <w:t>User/admin</w:t>
            </w:r>
          </w:p>
        </w:tc>
      </w:tr>
      <w:tr w:rsidR="00CA1C25" w14:paraId="024268E5" w14:textId="77777777" w:rsidTr="0009567D">
        <w:tc>
          <w:tcPr>
            <w:tcW w:w="1070" w:type="dxa"/>
          </w:tcPr>
          <w:p w14:paraId="2A3D0F3D" w14:textId="77777777" w:rsidR="00CA1C25" w:rsidRDefault="00CA1C25" w:rsidP="0009567D">
            <w:pPr>
              <w:spacing w:line="360" w:lineRule="auto"/>
              <w:ind w:firstLine="0"/>
            </w:pPr>
            <w:r>
              <w:t>10</w:t>
            </w:r>
          </w:p>
        </w:tc>
        <w:tc>
          <w:tcPr>
            <w:tcW w:w="5585" w:type="dxa"/>
          </w:tcPr>
          <w:p w14:paraId="037E50C9" w14:textId="77777777" w:rsidR="00CA1C25" w:rsidRDefault="00CA1C25" w:rsidP="0009567D">
            <w:pPr>
              <w:spacing w:line="360" w:lineRule="auto"/>
              <w:ind w:firstLine="0"/>
            </w:pPr>
            <w:r>
              <w:t xml:space="preserve">Sắp xếp sản phẩm </w:t>
            </w:r>
          </w:p>
        </w:tc>
        <w:tc>
          <w:tcPr>
            <w:tcW w:w="2430" w:type="dxa"/>
          </w:tcPr>
          <w:p w14:paraId="1FEDD649" w14:textId="77777777" w:rsidR="00CA1C25" w:rsidRDefault="00CA1C25" w:rsidP="0009567D">
            <w:pPr>
              <w:spacing w:line="360" w:lineRule="auto"/>
              <w:ind w:firstLine="0"/>
            </w:pPr>
            <w:r w:rsidRPr="00E77202">
              <w:t>User/admin</w:t>
            </w:r>
          </w:p>
        </w:tc>
      </w:tr>
      <w:tr w:rsidR="00CA1C25" w14:paraId="3A93C720" w14:textId="77777777" w:rsidTr="0009567D">
        <w:tc>
          <w:tcPr>
            <w:tcW w:w="1070" w:type="dxa"/>
          </w:tcPr>
          <w:p w14:paraId="48BEB969" w14:textId="77777777" w:rsidR="00CA1C25" w:rsidRDefault="00CA1C25" w:rsidP="0009567D">
            <w:pPr>
              <w:spacing w:line="360" w:lineRule="auto"/>
              <w:ind w:firstLine="0"/>
            </w:pPr>
            <w:r>
              <w:lastRenderedPageBreak/>
              <w:t>11</w:t>
            </w:r>
          </w:p>
        </w:tc>
        <w:tc>
          <w:tcPr>
            <w:tcW w:w="5585" w:type="dxa"/>
          </w:tcPr>
          <w:p w14:paraId="57DBCF08" w14:textId="77777777" w:rsidR="00CA1C25" w:rsidRDefault="00CA1C25" w:rsidP="0009567D">
            <w:pPr>
              <w:spacing w:line="360" w:lineRule="auto"/>
              <w:ind w:firstLine="0"/>
            </w:pPr>
            <w:r>
              <w:t xml:space="preserve">Thêm sản phẩm vào danh sách yêu thích </w:t>
            </w:r>
          </w:p>
        </w:tc>
        <w:tc>
          <w:tcPr>
            <w:tcW w:w="2430" w:type="dxa"/>
          </w:tcPr>
          <w:p w14:paraId="26A2473D" w14:textId="77777777" w:rsidR="00CA1C25" w:rsidRDefault="00CA1C25" w:rsidP="0009567D">
            <w:pPr>
              <w:spacing w:line="360" w:lineRule="auto"/>
              <w:ind w:firstLine="0"/>
            </w:pPr>
            <w:r w:rsidRPr="00E77202">
              <w:t>User/admin</w:t>
            </w:r>
          </w:p>
        </w:tc>
      </w:tr>
      <w:tr w:rsidR="00CA1C25" w14:paraId="63255F79" w14:textId="77777777" w:rsidTr="0009567D">
        <w:tc>
          <w:tcPr>
            <w:tcW w:w="1070" w:type="dxa"/>
          </w:tcPr>
          <w:p w14:paraId="524AF9E7" w14:textId="77777777" w:rsidR="00CA1C25" w:rsidRDefault="00CA1C25" w:rsidP="0009567D">
            <w:pPr>
              <w:spacing w:line="360" w:lineRule="auto"/>
              <w:ind w:firstLine="0"/>
            </w:pPr>
            <w:r>
              <w:t>12</w:t>
            </w:r>
          </w:p>
        </w:tc>
        <w:tc>
          <w:tcPr>
            <w:tcW w:w="5585" w:type="dxa"/>
          </w:tcPr>
          <w:p w14:paraId="2162069C" w14:textId="77777777" w:rsidR="00CA1C25" w:rsidRDefault="00CA1C25" w:rsidP="0009567D">
            <w:pPr>
              <w:spacing w:line="360" w:lineRule="auto"/>
              <w:ind w:firstLine="0"/>
            </w:pPr>
            <w:r>
              <w:t>Thanh toán</w:t>
            </w:r>
          </w:p>
        </w:tc>
        <w:tc>
          <w:tcPr>
            <w:tcW w:w="2430" w:type="dxa"/>
          </w:tcPr>
          <w:p w14:paraId="48A45388" w14:textId="77777777" w:rsidR="00CA1C25" w:rsidRDefault="00CA1C25" w:rsidP="0009567D">
            <w:pPr>
              <w:spacing w:line="360" w:lineRule="auto"/>
              <w:ind w:firstLine="0"/>
            </w:pPr>
            <w:r w:rsidRPr="00E77202">
              <w:t>User/admin</w:t>
            </w:r>
          </w:p>
        </w:tc>
      </w:tr>
      <w:tr w:rsidR="00CA1C25" w14:paraId="7681BC7A" w14:textId="77777777" w:rsidTr="0009567D">
        <w:tc>
          <w:tcPr>
            <w:tcW w:w="1070" w:type="dxa"/>
          </w:tcPr>
          <w:p w14:paraId="2BCC8158" w14:textId="77777777" w:rsidR="00CA1C25" w:rsidRDefault="00CA1C25" w:rsidP="0009567D">
            <w:pPr>
              <w:spacing w:line="360" w:lineRule="auto"/>
              <w:ind w:firstLine="0"/>
            </w:pPr>
            <w:r>
              <w:t>13</w:t>
            </w:r>
          </w:p>
        </w:tc>
        <w:tc>
          <w:tcPr>
            <w:tcW w:w="5585" w:type="dxa"/>
          </w:tcPr>
          <w:p w14:paraId="5F8AE562" w14:textId="4115D997" w:rsidR="00CA1C25" w:rsidRDefault="00785DA0" w:rsidP="0009567D">
            <w:pPr>
              <w:spacing w:line="360" w:lineRule="auto"/>
              <w:ind w:firstLine="0"/>
            </w:pPr>
            <w:r>
              <w:t>X</w:t>
            </w:r>
            <w:r w:rsidR="00CA1C25">
              <w:t>óa, sửa user</w:t>
            </w:r>
          </w:p>
        </w:tc>
        <w:tc>
          <w:tcPr>
            <w:tcW w:w="2430" w:type="dxa"/>
          </w:tcPr>
          <w:p w14:paraId="6E8EC753" w14:textId="77777777" w:rsidR="00CA1C25" w:rsidRDefault="00CA1C25" w:rsidP="0009567D">
            <w:pPr>
              <w:spacing w:line="360" w:lineRule="auto"/>
              <w:ind w:firstLine="0"/>
            </w:pPr>
            <w:r>
              <w:t>Admin</w:t>
            </w:r>
          </w:p>
        </w:tc>
      </w:tr>
      <w:tr w:rsidR="00CA1C25" w14:paraId="0BCB89D3" w14:textId="77777777" w:rsidTr="0009567D">
        <w:tc>
          <w:tcPr>
            <w:tcW w:w="1070" w:type="dxa"/>
          </w:tcPr>
          <w:p w14:paraId="6A2881F0" w14:textId="77777777" w:rsidR="00CA1C25" w:rsidRDefault="00CA1C25" w:rsidP="0009567D">
            <w:pPr>
              <w:spacing w:line="360" w:lineRule="auto"/>
              <w:ind w:firstLine="0"/>
            </w:pPr>
            <w:r>
              <w:t>14</w:t>
            </w:r>
          </w:p>
        </w:tc>
        <w:tc>
          <w:tcPr>
            <w:tcW w:w="5585" w:type="dxa"/>
          </w:tcPr>
          <w:p w14:paraId="2F0DCA80" w14:textId="77777777" w:rsidR="00CA1C25" w:rsidRDefault="00CA1C25" w:rsidP="0009567D">
            <w:pPr>
              <w:spacing w:line="360" w:lineRule="auto"/>
              <w:ind w:firstLine="0"/>
            </w:pPr>
            <w:r>
              <w:t>Thêm, xóa, sửa sản phẩm</w:t>
            </w:r>
          </w:p>
        </w:tc>
        <w:tc>
          <w:tcPr>
            <w:tcW w:w="2430" w:type="dxa"/>
          </w:tcPr>
          <w:p w14:paraId="3F1E6312" w14:textId="77777777" w:rsidR="00CA1C25" w:rsidRDefault="00CA1C25" w:rsidP="0009567D">
            <w:pPr>
              <w:keepNext/>
              <w:spacing w:line="360" w:lineRule="auto"/>
              <w:ind w:firstLine="0"/>
            </w:pPr>
            <w:r>
              <w:t>Admin</w:t>
            </w:r>
          </w:p>
        </w:tc>
      </w:tr>
    </w:tbl>
    <w:p w14:paraId="1A7326CA" w14:textId="074ECE67" w:rsidR="00CA1C25" w:rsidRDefault="00CA1C25" w:rsidP="00CA1C25">
      <w:pPr>
        <w:pStyle w:val="Caption"/>
      </w:pPr>
      <w:bookmarkStart w:id="84" w:name="_Toc165036374"/>
      <w:r>
        <w:t xml:space="preserve">Bảng </w:t>
      </w:r>
      <w:r>
        <w:fldChar w:fldCharType="begin"/>
      </w:r>
      <w:r>
        <w:instrText xml:space="preserve"> SEQ Bảng \* ARABIC </w:instrText>
      </w:r>
      <w:r>
        <w:fldChar w:fldCharType="separate"/>
      </w:r>
      <w:r w:rsidR="004E4285">
        <w:rPr>
          <w:noProof/>
        </w:rPr>
        <w:t>2</w:t>
      </w:r>
      <w:r>
        <w:fldChar w:fldCharType="end"/>
      </w:r>
      <w:r>
        <w:t>: Danh sách các use case</w:t>
      </w:r>
      <w:bookmarkEnd w:id="84"/>
    </w:p>
    <w:p w14:paraId="4EA3E3A1" w14:textId="77777777" w:rsidR="00CA1C25" w:rsidRDefault="00CA1C25" w:rsidP="00CA1C25">
      <w:pPr>
        <w:pStyle w:val="Heading3"/>
      </w:pPr>
      <w:bookmarkStart w:id="85" w:name="_Toc172370192"/>
      <w:r>
        <w:t>Mô tả các use case</w:t>
      </w:r>
      <w:bookmarkEnd w:id="85"/>
    </w:p>
    <w:p w14:paraId="006085F0" w14:textId="77777777" w:rsidR="00CA1C25" w:rsidRDefault="00CA1C25" w:rsidP="00CA1C25">
      <w:pPr>
        <w:pStyle w:val="Heading4"/>
        <w:rPr>
          <w:lang w:val="en-US"/>
        </w:rPr>
      </w:pPr>
      <w:r>
        <w:rPr>
          <w:lang w:val="en-US"/>
        </w:rPr>
        <w:t>Đăng kí</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3CF485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FEF1A0" w14:textId="77777777" w:rsidR="00CA1C25" w:rsidRPr="00381F58" w:rsidRDefault="00CA1C25" w:rsidP="0009567D">
            <w:pPr>
              <w:pStyle w:val="NormalWeb"/>
              <w:spacing w:before="40" w:beforeAutospacing="0" w:after="0" w:afterAutospacing="0" w:line="360" w:lineRule="auto"/>
              <w:ind w:firstLine="0"/>
              <w:rPr>
                <w:b/>
                <w:bCs/>
                <w:sz w:val="26"/>
                <w:szCs w:val="26"/>
              </w:rPr>
            </w:pPr>
            <w:r w:rsidRPr="00381F58">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84BC2" w14:textId="77777777" w:rsidR="00CA1C25" w:rsidRPr="003C25C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Đăng ký</w:t>
            </w:r>
          </w:p>
        </w:tc>
      </w:tr>
      <w:tr w:rsidR="00CA1C25" w:rsidRPr="002E70E4" w14:paraId="0D3B714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1829F9"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EF78B" w14:textId="77777777" w:rsidR="00CA1C25" w:rsidRPr="00806B65"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chưa có tài khoản muốn tạo tài khoản ở trang web</w:t>
            </w:r>
            <w:r>
              <w:rPr>
                <w:color w:val="000000"/>
                <w:sz w:val="26"/>
                <w:szCs w:val="26"/>
              </w:rPr>
              <w:t>.</w:t>
            </w:r>
          </w:p>
        </w:tc>
      </w:tr>
      <w:tr w:rsidR="00CA1C25" w:rsidRPr="002E70E4" w14:paraId="3A1CAFC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758C35"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9097D0"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User </w:t>
            </w:r>
          </w:p>
        </w:tc>
      </w:tr>
      <w:tr w:rsidR="00CA1C25" w:rsidRPr="002E70E4" w14:paraId="747BC20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01505"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355B5" w14:textId="77777777" w:rsidR="00CA1C25" w:rsidRPr="00806B65"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 nút “Đăng ký”</w:t>
            </w:r>
            <w:r>
              <w:rPr>
                <w:color w:val="000000"/>
                <w:sz w:val="26"/>
                <w:szCs w:val="26"/>
              </w:rPr>
              <w:t>.</w:t>
            </w:r>
          </w:p>
        </w:tc>
      </w:tr>
      <w:tr w:rsidR="00CA1C25" w:rsidRPr="002E70E4" w14:paraId="4BDDCF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CEF54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A5BA3C" w14:textId="77777777" w:rsidR="00CA1C25" w:rsidRPr="006C131D"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1. Người dùng chưa là thành viên (chưa có thông tin tài khoản trong hệ thống)</w:t>
            </w:r>
            <w:r>
              <w:rPr>
                <w:color w:val="000000"/>
                <w:sz w:val="26"/>
                <w:szCs w:val="26"/>
              </w:rPr>
              <w:t>.</w:t>
            </w:r>
          </w:p>
          <w:p w14:paraId="70E63DCD" w14:textId="77777777" w:rsidR="00CA1C25" w:rsidRPr="006C131D"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2. Người dùng đang truy cập trang web</w:t>
            </w:r>
            <w:r>
              <w:rPr>
                <w:color w:val="000000"/>
                <w:sz w:val="26"/>
                <w:szCs w:val="26"/>
              </w:rPr>
              <w:t>.</w:t>
            </w:r>
          </w:p>
        </w:tc>
      </w:tr>
      <w:tr w:rsidR="00CA1C25" w:rsidRPr="002E70E4" w14:paraId="558F201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6FE66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E7E91F" w14:textId="77777777" w:rsidR="00CA1C25" w:rsidRPr="006C131D" w:rsidRDefault="00CA1C25" w:rsidP="0009567D">
            <w:pPr>
              <w:pStyle w:val="NormalWeb"/>
              <w:spacing w:before="40" w:beforeAutospacing="0" w:after="0" w:afterAutospacing="0" w:line="360" w:lineRule="auto"/>
              <w:ind w:firstLine="0"/>
              <w:rPr>
                <w:color w:val="000000"/>
                <w:sz w:val="26"/>
                <w:szCs w:val="26"/>
              </w:rPr>
            </w:pPr>
            <w:r w:rsidRPr="00BE543F">
              <w:rPr>
                <w:color w:val="000000"/>
                <w:sz w:val="26"/>
                <w:szCs w:val="26"/>
                <w:lang w:val="vi-VN"/>
              </w:rPr>
              <w:t>1.</w:t>
            </w:r>
            <w:r>
              <w:rPr>
                <w:color w:val="000000"/>
                <w:sz w:val="26"/>
                <w:szCs w:val="26"/>
                <w:lang w:val="vi-VN"/>
              </w:rPr>
              <w:t xml:space="preserve"> </w:t>
            </w:r>
            <w:r w:rsidRPr="003C25C4">
              <w:rPr>
                <w:color w:val="000000"/>
                <w:sz w:val="26"/>
                <w:szCs w:val="26"/>
                <w:lang w:val="vi-VN"/>
              </w:rPr>
              <w:t>Hệ thống thông báo đăng ký tài khoản thành công và chuyển đến đăng nhập</w:t>
            </w:r>
            <w:r>
              <w:rPr>
                <w:color w:val="000000"/>
                <w:sz w:val="26"/>
                <w:szCs w:val="26"/>
              </w:rPr>
              <w:t>.</w:t>
            </w:r>
          </w:p>
          <w:p w14:paraId="6DE717F6" w14:textId="77777777" w:rsidR="00CA1C25" w:rsidRPr="006C131D" w:rsidRDefault="00CA1C25" w:rsidP="0009567D">
            <w:pPr>
              <w:pStyle w:val="NormalWeb"/>
              <w:spacing w:before="40" w:beforeAutospacing="0" w:after="0" w:afterAutospacing="0" w:line="360" w:lineRule="auto"/>
              <w:ind w:firstLine="0"/>
              <w:rPr>
                <w:sz w:val="26"/>
                <w:szCs w:val="26"/>
              </w:rPr>
            </w:pPr>
            <w:r>
              <w:rPr>
                <w:color w:val="000000"/>
                <w:sz w:val="26"/>
                <w:szCs w:val="26"/>
              </w:rPr>
              <w:t xml:space="preserve">2. </w:t>
            </w:r>
            <w:r w:rsidRPr="003C25C4">
              <w:rPr>
                <w:color w:val="000000"/>
                <w:sz w:val="26"/>
                <w:szCs w:val="26"/>
                <w:lang w:val="vi-VN"/>
              </w:rPr>
              <w:t>Người dùng là thành viên, có thể đăng nhập</w:t>
            </w:r>
            <w:r>
              <w:rPr>
                <w:color w:val="000000"/>
                <w:sz w:val="26"/>
                <w:szCs w:val="26"/>
              </w:rPr>
              <w:t>.</w:t>
            </w:r>
          </w:p>
        </w:tc>
      </w:tr>
      <w:tr w:rsidR="00CA1C25" w:rsidRPr="002E70E4" w14:paraId="502B56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CE14F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877"/>
              <w:gridCol w:w="2421"/>
              <w:gridCol w:w="3320"/>
            </w:tblGrid>
            <w:tr w:rsidR="00CA1C25" w:rsidRPr="002E70E4" w14:paraId="27AAC96B"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087F4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6F44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D6E20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4D3737CC"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FDC64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ACFC77"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Nhấn nút “Đăng ký”</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5D89"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Điều hướng đến màn hình đăng ký</w:t>
                  </w:r>
                  <w:r>
                    <w:rPr>
                      <w:color w:val="000000"/>
                    </w:rPr>
                    <w:t>.</w:t>
                  </w:r>
                </w:p>
              </w:tc>
            </w:tr>
            <w:tr w:rsidR="00CA1C25" w:rsidRPr="002E70E4" w14:paraId="1A63B2AC"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45D9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66FA1D"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Nhập thông tin cá nhân được yêu cầu</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961456"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1. Hệ thống kiểm tra tính hợp lệ của các trường thông tin</w:t>
                  </w:r>
                  <w:r>
                    <w:rPr>
                      <w:color w:val="000000"/>
                    </w:rPr>
                    <w:t>.</w:t>
                  </w:r>
                </w:p>
                <w:p w14:paraId="2C96ED00"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2. Lưu thông tin của người dùng vào hệ thống</w:t>
                  </w:r>
                  <w:r>
                    <w:rPr>
                      <w:color w:val="000000"/>
                    </w:rPr>
                    <w:t>.</w:t>
                  </w:r>
                </w:p>
                <w:p w14:paraId="350EF6F6"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3. Hiện thông báo đăng ký thành công</w:t>
                  </w:r>
                  <w:r>
                    <w:rPr>
                      <w:color w:val="000000"/>
                    </w:rPr>
                    <w:t>.</w:t>
                  </w:r>
                </w:p>
                <w:p w14:paraId="1A250CAB"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lastRenderedPageBreak/>
                    <w:t>4. Chuyển hướng đến màn hình đăng nhập</w:t>
                  </w:r>
                  <w:r>
                    <w:rPr>
                      <w:color w:val="000000"/>
                    </w:rPr>
                    <w:t>.</w:t>
                  </w:r>
                </w:p>
              </w:tc>
            </w:tr>
          </w:tbl>
          <w:p w14:paraId="7DCA2CF3" w14:textId="77777777" w:rsidR="00CA1C25" w:rsidRPr="003C25C4" w:rsidRDefault="00CA1C25" w:rsidP="0009567D">
            <w:pPr>
              <w:ind w:firstLine="0"/>
              <w:jc w:val="center"/>
              <w:rPr>
                <w:rFonts w:cs="Times New Roman"/>
                <w:szCs w:val="26"/>
                <w:lang w:val="vi-VN"/>
              </w:rPr>
            </w:pPr>
          </w:p>
        </w:tc>
      </w:tr>
      <w:tr w:rsidR="00CA1C25" w:rsidRPr="002E70E4" w14:paraId="28856C9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30A0E"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lastRenderedPageBreak/>
              <w:t>Alternative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C5777A" w14:textId="77777777" w:rsidR="00CA1C25" w:rsidRPr="003C25C4" w:rsidRDefault="00CA1C25" w:rsidP="0009567D">
            <w:pPr>
              <w:ind w:firstLine="0"/>
              <w:rPr>
                <w:rFonts w:cs="Times New Roman"/>
                <w:szCs w:val="26"/>
                <w:lang w:val="vi-VN"/>
              </w:rPr>
            </w:pPr>
            <w:r w:rsidRPr="003C25C4">
              <w:rPr>
                <w:rFonts w:cs="Times New Roman"/>
                <w:szCs w:val="26"/>
                <w:lang w:val="vi-VN"/>
              </w:rPr>
              <w:t>Không có</w:t>
            </w:r>
          </w:p>
        </w:tc>
      </w:tr>
      <w:tr w:rsidR="00CA1C25" w:rsidRPr="002E70E4" w14:paraId="68D90D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A3E501"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r w:rsidRPr="00381F58">
              <w:rPr>
                <w:b/>
                <w:bCs/>
                <w:color w:val="000000"/>
                <w:sz w:val="26"/>
                <w:szCs w:val="26"/>
                <w:lang w:val="vi-VN"/>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9"/>
              <w:gridCol w:w="2209"/>
              <w:gridCol w:w="2210"/>
            </w:tblGrid>
            <w:tr w:rsidR="00CA1C25" w14:paraId="5505FE0E" w14:textId="77777777" w:rsidTr="0009567D">
              <w:tc>
                <w:tcPr>
                  <w:tcW w:w="1666" w:type="pct"/>
                  <w:vAlign w:val="center"/>
                </w:tcPr>
                <w:p w14:paraId="27950C6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lang w:val="vi-VN"/>
                    </w:rPr>
                    <w:t>Ngoại lệ 1</w:t>
                  </w:r>
                </w:p>
              </w:tc>
              <w:tc>
                <w:tcPr>
                  <w:tcW w:w="1666" w:type="pct"/>
                  <w:vAlign w:val="center"/>
                </w:tcPr>
                <w:p w14:paraId="1C0A0910" w14:textId="77777777" w:rsidR="00CA1C25" w:rsidRPr="00BC650B" w:rsidRDefault="00CA1C25" w:rsidP="0009567D">
                  <w:pPr>
                    <w:pStyle w:val="NormalWeb"/>
                    <w:spacing w:before="40" w:beforeAutospacing="0" w:after="0" w:afterAutospacing="0" w:line="360" w:lineRule="auto"/>
                    <w:ind w:firstLine="0"/>
                  </w:pPr>
                  <w:r w:rsidRPr="003C25C4">
                    <w:rPr>
                      <w:lang w:val="vi-VN"/>
                    </w:rPr>
                    <w:t>Tài khoản đã tồn tại trong CSDL</w:t>
                  </w:r>
                  <w:r>
                    <w:t>.</w:t>
                  </w:r>
                </w:p>
              </w:tc>
              <w:tc>
                <w:tcPr>
                  <w:tcW w:w="1667" w:type="pct"/>
                  <w:vAlign w:val="center"/>
                </w:tcPr>
                <w:p w14:paraId="480A7A63" w14:textId="77777777" w:rsidR="00CA1C25" w:rsidRPr="00BC650B" w:rsidRDefault="00CA1C25" w:rsidP="0009567D">
                  <w:pPr>
                    <w:pStyle w:val="NormalWeb"/>
                    <w:spacing w:before="40" w:beforeAutospacing="0" w:after="0" w:afterAutospacing="0" w:line="360" w:lineRule="auto"/>
                    <w:ind w:firstLine="0"/>
                  </w:pPr>
                  <w:r w:rsidRPr="003C25C4">
                    <w:rPr>
                      <w:lang w:val="vi-VN"/>
                    </w:rPr>
                    <w:t>Hệ thống thông báo đã tài khoản đã tồn tại</w:t>
                  </w:r>
                  <w:r>
                    <w:t>.</w:t>
                  </w:r>
                </w:p>
              </w:tc>
            </w:tr>
            <w:tr w:rsidR="00CA1C25" w14:paraId="1A4B996E" w14:textId="77777777" w:rsidTr="0009567D">
              <w:tc>
                <w:tcPr>
                  <w:tcW w:w="1666" w:type="pct"/>
                  <w:vAlign w:val="center"/>
                </w:tcPr>
                <w:p w14:paraId="61F053F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lang w:val="vi-VN"/>
                    </w:rPr>
                    <w:t>Ngoại lệ 2</w:t>
                  </w:r>
                </w:p>
              </w:tc>
              <w:tc>
                <w:tcPr>
                  <w:tcW w:w="1666" w:type="pct"/>
                  <w:vAlign w:val="center"/>
                </w:tcPr>
                <w:p w14:paraId="5BD25F15" w14:textId="77777777" w:rsidR="00CA1C25" w:rsidRPr="00BC650B" w:rsidRDefault="00CA1C25" w:rsidP="0009567D">
                  <w:pPr>
                    <w:pStyle w:val="NormalWeb"/>
                    <w:spacing w:before="40" w:beforeAutospacing="0" w:after="0" w:afterAutospacing="0" w:line="360" w:lineRule="auto"/>
                    <w:ind w:firstLine="0"/>
                  </w:pPr>
                  <w:r w:rsidRPr="003C25C4">
                    <w:rPr>
                      <w:lang w:val="vi-VN"/>
                    </w:rPr>
                    <w:t>Thông tin đăng ký không hợp lệ</w:t>
                  </w:r>
                  <w:r>
                    <w:t>.</w:t>
                  </w:r>
                </w:p>
              </w:tc>
              <w:tc>
                <w:tcPr>
                  <w:tcW w:w="1667" w:type="pct"/>
                  <w:vAlign w:val="center"/>
                </w:tcPr>
                <w:p w14:paraId="30968A7D" w14:textId="77777777" w:rsidR="00CA1C25" w:rsidRPr="00BC650B" w:rsidRDefault="00CA1C25" w:rsidP="0009567D">
                  <w:pPr>
                    <w:pStyle w:val="NormalWeb"/>
                    <w:spacing w:before="40" w:beforeAutospacing="0" w:after="0" w:afterAutospacing="0" w:line="360" w:lineRule="auto"/>
                    <w:ind w:firstLine="0"/>
                  </w:pPr>
                  <w:r w:rsidRPr="003C25C4">
                    <w:rPr>
                      <w:lang w:val="vi-VN"/>
                    </w:rPr>
                    <w:t>Hệ th</w:t>
                  </w:r>
                  <w:r>
                    <w:t>ố</w:t>
                  </w:r>
                  <w:r w:rsidRPr="003C25C4">
                    <w:rPr>
                      <w:lang w:val="vi-VN"/>
                    </w:rPr>
                    <w:t>ng thông báo thông tin không hợp lệ</w:t>
                  </w:r>
                  <w:r>
                    <w:t>.</w:t>
                  </w:r>
                </w:p>
              </w:tc>
            </w:tr>
          </w:tbl>
          <w:p w14:paraId="6149D764" w14:textId="77777777" w:rsidR="00CA1C25" w:rsidRPr="003C25C4" w:rsidRDefault="00CA1C25" w:rsidP="0009567D">
            <w:pPr>
              <w:pStyle w:val="NormalWeb"/>
              <w:keepNext/>
              <w:spacing w:before="40" w:beforeAutospacing="0" w:after="0" w:afterAutospacing="0" w:line="360" w:lineRule="auto"/>
              <w:ind w:firstLine="0"/>
              <w:jc w:val="center"/>
              <w:rPr>
                <w:sz w:val="26"/>
                <w:szCs w:val="26"/>
                <w:lang w:val="vi-VN"/>
              </w:rPr>
            </w:pPr>
          </w:p>
        </w:tc>
      </w:tr>
    </w:tbl>
    <w:p w14:paraId="69ED1F26" w14:textId="66EABCE7" w:rsidR="00CA1C25" w:rsidRPr="00381F58" w:rsidRDefault="00CA1C25" w:rsidP="00CA1C25">
      <w:pPr>
        <w:pStyle w:val="Caption"/>
      </w:pPr>
      <w:bookmarkStart w:id="86" w:name="_Toc165036375"/>
      <w:r>
        <w:t xml:space="preserve">Bảng </w:t>
      </w:r>
      <w:r>
        <w:fldChar w:fldCharType="begin"/>
      </w:r>
      <w:r>
        <w:instrText xml:space="preserve"> SEQ Bảng \* ARABIC </w:instrText>
      </w:r>
      <w:r>
        <w:fldChar w:fldCharType="separate"/>
      </w:r>
      <w:r w:rsidR="004E4285">
        <w:rPr>
          <w:noProof/>
        </w:rPr>
        <w:t>3</w:t>
      </w:r>
      <w:r>
        <w:fldChar w:fldCharType="end"/>
      </w:r>
      <w:r>
        <w:t>: Mô tả use case đăng kí</w:t>
      </w:r>
      <w:bookmarkEnd w:id="86"/>
    </w:p>
    <w:p w14:paraId="48D0D516" w14:textId="77777777" w:rsidR="00CA1C25" w:rsidRDefault="00CA1C25" w:rsidP="00CA1C25">
      <w:pPr>
        <w:pStyle w:val="Heading4"/>
        <w:rPr>
          <w:lang w:val="en-US"/>
        </w:rPr>
      </w:pPr>
      <w:r>
        <w:t>Đăng nhập</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D541E4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8B967F"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193006" w14:textId="77777777" w:rsidR="00CA1C25" w:rsidRPr="003C25C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Đăng nhập</w:t>
            </w:r>
          </w:p>
        </w:tc>
      </w:tr>
      <w:tr w:rsidR="00CA1C25" w:rsidRPr="002E70E4" w14:paraId="20CED3A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19C023"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CE9B6"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Đăng nhập vào hệ thống.</w:t>
            </w:r>
          </w:p>
        </w:tc>
      </w:tr>
      <w:tr w:rsidR="00CA1C25" w:rsidRPr="002E70E4" w14:paraId="5C72E42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9A235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4A24CE"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2B37727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A6920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3D717C" w14:textId="77777777" w:rsidR="00CA1C25" w:rsidRPr="00B8571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 xml:space="preserve">Người dùng nhấn vào nút </w:t>
            </w:r>
            <w:r>
              <w:rPr>
                <w:color w:val="000000"/>
                <w:sz w:val="26"/>
                <w:szCs w:val="26"/>
              </w:rPr>
              <w:t>“Đ</w:t>
            </w:r>
            <w:r w:rsidRPr="003C25C4">
              <w:rPr>
                <w:color w:val="000000"/>
                <w:sz w:val="26"/>
                <w:szCs w:val="26"/>
                <w:lang w:val="vi-VN"/>
              </w:rPr>
              <w:t>ăng nhập</w:t>
            </w:r>
            <w:r>
              <w:rPr>
                <w:color w:val="000000"/>
                <w:sz w:val="26"/>
                <w:szCs w:val="26"/>
              </w:rPr>
              <w:t>”.</w:t>
            </w:r>
          </w:p>
        </w:tc>
      </w:tr>
      <w:tr w:rsidR="00CA1C25" w:rsidRPr="002E70E4" w14:paraId="2795857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2E556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904AE1"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o website.</w:t>
            </w:r>
          </w:p>
        </w:tc>
      </w:tr>
      <w:tr w:rsidR="00CA1C25" w:rsidRPr="002E70E4" w14:paraId="259EFDF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2EC78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A96BF2"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đăng nhập thành công</w:t>
            </w:r>
            <w:r>
              <w:rPr>
                <w:color w:val="000000"/>
                <w:sz w:val="26"/>
                <w:szCs w:val="26"/>
              </w:rPr>
              <w:t>.</w:t>
            </w:r>
          </w:p>
        </w:tc>
      </w:tr>
      <w:tr w:rsidR="00CA1C25" w:rsidRPr="002E70E4" w14:paraId="7393A7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8147B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142"/>
              <w:gridCol w:w="3752"/>
            </w:tblGrid>
            <w:tr w:rsidR="00CA1C25" w:rsidRPr="002E70E4" w14:paraId="45BBDE2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A91BA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6F69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7FC52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169A1E9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47899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54701"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 nhấp vào nút “Đăng nhập” ở trang web</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1EE9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Hệ thống hiển thị các trường thông tin cần để đăng nhập</w:t>
                  </w:r>
                  <w:r>
                    <w:rPr>
                      <w:color w:val="000000"/>
                    </w:rPr>
                    <w:t>.</w:t>
                  </w:r>
                </w:p>
              </w:tc>
            </w:tr>
            <w:tr w:rsidR="00CA1C25" w:rsidRPr="002E70E4" w14:paraId="0A71FFDC"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9498F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BD2B95" w14:textId="77777777" w:rsidR="00CA1C25" w:rsidRPr="00806B65" w:rsidRDefault="00CA1C25" w:rsidP="0009567D">
                  <w:pPr>
                    <w:pStyle w:val="NormalWeb"/>
                    <w:spacing w:before="40" w:beforeAutospacing="0" w:after="0" w:afterAutospacing="0" w:line="360" w:lineRule="auto"/>
                    <w:ind w:firstLine="0"/>
                  </w:pPr>
                  <w:r>
                    <w:rPr>
                      <w:color w:val="000000"/>
                    </w:rPr>
                    <w:t>Nhập email</w:t>
                  </w:r>
                  <w:r w:rsidRPr="003C25C4">
                    <w:rPr>
                      <w:color w:val="000000"/>
                      <w:lang w:val="vi-VN"/>
                    </w:rPr>
                    <w:t xml:space="preserve"> và mật khẩu</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DB5BD" w14:textId="77777777" w:rsidR="00CA1C25" w:rsidRPr="003C25C4" w:rsidRDefault="00CA1C25" w:rsidP="0009567D">
                  <w:pPr>
                    <w:ind w:firstLine="0"/>
                    <w:rPr>
                      <w:rFonts w:cs="Times New Roman"/>
                      <w:sz w:val="24"/>
                      <w:szCs w:val="24"/>
                      <w:lang w:val="vi-VN"/>
                    </w:rPr>
                  </w:pPr>
                </w:p>
              </w:tc>
            </w:tr>
            <w:tr w:rsidR="00CA1C25" w:rsidRPr="002E70E4" w14:paraId="6A1CDC95"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71597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DD96"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hấn vào “Đăng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7BA0C6" w14:textId="77777777" w:rsidR="00CA1C25" w:rsidRPr="00806B65" w:rsidRDefault="00CA1C25" w:rsidP="0009567D">
                  <w:pPr>
                    <w:pStyle w:val="NormalWeb"/>
                    <w:spacing w:before="40" w:beforeAutospacing="0" w:after="0" w:afterAutospacing="0" w:line="360" w:lineRule="auto"/>
                    <w:ind w:firstLine="0"/>
                    <w:textAlignment w:val="baseline"/>
                    <w:rPr>
                      <w:color w:val="000000"/>
                    </w:rPr>
                  </w:pPr>
                  <w:r w:rsidRPr="003C25C4">
                    <w:rPr>
                      <w:color w:val="000000"/>
                      <w:lang w:val="vi-VN"/>
                    </w:rPr>
                    <w:t>Hệ thống kiểm tra tính hợp lệ và so sánh với CSDL</w:t>
                  </w:r>
                  <w:r>
                    <w:rPr>
                      <w:color w:val="000000"/>
                    </w:rPr>
                    <w:t>.</w:t>
                  </w:r>
                </w:p>
                <w:p w14:paraId="45D3D19A" w14:textId="77777777" w:rsidR="00CA1C25" w:rsidRPr="00806B65" w:rsidRDefault="00CA1C25" w:rsidP="0009567D">
                  <w:pPr>
                    <w:pStyle w:val="NormalWeb"/>
                    <w:spacing w:before="40" w:beforeAutospacing="0" w:after="0" w:afterAutospacing="0" w:line="360" w:lineRule="auto"/>
                    <w:ind w:firstLine="0"/>
                    <w:textAlignment w:val="baseline"/>
                    <w:rPr>
                      <w:color w:val="000000"/>
                    </w:rPr>
                  </w:pPr>
                  <w:r w:rsidRPr="003C25C4">
                    <w:rPr>
                      <w:color w:val="000000"/>
                      <w:lang w:val="vi-VN"/>
                    </w:rPr>
                    <w:t>Hiện thông báo đăng nhập thành công và chuyển đến về trang đã truy cập trước khi nhấn vào “Đăng nhập”</w:t>
                  </w:r>
                  <w:r>
                    <w:rPr>
                      <w:color w:val="000000"/>
                    </w:rPr>
                    <w:t>.</w:t>
                  </w:r>
                </w:p>
              </w:tc>
            </w:tr>
          </w:tbl>
          <w:p w14:paraId="70471F96" w14:textId="77777777" w:rsidR="00CA1C25" w:rsidRPr="003C25C4" w:rsidRDefault="00CA1C25" w:rsidP="0009567D">
            <w:pPr>
              <w:ind w:firstLine="0"/>
              <w:jc w:val="center"/>
              <w:rPr>
                <w:rFonts w:cs="Times New Roman"/>
                <w:szCs w:val="26"/>
                <w:lang w:val="vi-VN"/>
              </w:rPr>
            </w:pPr>
          </w:p>
        </w:tc>
      </w:tr>
      <w:tr w:rsidR="00CA1C25" w:rsidRPr="002E70E4" w14:paraId="71D07B3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7D0E7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34"/>
              <w:gridCol w:w="2597"/>
              <w:gridCol w:w="2687"/>
            </w:tblGrid>
            <w:tr w:rsidR="00CA1C25" w:rsidRPr="002E70E4" w14:paraId="2229FCEB"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0DC9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Ngoại lệ 1</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3BAC9B" w14:textId="77777777" w:rsidR="00CA1C25" w:rsidRPr="00C63F60" w:rsidRDefault="00CA1C25" w:rsidP="0009567D">
                  <w:pPr>
                    <w:pStyle w:val="NormalWeb"/>
                    <w:spacing w:before="40" w:beforeAutospacing="0" w:after="0" w:afterAutospacing="0" w:line="360" w:lineRule="auto"/>
                    <w:ind w:firstLine="0"/>
                  </w:pPr>
                  <w:r>
                    <w:t>Người dung nhập sai 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598AAD" w14:textId="77777777" w:rsidR="00CA1C25" w:rsidRPr="00653ACF" w:rsidRDefault="00CA1C25" w:rsidP="0009567D">
                  <w:pPr>
                    <w:pStyle w:val="NormalWeb"/>
                    <w:spacing w:before="40" w:beforeAutospacing="0" w:after="0" w:afterAutospacing="0" w:line="360" w:lineRule="auto"/>
                    <w:ind w:firstLine="0"/>
                  </w:pPr>
                  <w:r w:rsidRPr="003C25C4">
                    <w:rPr>
                      <w:color w:val="000000"/>
                      <w:lang w:val="vi-VN"/>
                    </w:rPr>
                    <w:t xml:space="preserve">Hệ thống thông báo </w:t>
                  </w:r>
                  <w:r>
                    <w:rPr>
                      <w:color w:val="000000"/>
                    </w:rPr>
                    <w:t>số email không tồn tại.</w:t>
                  </w:r>
                </w:p>
              </w:tc>
            </w:tr>
            <w:tr w:rsidR="00CA1C25" w:rsidRPr="002E70E4" w14:paraId="4CCD3C2A"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D896B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Ngoại lệ 2</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9DD8A" w14:textId="77777777" w:rsidR="00CA1C25" w:rsidRPr="003C25C4" w:rsidRDefault="00CA1C25" w:rsidP="0009567D">
                  <w:pPr>
                    <w:pStyle w:val="NormalWeb"/>
                    <w:spacing w:before="40" w:beforeAutospacing="0" w:after="0" w:afterAutospacing="0" w:line="360" w:lineRule="auto"/>
                    <w:ind w:firstLine="0"/>
                    <w:rPr>
                      <w:lang w:val="vi-VN"/>
                    </w:rPr>
                  </w:pPr>
                  <w:r>
                    <w:rPr>
                      <w:color w:val="000000"/>
                    </w:rPr>
                    <w:t>Người dùng nhập sai mật khẩ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54DDC9" w14:textId="77777777" w:rsidR="00CA1C25" w:rsidRPr="003C25C4" w:rsidRDefault="00CA1C25" w:rsidP="0009567D">
                  <w:pPr>
                    <w:pStyle w:val="NormalWeb"/>
                    <w:spacing w:before="40" w:beforeAutospacing="0" w:after="0" w:afterAutospacing="0" w:line="360" w:lineRule="auto"/>
                    <w:ind w:firstLine="0"/>
                    <w:rPr>
                      <w:lang w:val="vi-VN"/>
                    </w:rPr>
                  </w:pPr>
                  <w:r>
                    <w:rPr>
                      <w:color w:val="000000"/>
                    </w:rPr>
                    <w:t>Hệ thống hiển thị thông báo mật khẩu không chính xác.</w:t>
                  </w:r>
                </w:p>
              </w:tc>
            </w:tr>
            <w:tr w:rsidR="00CA1C25" w:rsidRPr="002E70E4" w14:paraId="3B298723"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89F06B" w14:textId="77777777" w:rsidR="00CA1C25" w:rsidRPr="004438EF" w:rsidRDefault="00CA1C25" w:rsidP="0009567D">
                  <w:pPr>
                    <w:pStyle w:val="NormalWeb"/>
                    <w:spacing w:before="40" w:beforeAutospacing="0" w:after="0" w:afterAutospacing="0" w:line="360" w:lineRule="auto"/>
                    <w:ind w:firstLine="0"/>
                    <w:jc w:val="center"/>
                    <w:rPr>
                      <w:color w:val="000000"/>
                    </w:rPr>
                  </w:pPr>
                  <w:r>
                    <w:rPr>
                      <w:color w:val="000000"/>
                    </w:rPr>
                    <w:t>Ngoại lệ 3</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D93EEB" w14:textId="77777777" w:rsidR="00CA1C25" w:rsidRPr="00806B65" w:rsidRDefault="00CA1C25" w:rsidP="0009567D">
                  <w:pPr>
                    <w:pStyle w:val="NormalWeb"/>
                    <w:spacing w:before="40" w:beforeAutospacing="0" w:after="0" w:afterAutospacing="0" w:line="360" w:lineRule="auto"/>
                    <w:ind w:firstLine="0"/>
                    <w:rPr>
                      <w:color w:val="000000"/>
                    </w:rPr>
                  </w:pPr>
                  <w:r w:rsidRPr="003C25C4">
                    <w:rPr>
                      <w:color w:val="000000"/>
                      <w:lang w:val="vi-VN"/>
                    </w:rPr>
                    <w:t>Người dùng bỏ trống trường bắt buộc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4F9590" w14:textId="77777777" w:rsidR="00CA1C25" w:rsidRPr="00683E38" w:rsidRDefault="00CA1C25" w:rsidP="0009567D">
                  <w:pPr>
                    <w:pStyle w:val="NormalWeb"/>
                    <w:spacing w:before="40" w:beforeAutospacing="0" w:after="0" w:afterAutospacing="0" w:line="360" w:lineRule="auto"/>
                    <w:ind w:firstLine="0"/>
                    <w:rPr>
                      <w:color w:val="000000"/>
                    </w:rPr>
                  </w:pPr>
                  <w:r w:rsidRPr="003C25C4">
                    <w:rPr>
                      <w:color w:val="000000"/>
                      <w:lang w:val="vi-VN"/>
                    </w:rPr>
                    <w:t xml:space="preserve">Hệ thống thông báo thông tin </w:t>
                  </w:r>
                  <w:r>
                    <w:rPr>
                      <w:color w:val="000000"/>
                    </w:rPr>
                    <w:t>chưa được nhập đầy đủ.</w:t>
                  </w:r>
                </w:p>
              </w:tc>
            </w:tr>
          </w:tbl>
          <w:p w14:paraId="43320AAE" w14:textId="77777777" w:rsidR="00CA1C25" w:rsidRPr="003C25C4" w:rsidRDefault="00CA1C25" w:rsidP="0009567D">
            <w:pPr>
              <w:keepNext/>
              <w:ind w:firstLine="0"/>
              <w:jc w:val="center"/>
              <w:rPr>
                <w:rFonts w:cs="Times New Roman"/>
                <w:szCs w:val="26"/>
                <w:lang w:val="vi-VN"/>
              </w:rPr>
            </w:pPr>
          </w:p>
        </w:tc>
      </w:tr>
    </w:tbl>
    <w:p w14:paraId="6612F9AA" w14:textId="0293D6E0" w:rsidR="00CA1C25" w:rsidRPr="00C63F60" w:rsidRDefault="00CA1C25" w:rsidP="00CA1C25">
      <w:pPr>
        <w:pStyle w:val="Caption"/>
      </w:pPr>
      <w:bookmarkStart w:id="87" w:name="_Toc165036376"/>
      <w:r>
        <w:t xml:space="preserve">Bảng </w:t>
      </w:r>
      <w:r>
        <w:fldChar w:fldCharType="begin"/>
      </w:r>
      <w:r>
        <w:instrText xml:space="preserve"> SEQ Bảng \* ARABIC </w:instrText>
      </w:r>
      <w:r>
        <w:fldChar w:fldCharType="separate"/>
      </w:r>
      <w:r w:rsidR="004E4285">
        <w:rPr>
          <w:noProof/>
        </w:rPr>
        <w:t>4</w:t>
      </w:r>
      <w:r>
        <w:fldChar w:fldCharType="end"/>
      </w:r>
      <w:r>
        <w:t>: Mô tả use case đăng nhập</w:t>
      </w:r>
      <w:bookmarkEnd w:id="87"/>
    </w:p>
    <w:p w14:paraId="0100DA22" w14:textId="77777777" w:rsidR="00CA1C25" w:rsidRDefault="00CA1C25" w:rsidP="00CA1C25">
      <w:pPr>
        <w:pStyle w:val="Heading4"/>
        <w:rPr>
          <w:lang w:val="en-US"/>
        </w:rPr>
      </w:pPr>
      <w:r>
        <w:t>Đăng xuất</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7DC5098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08FF"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0ECC6C"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Đăng </w:t>
            </w:r>
            <w:r>
              <w:rPr>
                <w:color w:val="000000"/>
                <w:sz w:val="26"/>
                <w:szCs w:val="26"/>
              </w:rPr>
              <w:t>xuất</w:t>
            </w:r>
          </w:p>
        </w:tc>
      </w:tr>
      <w:tr w:rsidR="00CA1C25" w:rsidRPr="002E70E4" w14:paraId="469DFA4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BBB1B"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15AD16"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Đăng xuất khỏi hệ thống.</w:t>
            </w:r>
          </w:p>
        </w:tc>
      </w:tr>
      <w:tr w:rsidR="00CA1C25" w:rsidRPr="002E70E4" w14:paraId="62B9816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6AAF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8A7C7"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2B4B9B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A5BC2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03AC6" w14:textId="77777777" w:rsidR="00CA1C25" w:rsidRPr="00B8571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 xml:space="preserve">Người dùng nhấn vào nút </w:t>
            </w:r>
            <w:r>
              <w:rPr>
                <w:color w:val="000000"/>
                <w:sz w:val="26"/>
                <w:szCs w:val="26"/>
              </w:rPr>
              <w:t>“Đ</w:t>
            </w:r>
            <w:r w:rsidRPr="003C25C4">
              <w:rPr>
                <w:color w:val="000000"/>
                <w:sz w:val="26"/>
                <w:szCs w:val="26"/>
                <w:lang w:val="vi-VN"/>
              </w:rPr>
              <w:t xml:space="preserve">ăng </w:t>
            </w:r>
            <w:r>
              <w:rPr>
                <w:color w:val="000000"/>
                <w:sz w:val="26"/>
                <w:szCs w:val="26"/>
              </w:rPr>
              <w:t>xuất” hay tùy chọn đăng xuất trong “profile”</w:t>
            </w:r>
          </w:p>
        </w:tc>
      </w:tr>
      <w:tr w:rsidR="00CA1C25" w:rsidRPr="002E70E4" w14:paraId="1D950DD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99F73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AEA24C"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đăng nhập vào website.</w:t>
            </w:r>
          </w:p>
        </w:tc>
      </w:tr>
      <w:tr w:rsidR="00CA1C25" w:rsidRPr="002E70E4" w14:paraId="76096EF7"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41790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BEB2A"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ăng xuất khỏi website.</w:t>
            </w:r>
          </w:p>
        </w:tc>
      </w:tr>
      <w:tr w:rsidR="00CA1C25" w:rsidRPr="002E70E4" w14:paraId="66B653C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2E93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606"/>
              <w:gridCol w:w="2288"/>
            </w:tblGrid>
            <w:tr w:rsidR="00CA1C25" w:rsidRPr="002E70E4" w14:paraId="0285E89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EA145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1AFEE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B1F80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55460EA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39731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lastRenderedPageBreak/>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0087E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nhấp vào nút “Đăng nhập” </w:t>
                  </w:r>
                  <w:r>
                    <w:rPr>
                      <w:color w:val="000000"/>
                      <w:sz w:val="26"/>
                      <w:szCs w:val="26"/>
                    </w:rPr>
                    <w:t>hay tùy chọn đăng xuất trong “profi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A9E42" w14:textId="77777777" w:rsidR="00CA1C25" w:rsidRPr="00381F58" w:rsidRDefault="00CA1C25" w:rsidP="0009567D">
                  <w:pPr>
                    <w:pStyle w:val="NormalWeb"/>
                    <w:spacing w:before="40" w:beforeAutospacing="0" w:after="0" w:afterAutospacing="0" w:line="360" w:lineRule="auto"/>
                    <w:ind w:firstLine="0"/>
                  </w:pPr>
                  <w:r>
                    <w:rPr>
                      <w:color w:val="000000"/>
                    </w:rPr>
                    <w:t>Hệ thống sẽ đăng xuất người dung khỏi hệ thống.</w:t>
                  </w:r>
                </w:p>
              </w:tc>
            </w:tr>
          </w:tbl>
          <w:p w14:paraId="7BAE3F10" w14:textId="77777777" w:rsidR="00CA1C25" w:rsidRPr="00381F58" w:rsidRDefault="00CA1C25" w:rsidP="0009567D">
            <w:pPr>
              <w:keepNext/>
              <w:ind w:firstLine="0"/>
              <w:jc w:val="center"/>
              <w:rPr>
                <w:rFonts w:cs="Times New Roman"/>
                <w:szCs w:val="26"/>
              </w:rPr>
            </w:pPr>
          </w:p>
        </w:tc>
      </w:tr>
    </w:tbl>
    <w:p w14:paraId="7BB9DD93" w14:textId="53AB8CD4" w:rsidR="00CA1C25" w:rsidRDefault="00CA1C25" w:rsidP="00CA1C25">
      <w:pPr>
        <w:pStyle w:val="Caption"/>
      </w:pPr>
      <w:bookmarkStart w:id="88" w:name="_Toc165036377"/>
      <w:r>
        <w:lastRenderedPageBreak/>
        <w:t xml:space="preserve">Bảng </w:t>
      </w:r>
      <w:r>
        <w:fldChar w:fldCharType="begin"/>
      </w:r>
      <w:r>
        <w:instrText xml:space="preserve"> SEQ Bảng \* ARABIC </w:instrText>
      </w:r>
      <w:r>
        <w:fldChar w:fldCharType="separate"/>
      </w:r>
      <w:r w:rsidR="004E4285">
        <w:rPr>
          <w:noProof/>
        </w:rPr>
        <w:t>5</w:t>
      </w:r>
      <w:r>
        <w:fldChar w:fldCharType="end"/>
      </w:r>
      <w:r>
        <w:t>: Mô tả use case đăng xuất</w:t>
      </w:r>
      <w:bookmarkEnd w:id="88"/>
    </w:p>
    <w:p w14:paraId="24764525" w14:textId="77777777" w:rsidR="00CA1C25" w:rsidRDefault="00CA1C25" w:rsidP="00CA1C25">
      <w:pPr>
        <w:pStyle w:val="Heading4"/>
        <w:rPr>
          <w:lang w:val="en-US"/>
        </w:rPr>
      </w:pPr>
      <w:r>
        <w:rPr>
          <w:lang w:val="en-US"/>
        </w:rPr>
        <w:t>Cập nhật tài khoản</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327CB6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474FEA"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1BC0C"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Cập nhật tài khoản</w:t>
            </w:r>
          </w:p>
        </w:tc>
      </w:tr>
      <w:tr w:rsidR="00CA1C25" w:rsidRPr="002E70E4" w14:paraId="42CB85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26330"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941A8D"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muốn cập nhật tài khoản.</w:t>
            </w:r>
          </w:p>
        </w:tc>
      </w:tr>
      <w:tr w:rsidR="00CA1C25" w:rsidRPr="002E70E4" w14:paraId="5D98094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2A625"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C8A71"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4CE08E4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AA0A1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511D5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peronnal”.</w:t>
            </w:r>
          </w:p>
        </w:tc>
      </w:tr>
      <w:tr w:rsidR="00CA1C25" w:rsidRPr="002E70E4" w14:paraId="72453A2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EAED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46CD77"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đăng nhập vào website.</w:t>
            </w:r>
          </w:p>
        </w:tc>
      </w:tr>
      <w:tr w:rsidR="00CA1C25" w:rsidRPr="002E70E4" w14:paraId="128574B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D3CD0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6DFCBC"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cập nhật thông tin user.</w:t>
            </w:r>
          </w:p>
        </w:tc>
      </w:tr>
      <w:tr w:rsidR="00CA1C25" w:rsidRPr="002E70E4" w14:paraId="64BF902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DA6D3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664"/>
              <w:gridCol w:w="2230"/>
            </w:tblGrid>
            <w:tr w:rsidR="00CA1C25" w:rsidRPr="002E70E4" w14:paraId="2C233D2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C925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A64E9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22124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2BBBE12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EEC109"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70605F"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profile” &gt; “pers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2DD7C7" w14:textId="77777777" w:rsidR="00CA1C25" w:rsidRPr="00F9748C" w:rsidRDefault="00CA1C25" w:rsidP="0009567D">
                  <w:pPr>
                    <w:pStyle w:val="NormalWeb"/>
                    <w:spacing w:before="40" w:beforeAutospacing="0" w:after="0" w:afterAutospacing="0" w:line="360" w:lineRule="auto"/>
                    <w:ind w:firstLine="0"/>
                  </w:pPr>
                  <w:r>
                    <w:rPr>
                      <w:color w:val="000000"/>
                    </w:rPr>
                    <w:t>Hệ thống sẽ hiển thị trang thông tin user.</w:t>
                  </w:r>
                </w:p>
              </w:tc>
            </w:tr>
            <w:tr w:rsidR="00CA1C25" w:rsidRPr="002E70E4" w14:paraId="03047C8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B8A825" w14:textId="77777777" w:rsidR="00CA1C25" w:rsidRPr="00ED5CE8" w:rsidRDefault="00CA1C25" w:rsidP="0009567D">
                  <w:pPr>
                    <w:pStyle w:val="NormalWeb"/>
                    <w:spacing w:before="40" w:beforeAutospacing="0" w:after="0" w:afterAutospacing="0" w:line="360" w:lineRule="auto"/>
                    <w:ind w:firstLine="0"/>
                    <w:jc w:val="center"/>
                    <w:rPr>
                      <w:color w:val="000000"/>
                      <w:lang w:val="vi-VN"/>
                    </w:rPr>
                  </w:pPr>
                  <w:r>
                    <w:rPr>
                      <w:color w:val="000000"/>
                    </w:rPr>
                    <w:t>2</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1788A2" w14:textId="77777777" w:rsidR="00CA1C25" w:rsidRPr="003C25C4" w:rsidRDefault="00CA1C25" w:rsidP="0009567D">
                  <w:pPr>
                    <w:pStyle w:val="NormalWeb"/>
                    <w:spacing w:before="40" w:beforeAutospacing="0" w:after="0" w:afterAutospacing="0" w:line="360" w:lineRule="auto"/>
                    <w:ind w:firstLine="0"/>
                    <w:rPr>
                      <w:color w:val="000000"/>
                      <w:lang w:val="vi-VN"/>
                    </w:rPr>
                  </w:pPr>
                  <w:r w:rsidRPr="003C25C4">
                    <w:rPr>
                      <w:color w:val="000000"/>
                      <w:lang w:val="vi-VN"/>
                    </w:rPr>
                    <w:t>Người dùng</w:t>
                  </w:r>
                  <w:r>
                    <w:rPr>
                      <w:color w:val="000000"/>
                    </w:rPr>
                    <w:t xml:space="preserve"> nhấp vào các ô muốn sửa đổi sau đó bấm nút “up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E165A1"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sẽ cập nhật thông tin user.</w:t>
                  </w:r>
                </w:p>
              </w:tc>
            </w:tr>
          </w:tbl>
          <w:p w14:paraId="5E28F804" w14:textId="77777777" w:rsidR="00CA1C25" w:rsidRPr="00381F58" w:rsidRDefault="00CA1C25" w:rsidP="0009567D">
            <w:pPr>
              <w:keepNext/>
              <w:ind w:firstLine="0"/>
              <w:jc w:val="center"/>
              <w:rPr>
                <w:rFonts w:cs="Times New Roman"/>
                <w:szCs w:val="26"/>
              </w:rPr>
            </w:pPr>
          </w:p>
        </w:tc>
      </w:tr>
    </w:tbl>
    <w:p w14:paraId="240A7C84" w14:textId="77777777" w:rsidR="00CA1C25" w:rsidRPr="00B03967" w:rsidRDefault="00CA1C25" w:rsidP="00CA1C25"/>
    <w:p w14:paraId="4157A4F3" w14:textId="77777777" w:rsidR="00CA1C25" w:rsidRPr="00B03967" w:rsidRDefault="00CA1C25" w:rsidP="00CA1C25"/>
    <w:p w14:paraId="5A5FE5AD" w14:textId="77777777" w:rsidR="00CA1C25" w:rsidRDefault="00CA1C25" w:rsidP="00CA1C25">
      <w:pPr>
        <w:pStyle w:val="Heading4"/>
        <w:rPr>
          <w:lang w:val="en-US"/>
        </w:rPr>
      </w:pPr>
      <w:r>
        <w:rPr>
          <w:lang w:val="en-US"/>
        </w:rPr>
        <w:t>Quên mật khẩu</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89298E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B112A"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40A3"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Quên mật khẩu</w:t>
            </w:r>
          </w:p>
        </w:tc>
      </w:tr>
      <w:tr w:rsidR="00CA1C25" w:rsidRPr="002E70E4" w14:paraId="14095F2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016FB"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7E5ED9"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Quên mật khẩu.</w:t>
            </w:r>
          </w:p>
        </w:tc>
      </w:tr>
      <w:tr w:rsidR="00CA1C25" w:rsidRPr="002E70E4" w14:paraId="1F6E3D6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36C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778B3"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7A4CAFA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5574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281E" w14:textId="77777777" w:rsidR="00CA1C25" w:rsidRPr="00381F58"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Người dùng nhấn vào </w:t>
            </w:r>
            <w:r>
              <w:rPr>
                <w:color w:val="000000"/>
                <w:sz w:val="26"/>
                <w:szCs w:val="26"/>
              </w:rPr>
              <w:t>“Quên mật khẩu”</w:t>
            </w:r>
          </w:p>
        </w:tc>
      </w:tr>
      <w:tr w:rsidR="00CA1C25" w:rsidRPr="002E70E4" w14:paraId="70C9F26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FBB90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lastRenderedPageBreak/>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F69BF5"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 từng đăng nhập thành công vào website.</w:t>
            </w:r>
          </w:p>
        </w:tc>
      </w:tr>
      <w:tr w:rsidR="00CA1C25" w:rsidRPr="002E70E4" w14:paraId="11FACCD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6131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65A80"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Thông tin đăng nhập của người đùng được thay đổi, hệ thống thông báo đổi mật khẩu thành công.</w:t>
            </w:r>
          </w:p>
        </w:tc>
      </w:tr>
      <w:tr w:rsidR="00CA1C25" w:rsidRPr="002E70E4" w14:paraId="19DA6AE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916D7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935"/>
              <w:gridCol w:w="2959"/>
            </w:tblGrid>
            <w:tr w:rsidR="00CA1C25" w:rsidRPr="002E70E4" w14:paraId="4960982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2200E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8A0D2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27DD4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FF80E2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AD6B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BA7DC"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 nhấp vào “Quên mật khẩu” ở trang đăng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36F0D" w14:textId="77777777" w:rsidR="00CA1C25" w:rsidRPr="00F9748C" w:rsidRDefault="00CA1C25" w:rsidP="0009567D">
                  <w:pPr>
                    <w:pStyle w:val="NormalWeb"/>
                    <w:spacing w:before="40" w:beforeAutospacing="0" w:after="0" w:afterAutospacing="0" w:line="360" w:lineRule="auto"/>
                    <w:ind w:firstLine="0"/>
                  </w:pPr>
                  <w:r w:rsidRPr="003C25C4">
                    <w:rPr>
                      <w:color w:val="000000"/>
                      <w:lang w:val="vi-VN"/>
                    </w:rPr>
                    <w:t xml:space="preserve">Hiện </w:t>
                  </w:r>
                  <w:r>
                    <w:rPr>
                      <w:color w:val="000000"/>
                      <w:lang w:val="vi-VN"/>
                    </w:rPr>
                    <w:t>trang</w:t>
                  </w:r>
                  <w:r>
                    <w:rPr>
                      <w:color w:val="000000"/>
                    </w:rPr>
                    <w:t xml:space="preserve"> quên mật khẩu.</w:t>
                  </w:r>
                </w:p>
              </w:tc>
            </w:tr>
            <w:tr w:rsidR="00CA1C25" w:rsidRPr="002E70E4" w14:paraId="66D5D5A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4C6F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AE4E" w14:textId="77777777" w:rsidR="00CA1C25" w:rsidRPr="009B2257" w:rsidRDefault="00CA1C25" w:rsidP="0009567D">
                  <w:pPr>
                    <w:pStyle w:val="NormalWeb"/>
                    <w:spacing w:before="40" w:beforeAutospacing="0" w:after="0" w:afterAutospacing="0" w:line="360" w:lineRule="auto"/>
                    <w:ind w:firstLine="0"/>
                  </w:pPr>
                  <w:r w:rsidRPr="003C25C4">
                    <w:rPr>
                      <w:color w:val="000000"/>
                      <w:lang w:val="vi-VN"/>
                    </w:rPr>
                    <w:t xml:space="preserve">Điền vào </w:t>
                  </w:r>
                  <w:r>
                    <w:rPr>
                      <w:color w:val="000000"/>
                    </w:rPr>
                    <w:t>email</w:t>
                  </w:r>
                  <w:r w:rsidRPr="003C25C4">
                    <w:rPr>
                      <w:color w:val="000000"/>
                      <w:lang w:val="vi-VN"/>
                    </w:rPr>
                    <w:t xml:space="preserve"> </w:t>
                  </w:r>
                  <w:r>
                    <w:rPr>
                      <w:color w:val="000000"/>
                    </w:rPr>
                    <w:t>vào trường tương ứ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35AA5F" w14:textId="77777777" w:rsidR="00CA1C25" w:rsidRPr="003C25C4" w:rsidRDefault="00CA1C25" w:rsidP="0009567D">
                  <w:pPr>
                    <w:ind w:firstLine="0"/>
                    <w:rPr>
                      <w:rFonts w:cs="Times New Roman"/>
                      <w:sz w:val="24"/>
                      <w:szCs w:val="24"/>
                      <w:lang w:val="vi-VN"/>
                    </w:rPr>
                  </w:pPr>
                </w:p>
              </w:tc>
            </w:tr>
            <w:tr w:rsidR="00CA1C25" w:rsidRPr="002E70E4" w14:paraId="5897DCE4"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24B0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4F97A"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ấp vào </w:t>
                  </w:r>
                  <w:r>
                    <w:rPr>
                      <w:color w:val="000000"/>
                    </w:rPr>
                    <w:t>“Subm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37E0E"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Hệ thống gửi</w:t>
                  </w:r>
                  <w:r>
                    <w:rPr>
                      <w:color w:val="000000"/>
                    </w:rPr>
                    <w:t xml:space="preserve"> link qua email để người dùng nhập lại mật khẩu mới.</w:t>
                  </w:r>
                </w:p>
              </w:tc>
            </w:tr>
            <w:tr w:rsidR="00CA1C25" w:rsidRPr="002E70E4" w14:paraId="3C99C48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01EFC4" w14:textId="77777777" w:rsidR="00CA1C25" w:rsidRPr="00A53836" w:rsidRDefault="00CA1C25" w:rsidP="0009567D">
                  <w:pPr>
                    <w:pStyle w:val="NormalWeb"/>
                    <w:spacing w:before="40" w:beforeAutospacing="0" w:after="0" w:afterAutospacing="0" w:line="360" w:lineRule="auto"/>
                    <w:ind w:firstLine="0"/>
                    <w:jc w:val="center"/>
                  </w:pPr>
                  <w: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58235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ập </w:t>
                  </w:r>
                  <w:r>
                    <w:rPr>
                      <w:color w:val="000000"/>
                    </w:rPr>
                    <w:t>lại mật khẩu mớ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50CB73" w14:textId="77777777" w:rsidR="00CA1C25" w:rsidRPr="003C25C4" w:rsidRDefault="00CA1C25" w:rsidP="0009567D">
                  <w:pPr>
                    <w:ind w:firstLine="0"/>
                    <w:rPr>
                      <w:rFonts w:cs="Times New Roman"/>
                      <w:sz w:val="24"/>
                      <w:szCs w:val="24"/>
                      <w:lang w:val="vi-VN"/>
                    </w:rPr>
                  </w:pPr>
                </w:p>
              </w:tc>
            </w:tr>
            <w:tr w:rsidR="00CA1C25" w:rsidRPr="002E70E4" w14:paraId="2027551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47EDF" w14:textId="77777777" w:rsidR="00CA1C25" w:rsidRPr="00A53836" w:rsidRDefault="00CA1C25" w:rsidP="0009567D">
                  <w:pPr>
                    <w:pStyle w:val="NormalWeb"/>
                    <w:spacing w:before="40" w:beforeAutospacing="0" w:after="0" w:afterAutospacing="0" w:line="360" w:lineRule="auto"/>
                    <w:ind w:firstLine="0"/>
                    <w:jc w:val="center"/>
                  </w:pPr>
                  <w: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43470"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ấp </w:t>
                  </w:r>
                  <w:r>
                    <w:rPr>
                      <w:color w:val="000000"/>
                    </w:rPr>
                    <w:t>“Subm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6C773E" w14:textId="77777777" w:rsidR="00CA1C25" w:rsidRPr="007A2CB3" w:rsidRDefault="00CA1C25" w:rsidP="0009567D">
                  <w:pPr>
                    <w:pStyle w:val="NormalWeb"/>
                    <w:spacing w:before="40" w:beforeAutospacing="0" w:after="0" w:afterAutospacing="0" w:line="360" w:lineRule="auto"/>
                    <w:ind w:firstLine="0"/>
                  </w:pPr>
                  <w:r>
                    <w:t>Hệ thống sẽ đặt lại mật khẩu mới vừa nhập vào cho người dùng.</w:t>
                  </w:r>
                </w:p>
              </w:tc>
            </w:tr>
          </w:tbl>
          <w:p w14:paraId="1FF8762D" w14:textId="77777777" w:rsidR="00CA1C25" w:rsidRPr="00381F58" w:rsidRDefault="00CA1C25" w:rsidP="0009567D">
            <w:pPr>
              <w:keepNext/>
              <w:ind w:firstLine="0"/>
              <w:jc w:val="center"/>
              <w:rPr>
                <w:rFonts w:cs="Times New Roman"/>
                <w:szCs w:val="26"/>
              </w:rPr>
            </w:pPr>
          </w:p>
        </w:tc>
      </w:tr>
    </w:tbl>
    <w:p w14:paraId="6B42D4A3" w14:textId="3F01BCE0" w:rsidR="00CA1C25" w:rsidRPr="00381F58" w:rsidRDefault="00CA1C25" w:rsidP="00CA1C25">
      <w:pPr>
        <w:pStyle w:val="Caption"/>
      </w:pPr>
      <w:bookmarkStart w:id="89" w:name="_Toc165036378"/>
      <w:r>
        <w:t xml:space="preserve">Bảng </w:t>
      </w:r>
      <w:r>
        <w:fldChar w:fldCharType="begin"/>
      </w:r>
      <w:r>
        <w:instrText xml:space="preserve"> SEQ Bảng \* ARABIC </w:instrText>
      </w:r>
      <w:r>
        <w:fldChar w:fldCharType="separate"/>
      </w:r>
      <w:r w:rsidR="004E4285">
        <w:rPr>
          <w:noProof/>
        </w:rPr>
        <w:t>6</w:t>
      </w:r>
      <w:r>
        <w:fldChar w:fldCharType="end"/>
      </w:r>
      <w:r>
        <w:t>: Mô tả use case quên mật khẩu</w:t>
      </w:r>
      <w:bookmarkEnd w:id="89"/>
    </w:p>
    <w:p w14:paraId="7DE45311" w14:textId="77777777" w:rsidR="00CA1C25" w:rsidRDefault="00CA1C25" w:rsidP="00CA1C25">
      <w:pPr>
        <w:pStyle w:val="Heading4"/>
        <w:rPr>
          <w:lang w:val="en-US"/>
        </w:rPr>
      </w:pPr>
      <w:r>
        <w:rPr>
          <w:lang w:val="en-US"/>
        </w:rPr>
        <w:t>Xem sản phẩm</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6844DC3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53BC12"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2D2FC"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Xem sản phẩm </w:t>
            </w:r>
          </w:p>
        </w:tc>
      </w:tr>
      <w:tr w:rsidR="00CA1C25" w:rsidRPr="002E70E4" w14:paraId="23796A5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145E8"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3AEE4"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xem danh sách sản phẩm.</w:t>
            </w:r>
          </w:p>
        </w:tc>
      </w:tr>
      <w:tr w:rsidR="00CA1C25" w:rsidRPr="002E70E4" w14:paraId="3C2FA3C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0B19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DACE78"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711F581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AB603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95E92D"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Người dùng nhấn vào </w:t>
            </w:r>
            <w:r>
              <w:rPr>
                <w:color w:val="000000"/>
                <w:sz w:val="26"/>
                <w:szCs w:val="26"/>
                <w:lang w:val="vi-VN"/>
              </w:rPr>
              <w:t>s</w:t>
            </w:r>
            <w:r>
              <w:rPr>
                <w:color w:val="000000"/>
                <w:sz w:val="26"/>
                <w:szCs w:val="26"/>
              </w:rPr>
              <w:t>ản phẩm.</w:t>
            </w:r>
          </w:p>
        </w:tc>
      </w:tr>
      <w:tr w:rsidR="00CA1C25" w:rsidRPr="002E70E4" w14:paraId="1EBB19F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831DD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C461F"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o website.</w:t>
            </w:r>
          </w:p>
        </w:tc>
      </w:tr>
      <w:tr w:rsidR="00CA1C25" w:rsidRPr="002E70E4" w14:paraId="319AAA5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E0A2C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lastRenderedPageBreak/>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D26C89"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hiển thị thông tin chi tiết sản phẩm.</w:t>
            </w:r>
          </w:p>
        </w:tc>
      </w:tr>
      <w:tr w:rsidR="00CA1C25" w:rsidRPr="002E70E4" w14:paraId="2964EB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85E55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289"/>
              <w:gridCol w:w="3605"/>
            </w:tblGrid>
            <w:tr w:rsidR="00CA1C25" w:rsidRPr="002E70E4" w14:paraId="252EDC86"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BCC9C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5721F"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47C3C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377A1B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CED234"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2E05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 nhấp</w:t>
                  </w:r>
                  <w:r>
                    <w:rPr>
                      <w:color w:val="000000"/>
                    </w:rPr>
                    <w:t xml:space="preserve"> sản phẩ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45666F" w14:textId="77777777" w:rsidR="00CA1C25" w:rsidRPr="00F9748C" w:rsidRDefault="00CA1C25" w:rsidP="0009567D">
                  <w:pPr>
                    <w:pStyle w:val="NormalWeb"/>
                    <w:spacing w:before="40" w:beforeAutospacing="0" w:after="0" w:afterAutospacing="0" w:line="360" w:lineRule="auto"/>
                    <w:ind w:firstLine="0"/>
                  </w:pPr>
                  <w:r>
                    <w:rPr>
                      <w:color w:val="000000"/>
                    </w:rPr>
                    <w:t>Hệ thống sẽ hiển thị thông tin chi tiết sản phẩm.</w:t>
                  </w:r>
                </w:p>
              </w:tc>
            </w:tr>
          </w:tbl>
          <w:p w14:paraId="0F82D653" w14:textId="77777777" w:rsidR="00CA1C25" w:rsidRPr="00381F58" w:rsidRDefault="00CA1C25" w:rsidP="0009567D">
            <w:pPr>
              <w:keepNext/>
              <w:ind w:firstLine="0"/>
              <w:jc w:val="center"/>
              <w:rPr>
                <w:rFonts w:cs="Times New Roman"/>
                <w:szCs w:val="26"/>
              </w:rPr>
            </w:pPr>
          </w:p>
        </w:tc>
      </w:tr>
      <w:tr w:rsidR="00CA1C25" w:rsidRPr="002E70E4" w14:paraId="13E5408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AC1E17"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569B92B4"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B2ADA"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77C683"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0756D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0B58870C"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57F55C"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6C8877"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BFFFF"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5E418DAE"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5CE844BE" w14:textId="3771DD15" w:rsidR="00CA1C25" w:rsidRDefault="00CA1C25" w:rsidP="00CA1C25">
      <w:pPr>
        <w:pStyle w:val="Caption"/>
      </w:pPr>
      <w:bookmarkStart w:id="90" w:name="_Toc165036379"/>
      <w:r>
        <w:t xml:space="preserve">Bảng </w:t>
      </w:r>
      <w:r>
        <w:fldChar w:fldCharType="begin"/>
      </w:r>
      <w:r>
        <w:instrText xml:space="preserve"> SEQ Bảng \* ARABIC </w:instrText>
      </w:r>
      <w:r>
        <w:fldChar w:fldCharType="separate"/>
      </w:r>
      <w:r w:rsidR="004E4285">
        <w:rPr>
          <w:noProof/>
        </w:rPr>
        <w:t>7</w:t>
      </w:r>
      <w:r>
        <w:fldChar w:fldCharType="end"/>
      </w:r>
      <w:r>
        <w:t>: Mô tả use case xem sản phẩm</w:t>
      </w:r>
      <w:bookmarkEnd w:id="90"/>
    </w:p>
    <w:p w14:paraId="55A2097C" w14:textId="77777777" w:rsidR="00CA1C25" w:rsidRDefault="00CA1C25" w:rsidP="00CA1C25">
      <w:pPr>
        <w:pStyle w:val="Heading4"/>
        <w:rPr>
          <w:lang w:val="en-US"/>
        </w:rPr>
      </w:pPr>
      <w:r>
        <w:rPr>
          <w:lang w:val="en-US"/>
        </w:rPr>
        <w:t>Xem nhanh sản phẩm</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F49FD0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2B96E"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09391"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Xem nhanh sản phẩm</w:t>
            </w:r>
          </w:p>
        </w:tc>
      </w:tr>
      <w:tr w:rsidR="00CA1C25" w:rsidRPr="002E70E4" w14:paraId="2EE0893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C460A"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7C154"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xem nhanh sản phẩm.</w:t>
            </w:r>
          </w:p>
        </w:tc>
      </w:tr>
      <w:tr w:rsidR="00CA1C25" w:rsidRPr="002E70E4" w14:paraId="3F9ADB6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FD94D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43F855"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2A4B87E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DECD8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7EFA0D"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nút xem nhanh</w:t>
            </w:r>
            <w:r w:rsidRPr="003C25C4">
              <w:rPr>
                <w:color w:val="000000"/>
                <w:sz w:val="26"/>
                <w:szCs w:val="26"/>
                <w:lang w:val="vi-VN"/>
              </w:rPr>
              <w:t xml:space="preserve"> </w:t>
            </w:r>
            <w:r>
              <w:rPr>
                <w:color w:val="000000"/>
                <w:sz w:val="26"/>
                <w:szCs w:val="26"/>
                <w:lang w:val="vi-VN"/>
              </w:rPr>
              <w:t>s</w:t>
            </w:r>
            <w:r>
              <w:rPr>
                <w:color w:val="000000"/>
                <w:sz w:val="26"/>
                <w:szCs w:val="26"/>
              </w:rPr>
              <w:t>ản phẩm khi hover và sản phẩm.</w:t>
            </w:r>
          </w:p>
        </w:tc>
      </w:tr>
      <w:tr w:rsidR="00CA1C25" w:rsidRPr="002E70E4" w14:paraId="4A31372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AAB30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A370F4"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o website.</w:t>
            </w:r>
          </w:p>
        </w:tc>
      </w:tr>
      <w:tr w:rsidR="00CA1C25" w:rsidRPr="002E70E4" w14:paraId="2C5FD5A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EA0D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0C9292"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hiển thị modal thông tin chi tiết sản phẩm.</w:t>
            </w:r>
          </w:p>
        </w:tc>
      </w:tr>
      <w:tr w:rsidR="00CA1C25" w:rsidRPr="002E70E4" w14:paraId="2CDF4D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94A08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087"/>
              <w:gridCol w:w="2807"/>
            </w:tblGrid>
            <w:tr w:rsidR="00CA1C25" w:rsidRPr="002E70E4" w14:paraId="7530AB7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DEC5E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B737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6913F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5C0B5F2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0182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1A808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w:t>
                  </w:r>
                  <w:r>
                    <w:rPr>
                      <w:color w:val="000000"/>
                    </w:rPr>
                    <w:t>hover và nhấp vào nút xem nhanh của sản phẩ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1B362" w14:textId="77777777" w:rsidR="00CA1C25" w:rsidRPr="00F9748C" w:rsidRDefault="00CA1C25" w:rsidP="0009567D">
                  <w:pPr>
                    <w:pStyle w:val="NormalWeb"/>
                    <w:spacing w:before="40" w:beforeAutospacing="0" w:after="0" w:afterAutospacing="0" w:line="360" w:lineRule="auto"/>
                    <w:ind w:firstLine="0"/>
                  </w:pPr>
                  <w:r>
                    <w:rPr>
                      <w:color w:val="000000"/>
                    </w:rPr>
                    <w:t>Hệ thống sẽ hiển thị modal thông tin chi tiết sản phẩm.</w:t>
                  </w:r>
                </w:p>
              </w:tc>
            </w:tr>
          </w:tbl>
          <w:p w14:paraId="3B4DA5D2" w14:textId="77777777" w:rsidR="00CA1C25" w:rsidRPr="00381F58" w:rsidRDefault="00CA1C25" w:rsidP="0009567D">
            <w:pPr>
              <w:keepNext/>
              <w:ind w:firstLine="0"/>
              <w:jc w:val="center"/>
              <w:rPr>
                <w:rFonts w:cs="Times New Roman"/>
                <w:szCs w:val="26"/>
              </w:rPr>
            </w:pPr>
          </w:p>
        </w:tc>
      </w:tr>
      <w:tr w:rsidR="00CA1C25" w:rsidRPr="002E70E4" w14:paraId="567612B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AEA8B0"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2E4DB604"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A1D97"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9DDF6E"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9153EE"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29A17167"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4C8826"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lastRenderedPageBreak/>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100BB1"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9D891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318856C8"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AB9E5EF" w14:textId="6B70732F" w:rsidR="00CA1C25" w:rsidRDefault="00CA1C25" w:rsidP="00CA1C25">
      <w:pPr>
        <w:pStyle w:val="Caption"/>
      </w:pPr>
      <w:bookmarkStart w:id="91" w:name="_Toc165036380"/>
      <w:r>
        <w:lastRenderedPageBreak/>
        <w:t xml:space="preserve">Bảng </w:t>
      </w:r>
      <w:r>
        <w:fldChar w:fldCharType="begin"/>
      </w:r>
      <w:r>
        <w:instrText xml:space="preserve"> SEQ Bảng \* ARABIC </w:instrText>
      </w:r>
      <w:r>
        <w:fldChar w:fldCharType="separate"/>
      </w:r>
      <w:r w:rsidR="004E4285">
        <w:rPr>
          <w:noProof/>
        </w:rPr>
        <w:t>8</w:t>
      </w:r>
      <w:r>
        <w:fldChar w:fldCharType="end"/>
      </w:r>
      <w:r>
        <w:t>: Mô tả use case xem nhanh sản phẩm</w:t>
      </w:r>
      <w:bookmarkEnd w:id="91"/>
    </w:p>
    <w:p w14:paraId="18B6AC50" w14:textId="77777777" w:rsidR="00CA1C25" w:rsidRDefault="00CA1C25" w:rsidP="00CA1C25">
      <w:pPr>
        <w:pStyle w:val="Heading4"/>
        <w:rPr>
          <w:lang w:val="en-US"/>
        </w:rPr>
      </w:pPr>
      <w:r>
        <w:t>Thêm, xóa sản phẩm vào giỏ</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E1455C7"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D2C2A"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41C74"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Thêm, xóa sản phẩm vào giỏ</w:t>
            </w:r>
          </w:p>
        </w:tc>
      </w:tr>
      <w:tr w:rsidR="00CA1C25" w:rsidRPr="002E70E4" w14:paraId="64403A3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B5948"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0CFC84"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muốn xem hặc xóa sản phẩm vào giỏ hàng.</w:t>
            </w:r>
          </w:p>
        </w:tc>
      </w:tr>
      <w:tr w:rsidR="00CA1C25" w:rsidRPr="002E70E4" w14:paraId="5501BA3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06C0F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250A1D"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79380AB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5205A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B0D068"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nút thêm sản phẩm hoặc xóa sản phẩm.</w:t>
            </w:r>
          </w:p>
        </w:tc>
      </w:tr>
      <w:tr w:rsidR="00CA1C25" w:rsidRPr="002E70E4" w14:paraId="6E6E198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FB55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DDBB7A"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đăng nhập vào website.</w:t>
            </w:r>
          </w:p>
        </w:tc>
      </w:tr>
      <w:tr w:rsidR="00CA1C25" w:rsidRPr="002E70E4" w14:paraId="6C32F9D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7152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537EC4"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hiển thị hoặc xóa sản phẩm khỏi giỏ hàng.</w:t>
            </w:r>
          </w:p>
        </w:tc>
      </w:tr>
      <w:tr w:rsidR="00CA1C25" w:rsidRPr="002E70E4" w14:paraId="41DBD10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A8C39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35"/>
              <w:gridCol w:w="2887"/>
              <w:gridCol w:w="2396"/>
            </w:tblGrid>
            <w:tr w:rsidR="00CA1C25" w:rsidRPr="002E70E4" w14:paraId="0E5AD7B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64612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EF10C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330F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1712B55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133D3C"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Thêm sản phẩ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0FCE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nút thêm sản phẩ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92855B" w14:textId="77777777" w:rsidR="00CA1C25" w:rsidRPr="00F9748C" w:rsidRDefault="00CA1C25" w:rsidP="0009567D">
                  <w:pPr>
                    <w:pStyle w:val="NormalWeb"/>
                    <w:spacing w:before="40" w:beforeAutospacing="0" w:after="0" w:afterAutospacing="0" w:line="360" w:lineRule="auto"/>
                    <w:ind w:firstLine="0"/>
                  </w:pPr>
                  <w:r>
                    <w:rPr>
                      <w:color w:val="000000"/>
                    </w:rPr>
                    <w:t>Hệ thống sẽ thêm sản phẩm vào giỏ hàng.</w:t>
                  </w:r>
                </w:p>
              </w:tc>
            </w:tr>
            <w:tr w:rsidR="00CA1C25" w:rsidRPr="002E70E4" w14:paraId="4932007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C2ECA5" w14:textId="77777777" w:rsidR="00CA1C25" w:rsidRPr="00ED5CE8" w:rsidRDefault="00CA1C25" w:rsidP="0009567D">
                  <w:pPr>
                    <w:pStyle w:val="NormalWeb"/>
                    <w:spacing w:before="40" w:beforeAutospacing="0" w:after="0" w:afterAutospacing="0" w:line="360" w:lineRule="auto"/>
                    <w:ind w:firstLine="0"/>
                    <w:jc w:val="center"/>
                    <w:rPr>
                      <w:color w:val="000000"/>
                      <w:lang w:val="vi-VN"/>
                    </w:rPr>
                  </w:pPr>
                  <w:r>
                    <w:rPr>
                      <w:color w:val="000000"/>
                    </w:rPr>
                    <w:t>2</w:t>
                  </w:r>
                  <w:r w:rsidRPr="00ED5CE8">
                    <w:rPr>
                      <w:color w:val="000000"/>
                    </w:rPr>
                    <w:t>.</w:t>
                  </w:r>
                  <w:r>
                    <w:t xml:space="preserve"> Thêm sản phẩ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FD5853" w14:textId="77777777" w:rsidR="00CA1C25" w:rsidRPr="003C25C4" w:rsidRDefault="00CA1C25" w:rsidP="0009567D">
                  <w:pPr>
                    <w:pStyle w:val="NormalWeb"/>
                    <w:spacing w:before="40" w:beforeAutospacing="0" w:after="0" w:afterAutospacing="0" w:line="360" w:lineRule="auto"/>
                    <w:ind w:firstLine="0"/>
                    <w:rPr>
                      <w:color w:val="000000"/>
                      <w:lang w:val="vi-VN"/>
                    </w:rPr>
                  </w:pPr>
                  <w:r w:rsidRPr="003C25C4">
                    <w:rPr>
                      <w:color w:val="000000"/>
                      <w:lang w:val="vi-VN"/>
                    </w:rPr>
                    <w:t>Người dùng</w:t>
                  </w:r>
                  <w:r>
                    <w:rPr>
                      <w:color w:val="000000"/>
                    </w:rPr>
                    <w:t xml:space="preserve"> nhấp vào nút xóa sản phẩm ở giỏ hà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322E96"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sẽ xóa sản phẩm khỏi giỏ hàng.</w:t>
                  </w:r>
                </w:p>
              </w:tc>
            </w:tr>
          </w:tbl>
          <w:p w14:paraId="1E47C1A0" w14:textId="77777777" w:rsidR="00CA1C25" w:rsidRPr="00381F58" w:rsidRDefault="00CA1C25" w:rsidP="0009567D">
            <w:pPr>
              <w:keepNext/>
              <w:ind w:firstLine="0"/>
              <w:jc w:val="center"/>
              <w:rPr>
                <w:rFonts w:cs="Times New Roman"/>
                <w:szCs w:val="26"/>
              </w:rPr>
            </w:pPr>
          </w:p>
        </w:tc>
      </w:tr>
      <w:tr w:rsidR="00CA1C25" w:rsidRPr="002E70E4" w14:paraId="4392B75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EF7C7F"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5FA61787"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7E464"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51720C"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910629"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54B079C2"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E17E92"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C1696D"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651E5"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113BF0D4"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6E8FE1D6" w14:textId="39EC03CE" w:rsidR="00CA1C25" w:rsidRDefault="00CA1C25" w:rsidP="00CA1C25">
      <w:pPr>
        <w:pStyle w:val="Caption"/>
      </w:pPr>
      <w:bookmarkStart w:id="92" w:name="_Toc165036381"/>
      <w:r>
        <w:t xml:space="preserve">Bảng </w:t>
      </w:r>
      <w:r>
        <w:fldChar w:fldCharType="begin"/>
      </w:r>
      <w:r>
        <w:instrText xml:space="preserve"> SEQ Bảng \* ARABIC </w:instrText>
      </w:r>
      <w:r>
        <w:fldChar w:fldCharType="separate"/>
      </w:r>
      <w:r w:rsidR="004E4285">
        <w:rPr>
          <w:noProof/>
        </w:rPr>
        <w:t>9</w:t>
      </w:r>
      <w:r>
        <w:fldChar w:fldCharType="end"/>
      </w:r>
      <w:r>
        <w:t>: Mô tả use case thêm xóa sản phẩm khỏi giỏ hàng</w:t>
      </w:r>
      <w:bookmarkEnd w:id="92"/>
    </w:p>
    <w:p w14:paraId="20D7C428" w14:textId="77777777" w:rsidR="00CA1C25" w:rsidRDefault="00CA1C25" w:rsidP="00CA1C25">
      <w:pPr>
        <w:pStyle w:val="Heading4"/>
        <w:rPr>
          <w:lang w:val="en-US"/>
        </w:rPr>
      </w:pPr>
      <w:r>
        <w:rPr>
          <w:lang w:val="en-US"/>
        </w:rPr>
        <w:t>Lọc sản phẩm</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0E0A30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CFE49"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040280"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Lọc sản phẩm </w:t>
            </w:r>
          </w:p>
        </w:tc>
      </w:tr>
      <w:tr w:rsidR="00CA1C25" w:rsidRPr="002E70E4" w14:paraId="217F0A8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ACB57"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777E3"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muốn lọc sản phẩm theo giá và màu sắc.</w:t>
            </w:r>
          </w:p>
        </w:tc>
      </w:tr>
      <w:tr w:rsidR="00CA1C25" w:rsidRPr="002E70E4" w14:paraId="42FDF22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4507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084A9"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4FCC7AB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409DB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lastRenderedPageBreak/>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EE44A7"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lang w:val="vi-VN"/>
              </w:rPr>
              <w:t xml:space="preserve"> ô l</w:t>
            </w:r>
            <w:r>
              <w:rPr>
                <w:color w:val="000000"/>
                <w:sz w:val="26"/>
                <w:szCs w:val="26"/>
              </w:rPr>
              <w:t>ọc sản phẩm.</w:t>
            </w:r>
          </w:p>
        </w:tc>
      </w:tr>
      <w:tr w:rsidR="00CA1C25" w:rsidRPr="002E70E4" w14:paraId="4B83B8C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8D3D6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78E205"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o website.</w:t>
            </w:r>
          </w:p>
        </w:tc>
      </w:tr>
      <w:tr w:rsidR="00CA1C25" w:rsidRPr="002E70E4" w14:paraId="07D84BA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37CE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EBC458"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hiển thị sản phẩm theo màu sắc hay giá mong muốn.</w:t>
            </w:r>
          </w:p>
        </w:tc>
      </w:tr>
      <w:tr w:rsidR="00CA1C25" w:rsidRPr="002E70E4" w14:paraId="5D3273D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BC7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550"/>
              <w:gridCol w:w="3344"/>
            </w:tblGrid>
            <w:tr w:rsidR="00CA1C25" w:rsidRPr="002E70E4" w14:paraId="518C6B4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926D2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31E2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8B10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A6A492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FC67C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26D140"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w:t>
                  </w:r>
                  <w:r>
                    <w:rPr>
                      <w:color w:val="000000"/>
                      <w:lang w:val="vi-VN"/>
                    </w:rPr>
                    <w:t>nhấp v</w:t>
                  </w:r>
                  <w:r>
                    <w:rPr>
                      <w:color w:val="000000"/>
                    </w:rPr>
                    <w:t>ào ô lọc màu sắc hoặc giá.</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3683C8" w14:textId="77777777" w:rsidR="00CA1C25" w:rsidRPr="00F9748C" w:rsidRDefault="00CA1C25" w:rsidP="0009567D">
                  <w:pPr>
                    <w:pStyle w:val="NormalWeb"/>
                    <w:spacing w:before="40" w:beforeAutospacing="0" w:after="0" w:afterAutospacing="0" w:line="360" w:lineRule="auto"/>
                    <w:ind w:firstLine="0"/>
                  </w:pPr>
                  <w:r>
                    <w:rPr>
                      <w:color w:val="000000"/>
                    </w:rPr>
                    <w:t>Hệ thống sẽ hiển thị sản phẩm theo màu sắc và giá mong muốn.</w:t>
                  </w:r>
                </w:p>
              </w:tc>
            </w:tr>
          </w:tbl>
          <w:p w14:paraId="1A8436AE" w14:textId="77777777" w:rsidR="00CA1C25" w:rsidRPr="00381F58" w:rsidRDefault="00CA1C25" w:rsidP="0009567D">
            <w:pPr>
              <w:keepNext/>
              <w:ind w:firstLine="0"/>
              <w:jc w:val="center"/>
              <w:rPr>
                <w:rFonts w:cs="Times New Roman"/>
                <w:szCs w:val="26"/>
              </w:rPr>
            </w:pPr>
          </w:p>
        </w:tc>
      </w:tr>
    </w:tbl>
    <w:p w14:paraId="73922B7C" w14:textId="2C09B4FA" w:rsidR="00CA1C25" w:rsidRDefault="00CA1C25" w:rsidP="00CA1C25">
      <w:pPr>
        <w:pStyle w:val="Caption"/>
      </w:pPr>
      <w:bookmarkStart w:id="93" w:name="_Toc165036382"/>
      <w:r>
        <w:t xml:space="preserve">Bảng </w:t>
      </w:r>
      <w:r>
        <w:fldChar w:fldCharType="begin"/>
      </w:r>
      <w:r>
        <w:instrText xml:space="preserve"> SEQ Bảng \* ARABIC </w:instrText>
      </w:r>
      <w:r>
        <w:fldChar w:fldCharType="separate"/>
      </w:r>
      <w:r w:rsidR="004E4285">
        <w:rPr>
          <w:noProof/>
        </w:rPr>
        <w:t>10</w:t>
      </w:r>
      <w:r>
        <w:fldChar w:fldCharType="end"/>
      </w:r>
      <w:r>
        <w:t>: Mô tả use case lọc sản phẩm</w:t>
      </w:r>
      <w:bookmarkEnd w:id="93"/>
    </w:p>
    <w:p w14:paraId="499B18FA" w14:textId="77777777" w:rsidR="00CA1C25" w:rsidRDefault="00CA1C25" w:rsidP="00CA1C25">
      <w:pPr>
        <w:pStyle w:val="Heading4"/>
        <w:rPr>
          <w:lang w:val="en-US"/>
        </w:rPr>
      </w:pPr>
      <w:r>
        <w:rPr>
          <w:lang w:val="en-US"/>
        </w:rPr>
        <w:t>Sắp xếp sản phẩm</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58BA0E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19FC12"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E822CC"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Săp xếp sản phẩm</w:t>
            </w:r>
          </w:p>
        </w:tc>
      </w:tr>
      <w:tr w:rsidR="00CA1C25" w:rsidRPr="002E70E4" w14:paraId="62942D2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A9CCD6"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2409AE"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muốn sắp xếp sản phẩm theo thứ tự mong muốn.</w:t>
            </w:r>
          </w:p>
        </w:tc>
      </w:tr>
      <w:tr w:rsidR="00CA1C25" w:rsidRPr="002E70E4" w14:paraId="108300A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9616C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58F30"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5172B17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DB75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2EDA1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ô “Sort by”.</w:t>
            </w:r>
          </w:p>
        </w:tc>
      </w:tr>
      <w:tr w:rsidR="00CA1C25" w:rsidRPr="002E70E4" w14:paraId="48B2921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F637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7DDBE"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truy cập vào website.</w:t>
            </w:r>
          </w:p>
        </w:tc>
      </w:tr>
      <w:tr w:rsidR="00CA1C25" w:rsidRPr="002E70E4" w14:paraId="71D5348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9C8FC6"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44509B"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hiển thị sản phẩm theo thứ tự mong muốn.</w:t>
            </w:r>
          </w:p>
        </w:tc>
      </w:tr>
      <w:tr w:rsidR="00CA1C25" w:rsidRPr="002E70E4" w14:paraId="56DF0AB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4E1B2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374"/>
              <w:gridCol w:w="3520"/>
            </w:tblGrid>
            <w:tr w:rsidR="00CA1C25" w:rsidRPr="002E70E4" w14:paraId="70D5E0F8"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7492D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321C9E"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0C36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4C0ECF6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248905"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A979A2"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ô “Sort b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ABF625" w14:textId="77777777" w:rsidR="00CA1C25" w:rsidRPr="00F9748C" w:rsidRDefault="00CA1C25" w:rsidP="0009567D">
                  <w:pPr>
                    <w:pStyle w:val="NormalWeb"/>
                    <w:spacing w:before="40" w:beforeAutospacing="0" w:after="0" w:afterAutospacing="0" w:line="360" w:lineRule="auto"/>
                    <w:ind w:firstLine="0"/>
                  </w:pPr>
                  <w:r>
                    <w:rPr>
                      <w:color w:val="000000"/>
                    </w:rPr>
                    <w:t>Hệ thống sẽ hiển thị sản phẩm theo thứ tự mong muốn.</w:t>
                  </w:r>
                </w:p>
              </w:tc>
            </w:tr>
          </w:tbl>
          <w:p w14:paraId="6F381DE0" w14:textId="77777777" w:rsidR="00CA1C25" w:rsidRPr="00381F58" w:rsidRDefault="00CA1C25" w:rsidP="0009567D">
            <w:pPr>
              <w:keepNext/>
              <w:ind w:firstLine="0"/>
              <w:jc w:val="center"/>
              <w:rPr>
                <w:rFonts w:cs="Times New Roman"/>
                <w:szCs w:val="26"/>
              </w:rPr>
            </w:pPr>
          </w:p>
        </w:tc>
      </w:tr>
    </w:tbl>
    <w:p w14:paraId="45AA0CEE" w14:textId="67B74CF3" w:rsidR="00CA1C25" w:rsidRDefault="00CA1C25" w:rsidP="00CA1C25">
      <w:pPr>
        <w:pStyle w:val="Caption"/>
      </w:pPr>
      <w:bookmarkStart w:id="94" w:name="_Toc165036383"/>
      <w:r>
        <w:t xml:space="preserve">Bảng </w:t>
      </w:r>
      <w:r>
        <w:fldChar w:fldCharType="begin"/>
      </w:r>
      <w:r>
        <w:instrText xml:space="preserve"> SEQ Bảng \* ARABIC </w:instrText>
      </w:r>
      <w:r>
        <w:fldChar w:fldCharType="separate"/>
      </w:r>
      <w:r w:rsidR="004E4285">
        <w:rPr>
          <w:noProof/>
        </w:rPr>
        <w:t>11</w:t>
      </w:r>
      <w:r>
        <w:fldChar w:fldCharType="end"/>
      </w:r>
      <w:r>
        <w:t>: Mô tả use case sắp xếp sản phẩm</w:t>
      </w:r>
      <w:bookmarkEnd w:id="94"/>
    </w:p>
    <w:p w14:paraId="27BEDE21" w14:textId="77777777" w:rsidR="00CA1C25" w:rsidRDefault="00CA1C25" w:rsidP="00CA1C25">
      <w:pPr>
        <w:pStyle w:val="Heading4"/>
        <w:rPr>
          <w:lang w:val="en-US"/>
        </w:rPr>
      </w:pPr>
      <w:r>
        <w:t>Thêm sản phẩm vào danh sách yêu thích</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7F5AF3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C5F65"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48380"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Thêm sản phẩm vào danh sách yêu thích.</w:t>
            </w:r>
          </w:p>
        </w:tc>
      </w:tr>
      <w:tr w:rsidR="00CA1C25" w:rsidRPr="002E70E4" w14:paraId="165CBB4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5002DD"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8A9401"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muốn thêm sản phẩm vào danh sách yêu thích.</w:t>
            </w:r>
          </w:p>
        </w:tc>
      </w:tr>
      <w:tr w:rsidR="00CA1C25" w:rsidRPr="002E70E4" w14:paraId="5DA868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9BF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95C4B8"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6943BF5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30BF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lastRenderedPageBreak/>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F830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nút thêm sản phẩm vào danh sách yêu thích.</w:t>
            </w:r>
          </w:p>
        </w:tc>
      </w:tr>
      <w:tr w:rsidR="00CA1C25" w:rsidRPr="002E70E4" w14:paraId="222275C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109E8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9FBD01"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đăng nhập vào website.</w:t>
            </w:r>
          </w:p>
        </w:tc>
      </w:tr>
      <w:tr w:rsidR="00CA1C25" w:rsidRPr="002E70E4" w14:paraId="24683E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E1A4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1309B4"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thêm sản phẩm vào danh sách yêu thích.</w:t>
            </w:r>
          </w:p>
        </w:tc>
      </w:tr>
      <w:tr w:rsidR="00CA1C25" w:rsidRPr="002E70E4" w14:paraId="0283A7E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33F2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242"/>
              <w:gridCol w:w="2652"/>
            </w:tblGrid>
            <w:tr w:rsidR="00CA1C25" w:rsidRPr="002E70E4" w14:paraId="0800F38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B401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5B82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9659D4"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6195240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C6AC0"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80B42"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nút thêm sản phẩm vào danh sách yêu thí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04D610" w14:textId="77777777" w:rsidR="00CA1C25" w:rsidRPr="00F9748C" w:rsidRDefault="00CA1C25" w:rsidP="0009567D">
                  <w:pPr>
                    <w:pStyle w:val="NormalWeb"/>
                    <w:spacing w:before="40" w:beforeAutospacing="0" w:after="0" w:afterAutospacing="0" w:line="360" w:lineRule="auto"/>
                    <w:ind w:firstLine="0"/>
                  </w:pPr>
                  <w:r>
                    <w:rPr>
                      <w:color w:val="000000"/>
                    </w:rPr>
                    <w:t>Hệ thống sẽ thêm sản phẩm vào danh sách yêu thích.</w:t>
                  </w:r>
                </w:p>
              </w:tc>
            </w:tr>
          </w:tbl>
          <w:p w14:paraId="31937F33" w14:textId="77777777" w:rsidR="00CA1C25" w:rsidRPr="00381F58" w:rsidRDefault="00CA1C25" w:rsidP="0009567D">
            <w:pPr>
              <w:keepNext/>
              <w:ind w:firstLine="0"/>
              <w:jc w:val="center"/>
              <w:rPr>
                <w:rFonts w:cs="Times New Roman"/>
                <w:szCs w:val="26"/>
              </w:rPr>
            </w:pPr>
          </w:p>
        </w:tc>
      </w:tr>
      <w:tr w:rsidR="00CA1C25" w:rsidRPr="002E70E4" w14:paraId="5575367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CC7992"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40CF1A53"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60A22B"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3A2B14"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9387D8"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3D52DC5B"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1A61C"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BE76B5"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DCE53B"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2EDC5352"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CB796F4" w14:textId="26FE0808" w:rsidR="00CA1C25" w:rsidRDefault="00CA1C25" w:rsidP="00CA1C25">
      <w:pPr>
        <w:pStyle w:val="Caption"/>
      </w:pPr>
      <w:bookmarkStart w:id="95" w:name="_Toc165036384"/>
      <w:r>
        <w:t xml:space="preserve">Bảng </w:t>
      </w:r>
      <w:r>
        <w:fldChar w:fldCharType="begin"/>
      </w:r>
      <w:r>
        <w:instrText xml:space="preserve"> SEQ Bảng \* ARABIC </w:instrText>
      </w:r>
      <w:r>
        <w:fldChar w:fldCharType="separate"/>
      </w:r>
      <w:r w:rsidR="004E4285">
        <w:rPr>
          <w:noProof/>
        </w:rPr>
        <w:t>12</w:t>
      </w:r>
      <w:r>
        <w:fldChar w:fldCharType="end"/>
      </w:r>
      <w:r>
        <w:t>: Mô tả use case thêm sản phẩm vào danh sách yêu thức</w:t>
      </w:r>
      <w:bookmarkEnd w:id="95"/>
    </w:p>
    <w:p w14:paraId="7A26BDB1" w14:textId="77777777" w:rsidR="00CA1C25" w:rsidRDefault="00CA1C25" w:rsidP="00CA1C25">
      <w:pPr>
        <w:pStyle w:val="Heading4"/>
        <w:rPr>
          <w:lang w:val="en-US"/>
        </w:rPr>
      </w:pPr>
      <w:r>
        <w:rPr>
          <w:lang w:val="en-US"/>
        </w:rPr>
        <w:t>Thanh toán</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24BCDA1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483233"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BAB4F4"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Thanh toán.</w:t>
            </w:r>
          </w:p>
        </w:tc>
      </w:tr>
      <w:tr w:rsidR="00CA1C25" w:rsidRPr="002E70E4" w14:paraId="01C2EB6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7A24E"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A9780"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thanh toán sản phẩm trong giỏ hàng.</w:t>
            </w:r>
          </w:p>
        </w:tc>
      </w:tr>
      <w:tr w:rsidR="00CA1C25" w:rsidRPr="002E70E4" w14:paraId="797E913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EC45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4DF360"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shd w:val="clear" w:color="auto" w:fill="FFFFFF"/>
                <w:lang w:val="vi-VN"/>
              </w:rPr>
              <w:t>User</w:t>
            </w:r>
            <w:r>
              <w:rPr>
                <w:color w:val="000000"/>
                <w:sz w:val="26"/>
                <w:szCs w:val="26"/>
                <w:shd w:val="clear" w:color="auto" w:fill="FFFFFF"/>
              </w:rPr>
              <w:t>, admin</w:t>
            </w:r>
          </w:p>
        </w:tc>
      </w:tr>
      <w:tr w:rsidR="00CA1C25" w:rsidRPr="002E70E4" w14:paraId="7053746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953DF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666D4"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lang w:val="vi-VN"/>
              </w:rPr>
              <w:t xml:space="preserve"> n</w:t>
            </w:r>
            <w:r>
              <w:rPr>
                <w:color w:val="000000"/>
                <w:sz w:val="26"/>
                <w:szCs w:val="26"/>
              </w:rPr>
              <w:t>út “check out” trong giỏ hàng &gt; “check out” trong “My cart” &gt; “Paypal” trong trang thanh toán.</w:t>
            </w:r>
          </w:p>
        </w:tc>
      </w:tr>
      <w:tr w:rsidR="00CA1C25" w:rsidRPr="002E70E4" w14:paraId="6FE6AB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A6A09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6C7C3B"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đã đăng nhập vào website và giỏ hàng có sản phẩm.</w:t>
            </w:r>
          </w:p>
        </w:tc>
      </w:tr>
      <w:tr w:rsidR="00CA1C25" w:rsidRPr="002E70E4" w14:paraId="70D25C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D7786"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1F537A"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thanh toán giỏ hàng.</w:t>
            </w:r>
          </w:p>
        </w:tc>
      </w:tr>
      <w:tr w:rsidR="00CA1C25" w:rsidRPr="002E70E4" w14:paraId="61559EE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8DA0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312"/>
              <w:gridCol w:w="2582"/>
            </w:tblGrid>
            <w:tr w:rsidR="00CA1C25" w:rsidRPr="002E70E4" w14:paraId="726AE735"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10AE9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6FE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FEFE3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01AE0DE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4BFB0"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lastRenderedPageBreak/>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AA77EA"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nút </w:t>
                  </w:r>
                  <w:r>
                    <w:rPr>
                      <w:color w:val="000000"/>
                      <w:sz w:val="26"/>
                      <w:szCs w:val="26"/>
                    </w:rPr>
                    <w:t>“check out” trong giỏ hà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70F98" w14:textId="77777777" w:rsidR="00CA1C25" w:rsidRPr="00F9748C" w:rsidRDefault="00CA1C25" w:rsidP="0009567D">
                  <w:pPr>
                    <w:pStyle w:val="NormalWeb"/>
                    <w:spacing w:before="40" w:beforeAutospacing="0" w:after="0" w:afterAutospacing="0" w:line="360" w:lineRule="auto"/>
                    <w:ind w:firstLine="0"/>
                  </w:pPr>
                  <w:r>
                    <w:rPr>
                      <w:color w:val="000000"/>
                    </w:rPr>
                    <w:t>Hệ thống hiển thị trang “my cart”.</w:t>
                  </w:r>
                </w:p>
              </w:tc>
            </w:tr>
            <w:tr w:rsidR="00CA1C25" w:rsidRPr="002E70E4" w14:paraId="5ED233F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589FBB"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F4749F" w14:textId="77777777" w:rsidR="00CA1C25" w:rsidRPr="003F5DA3" w:rsidRDefault="00CA1C25" w:rsidP="0009567D">
                  <w:pPr>
                    <w:pStyle w:val="NormalWeb"/>
                    <w:spacing w:before="40" w:beforeAutospacing="0" w:after="0" w:afterAutospacing="0" w:line="360" w:lineRule="auto"/>
                    <w:ind w:firstLine="0"/>
                    <w:rPr>
                      <w:color w:val="000000"/>
                    </w:rPr>
                  </w:pPr>
                  <w:r>
                    <w:rPr>
                      <w:color w:val="000000"/>
                    </w:rPr>
                    <w:t>Người dùng nhấp vào nút “check out” ở trang “my c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2ABE46"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hiển thị trang “check out”.</w:t>
                  </w:r>
                </w:p>
              </w:tc>
            </w:tr>
            <w:tr w:rsidR="00CA1C25" w:rsidRPr="002E70E4" w14:paraId="2C89AAB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2118FF"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C8CF4C" w14:textId="77777777" w:rsidR="00CA1C25" w:rsidRDefault="00CA1C25" w:rsidP="0009567D">
                  <w:pPr>
                    <w:pStyle w:val="NormalWeb"/>
                    <w:spacing w:before="40" w:beforeAutospacing="0" w:after="0" w:afterAutospacing="0" w:line="360" w:lineRule="auto"/>
                    <w:ind w:firstLine="0"/>
                    <w:rPr>
                      <w:color w:val="000000"/>
                    </w:rPr>
                  </w:pPr>
                  <w:r>
                    <w:rPr>
                      <w:color w:val="000000"/>
                    </w:rPr>
                    <w:t>Người nhấp vào nút “Paypal” để thanh toá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C5563A"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sẽ tiến hành thanh toán đơn hàng.</w:t>
                  </w:r>
                </w:p>
              </w:tc>
            </w:tr>
          </w:tbl>
          <w:p w14:paraId="3866F86F" w14:textId="77777777" w:rsidR="00CA1C25" w:rsidRPr="00381F58" w:rsidRDefault="00CA1C25" w:rsidP="0009567D">
            <w:pPr>
              <w:keepNext/>
              <w:ind w:firstLine="0"/>
              <w:jc w:val="center"/>
              <w:rPr>
                <w:rFonts w:cs="Times New Roman"/>
                <w:szCs w:val="26"/>
              </w:rPr>
            </w:pPr>
          </w:p>
        </w:tc>
      </w:tr>
      <w:tr w:rsidR="00CA1C25" w:rsidRPr="002E70E4" w14:paraId="7B6FE2D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BCEE70"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22105783"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140A37"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D8BD6B"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E778C1"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67F9F66F"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E5EBFEE" w14:textId="759F17D5" w:rsidR="00CA1C25" w:rsidRPr="004E5BE0" w:rsidRDefault="00CA1C25" w:rsidP="00CA1C25">
      <w:pPr>
        <w:pStyle w:val="Caption"/>
      </w:pPr>
      <w:bookmarkStart w:id="96" w:name="_Toc165036385"/>
      <w:r>
        <w:t xml:space="preserve">Bảng </w:t>
      </w:r>
      <w:r>
        <w:fldChar w:fldCharType="begin"/>
      </w:r>
      <w:r>
        <w:instrText xml:space="preserve"> SEQ Bảng \* ARABIC </w:instrText>
      </w:r>
      <w:r>
        <w:fldChar w:fldCharType="separate"/>
      </w:r>
      <w:r w:rsidR="004E4285">
        <w:rPr>
          <w:noProof/>
        </w:rPr>
        <w:t>13</w:t>
      </w:r>
      <w:r>
        <w:fldChar w:fldCharType="end"/>
      </w:r>
      <w:r>
        <w:t>: Mô tả thanh toán</w:t>
      </w:r>
      <w:bookmarkEnd w:id="96"/>
    </w:p>
    <w:p w14:paraId="63F5D551" w14:textId="3C33E3D3" w:rsidR="00CA1C25" w:rsidRDefault="00003C16" w:rsidP="00CA1C25">
      <w:pPr>
        <w:pStyle w:val="Heading4"/>
        <w:rPr>
          <w:lang w:val="en-US"/>
        </w:rPr>
      </w:pPr>
      <w:r>
        <w:rPr>
          <w:lang w:val="en-US"/>
        </w:rPr>
        <w:t>X</w:t>
      </w:r>
      <w:r w:rsidR="00CA1C25">
        <w:rPr>
          <w:lang w:val="en-US"/>
        </w:rPr>
        <w:t>óa, sửa user</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F9AB77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0565AE"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ABB93" w14:textId="673B50A3" w:rsidR="00CA1C25" w:rsidRPr="00381F58" w:rsidRDefault="00003C16" w:rsidP="0009567D">
            <w:pPr>
              <w:pStyle w:val="NormalWeb"/>
              <w:spacing w:before="40" w:beforeAutospacing="0" w:after="0" w:afterAutospacing="0" w:line="360" w:lineRule="auto"/>
              <w:ind w:firstLine="0"/>
              <w:rPr>
                <w:sz w:val="26"/>
                <w:szCs w:val="26"/>
              </w:rPr>
            </w:pPr>
            <w:r>
              <w:rPr>
                <w:sz w:val="26"/>
                <w:szCs w:val="26"/>
              </w:rPr>
              <w:t>X</w:t>
            </w:r>
            <w:r w:rsidR="00CA1C25">
              <w:rPr>
                <w:sz w:val="26"/>
                <w:szCs w:val="26"/>
              </w:rPr>
              <w:t>óa, sửa user</w:t>
            </w:r>
          </w:p>
        </w:tc>
      </w:tr>
      <w:tr w:rsidR="00CA1C25" w:rsidRPr="002E70E4" w14:paraId="5E5209B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7C3701"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56E9BE"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admin) thêm, xóa, sửa user.</w:t>
            </w:r>
          </w:p>
        </w:tc>
      </w:tr>
      <w:tr w:rsidR="00CA1C25" w:rsidRPr="002E70E4" w14:paraId="6F854B2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4ACC2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7C45F"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shd w:val="clear" w:color="auto" w:fill="FFFFFF"/>
              </w:rPr>
              <w:t>Admin</w:t>
            </w:r>
          </w:p>
        </w:tc>
      </w:tr>
      <w:tr w:rsidR="00CA1C25" w:rsidRPr="002E70E4" w14:paraId="4A56517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A1CEF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8CEC69"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admin workspace” &gt; “manage user”.</w:t>
            </w:r>
          </w:p>
        </w:tc>
      </w:tr>
      <w:tr w:rsidR="00CA1C25" w:rsidRPr="002E70E4" w14:paraId="0587844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7FE31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391281"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admin) đã đăng nhập vào website.</w:t>
            </w:r>
          </w:p>
        </w:tc>
      </w:tr>
      <w:tr w:rsidR="00CA1C25" w:rsidRPr="002E70E4" w14:paraId="238A375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E97D9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3F63C" w14:textId="45CF9743"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 xml:space="preserve">Hệ thống sẽ </w:t>
            </w:r>
            <w:r w:rsidR="00003C16">
              <w:rPr>
                <w:color w:val="000000"/>
                <w:sz w:val="26"/>
                <w:szCs w:val="26"/>
              </w:rPr>
              <w:t>X</w:t>
            </w:r>
            <w:r>
              <w:rPr>
                <w:color w:val="000000"/>
                <w:sz w:val="26"/>
                <w:szCs w:val="26"/>
              </w:rPr>
              <w:t>óa, sửa user.</w:t>
            </w:r>
          </w:p>
        </w:tc>
      </w:tr>
      <w:tr w:rsidR="00CA1C25" w:rsidRPr="002E70E4" w14:paraId="0C4872C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7A9CE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343"/>
              <w:gridCol w:w="2551"/>
            </w:tblGrid>
            <w:tr w:rsidR="00CA1C25" w:rsidRPr="002E70E4" w14:paraId="1CAD53C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E2845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BD47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12074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2473AC34"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72F8B7"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C6A0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profile”</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BAD48" w14:textId="77777777" w:rsidR="00CA1C25" w:rsidRPr="00F9748C" w:rsidRDefault="00CA1C25" w:rsidP="0009567D">
                  <w:pPr>
                    <w:pStyle w:val="NormalWeb"/>
                    <w:spacing w:before="40" w:beforeAutospacing="0" w:after="0" w:afterAutospacing="0" w:line="360" w:lineRule="auto"/>
                    <w:ind w:firstLine="0"/>
                  </w:pPr>
                  <w:r>
                    <w:rPr>
                      <w:color w:val="000000"/>
                    </w:rPr>
                    <w:t>Hệ thống hiển thị popup profile.</w:t>
                  </w:r>
                </w:p>
              </w:tc>
            </w:tr>
            <w:tr w:rsidR="00CA1C25" w:rsidRPr="002E70E4" w14:paraId="3466468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A202EA"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566B13" w14:textId="77777777" w:rsidR="00CA1C25" w:rsidRPr="003F5DA3" w:rsidRDefault="00CA1C25" w:rsidP="0009567D">
                  <w:pPr>
                    <w:pStyle w:val="NormalWeb"/>
                    <w:spacing w:before="40" w:beforeAutospacing="0" w:after="0" w:afterAutospacing="0" w:line="360" w:lineRule="auto"/>
                    <w:ind w:firstLine="0"/>
                    <w:rPr>
                      <w:color w:val="000000"/>
                    </w:rPr>
                  </w:pPr>
                  <w:r>
                    <w:rPr>
                      <w:color w:val="000000"/>
                    </w:rPr>
                    <w:t>Người dùng nhấp vào “admin worksp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56AE37"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hiển thị trang “admin workspace”.</w:t>
                  </w:r>
                </w:p>
              </w:tc>
            </w:tr>
            <w:tr w:rsidR="00CA1C25" w:rsidRPr="002E70E4" w14:paraId="6177BA5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D6F81"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9B915C" w14:textId="50A3C6AF" w:rsidR="00CA1C25" w:rsidRDefault="00CA1C25" w:rsidP="0009567D">
                  <w:pPr>
                    <w:pStyle w:val="NormalWeb"/>
                    <w:spacing w:before="40" w:beforeAutospacing="0" w:after="0" w:afterAutospacing="0" w:line="360" w:lineRule="auto"/>
                    <w:ind w:firstLine="0"/>
                    <w:rPr>
                      <w:color w:val="000000"/>
                    </w:rPr>
                  </w:pPr>
                  <w:r>
                    <w:rPr>
                      <w:color w:val="000000"/>
                    </w:rPr>
                    <w:t>Người nhấp vào “manage user” và nhấp xóa, sửa user mong muố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246D0A" w14:textId="01C45C82" w:rsidR="00CA1C25" w:rsidRDefault="00CA1C25" w:rsidP="0009567D">
                  <w:pPr>
                    <w:pStyle w:val="NormalWeb"/>
                    <w:spacing w:before="40" w:beforeAutospacing="0" w:after="0" w:afterAutospacing="0" w:line="360" w:lineRule="auto"/>
                    <w:ind w:firstLine="0"/>
                    <w:rPr>
                      <w:color w:val="000000"/>
                    </w:rPr>
                  </w:pPr>
                  <w:r>
                    <w:rPr>
                      <w:color w:val="000000"/>
                    </w:rPr>
                    <w:t>Hệ thống sẽ tiến hành xóa, sửa user.</w:t>
                  </w:r>
                </w:p>
              </w:tc>
            </w:tr>
          </w:tbl>
          <w:p w14:paraId="4934DE7E" w14:textId="77777777" w:rsidR="00CA1C25" w:rsidRPr="00381F58" w:rsidRDefault="00CA1C25" w:rsidP="0009567D">
            <w:pPr>
              <w:keepNext/>
              <w:ind w:firstLine="0"/>
              <w:jc w:val="center"/>
              <w:rPr>
                <w:rFonts w:cs="Times New Roman"/>
                <w:szCs w:val="26"/>
              </w:rPr>
            </w:pPr>
          </w:p>
        </w:tc>
      </w:tr>
      <w:tr w:rsidR="00CA1C25" w:rsidRPr="002E70E4" w14:paraId="4DD1A1E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67D817"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5D4058CC"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D9D31A"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848A19"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B2D272"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089B6DD8"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7E3C073B" w14:textId="592DA45B" w:rsidR="00CA1C25" w:rsidRDefault="00CA1C25" w:rsidP="00CA1C25">
      <w:pPr>
        <w:pStyle w:val="Caption"/>
      </w:pPr>
      <w:bookmarkStart w:id="97" w:name="_Toc165036386"/>
      <w:r>
        <w:t xml:space="preserve">Bảng </w:t>
      </w:r>
      <w:r>
        <w:fldChar w:fldCharType="begin"/>
      </w:r>
      <w:r>
        <w:instrText xml:space="preserve"> SEQ Bảng \* ARABIC </w:instrText>
      </w:r>
      <w:r>
        <w:fldChar w:fldCharType="separate"/>
      </w:r>
      <w:r w:rsidR="004E4285">
        <w:rPr>
          <w:noProof/>
        </w:rPr>
        <w:t>14</w:t>
      </w:r>
      <w:r>
        <w:fldChar w:fldCharType="end"/>
      </w:r>
      <w:r>
        <w:t>: Mô tả use case thêm, xóa, sửa user</w:t>
      </w:r>
      <w:bookmarkEnd w:id="97"/>
    </w:p>
    <w:p w14:paraId="5FEE621C" w14:textId="77777777" w:rsidR="00CA1C25" w:rsidRDefault="00CA1C25" w:rsidP="00CA1C25">
      <w:pPr>
        <w:pStyle w:val="Heading4"/>
        <w:rPr>
          <w:lang w:val="en-US"/>
        </w:rPr>
      </w:pPr>
      <w:r>
        <w:rPr>
          <w:lang w:val="en-US"/>
        </w:rPr>
        <w:t>Thêm, xóa, sửa sản phẩm</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4C274F5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6B9CA"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color w:val="000000"/>
                <w:sz w:val="26"/>
                <w:szCs w:val="26"/>
              </w:rPr>
              <w:t>Tên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82709E"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Thêm, xóa, sửa sản phẩm</w:t>
            </w:r>
          </w:p>
        </w:tc>
      </w:tr>
      <w:tr w:rsidR="00CA1C25" w:rsidRPr="002E70E4" w14:paraId="7F5CD91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1C8731" w14:textId="77777777" w:rsidR="00CA1C25" w:rsidRPr="00C63F60" w:rsidRDefault="00CA1C25" w:rsidP="0009567D">
            <w:pPr>
              <w:pStyle w:val="NormalWeb"/>
              <w:spacing w:before="40" w:beforeAutospacing="0" w:after="0" w:afterAutospacing="0" w:line="360" w:lineRule="auto"/>
              <w:ind w:firstLine="0"/>
              <w:rPr>
                <w:b/>
                <w:bCs/>
                <w:sz w:val="26"/>
                <w:szCs w:val="26"/>
              </w:rPr>
            </w:pPr>
            <w:r>
              <w:rPr>
                <w:b/>
                <w:bCs/>
                <w:sz w:val="26"/>
                <w:szCs w:val="26"/>
              </w:rPr>
              <w:t>Mô tả</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B2590" w14:textId="77777777" w:rsidR="00CA1C25" w:rsidRPr="00E161B5"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admin) thêm, xóa, sửa sản phẩm.</w:t>
            </w:r>
          </w:p>
        </w:tc>
      </w:tr>
      <w:tr w:rsidR="00CA1C25" w:rsidRPr="002E70E4" w14:paraId="17568ED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0D75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Actor(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10C6D"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shd w:val="clear" w:color="auto" w:fill="FFFFFF"/>
              </w:rPr>
              <w:t>Admin</w:t>
            </w:r>
          </w:p>
        </w:tc>
      </w:tr>
      <w:tr w:rsidR="00CA1C25" w:rsidRPr="002E70E4" w14:paraId="29878E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B1738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Trigger</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A54E5"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admin workspace” &gt; “manage product”.</w:t>
            </w:r>
          </w:p>
        </w:tc>
      </w:tr>
      <w:tr w:rsidR="00CA1C25" w:rsidRPr="002E70E4" w14:paraId="1F000D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61D07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re-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87E243" w14:textId="77777777" w:rsidR="00CA1C25" w:rsidRPr="00C15177" w:rsidRDefault="00CA1C25" w:rsidP="0009567D">
            <w:pPr>
              <w:pStyle w:val="NormalWeb"/>
              <w:spacing w:before="40" w:beforeAutospacing="0" w:after="0" w:afterAutospacing="0" w:line="360" w:lineRule="auto"/>
              <w:ind w:firstLine="0"/>
              <w:rPr>
                <w:sz w:val="26"/>
                <w:szCs w:val="26"/>
              </w:rPr>
            </w:pPr>
            <w:r>
              <w:rPr>
                <w:color w:val="000000"/>
                <w:sz w:val="26"/>
                <w:szCs w:val="26"/>
              </w:rPr>
              <w:t>Người dùng (admin) đã đăng nhập vào website.</w:t>
            </w:r>
          </w:p>
        </w:tc>
      </w:tr>
      <w:tr w:rsidR="00CA1C25" w:rsidRPr="002E70E4" w14:paraId="3BC75C1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41D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Post-Condition(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2FE095"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Hệ thống sẽ thêm, xóa, sửa sản phẩm.</w:t>
            </w:r>
          </w:p>
        </w:tc>
      </w:tr>
      <w:tr w:rsidR="00CA1C25" w:rsidRPr="002E70E4" w14:paraId="79D02FC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3CAE5"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r w:rsidRPr="00C63F60">
              <w:rPr>
                <w:b/>
                <w:bCs/>
                <w:color w:val="000000"/>
                <w:sz w:val="26"/>
                <w:szCs w:val="26"/>
                <w:lang w:val="vi-VN"/>
              </w:rPr>
              <w:t>Basic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329"/>
              <w:gridCol w:w="2565"/>
            </w:tblGrid>
            <w:tr w:rsidR="00CA1C25" w:rsidRPr="002E70E4" w14:paraId="5DE833B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2BA168" w14:textId="77777777" w:rsidR="00CA1C25" w:rsidRPr="003C25C4" w:rsidRDefault="00CA1C25" w:rsidP="0009567D">
                  <w:pPr>
                    <w:pStyle w:val="NormalWeb"/>
                    <w:spacing w:before="40" w:beforeAutospacing="0" w:after="0" w:afterAutospacing="0" w:line="360" w:lineRule="auto"/>
                    <w:ind w:firstLine="0"/>
                    <w:jc w:val="center"/>
                    <w:rPr>
                      <w:lang w:val="vi-VN"/>
                    </w:rPr>
                  </w:pPr>
                  <w:bookmarkStart w:id="98" w:name="_Hlk164973541"/>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DC1A6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EDB29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77699F8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153253"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86621"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nhấp vào “profile”</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2E0DE" w14:textId="77777777" w:rsidR="00CA1C25" w:rsidRPr="00F9748C" w:rsidRDefault="00CA1C25" w:rsidP="0009567D">
                  <w:pPr>
                    <w:pStyle w:val="NormalWeb"/>
                    <w:spacing w:before="40" w:beforeAutospacing="0" w:after="0" w:afterAutospacing="0" w:line="360" w:lineRule="auto"/>
                    <w:ind w:firstLine="0"/>
                  </w:pPr>
                  <w:r>
                    <w:rPr>
                      <w:color w:val="000000"/>
                    </w:rPr>
                    <w:t>Hệ thống hiển thị popup profile.</w:t>
                  </w:r>
                </w:p>
              </w:tc>
            </w:tr>
            <w:tr w:rsidR="00CA1C25" w:rsidRPr="002E70E4" w14:paraId="2ED2495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19FA0D"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9A8FE0" w14:textId="77777777" w:rsidR="00CA1C25" w:rsidRPr="003F5DA3" w:rsidRDefault="00CA1C25" w:rsidP="0009567D">
                  <w:pPr>
                    <w:pStyle w:val="NormalWeb"/>
                    <w:spacing w:before="40" w:beforeAutospacing="0" w:after="0" w:afterAutospacing="0" w:line="360" w:lineRule="auto"/>
                    <w:ind w:firstLine="0"/>
                    <w:rPr>
                      <w:color w:val="000000"/>
                    </w:rPr>
                  </w:pPr>
                  <w:r>
                    <w:rPr>
                      <w:color w:val="000000"/>
                    </w:rPr>
                    <w:t>Người dùng nhấp vào “admin worksp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8E6555"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hiển thị trang “admin workspace”.</w:t>
                  </w:r>
                </w:p>
              </w:tc>
            </w:tr>
            <w:tr w:rsidR="00CA1C25" w:rsidRPr="002E70E4" w14:paraId="19AE663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556CAB"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36CDEF" w14:textId="77777777" w:rsidR="00CA1C25" w:rsidRDefault="00CA1C25" w:rsidP="0009567D">
                  <w:pPr>
                    <w:pStyle w:val="NormalWeb"/>
                    <w:spacing w:before="40" w:beforeAutospacing="0" w:after="0" w:afterAutospacing="0" w:line="360" w:lineRule="auto"/>
                    <w:ind w:firstLine="0"/>
                    <w:rPr>
                      <w:color w:val="000000"/>
                    </w:rPr>
                  </w:pPr>
                  <w:r>
                    <w:rPr>
                      <w:color w:val="000000"/>
                    </w:rPr>
                    <w:t>Người nhấp “create product” hoặc “manage produ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8746A8" w14:textId="77777777" w:rsidR="00CA1C25" w:rsidRDefault="00CA1C25" w:rsidP="0009567D">
                  <w:pPr>
                    <w:pStyle w:val="NormalWeb"/>
                    <w:spacing w:before="40" w:beforeAutospacing="0" w:after="0" w:afterAutospacing="0" w:line="360" w:lineRule="auto"/>
                    <w:ind w:firstLine="0"/>
                    <w:rPr>
                      <w:color w:val="000000"/>
                    </w:rPr>
                  </w:pPr>
                  <w:r>
                    <w:rPr>
                      <w:color w:val="000000"/>
                    </w:rPr>
                    <w:t>Hệ thống sẽ hiển thị trang “create product” hoặc “manage product”.</w:t>
                  </w:r>
                </w:p>
              </w:tc>
            </w:tr>
            <w:tr w:rsidR="00CA1C25" w:rsidRPr="002E70E4" w14:paraId="61F8B1CA"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92FA08"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8EE064" w14:textId="77777777" w:rsidR="00CA1C25" w:rsidRDefault="00CA1C25" w:rsidP="0009567D">
                  <w:pPr>
                    <w:pStyle w:val="NormalWeb"/>
                    <w:spacing w:before="40" w:beforeAutospacing="0" w:after="0" w:afterAutospacing="0" w:line="360" w:lineRule="auto"/>
                    <w:ind w:firstLine="0"/>
                    <w:rPr>
                      <w:color w:val="000000"/>
                    </w:rPr>
                  </w:pPr>
                  <w:r>
                    <w:rPr>
                      <w:color w:val="000000"/>
                    </w:rPr>
                    <w:t xml:space="preserve">+ Người dùng điền các thông tin của sản phẩm muốn thêm vào sau đó nhấp vào nút “create ” ở </w:t>
                  </w:r>
                  <w:r>
                    <w:rPr>
                      <w:color w:val="000000"/>
                    </w:rPr>
                    <w:lastRenderedPageBreak/>
                    <w:t>trang “create product” để them sản phẩm mới.</w:t>
                  </w:r>
                </w:p>
                <w:p w14:paraId="63435436" w14:textId="77777777" w:rsidR="00CA1C25" w:rsidRDefault="00CA1C25" w:rsidP="0009567D">
                  <w:pPr>
                    <w:pStyle w:val="NormalWeb"/>
                    <w:spacing w:before="40" w:beforeAutospacing="0" w:after="0" w:afterAutospacing="0" w:line="360" w:lineRule="auto"/>
                    <w:ind w:firstLine="0"/>
                    <w:rPr>
                      <w:color w:val="000000"/>
                    </w:rPr>
                  </w:pPr>
                  <w:r>
                    <w:rPr>
                      <w:color w:val="000000"/>
                    </w:rPr>
                    <w:t>+ Người dùng nhấp vào các nút thêm, sửa, xóa ở trang “manage product” để thêm, sửa, xóa sản phẩm mong muố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028D6F" w14:textId="77777777" w:rsidR="00CA1C25" w:rsidRDefault="00CA1C25" w:rsidP="0009567D">
                  <w:pPr>
                    <w:pStyle w:val="NormalWeb"/>
                    <w:spacing w:before="40" w:beforeAutospacing="0" w:after="0" w:afterAutospacing="0" w:line="360" w:lineRule="auto"/>
                    <w:ind w:firstLine="0"/>
                    <w:rPr>
                      <w:color w:val="000000"/>
                    </w:rPr>
                  </w:pPr>
                  <w:r>
                    <w:rPr>
                      <w:color w:val="000000"/>
                    </w:rPr>
                    <w:lastRenderedPageBreak/>
                    <w:t xml:space="preserve">Hệ thống sẽ tiến hành thêm sản phẩm mới hay </w:t>
                  </w:r>
                  <w:r>
                    <w:rPr>
                      <w:color w:val="000000"/>
                    </w:rPr>
                    <w:lastRenderedPageBreak/>
                    <w:t>thêm phiên bản, sửa, xóa sản phẩm đã có.</w:t>
                  </w:r>
                </w:p>
              </w:tc>
            </w:tr>
            <w:bookmarkEnd w:id="98"/>
          </w:tbl>
          <w:p w14:paraId="1CC983C0" w14:textId="77777777" w:rsidR="00CA1C25" w:rsidRPr="00381F58" w:rsidRDefault="00CA1C25" w:rsidP="0009567D">
            <w:pPr>
              <w:keepNext/>
              <w:ind w:firstLine="0"/>
              <w:jc w:val="center"/>
              <w:rPr>
                <w:rFonts w:cs="Times New Roman"/>
                <w:szCs w:val="26"/>
              </w:rPr>
            </w:pPr>
          </w:p>
        </w:tc>
      </w:tr>
      <w:tr w:rsidR="00CA1C25" w:rsidRPr="002E70E4" w14:paraId="2D310BB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C57C4C"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43C9EA84"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3E4075"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3BA1F8"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Không có kết nối với server</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17C4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3436964E"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4D9A91F1" w14:textId="58795120" w:rsidR="00CA1C25" w:rsidRPr="00134B0F" w:rsidRDefault="00CA1C25" w:rsidP="00CA1C25">
      <w:pPr>
        <w:pStyle w:val="Caption"/>
      </w:pPr>
      <w:bookmarkStart w:id="99" w:name="_Toc165036387"/>
      <w:r>
        <w:t xml:space="preserve">Bảng </w:t>
      </w:r>
      <w:r>
        <w:fldChar w:fldCharType="begin"/>
      </w:r>
      <w:r>
        <w:instrText xml:space="preserve"> SEQ Bảng \* ARABIC </w:instrText>
      </w:r>
      <w:r>
        <w:fldChar w:fldCharType="separate"/>
      </w:r>
      <w:r w:rsidR="004E4285">
        <w:rPr>
          <w:noProof/>
        </w:rPr>
        <w:t>15</w:t>
      </w:r>
      <w:r>
        <w:fldChar w:fldCharType="end"/>
      </w:r>
      <w:r>
        <w:t>: Mô tả use case thêm, xóa, sửa sản phẩm</w:t>
      </w:r>
      <w:bookmarkEnd w:id="99"/>
    </w:p>
    <w:p w14:paraId="3DDDA211" w14:textId="77777777" w:rsidR="00CA1C25" w:rsidRDefault="00CA1C25" w:rsidP="00CA1C25">
      <w:pPr>
        <w:pStyle w:val="Heading2"/>
      </w:pPr>
      <w:bookmarkStart w:id="100" w:name="_Toc172370193"/>
      <w:r>
        <w:t>Thiết kế dữ liệu</w:t>
      </w:r>
      <w:bookmarkEnd w:id="100"/>
    </w:p>
    <w:p w14:paraId="7A9F4601" w14:textId="77777777" w:rsidR="00CA1C25" w:rsidRDefault="00CA1C25" w:rsidP="00CA1C25">
      <w:pPr>
        <w:pStyle w:val="Heading3"/>
      </w:pPr>
      <w:bookmarkStart w:id="101" w:name="_Toc172370194"/>
      <w:r>
        <w:t>Danh sách các collection</w:t>
      </w:r>
      <w:bookmarkEnd w:id="101"/>
    </w:p>
    <w:tbl>
      <w:tblPr>
        <w:tblW w:w="0" w:type="auto"/>
        <w:tblCellMar>
          <w:top w:w="15" w:type="dxa"/>
          <w:left w:w="15" w:type="dxa"/>
          <w:bottom w:w="15" w:type="dxa"/>
          <w:right w:w="15" w:type="dxa"/>
        </w:tblCellMar>
        <w:tblLook w:val="04A0" w:firstRow="1" w:lastRow="0" w:firstColumn="1" w:lastColumn="0" w:noHBand="0" w:noVBand="1"/>
      </w:tblPr>
      <w:tblGrid>
        <w:gridCol w:w="1052"/>
        <w:gridCol w:w="2257"/>
        <w:gridCol w:w="5052"/>
      </w:tblGrid>
      <w:tr w:rsidR="00CA1C25" w:rsidRPr="007D1DD9" w14:paraId="20694F6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DA0C7" w14:textId="77777777" w:rsidR="00CA1C25" w:rsidRPr="007D1DD9" w:rsidRDefault="00CA1C25" w:rsidP="0009567D">
            <w:pPr>
              <w:rPr>
                <w:b/>
                <w:bCs/>
                <w:lang w:val="vi-VN"/>
              </w:rPr>
            </w:pPr>
            <w:r w:rsidRPr="007D1DD9">
              <w:rPr>
                <w:b/>
                <w:bCs/>
                <w:lang w:val="vi-VN"/>
              </w:rPr>
              <w:t>ST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1DDB6A" w14:textId="77777777" w:rsidR="00CA1C25" w:rsidRPr="007D1DD9" w:rsidRDefault="00CA1C25" w:rsidP="0009567D">
            <w:pPr>
              <w:rPr>
                <w:b/>
                <w:bCs/>
              </w:rPr>
            </w:pPr>
            <w:r w:rsidRPr="007D1DD9">
              <w:rPr>
                <w:b/>
                <w:bCs/>
                <w:lang w:val="vi-VN"/>
              </w:rPr>
              <w:t xml:space="preserve">Tên </w:t>
            </w:r>
            <w:r>
              <w:rPr>
                <w:b/>
                <w:bCs/>
              </w:rPr>
              <w:t>colllecti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776BA5" w14:textId="77777777" w:rsidR="00CA1C25" w:rsidRPr="007D1DD9" w:rsidRDefault="00CA1C25" w:rsidP="0009567D">
            <w:pPr>
              <w:rPr>
                <w:b/>
                <w:bCs/>
              </w:rPr>
            </w:pPr>
            <w:r w:rsidRPr="007D1DD9">
              <w:rPr>
                <w:b/>
                <w:bCs/>
                <w:lang w:val="vi-VN"/>
              </w:rPr>
              <w:t>Mô tả</w:t>
            </w:r>
          </w:p>
        </w:tc>
      </w:tr>
      <w:tr w:rsidR="00CA1C25" w:rsidRPr="007D1DD9" w14:paraId="480C7CD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187160" w14:textId="77777777" w:rsidR="00CA1C25" w:rsidRPr="007D1DD9" w:rsidRDefault="00CA1C25" w:rsidP="0009567D">
            <w:pPr>
              <w:rPr>
                <w:lang w:val="vi-VN"/>
              </w:rPr>
            </w:pPr>
            <w:r w:rsidRPr="007D1DD9">
              <w:rPr>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C21783" w14:textId="77777777" w:rsidR="00CA1C25" w:rsidRPr="007D1DD9" w:rsidRDefault="00CA1C25" w:rsidP="0009567D">
            <w:r>
              <w:t>u</w:t>
            </w:r>
            <w:r w:rsidRPr="007D1DD9">
              <w:rPr>
                <w:lang w:val="vi-VN"/>
              </w:rPr>
              <w:t>ser</w:t>
            </w:r>
            <w:r>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0CD9CE" w14:textId="77777777" w:rsidR="00CA1C25" w:rsidRPr="007D1DD9" w:rsidRDefault="00CA1C25" w:rsidP="0009567D">
            <w:pPr>
              <w:rPr>
                <w:lang w:val="vi-VN"/>
              </w:rPr>
            </w:pPr>
            <w:r w:rsidRPr="007D1DD9">
              <w:rPr>
                <w:lang w:val="vi-VN"/>
              </w:rPr>
              <w:t>Lưu trữ thông tin khách hàng.</w:t>
            </w:r>
          </w:p>
        </w:tc>
      </w:tr>
      <w:tr w:rsidR="00CA1C25" w:rsidRPr="007D1DD9" w14:paraId="705749E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1D349F" w14:textId="77777777" w:rsidR="00CA1C25" w:rsidRPr="007D1DD9" w:rsidRDefault="00CA1C25" w:rsidP="0009567D">
            <w:pPr>
              <w:rPr>
                <w:lang w:val="vi-VN"/>
              </w:rPr>
            </w:pPr>
            <w:r w:rsidRPr="007D1DD9">
              <w:rPr>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8714E" w14:textId="77777777" w:rsidR="00CA1C25" w:rsidRPr="007D1DD9" w:rsidRDefault="00CA1C25" w:rsidP="0009567D">
            <w:r>
              <w:t>produ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FAA5C" w14:textId="77777777" w:rsidR="00CA1C25" w:rsidRPr="007D1DD9" w:rsidRDefault="00CA1C25" w:rsidP="0009567D">
            <w:pPr>
              <w:rPr>
                <w:lang w:val="vi-VN"/>
              </w:rPr>
            </w:pPr>
            <w:r w:rsidRPr="007D1DD9">
              <w:rPr>
                <w:lang w:val="vi-VN"/>
              </w:rPr>
              <w:t xml:space="preserve">Lưu trữ thông tin về </w:t>
            </w:r>
            <w:r>
              <w:rPr>
                <w:lang w:val="vi-VN"/>
              </w:rPr>
              <w:t>s</w:t>
            </w:r>
            <w:r>
              <w:t>ản phẩm</w:t>
            </w:r>
            <w:r w:rsidRPr="007D1DD9">
              <w:rPr>
                <w:lang w:val="vi-VN"/>
              </w:rPr>
              <w:t>.</w:t>
            </w:r>
          </w:p>
        </w:tc>
      </w:tr>
      <w:tr w:rsidR="00CA1C25" w:rsidRPr="007D1DD9" w14:paraId="0E3F479C"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BB5C37" w14:textId="77777777" w:rsidR="00CA1C25" w:rsidRPr="007D1DD9" w:rsidRDefault="00CA1C25" w:rsidP="0009567D">
            <w: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CD8B77" w14:textId="77777777" w:rsidR="00CA1C25" w:rsidRPr="007D1DD9" w:rsidRDefault="00CA1C25" w:rsidP="0009567D">
            <w:r>
              <w:t>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C13C5" w14:textId="77777777" w:rsidR="00CA1C25" w:rsidRPr="007D1DD9" w:rsidRDefault="00CA1C25" w:rsidP="0009567D">
            <w:pPr>
              <w:keepNext/>
              <w:rPr>
                <w:lang w:val="vi-VN"/>
              </w:rPr>
            </w:pPr>
            <w:r w:rsidRPr="007D1DD9">
              <w:rPr>
                <w:lang w:val="vi-VN"/>
              </w:rPr>
              <w:t xml:space="preserve">Lưu trữ thông tin </w:t>
            </w:r>
            <w:r>
              <w:rPr>
                <w:lang w:val="vi-VN"/>
              </w:rPr>
              <w:t>đặt h</w:t>
            </w:r>
            <w:r>
              <w:t>àng của khách hàng</w:t>
            </w:r>
            <w:r w:rsidRPr="007D1DD9">
              <w:rPr>
                <w:lang w:val="vi-VN"/>
              </w:rPr>
              <w:t>.</w:t>
            </w:r>
          </w:p>
        </w:tc>
      </w:tr>
    </w:tbl>
    <w:p w14:paraId="2CAAD363" w14:textId="32BB4D70" w:rsidR="00CA1C25" w:rsidRDefault="00CA1C25" w:rsidP="00CA1C25">
      <w:pPr>
        <w:pStyle w:val="Caption"/>
      </w:pPr>
      <w:bookmarkStart w:id="102" w:name="_Toc165036388"/>
      <w:r>
        <w:t xml:space="preserve">Bảng </w:t>
      </w:r>
      <w:r>
        <w:fldChar w:fldCharType="begin"/>
      </w:r>
      <w:r>
        <w:instrText xml:space="preserve"> SEQ Bảng \* ARABIC </w:instrText>
      </w:r>
      <w:r>
        <w:fldChar w:fldCharType="separate"/>
      </w:r>
      <w:r w:rsidR="004E4285">
        <w:rPr>
          <w:noProof/>
        </w:rPr>
        <w:t>16</w:t>
      </w:r>
      <w:r>
        <w:fldChar w:fldCharType="end"/>
      </w:r>
      <w:r>
        <w:t>: Danh  sách các collection</w:t>
      </w:r>
      <w:bookmarkEnd w:id="102"/>
    </w:p>
    <w:p w14:paraId="307C3AC8" w14:textId="77777777" w:rsidR="00CA1C25" w:rsidRDefault="00CA1C25" w:rsidP="00CA1C25">
      <w:pPr>
        <w:pStyle w:val="Heading3"/>
      </w:pPr>
      <w:bookmarkStart w:id="103" w:name="_Toc172370195"/>
      <w:r>
        <w:t>Chi tiết cài đặt các collection</w:t>
      </w:r>
      <w:bookmarkEnd w:id="103"/>
    </w:p>
    <w:p w14:paraId="28E7DEE1" w14:textId="77777777" w:rsidR="00CA1C25" w:rsidRDefault="00CA1C25" w:rsidP="00CA1C25">
      <w:pPr>
        <w:pStyle w:val="Heading4"/>
        <w:rPr>
          <w:lang w:val="en-US"/>
        </w:rPr>
      </w:pPr>
      <w:r>
        <w:rPr>
          <w:lang w:val="en-US"/>
        </w:rPr>
        <w:t>Us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610"/>
        <w:gridCol w:w="1925"/>
        <w:gridCol w:w="2983"/>
      </w:tblGrid>
      <w:tr w:rsidR="00CA1C25" w:rsidRPr="00767707" w14:paraId="5F342898" w14:textId="77777777" w:rsidTr="0009567D">
        <w:tc>
          <w:tcPr>
            <w:tcW w:w="2570" w:type="dxa"/>
            <w:vAlign w:val="center"/>
          </w:tcPr>
          <w:p w14:paraId="625E1782" w14:textId="77777777" w:rsidR="00CA1C25" w:rsidRPr="00767707" w:rsidRDefault="00CA1C25" w:rsidP="0009567D">
            <w:pPr>
              <w:ind w:firstLine="0"/>
              <w:rPr>
                <w:b/>
                <w:bCs/>
                <w:lang w:val="vi-VN"/>
              </w:rPr>
            </w:pPr>
            <w:r w:rsidRPr="00767707">
              <w:rPr>
                <w:b/>
                <w:bCs/>
                <w:lang w:val="vi-VN"/>
              </w:rPr>
              <w:t>Tham số</w:t>
            </w:r>
          </w:p>
        </w:tc>
        <w:tc>
          <w:tcPr>
            <w:tcW w:w="1610" w:type="dxa"/>
            <w:vAlign w:val="center"/>
          </w:tcPr>
          <w:p w14:paraId="4EB8B1CA" w14:textId="77777777" w:rsidR="00CA1C25" w:rsidRPr="00767707" w:rsidRDefault="00CA1C25" w:rsidP="0009567D">
            <w:pPr>
              <w:ind w:firstLine="0"/>
              <w:rPr>
                <w:b/>
                <w:bCs/>
                <w:lang w:val="vi-VN"/>
              </w:rPr>
            </w:pPr>
            <w:r w:rsidRPr="00767707">
              <w:rPr>
                <w:b/>
                <w:bCs/>
                <w:lang w:val="vi-VN"/>
              </w:rPr>
              <w:t>Kiểu dữ liệu</w:t>
            </w:r>
          </w:p>
        </w:tc>
        <w:tc>
          <w:tcPr>
            <w:tcW w:w="1925" w:type="dxa"/>
          </w:tcPr>
          <w:p w14:paraId="1E896AE0" w14:textId="77777777" w:rsidR="00CA1C25" w:rsidRPr="00F50912" w:rsidRDefault="00CA1C25" w:rsidP="0009567D">
            <w:pPr>
              <w:ind w:firstLine="0"/>
              <w:rPr>
                <w:b/>
                <w:bCs/>
              </w:rPr>
            </w:pPr>
            <w:r>
              <w:rPr>
                <w:b/>
                <w:bCs/>
              </w:rPr>
              <w:t>Tùy chọn</w:t>
            </w:r>
          </w:p>
        </w:tc>
        <w:tc>
          <w:tcPr>
            <w:tcW w:w="2983" w:type="dxa"/>
            <w:vAlign w:val="center"/>
          </w:tcPr>
          <w:p w14:paraId="18D5DAB6" w14:textId="77777777" w:rsidR="00CA1C25" w:rsidRPr="00767707" w:rsidRDefault="00CA1C25" w:rsidP="0009567D">
            <w:pPr>
              <w:ind w:firstLine="0"/>
              <w:rPr>
                <w:b/>
                <w:bCs/>
                <w:lang w:val="vi-VN"/>
              </w:rPr>
            </w:pPr>
            <w:r w:rsidRPr="00767707">
              <w:rPr>
                <w:b/>
                <w:bCs/>
                <w:lang w:val="vi-VN"/>
              </w:rPr>
              <w:t>Mô tả</w:t>
            </w:r>
          </w:p>
        </w:tc>
      </w:tr>
      <w:tr w:rsidR="00CA1C25" w:rsidRPr="00767707" w14:paraId="2847E65C" w14:textId="77777777" w:rsidTr="0009567D">
        <w:tc>
          <w:tcPr>
            <w:tcW w:w="2570" w:type="dxa"/>
            <w:vAlign w:val="center"/>
          </w:tcPr>
          <w:p w14:paraId="6F063D10" w14:textId="77777777" w:rsidR="00CA1C25" w:rsidRPr="00767707" w:rsidRDefault="00CA1C25" w:rsidP="0009567D">
            <w:pPr>
              <w:ind w:firstLine="0"/>
            </w:pPr>
            <w:r w:rsidRPr="00767707">
              <w:t>_id</w:t>
            </w:r>
          </w:p>
        </w:tc>
        <w:tc>
          <w:tcPr>
            <w:tcW w:w="1610" w:type="dxa"/>
            <w:vAlign w:val="center"/>
          </w:tcPr>
          <w:p w14:paraId="5D617397" w14:textId="77777777" w:rsidR="00CA1C25" w:rsidRPr="00767707" w:rsidRDefault="00CA1C25" w:rsidP="0009567D">
            <w:pPr>
              <w:ind w:firstLine="0"/>
            </w:pPr>
            <w:r>
              <w:t>ObjectId mặt định trên MongoDB</w:t>
            </w:r>
          </w:p>
        </w:tc>
        <w:tc>
          <w:tcPr>
            <w:tcW w:w="1925" w:type="dxa"/>
          </w:tcPr>
          <w:p w14:paraId="7E9C4D88" w14:textId="77777777" w:rsidR="00CA1C25" w:rsidRPr="00F50912" w:rsidRDefault="00CA1C25" w:rsidP="0009567D">
            <w:pPr>
              <w:ind w:firstLine="0"/>
            </w:pPr>
          </w:p>
        </w:tc>
        <w:tc>
          <w:tcPr>
            <w:tcW w:w="2983" w:type="dxa"/>
            <w:vAlign w:val="center"/>
          </w:tcPr>
          <w:p w14:paraId="4D5746E7" w14:textId="77777777" w:rsidR="00CA1C25" w:rsidRPr="00767707" w:rsidRDefault="00CA1C25" w:rsidP="0009567D">
            <w:pPr>
              <w:ind w:firstLine="0"/>
            </w:pPr>
            <w:r w:rsidRPr="00767707">
              <w:rPr>
                <w:lang w:val="vi-VN"/>
              </w:rPr>
              <w:t>Mã ID người dùng</w:t>
            </w:r>
            <w:r>
              <w:rPr>
                <w:lang w:val="vi-VN"/>
              </w:rPr>
              <w:t>.</w:t>
            </w:r>
          </w:p>
        </w:tc>
      </w:tr>
      <w:tr w:rsidR="00CA1C25" w:rsidRPr="00767707" w14:paraId="23B438DC" w14:textId="77777777" w:rsidTr="0009567D">
        <w:tc>
          <w:tcPr>
            <w:tcW w:w="2570" w:type="dxa"/>
            <w:vAlign w:val="center"/>
          </w:tcPr>
          <w:p w14:paraId="695D141D" w14:textId="77777777" w:rsidR="00CA1C25" w:rsidRPr="00767707" w:rsidRDefault="00CA1C25" w:rsidP="0009567D">
            <w:pPr>
              <w:ind w:firstLine="0"/>
            </w:pPr>
            <w:r>
              <w:t>firstname</w:t>
            </w:r>
          </w:p>
        </w:tc>
        <w:tc>
          <w:tcPr>
            <w:tcW w:w="1610" w:type="dxa"/>
            <w:vAlign w:val="center"/>
          </w:tcPr>
          <w:p w14:paraId="32D97B52" w14:textId="77777777" w:rsidR="00CA1C25" w:rsidRPr="00767707" w:rsidRDefault="00CA1C25" w:rsidP="0009567D">
            <w:pPr>
              <w:ind w:firstLine="0"/>
            </w:pPr>
            <w:r>
              <w:t>String</w:t>
            </w:r>
          </w:p>
        </w:tc>
        <w:tc>
          <w:tcPr>
            <w:tcW w:w="1925" w:type="dxa"/>
          </w:tcPr>
          <w:p w14:paraId="5C5CCA03" w14:textId="77777777" w:rsidR="00CA1C25" w:rsidRPr="00F50912" w:rsidRDefault="00CA1C25" w:rsidP="0009567D">
            <w:pPr>
              <w:ind w:firstLine="0"/>
            </w:pPr>
            <w:r>
              <w:t xml:space="preserve">Required </w:t>
            </w:r>
          </w:p>
        </w:tc>
        <w:tc>
          <w:tcPr>
            <w:tcW w:w="2983" w:type="dxa"/>
            <w:vAlign w:val="center"/>
          </w:tcPr>
          <w:p w14:paraId="6EBEAB08" w14:textId="77777777" w:rsidR="00CA1C25" w:rsidRPr="00767707" w:rsidRDefault="00CA1C25" w:rsidP="0009567D">
            <w:pPr>
              <w:ind w:firstLine="0"/>
            </w:pPr>
            <w:r w:rsidRPr="00767707">
              <w:rPr>
                <w:lang w:val="vi-VN"/>
              </w:rPr>
              <w:t>Tên người dùng</w:t>
            </w:r>
            <w:r>
              <w:t>.</w:t>
            </w:r>
          </w:p>
        </w:tc>
      </w:tr>
      <w:tr w:rsidR="00CA1C25" w:rsidRPr="00767707" w14:paraId="01442433" w14:textId="77777777" w:rsidTr="0009567D">
        <w:tc>
          <w:tcPr>
            <w:tcW w:w="2570" w:type="dxa"/>
            <w:vAlign w:val="center"/>
          </w:tcPr>
          <w:p w14:paraId="53F61993" w14:textId="77777777" w:rsidR="00CA1C25" w:rsidRPr="00767707" w:rsidRDefault="00CA1C25" w:rsidP="0009567D">
            <w:pPr>
              <w:ind w:firstLine="0"/>
            </w:pPr>
            <w:r>
              <w:t>lastname</w:t>
            </w:r>
          </w:p>
        </w:tc>
        <w:tc>
          <w:tcPr>
            <w:tcW w:w="1610" w:type="dxa"/>
            <w:vAlign w:val="center"/>
          </w:tcPr>
          <w:p w14:paraId="23400B73" w14:textId="77777777" w:rsidR="00CA1C25" w:rsidRPr="00767707" w:rsidRDefault="00CA1C25" w:rsidP="0009567D">
            <w:pPr>
              <w:ind w:firstLine="0"/>
            </w:pPr>
            <w:r>
              <w:t>String</w:t>
            </w:r>
          </w:p>
        </w:tc>
        <w:tc>
          <w:tcPr>
            <w:tcW w:w="1925" w:type="dxa"/>
          </w:tcPr>
          <w:p w14:paraId="6B03F598" w14:textId="77777777" w:rsidR="00CA1C25" w:rsidRDefault="00CA1C25" w:rsidP="0009567D">
            <w:pPr>
              <w:ind w:firstLine="0"/>
            </w:pPr>
            <w:r>
              <w:t xml:space="preserve">Required </w:t>
            </w:r>
          </w:p>
        </w:tc>
        <w:tc>
          <w:tcPr>
            <w:tcW w:w="2983" w:type="dxa"/>
            <w:vAlign w:val="center"/>
          </w:tcPr>
          <w:p w14:paraId="11F1B89D" w14:textId="77777777" w:rsidR="00CA1C25" w:rsidRPr="00767707" w:rsidRDefault="00CA1C25" w:rsidP="0009567D">
            <w:pPr>
              <w:ind w:firstLine="0"/>
              <w:rPr>
                <w:lang w:val="vi-VN"/>
              </w:rPr>
            </w:pPr>
            <w:r>
              <w:t>Họ người dùng.</w:t>
            </w:r>
          </w:p>
        </w:tc>
      </w:tr>
      <w:tr w:rsidR="00CA1C25" w:rsidRPr="00767707" w14:paraId="4DF9D26C" w14:textId="77777777" w:rsidTr="0009567D">
        <w:tc>
          <w:tcPr>
            <w:tcW w:w="2570" w:type="dxa"/>
            <w:vAlign w:val="center"/>
          </w:tcPr>
          <w:p w14:paraId="2E2D5EBE" w14:textId="77777777" w:rsidR="00CA1C25" w:rsidRPr="00767707" w:rsidRDefault="00CA1C25" w:rsidP="0009567D">
            <w:pPr>
              <w:ind w:firstLine="0"/>
              <w:rPr>
                <w:lang w:val="vi-VN"/>
              </w:rPr>
            </w:pPr>
            <w:r w:rsidRPr="00767707">
              <w:rPr>
                <w:lang w:val="vi-VN"/>
              </w:rPr>
              <w:t>email</w:t>
            </w:r>
          </w:p>
        </w:tc>
        <w:tc>
          <w:tcPr>
            <w:tcW w:w="1610" w:type="dxa"/>
            <w:vAlign w:val="center"/>
          </w:tcPr>
          <w:p w14:paraId="1D986AEE" w14:textId="77777777" w:rsidR="00CA1C25" w:rsidRPr="00767707" w:rsidRDefault="00CA1C25" w:rsidP="0009567D">
            <w:pPr>
              <w:ind w:firstLine="0"/>
            </w:pPr>
            <w:r>
              <w:t>String</w:t>
            </w:r>
          </w:p>
        </w:tc>
        <w:tc>
          <w:tcPr>
            <w:tcW w:w="1925" w:type="dxa"/>
          </w:tcPr>
          <w:p w14:paraId="7B4AEB83" w14:textId="77777777" w:rsidR="00CA1C25" w:rsidRDefault="00CA1C25" w:rsidP="0009567D">
            <w:pPr>
              <w:ind w:firstLine="0"/>
            </w:pPr>
            <w:r>
              <w:t>Required</w:t>
            </w:r>
          </w:p>
          <w:p w14:paraId="0439E7E2" w14:textId="77777777" w:rsidR="00CA1C25" w:rsidRPr="00F50912" w:rsidRDefault="00CA1C25" w:rsidP="0009567D">
            <w:pPr>
              <w:ind w:firstLine="0"/>
            </w:pPr>
            <w:r>
              <w:t xml:space="preserve">Unique </w:t>
            </w:r>
          </w:p>
        </w:tc>
        <w:tc>
          <w:tcPr>
            <w:tcW w:w="2983" w:type="dxa"/>
            <w:vAlign w:val="center"/>
          </w:tcPr>
          <w:p w14:paraId="3C817888" w14:textId="77777777" w:rsidR="00CA1C25" w:rsidRPr="00767707" w:rsidRDefault="00CA1C25" w:rsidP="0009567D">
            <w:pPr>
              <w:ind w:firstLine="0"/>
              <w:rPr>
                <w:lang w:val="vi-VN"/>
              </w:rPr>
            </w:pPr>
            <w:r w:rsidRPr="00767707">
              <w:rPr>
                <w:lang w:val="vi-VN"/>
              </w:rPr>
              <w:t>Email người dùng</w:t>
            </w:r>
          </w:p>
        </w:tc>
      </w:tr>
      <w:tr w:rsidR="00CA1C25" w:rsidRPr="00767707" w14:paraId="7C33EA5B" w14:textId="77777777" w:rsidTr="0009567D">
        <w:tc>
          <w:tcPr>
            <w:tcW w:w="2570" w:type="dxa"/>
            <w:vAlign w:val="center"/>
          </w:tcPr>
          <w:p w14:paraId="040A4AFC" w14:textId="77777777" w:rsidR="00CA1C25" w:rsidRPr="00767707" w:rsidRDefault="00CA1C25" w:rsidP="0009567D">
            <w:pPr>
              <w:ind w:firstLine="0"/>
            </w:pPr>
            <w:r>
              <w:t>avatar</w:t>
            </w:r>
          </w:p>
        </w:tc>
        <w:tc>
          <w:tcPr>
            <w:tcW w:w="1610" w:type="dxa"/>
            <w:vAlign w:val="center"/>
          </w:tcPr>
          <w:p w14:paraId="19EB5F8B" w14:textId="77777777" w:rsidR="00CA1C25" w:rsidRPr="00767707" w:rsidRDefault="00CA1C25" w:rsidP="0009567D">
            <w:pPr>
              <w:ind w:firstLine="0"/>
            </w:pPr>
            <w:r>
              <w:t>String</w:t>
            </w:r>
          </w:p>
        </w:tc>
        <w:tc>
          <w:tcPr>
            <w:tcW w:w="1925" w:type="dxa"/>
          </w:tcPr>
          <w:p w14:paraId="75BD2199" w14:textId="77777777" w:rsidR="00CA1C25" w:rsidRPr="00767707" w:rsidRDefault="00CA1C25" w:rsidP="0009567D">
            <w:pPr>
              <w:ind w:firstLine="0"/>
              <w:rPr>
                <w:lang w:val="vi-VN"/>
              </w:rPr>
            </w:pPr>
          </w:p>
        </w:tc>
        <w:tc>
          <w:tcPr>
            <w:tcW w:w="2983" w:type="dxa"/>
            <w:vAlign w:val="center"/>
          </w:tcPr>
          <w:p w14:paraId="73BEDD12" w14:textId="77777777" w:rsidR="00CA1C25" w:rsidRPr="00767707" w:rsidRDefault="00CA1C25" w:rsidP="0009567D">
            <w:pPr>
              <w:ind w:firstLine="0"/>
            </w:pPr>
            <w:r w:rsidRPr="00767707">
              <w:t>URL ảnh đại diện người dùng</w:t>
            </w:r>
            <w:r>
              <w:t>.</w:t>
            </w:r>
          </w:p>
        </w:tc>
      </w:tr>
      <w:tr w:rsidR="00CA1C25" w:rsidRPr="00767707" w14:paraId="02AC4473" w14:textId="77777777" w:rsidTr="0009567D">
        <w:tc>
          <w:tcPr>
            <w:tcW w:w="2570" w:type="dxa"/>
            <w:vAlign w:val="center"/>
          </w:tcPr>
          <w:p w14:paraId="6EB297C5" w14:textId="77777777" w:rsidR="00CA1C25" w:rsidRPr="00767707" w:rsidRDefault="00CA1C25" w:rsidP="0009567D">
            <w:pPr>
              <w:ind w:firstLine="0"/>
            </w:pPr>
            <w:r>
              <w:lastRenderedPageBreak/>
              <w:t>mobile</w:t>
            </w:r>
          </w:p>
        </w:tc>
        <w:tc>
          <w:tcPr>
            <w:tcW w:w="1610" w:type="dxa"/>
            <w:vAlign w:val="center"/>
          </w:tcPr>
          <w:p w14:paraId="5475645D" w14:textId="77777777" w:rsidR="00CA1C25" w:rsidRPr="00767707" w:rsidRDefault="00CA1C25" w:rsidP="0009567D">
            <w:pPr>
              <w:ind w:firstLine="0"/>
            </w:pPr>
            <w:r>
              <w:t>String</w:t>
            </w:r>
          </w:p>
        </w:tc>
        <w:tc>
          <w:tcPr>
            <w:tcW w:w="1925" w:type="dxa"/>
          </w:tcPr>
          <w:p w14:paraId="3698311B" w14:textId="77777777" w:rsidR="00CA1C25" w:rsidRDefault="00CA1C25" w:rsidP="0009567D">
            <w:pPr>
              <w:ind w:firstLine="0"/>
            </w:pPr>
            <w:r>
              <w:t>Required</w:t>
            </w:r>
          </w:p>
          <w:p w14:paraId="07A0B32D" w14:textId="77777777" w:rsidR="00CA1C25" w:rsidRPr="00767707" w:rsidRDefault="00CA1C25" w:rsidP="0009567D">
            <w:pPr>
              <w:ind w:firstLine="0"/>
            </w:pPr>
            <w:r>
              <w:t xml:space="preserve">Unique </w:t>
            </w:r>
          </w:p>
        </w:tc>
        <w:tc>
          <w:tcPr>
            <w:tcW w:w="2983" w:type="dxa"/>
            <w:vAlign w:val="center"/>
          </w:tcPr>
          <w:p w14:paraId="3B067B12" w14:textId="77777777" w:rsidR="00CA1C25" w:rsidRPr="00767707" w:rsidRDefault="00CA1C25" w:rsidP="0009567D">
            <w:pPr>
              <w:ind w:firstLine="0"/>
            </w:pPr>
            <w:r>
              <w:t>Số điện thoại người dùng.</w:t>
            </w:r>
          </w:p>
        </w:tc>
      </w:tr>
      <w:tr w:rsidR="00CA1C25" w:rsidRPr="00767707" w14:paraId="461EC5FE" w14:textId="77777777" w:rsidTr="0009567D">
        <w:tc>
          <w:tcPr>
            <w:tcW w:w="2570" w:type="dxa"/>
            <w:vAlign w:val="center"/>
          </w:tcPr>
          <w:p w14:paraId="25CA9A43" w14:textId="77777777" w:rsidR="00CA1C25" w:rsidRPr="00767707" w:rsidRDefault="00CA1C25" w:rsidP="0009567D">
            <w:pPr>
              <w:ind w:firstLine="0"/>
            </w:pPr>
            <w:r>
              <w:t>password</w:t>
            </w:r>
          </w:p>
        </w:tc>
        <w:tc>
          <w:tcPr>
            <w:tcW w:w="1610" w:type="dxa"/>
            <w:vAlign w:val="center"/>
          </w:tcPr>
          <w:p w14:paraId="688CD5CE" w14:textId="77777777" w:rsidR="00CA1C25" w:rsidRPr="00767707" w:rsidRDefault="00CA1C25" w:rsidP="0009567D">
            <w:pPr>
              <w:ind w:firstLine="0"/>
            </w:pPr>
            <w:r>
              <w:t>String</w:t>
            </w:r>
          </w:p>
        </w:tc>
        <w:tc>
          <w:tcPr>
            <w:tcW w:w="1925" w:type="dxa"/>
          </w:tcPr>
          <w:p w14:paraId="7DF32C07" w14:textId="77777777" w:rsidR="00CA1C25" w:rsidRPr="00F50912" w:rsidRDefault="00CA1C25" w:rsidP="0009567D">
            <w:pPr>
              <w:ind w:firstLine="0"/>
            </w:pPr>
            <w:r>
              <w:t xml:space="preserve">Required </w:t>
            </w:r>
          </w:p>
        </w:tc>
        <w:tc>
          <w:tcPr>
            <w:tcW w:w="2983" w:type="dxa"/>
            <w:vAlign w:val="center"/>
          </w:tcPr>
          <w:p w14:paraId="74ED13D5" w14:textId="77777777" w:rsidR="00CA1C25" w:rsidRPr="00767707" w:rsidRDefault="00CA1C25" w:rsidP="0009567D">
            <w:pPr>
              <w:ind w:firstLine="0"/>
            </w:pPr>
            <w:r>
              <w:t>Mật khẩu người dùng.</w:t>
            </w:r>
          </w:p>
        </w:tc>
      </w:tr>
      <w:tr w:rsidR="00CA1C25" w:rsidRPr="00767707" w14:paraId="7DBEB3B3" w14:textId="77777777" w:rsidTr="0009567D">
        <w:tc>
          <w:tcPr>
            <w:tcW w:w="2570" w:type="dxa"/>
            <w:vAlign w:val="center"/>
          </w:tcPr>
          <w:p w14:paraId="259E859B" w14:textId="77777777" w:rsidR="00CA1C25" w:rsidRPr="00767707" w:rsidRDefault="00CA1C25" w:rsidP="0009567D">
            <w:pPr>
              <w:ind w:firstLine="0"/>
            </w:pPr>
            <w:r>
              <w:t>role</w:t>
            </w:r>
          </w:p>
        </w:tc>
        <w:tc>
          <w:tcPr>
            <w:tcW w:w="1610" w:type="dxa"/>
            <w:vAlign w:val="center"/>
          </w:tcPr>
          <w:p w14:paraId="4D78471A" w14:textId="77777777" w:rsidR="00CA1C25" w:rsidRPr="00767707" w:rsidRDefault="00CA1C25" w:rsidP="0009567D">
            <w:pPr>
              <w:ind w:firstLine="0"/>
            </w:pPr>
            <w:r>
              <w:t>String</w:t>
            </w:r>
          </w:p>
        </w:tc>
        <w:tc>
          <w:tcPr>
            <w:tcW w:w="1925" w:type="dxa"/>
          </w:tcPr>
          <w:p w14:paraId="1A4C8857" w14:textId="77777777" w:rsidR="00CA1C25" w:rsidRDefault="00CA1C25" w:rsidP="0009567D">
            <w:pPr>
              <w:ind w:firstLine="0"/>
            </w:pPr>
            <w:r>
              <w:t>Enum:[1999, 1998]</w:t>
            </w:r>
          </w:p>
          <w:p w14:paraId="0517278F" w14:textId="77777777" w:rsidR="00CA1C25" w:rsidRPr="00F50912" w:rsidRDefault="00CA1C25" w:rsidP="0009567D">
            <w:pPr>
              <w:ind w:firstLine="0"/>
            </w:pPr>
            <w:r>
              <w:t>Default: 1998</w:t>
            </w:r>
          </w:p>
        </w:tc>
        <w:tc>
          <w:tcPr>
            <w:tcW w:w="2983" w:type="dxa"/>
            <w:vAlign w:val="center"/>
          </w:tcPr>
          <w:p w14:paraId="64554408" w14:textId="77777777" w:rsidR="00CA1C25" w:rsidRDefault="00CA1C25" w:rsidP="0009567D">
            <w:pPr>
              <w:ind w:firstLine="0"/>
            </w:pPr>
            <w:r>
              <w:t>Vai trò người dùng: user là 1998, admin là 1999.</w:t>
            </w:r>
          </w:p>
          <w:p w14:paraId="361FD1C1" w14:textId="77777777" w:rsidR="00CA1C25" w:rsidRPr="00767707" w:rsidRDefault="00CA1C25" w:rsidP="0009567D">
            <w:pPr>
              <w:ind w:firstLine="0"/>
            </w:pPr>
            <w:r>
              <w:t>Mặt định là user (1998).</w:t>
            </w:r>
          </w:p>
        </w:tc>
      </w:tr>
      <w:tr w:rsidR="00CA1C25" w:rsidRPr="00767707" w14:paraId="5BF7B9DA" w14:textId="77777777" w:rsidTr="0009567D">
        <w:tc>
          <w:tcPr>
            <w:tcW w:w="2570" w:type="dxa"/>
            <w:vAlign w:val="center"/>
          </w:tcPr>
          <w:p w14:paraId="1800CB06" w14:textId="77777777" w:rsidR="00CA1C25" w:rsidRPr="00767707" w:rsidRDefault="00CA1C25" w:rsidP="0009567D">
            <w:pPr>
              <w:ind w:firstLine="0"/>
            </w:pPr>
            <w:r>
              <w:t>cart</w:t>
            </w:r>
          </w:p>
        </w:tc>
        <w:tc>
          <w:tcPr>
            <w:tcW w:w="1610" w:type="dxa"/>
            <w:vAlign w:val="center"/>
          </w:tcPr>
          <w:p w14:paraId="7179555B" w14:textId="77777777" w:rsidR="00CA1C25" w:rsidRPr="00767707" w:rsidRDefault="00CA1C25" w:rsidP="0009567D">
            <w:pPr>
              <w:ind w:firstLine="0"/>
            </w:pPr>
            <w:r>
              <w:t>Array</w:t>
            </w:r>
          </w:p>
        </w:tc>
        <w:tc>
          <w:tcPr>
            <w:tcW w:w="1925" w:type="dxa"/>
          </w:tcPr>
          <w:p w14:paraId="56CC7C64" w14:textId="77777777" w:rsidR="00CA1C25" w:rsidRPr="00D5482D" w:rsidRDefault="00CA1C25" w:rsidP="0009567D">
            <w:pPr>
              <w:ind w:firstLine="0"/>
            </w:pPr>
          </w:p>
        </w:tc>
        <w:tc>
          <w:tcPr>
            <w:tcW w:w="2983" w:type="dxa"/>
            <w:vAlign w:val="center"/>
          </w:tcPr>
          <w:p w14:paraId="7DCCFDBD" w14:textId="77777777" w:rsidR="00CA1C25" w:rsidRDefault="00CA1C25" w:rsidP="0009567D">
            <w:pPr>
              <w:ind w:firstLine="0"/>
            </w:pPr>
            <w:r>
              <w:t>Mảng chứa sản phẩm trong giỏ hàng của người dùng. Mỗi phần tử của mảng là một Object có các thuộc tính:</w:t>
            </w:r>
          </w:p>
          <w:p w14:paraId="3C2F2DB4" w14:textId="77777777" w:rsidR="00CA1C25" w:rsidRDefault="00CA1C25" w:rsidP="0009567D">
            <w:pPr>
              <w:ind w:firstLine="0"/>
            </w:pPr>
            <w:r>
              <w:t>+ product: là một ObjectId của collection product chứa thông tin của sản phẩm.</w:t>
            </w:r>
          </w:p>
          <w:p w14:paraId="78F9178C" w14:textId="77777777" w:rsidR="00CA1C25" w:rsidRDefault="00CA1C25" w:rsidP="0009567D">
            <w:pPr>
              <w:ind w:firstLine="0"/>
            </w:pPr>
            <w:r>
              <w:t>+ quantity: có kiểu dữ liệu Number, lưu trữ số lượng sản phẩm.</w:t>
            </w:r>
          </w:p>
          <w:p w14:paraId="070948CE" w14:textId="77777777" w:rsidR="00CA1C25" w:rsidRDefault="00CA1C25" w:rsidP="0009567D">
            <w:pPr>
              <w:ind w:firstLine="0"/>
            </w:pPr>
            <w:r>
              <w:t>+ color: có kiểu dữ liệu String, lưu trữ màu sắc sản phẩm.</w:t>
            </w:r>
          </w:p>
          <w:p w14:paraId="0A3AAC87" w14:textId="77777777" w:rsidR="00CA1C25" w:rsidRDefault="00CA1C25" w:rsidP="0009567D">
            <w:pPr>
              <w:ind w:firstLine="0"/>
            </w:pPr>
            <w:r>
              <w:t>+ price: có kiểu dữ liệu Number, lưu trữ giá sản phẩm.</w:t>
            </w:r>
          </w:p>
          <w:p w14:paraId="07F97889" w14:textId="77777777" w:rsidR="00CA1C25" w:rsidRDefault="00CA1C25" w:rsidP="0009567D">
            <w:pPr>
              <w:ind w:firstLine="0"/>
            </w:pPr>
            <w:r>
              <w:t>+ thumbnail: có kiểu dữ liệu String, lưu trữ URL ảnh đại diện của sản phẩm.</w:t>
            </w:r>
          </w:p>
          <w:p w14:paraId="0891C9CF" w14:textId="77777777" w:rsidR="00CA1C25" w:rsidRPr="00767707" w:rsidRDefault="00CA1C25" w:rsidP="0009567D">
            <w:pPr>
              <w:ind w:firstLine="0"/>
            </w:pPr>
            <w:r>
              <w:t>+ title: có kiểu dữ liệu String, lưu trữ tên sản  phẩm.</w:t>
            </w:r>
          </w:p>
        </w:tc>
      </w:tr>
      <w:tr w:rsidR="00CA1C25" w:rsidRPr="00767707" w14:paraId="5D3845EF" w14:textId="77777777" w:rsidTr="0009567D">
        <w:tc>
          <w:tcPr>
            <w:tcW w:w="2570" w:type="dxa"/>
            <w:vAlign w:val="center"/>
          </w:tcPr>
          <w:p w14:paraId="49A1CE1D" w14:textId="77777777" w:rsidR="00CA1C25" w:rsidRPr="00767707" w:rsidRDefault="00CA1C25" w:rsidP="0009567D">
            <w:pPr>
              <w:ind w:firstLine="0"/>
            </w:pPr>
            <w:r>
              <w:t>address</w:t>
            </w:r>
          </w:p>
        </w:tc>
        <w:tc>
          <w:tcPr>
            <w:tcW w:w="1610" w:type="dxa"/>
            <w:vAlign w:val="center"/>
          </w:tcPr>
          <w:p w14:paraId="5F6D1A48" w14:textId="77777777" w:rsidR="00CA1C25" w:rsidRPr="00767707" w:rsidRDefault="00CA1C25" w:rsidP="0009567D">
            <w:pPr>
              <w:ind w:firstLine="0"/>
            </w:pPr>
            <w:r>
              <w:t>String</w:t>
            </w:r>
          </w:p>
        </w:tc>
        <w:tc>
          <w:tcPr>
            <w:tcW w:w="1925" w:type="dxa"/>
          </w:tcPr>
          <w:p w14:paraId="77961DA3" w14:textId="77777777" w:rsidR="00CA1C25" w:rsidRPr="00767707" w:rsidRDefault="00CA1C25" w:rsidP="0009567D">
            <w:pPr>
              <w:ind w:firstLine="0"/>
              <w:rPr>
                <w:lang w:val="vi-VN"/>
              </w:rPr>
            </w:pPr>
          </w:p>
        </w:tc>
        <w:tc>
          <w:tcPr>
            <w:tcW w:w="2983" w:type="dxa"/>
            <w:vAlign w:val="center"/>
          </w:tcPr>
          <w:p w14:paraId="54FBDC1E" w14:textId="77777777" w:rsidR="00CA1C25" w:rsidRPr="00767707" w:rsidRDefault="00CA1C25" w:rsidP="0009567D">
            <w:pPr>
              <w:ind w:firstLine="0"/>
            </w:pPr>
            <w:r>
              <w:t>Địa chỉ khách hàng.</w:t>
            </w:r>
          </w:p>
        </w:tc>
      </w:tr>
      <w:tr w:rsidR="00CA1C25" w:rsidRPr="00767707" w14:paraId="38C8927B" w14:textId="77777777" w:rsidTr="0009567D">
        <w:tc>
          <w:tcPr>
            <w:tcW w:w="2570" w:type="dxa"/>
            <w:vAlign w:val="center"/>
          </w:tcPr>
          <w:p w14:paraId="52DFD643" w14:textId="77777777" w:rsidR="00CA1C25" w:rsidRPr="00767707" w:rsidRDefault="00CA1C25" w:rsidP="0009567D">
            <w:pPr>
              <w:ind w:firstLine="0"/>
            </w:pPr>
            <w:r>
              <w:lastRenderedPageBreak/>
              <w:t>wishlist</w:t>
            </w:r>
          </w:p>
        </w:tc>
        <w:tc>
          <w:tcPr>
            <w:tcW w:w="1610" w:type="dxa"/>
          </w:tcPr>
          <w:p w14:paraId="702BAC84" w14:textId="77777777" w:rsidR="00CA1C25" w:rsidRPr="00767707" w:rsidRDefault="00CA1C25" w:rsidP="0009567D">
            <w:pPr>
              <w:ind w:firstLine="0"/>
            </w:pPr>
            <w:r>
              <w:t>Array gồm những</w:t>
            </w:r>
            <w:r w:rsidRPr="00873FF4">
              <w:t xml:space="preserve"> </w:t>
            </w:r>
            <w:r>
              <w:t>ObjectId của collection product</w:t>
            </w:r>
          </w:p>
        </w:tc>
        <w:tc>
          <w:tcPr>
            <w:tcW w:w="1925" w:type="dxa"/>
          </w:tcPr>
          <w:p w14:paraId="56863E89" w14:textId="77777777" w:rsidR="00CA1C25" w:rsidRPr="00873FF4" w:rsidRDefault="00CA1C25" w:rsidP="0009567D">
            <w:pPr>
              <w:ind w:firstLine="0"/>
            </w:pPr>
          </w:p>
        </w:tc>
        <w:tc>
          <w:tcPr>
            <w:tcW w:w="2983" w:type="dxa"/>
            <w:vAlign w:val="center"/>
          </w:tcPr>
          <w:p w14:paraId="7719EDE6" w14:textId="77777777" w:rsidR="00CA1C25" w:rsidRPr="00767707" w:rsidRDefault="00CA1C25" w:rsidP="0009567D">
            <w:pPr>
              <w:ind w:firstLine="0"/>
            </w:pPr>
            <w:r>
              <w:t>Mảng chứa thông tin về sản phẩm yêu thích của khách hàng.</w:t>
            </w:r>
          </w:p>
        </w:tc>
      </w:tr>
      <w:tr w:rsidR="00CA1C25" w:rsidRPr="00767707" w14:paraId="6F5F5E57" w14:textId="77777777" w:rsidTr="0009567D">
        <w:tc>
          <w:tcPr>
            <w:tcW w:w="2570" w:type="dxa"/>
            <w:vAlign w:val="center"/>
          </w:tcPr>
          <w:p w14:paraId="01A85154" w14:textId="77777777" w:rsidR="00CA1C25" w:rsidRPr="00767707" w:rsidRDefault="00CA1C25" w:rsidP="0009567D">
            <w:pPr>
              <w:ind w:firstLine="0"/>
            </w:pPr>
            <w:r>
              <w:t>isBlocked</w:t>
            </w:r>
          </w:p>
        </w:tc>
        <w:tc>
          <w:tcPr>
            <w:tcW w:w="1610" w:type="dxa"/>
            <w:vAlign w:val="center"/>
          </w:tcPr>
          <w:p w14:paraId="3144B26C" w14:textId="77777777" w:rsidR="00CA1C25" w:rsidRPr="00767707" w:rsidRDefault="00CA1C25" w:rsidP="0009567D">
            <w:pPr>
              <w:ind w:firstLine="0"/>
            </w:pPr>
            <w:r>
              <w:t>Boolean</w:t>
            </w:r>
          </w:p>
        </w:tc>
        <w:tc>
          <w:tcPr>
            <w:tcW w:w="1925" w:type="dxa"/>
          </w:tcPr>
          <w:p w14:paraId="337DA7D6" w14:textId="77777777" w:rsidR="00CA1C25" w:rsidRPr="00873FF4" w:rsidRDefault="00CA1C25" w:rsidP="0009567D">
            <w:pPr>
              <w:ind w:firstLine="0"/>
            </w:pPr>
            <w:r>
              <w:t>Default: false</w:t>
            </w:r>
          </w:p>
        </w:tc>
        <w:tc>
          <w:tcPr>
            <w:tcW w:w="2983" w:type="dxa"/>
            <w:vAlign w:val="center"/>
          </w:tcPr>
          <w:p w14:paraId="769C9079" w14:textId="77777777" w:rsidR="00CA1C25" w:rsidRPr="00767707" w:rsidRDefault="00CA1C25" w:rsidP="0009567D">
            <w:pPr>
              <w:ind w:firstLine="0"/>
            </w:pPr>
            <w:r>
              <w:t>Trạng thái khóa của khách hàng.</w:t>
            </w:r>
          </w:p>
        </w:tc>
      </w:tr>
      <w:tr w:rsidR="00CA1C25" w:rsidRPr="00767707" w14:paraId="51023377" w14:textId="77777777" w:rsidTr="0009567D">
        <w:tc>
          <w:tcPr>
            <w:tcW w:w="2570" w:type="dxa"/>
            <w:vAlign w:val="center"/>
          </w:tcPr>
          <w:p w14:paraId="38B312E3" w14:textId="77777777" w:rsidR="00CA1C25" w:rsidRPr="00767707" w:rsidRDefault="00CA1C25" w:rsidP="0009567D">
            <w:pPr>
              <w:ind w:firstLine="0"/>
            </w:pPr>
            <w:r>
              <w:t>refreshToken</w:t>
            </w:r>
          </w:p>
        </w:tc>
        <w:tc>
          <w:tcPr>
            <w:tcW w:w="1610" w:type="dxa"/>
            <w:vAlign w:val="center"/>
          </w:tcPr>
          <w:p w14:paraId="48E85BDE" w14:textId="77777777" w:rsidR="00CA1C25" w:rsidRPr="00767707" w:rsidRDefault="00CA1C25" w:rsidP="0009567D">
            <w:pPr>
              <w:ind w:firstLine="0"/>
            </w:pPr>
            <w:r>
              <w:t>String</w:t>
            </w:r>
          </w:p>
        </w:tc>
        <w:tc>
          <w:tcPr>
            <w:tcW w:w="1925" w:type="dxa"/>
          </w:tcPr>
          <w:p w14:paraId="15191F7B" w14:textId="77777777" w:rsidR="00CA1C25" w:rsidRPr="00767707" w:rsidRDefault="00CA1C25" w:rsidP="0009567D">
            <w:pPr>
              <w:ind w:firstLine="0"/>
              <w:rPr>
                <w:lang w:val="vi-VN"/>
              </w:rPr>
            </w:pPr>
          </w:p>
        </w:tc>
        <w:tc>
          <w:tcPr>
            <w:tcW w:w="2983" w:type="dxa"/>
            <w:vAlign w:val="center"/>
          </w:tcPr>
          <w:p w14:paraId="7FD95E43" w14:textId="77777777" w:rsidR="00CA1C25" w:rsidRPr="00767707" w:rsidRDefault="00CA1C25" w:rsidP="0009567D">
            <w:pPr>
              <w:ind w:firstLine="0"/>
            </w:pPr>
            <w:r>
              <w:t>Lưu token xác định khi nào người dùng cần đăng nhập lại.</w:t>
            </w:r>
          </w:p>
        </w:tc>
      </w:tr>
      <w:tr w:rsidR="00CA1C25" w:rsidRPr="00767707" w14:paraId="5658D9C7" w14:textId="77777777" w:rsidTr="0009567D">
        <w:tc>
          <w:tcPr>
            <w:tcW w:w="2570" w:type="dxa"/>
            <w:vAlign w:val="center"/>
          </w:tcPr>
          <w:p w14:paraId="5C7D3146" w14:textId="77777777" w:rsidR="00CA1C25" w:rsidRPr="00767707" w:rsidRDefault="00CA1C25" w:rsidP="0009567D">
            <w:pPr>
              <w:ind w:firstLine="0"/>
            </w:pPr>
            <w:r>
              <w:t>passwordChangeAt</w:t>
            </w:r>
          </w:p>
        </w:tc>
        <w:tc>
          <w:tcPr>
            <w:tcW w:w="1610" w:type="dxa"/>
            <w:vAlign w:val="center"/>
          </w:tcPr>
          <w:p w14:paraId="49D82A7D" w14:textId="77777777" w:rsidR="00CA1C25" w:rsidRPr="00767707" w:rsidRDefault="00CA1C25" w:rsidP="0009567D">
            <w:pPr>
              <w:ind w:firstLine="0"/>
            </w:pPr>
            <w:r>
              <w:t>String</w:t>
            </w:r>
          </w:p>
        </w:tc>
        <w:tc>
          <w:tcPr>
            <w:tcW w:w="1925" w:type="dxa"/>
          </w:tcPr>
          <w:p w14:paraId="04E2D202" w14:textId="77777777" w:rsidR="00CA1C25" w:rsidRPr="00767707" w:rsidRDefault="00CA1C25" w:rsidP="0009567D">
            <w:pPr>
              <w:ind w:firstLine="0"/>
              <w:rPr>
                <w:lang w:val="vi-VN"/>
              </w:rPr>
            </w:pPr>
          </w:p>
        </w:tc>
        <w:tc>
          <w:tcPr>
            <w:tcW w:w="2983" w:type="dxa"/>
            <w:vAlign w:val="center"/>
          </w:tcPr>
          <w:p w14:paraId="0C9F4CFA" w14:textId="77777777" w:rsidR="00CA1C25" w:rsidRPr="00767707" w:rsidRDefault="00CA1C25" w:rsidP="0009567D">
            <w:pPr>
              <w:ind w:firstLine="0"/>
            </w:pPr>
            <w:r>
              <w:t>Lưu thời giant hay đổi password.</w:t>
            </w:r>
          </w:p>
        </w:tc>
      </w:tr>
      <w:tr w:rsidR="00CA1C25" w:rsidRPr="00767707" w14:paraId="1AAF4D0B" w14:textId="77777777" w:rsidTr="0009567D">
        <w:tc>
          <w:tcPr>
            <w:tcW w:w="2570" w:type="dxa"/>
            <w:vAlign w:val="center"/>
          </w:tcPr>
          <w:p w14:paraId="29A781A8" w14:textId="77777777" w:rsidR="00CA1C25" w:rsidRDefault="00CA1C25" w:rsidP="0009567D">
            <w:pPr>
              <w:ind w:firstLine="0"/>
            </w:pPr>
            <w:r w:rsidRPr="00D5482D">
              <w:t>passwordResetToken</w:t>
            </w:r>
          </w:p>
        </w:tc>
        <w:tc>
          <w:tcPr>
            <w:tcW w:w="1610" w:type="dxa"/>
            <w:vAlign w:val="center"/>
          </w:tcPr>
          <w:p w14:paraId="1A25E61F" w14:textId="77777777" w:rsidR="00CA1C25" w:rsidRDefault="00CA1C25" w:rsidP="0009567D">
            <w:pPr>
              <w:ind w:firstLine="0"/>
            </w:pPr>
            <w:r>
              <w:t>String</w:t>
            </w:r>
          </w:p>
        </w:tc>
        <w:tc>
          <w:tcPr>
            <w:tcW w:w="1925" w:type="dxa"/>
          </w:tcPr>
          <w:p w14:paraId="3AF9EFCE" w14:textId="77777777" w:rsidR="00CA1C25" w:rsidRPr="00767707" w:rsidRDefault="00CA1C25" w:rsidP="0009567D">
            <w:pPr>
              <w:ind w:firstLine="0"/>
              <w:rPr>
                <w:lang w:val="vi-VN"/>
              </w:rPr>
            </w:pPr>
          </w:p>
        </w:tc>
        <w:tc>
          <w:tcPr>
            <w:tcW w:w="2983" w:type="dxa"/>
            <w:vAlign w:val="center"/>
          </w:tcPr>
          <w:p w14:paraId="217182B0" w14:textId="77777777" w:rsidR="00CA1C25" w:rsidRDefault="00CA1C25" w:rsidP="0009567D">
            <w:pPr>
              <w:ind w:firstLine="0"/>
            </w:pPr>
            <w:r>
              <w:t>Lưu token để đặt lại mật khẩu.</w:t>
            </w:r>
          </w:p>
        </w:tc>
      </w:tr>
      <w:tr w:rsidR="00CA1C25" w:rsidRPr="00767707" w14:paraId="6C8D299A" w14:textId="77777777" w:rsidTr="0009567D">
        <w:tc>
          <w:tcPr>
            <w:tcW w:w="2570" w:type="dxa"/>
            <w:vAlign w:val="center"/>
          </w:tcPr>
          <w:p w14:paraId="522B4DD3" w14:textId="77777777" w:rsidR="00CA1C25" w:rsidRPr="00767707" w:rsidRDefault="00CA1C25" w:rsidP="0009567D">
            <w:pPr>
              <w:ind w:firstLine="0"/>
            </w:pPr>
            <w:r w:rsidRPr="00815854">
              <w:t>passwordResetExpires</w:t>
            </w:r>
          </w:p>
        </w:tc>
        <w:tc>
          <w:tcPr>
            <w:tcW w:w="1610" w:type="dxa"/>
            <w:vAlign w:val="center"/>
          </w:tcPr>
          <w:p w14:paraId="625585A5" w14:textId="77777777" w:rsidR="00CA1C25" w:rsidRPr="00767707" w:rsidRDefault="00CA1C25" w:rsidP="0009567D">
            <w:pPr>
              <w:ind w:firstLine="0"/>
            </w:pPr>
            <w:r>
              <w:t>String</w:t>
            </w:r>
          </w:p>
        </w:tc>
        <w:tc>
          <w:tcPr>
            <w:tcW w:w="1925" w:type="dxa"/>
          </w:tcPr>
          <w:p w14:paraId="05F4FDA9" w14:textId="77777777" w:rsidR="00CA1C25" w:rsidRPr="00767707" w:rsidRDefault="00CA1C25" w:rsidP="0009567D">
            <w:pPr>
              <w:ind w:firstLine="0"/>
              <w:rPr>
                <w:lang w:val="vi-VN"/>
              </w:rPr>
            </w:pPr>
          </w:p>
        </w:tc>
        <w:tc>
          <w:tcPr>
            <w:tcW w:w="2983" w:type="dxa"/>
            <w:vAlign w:val="center"/>
          </w:tcPr>
          <w:p w14:paraId="22B3F365" w14:textId="77777777" w:rsidR="00CA1C25" w:rsidRPr="00767707" w:rsidRDefault="00CA1C25" w:rsidP="0009567D">
            <w:pPr>
              <w:ind w:firstLine="0"/>
            </w:pPr>
            <w:r>
              <w:t>Lưu thời gian hết hạn của việc dặt lại mật khẩu</w:t>
            </w:r>
          </w:p>
        </w:tc>
      </w:tr>
      <w:tr w:rsidR="00CA1C25" w:rsidRPr="00767707" w14:paraId="1C3B562D" w14:textId="77777777" w:rsidTr="0009567D">
        <w:tc>
          <w:tcPr>
            <w:tcW w:w="2570" w:type="dxa"/>
            <w:vAlign w:val="center"/>
          </w:tcPr>
          <w:p w14:paraId="7E81F6D2" w14:textId="77777777" w:rsidR="00CA1C25" w:rsidRPr="00815854" w:rsidRDefault="00CA1C25" w:rsidP="0009567D">
            <w:pPr>
              <w:ind w:firstLine="0"/>
            </w:pPr>
            <w:r>
              <w:t>createdAt</w:t>
            </w:r>
          </w:p>
        </w:tc>
        <w:tc>
          <w:tcPr>
            <w:tcW w:w="1610" w:type="dxa"/>
            <w:vAlign w:val="center"/>
          </w:tcPr>
          <w:p w14:paraId="5AE6DC7C" w14:textId="77777777" w:rsidR="00CA1C25" w:rsidRDefault="00CA1C25" w:rsidP="0009567D">
            <w:pPr>
              <w:ind w:firstLine="0"/>
            </w:pPr>
            <w:r>
              <w:t>Date</w:t>
            </w:r>
          </w:p>
        </w:tc>
        <w:tc>
          <w:tcPr>
            <w:tcW w:w="1925" w:type="dxa"/>
          </w:tcPr>
          <w:p w14:paraId="65A5672C" w14:textId="77777777" w:rsidR="00CA1C25" w:rsidRPr="00767707" w:rsidRDefault="00CA1C25" w:rsidP="0009567D">
            <w:pPr>
              <w:ind w:firstLine="0"/>
              <w:rPr>
                <w:lang w:val="vi-VN"/>
              </w:rPr>
            </w:pPr>
          </w:p>
        </w:tc>
        <w:tc>
          <w:tcPr>
            <w:tcW w:w="2983" w:type="dxa"/>
            <w:vAlign w:val="center"/>
          </w:tcPr>
          <w:p w14:paraId="1573F2EE" w14:textId="77777777" w:rsidR="00CA1C25" w:rsidRDefault="00CA1C25" w:rsidP="0009567D">
            <w:pPr>
              <w:ind w:firstLine="0"/>
            </w:pPr>
            <w:r>
              <w:t>Lưu thời gian tạo của collection users</w:t>
            </w:r>
          </w:p>
        </w:tc>
      </w:tr>
      <w:tr w:rsidR="00CA1C25" w:rsidRPr="00767707" w14:paraId="1A1D3629" w14:textId="77777777" w:rsidTr="0009567D">
        <w:tc>
          <w:tcPr>
            <w:tcW w:w="2570" w:type="dxa"/>
            <w:vAlign w:val="center"/>
          </w:tcPr>
          <w:p w14:paraId="2B65BB4A" w14:textId="77777777" w:rsidR="00CA1C25" w:rsidRPr="00815854" w:rsidRDefault="00CA1C25" w:rsidP="0009567D">
            <w:pPr>
              <w:ind w:firstLine="0"/>
            </w:pPr>
            <w:r>
              <w:t>updatedAt</w:t>
            </w:r>
          </w:p>
        </w:tc>
        <w:tc>
          <w:tcPr>
            <w:tcW w:w="1610" w:type="dxa"/>
            <w:vAlign w:val="center"/>
          </w:tcPr>
          <w:p w14:paraId="78CECF89" w14:textId="77777777" w:rsidR="00CA1C25" w:rsidRDefault="00CA1C25" w:rsidP="0009567D">
            <w:pPr>
              <w:ind w:firstLine="0"/>
            </w:pPr>
            <w:r>
              <w:t>Date</w:t>
            </w:r>
          </w:p>
        </w:tc>
        <w:tc>
          <w:tcPr>
            <w:tcW w:w="1925" w:type="dxa"/>
          </w:tcPr>
          <w:p w14:paraId="30FCA9D1" w14:textId="77777777" w:rsidR="00CA1C25" w:rsidRPr="00767707" w:rsidRDefault="00CA1C25" w:rsidP="0009567D">
            <w:pPr>
              <w:ind w:firstLine="0"/>
              <w:rPr>
                <w:lang w:val="vi-VN"/>
              </w:rPr>
            </w:pPr>
          </w:p>
        </w:tc>
        <w:tc>
          <w:tcPr>
            <w:tcW w:w="2983" w:type="dxa"/>
            <w:vAlign w:val="center"/>
          </w:tcPr>
          <w:p w14:paraId="680B71E4" w14:textId="77777777" w:rsidR="00CA1C25" w:rsidRDefault="00CA1C25" w:rsidP="0009567D">
            <w:pPr>
              <w:keepNext/>
              <w:ind w:firstLine="0"/>
            </w:pPr>
            <w:r>
              <w:t>Lưu thời gian chỉnh sửa của collection users.</w:t>
            </w:r>
          </w:p>
        </w:tc>
      </w:tr>
    </w:tbl>
    <w:p w14:paraId="6DB37FCF" w14:textId="6C7C0A9F" w:rsidR="00CA1C25" w:rsidRDefault="00CA1C25" w:rsidP="00CA1C25">
      <w:pPr>
        <w:pStyle w:val="Caption"/>
      </w:pPr>
      <w:bookmarkStart w:id="104" w:name="_Toc165036389"/>
      <w:r>
        <w:t xml:space="preserve">Bảng </w:t>
      </w:r>
      <w:r>
        <w:fldChar w:fldCharType="begin"/>
      </w:r>
      <w:r>
        <w:instrText xml:space="preserve"> SEQ Bảng \* ARABIC </w:instrText>
      </w:r>
      <w:r>
        <w:fldChar w:fldCharType="separate"/>
      </w:r>
      <w:r w:rsidR="004E4285">
        <w:rPr>
          <w:noProof/>
        </w:rPr>
        <w:t>17</w:t>
      </w:r>
      <w:r>
        <w:fldChar w:fldCharType="end"/>
      </w:r>
      <w:r>
        <w:t>: Chi tiết cài đặt collection users</w:t>
      </w:r>
      <w:bookmarkEnd w:id="104"/>
    </w:p>
    <w:p w14:paraId="1A3B1BE4" w14:textId="77777777" w:rsidR="00CA1C25" w:rsidRDefault="00CA1C25" w:rsidP="00CA1C25">
      <w:pPr>
        <w:pStyle w:val="Heading4"/>
        <w:rPr>
          <w:lang w:val="en-US"/>
        </w:rPr>
      </w:pPr>
      <w:r>
        <w:rPr>
          <w:lang w:val="en-US"/>
        </w:rPr>
        <w:t>Produ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7"/>
        <w:gridCol w:w="1670"/>
        <w:gridCol w:w="1998"/>
        <w:gridCol w:w="3333"/>
      </w:tblGrid>
      <w:tr w:rsidR="00CA1C25" w:rsidRPr="00767707" w14:paraId="7A185AFB" w14:textId="77777777" w:rsidTr="0009567D">
        <w:tc>
          <w:tcPr>
            <w:tcW w:w="2087" w:type="dxa"/>
            <w:vAlign w:val="center"/>
          </w:tcPr>
          <w:p w14:paraId="68A9BEAF" w14:textId="77777777" w:rsidR="00CA1C25" w:rsidRPr="00767707" w:rsidRDefault="00CA1C25" w:rsidP="0009567D">
            <w:pPr>
              <w:ind w:firstLine="0"/>
              <w:rPr>
                <w:b/>
                <w:bCs/>
                <w:lang w:val="vi-VN"/>
              </w:rPr>
            </w:pPr>
            <w:r w:rsidRPr="00767707">
              <w:rPr>
                <w:b/>
                <w:bCs/>
                <w:lang w:val="vi-VN"/>
              </w:rPr>
              <w:t>Tham số</w:t>
            </w:r>
          </w:p>
        </w:tc>
        <w:tc>
          <w:tcPr>
            <w:tcW w:w="1670" w:type="dxa"/>
            <w:vAlign w:val="center"/>
          </w:tcPr>
          <w:p w14:paraId="53053D01" w14:textId="77777777" w:rsidR="00CA1C25" w:rsidRPr="00767707" w:rsidRDefault="00CA1C25" w:rsidP="0009567D">
            <w:pPr>
              <w:ind w:firstLine="0"/>
              <w:rPr>
                <w:b/>
                <w:bCs/>
                <w:lang w:val="vi-VN"/>
              </w:rPr>
            </w:pPr>
            <w:r w:rsidRPr="00767707">
              <w:rPr>
                <w:b/>
                <w:bCs/>
                <w:lang w:val="vi-VN"/>
              </w:rPr>
              <w:t>Kiểu dữ liệu</w:t>
            </w:r>
          </w:p>
        </w:tc>
        <w:tc>
          <w:tcPr>
            <w:tcW w:w="1998" w:type="dxa"/>
          </w:tcPr>
          <w:p w14:paraId="0B022BC1" w14:textId="77777777" w:rsidR="00CA1C25" w:rsidRPr="00F50912" w:rsidRDefault="00CA1C25" w:rsidP="0009567D">
            <w:pPr>
              <w:ind w:firstLine="0"/>
              <w:rPr>
                <w:b/>
                <w:bCs/>
              </w:rPr>
            </w:pPr>
            <w:r>
              <w:rPr>
                <w:b/>
                <w:bCs/>
              </w:rPr>
              <w:t>Ràng buộc</w:t>
            </w:r>
          </w:p>
        </w:tc>
        <w:tc>
          <w:tcPr>
            <w:tcW w:w="3333" w:type="dxa"/>
            <w:vAlign w:val="center"/>
          </w:tcPr>
          <w:p w14:paraId="6D553D2A" w14:textId="77777777" w:rsidR="00CA1C25" w:rsidRPr="00767707" w:rsidRDefault="00CA1C25" w:rsidP="0009567D">
            <w:pPr>
              <w:ind w:firstLine="0"/>
              <w:rPr>
                <w:b/>
                <w:bCs/>
                <w:lang w:val="vi-VN"/>
              </w:rPr>
            </w:pPr>
            <w:r w:rsidRPr="00767707">
              <w:rPr>
                <w:b/>
                <w:bCs/>
                <w:lang w:val="vi-VN"/>
              </w:rPr>
              <w:t>Mô tả</w:t>
            </w:r>
          </w:p>
        </w:tc>
      </w:tr>
      <w:tr w:rsidR="00CA1C25" w:rsidRPr="00767707" w14:paraId="5BDC795E" w14:textId="77777777" w:rsidTr="0009567D">
        <w:tc>
          <w:tcPr>
            <w:tcW w:w="2087" w:type="dxa"/>
            <w:vAlign w:val="center"/>
          </w:tcPr>
          <w:p w14:paraId="13675096" w14:textId="77777777" w:rsidR="00CA1C25" w:rsidRPr="00767707" w:rsidRDefault="00CA1C25" w:rsidP="0009567D">
            <w:pPr>
              <w:ind w:firstLine="0"/>
            </w:pPr>
            <w:r w:rsidRPr="00767707">
              <w:t>_id</w:t>
            </w:r>
          </w:p>
        </w:tc>
        <w:tc>
          <w:tcPr>
            <w:tcW w:w="1670" w:type="dxa"/>
            <w:vAlign w:val="center"/>
          </w:tcPr>
          <w:p w14:paraId="7D8B58A4" w14:textId="77777777" w:rsidR="00CA1C25" w:rsidRPr="00767707" w:rsidRDefault="00CA1C25" w:rsidP="0009567D">
            <w:pPr>
              <w:ind w:firstLine="0"/>
            </w:pPr>
            <w:r>
              <w:t>ObjectId mặt định trên MongoDB</w:t>
            </w:r>
          </w:p>
        </w:tc>
        <w:tc>
          <w:tcPr>
            <w:tcW w:w="1998" w:type="dxa"/>
          </w:tcPr>
          <w:p w14:paraId="65D476B9" w14:textId="77777777" w:rsidR="00CA1C25" w:rsidRPr="00F50912" w:rsidRDefault="00CA1C25" w:rsidP="0009567D">
            <w:pPr>
              <w:ind w:firstLine="0"/>
            </w:pPr>
          </w:p>
        </w:tc>
        <w:tc>
          <w:tcPr>
            <w:tcW w:w="3333" w:type="dxa"/>
            <w:vAlign w:val="center"/>
          </w:tcPr>
          <w:p w14:paraId="22DB8DD2" w14:textId="77777777" w:rsidR="00CA1C25" w:rsidRPr="00767707" w:rsidRDefault="00CA1C25" w:rsidP="0009567D">
            <w:pPr>
              <w:ind w:firstLine="0"/>
            </w:pPr>
            <w:r w:rsidRPr="00767707">
              <w:rPr>
                <w:lang w:val="vi-VN"/>
              </w:rPr>
              <w:t xml:space="preserve">Mã ID </w:t>
            </w:r>
            <w:r>
              <w:t>sản phẩm</w:t>
            </w:r>
            <w:r>
              <w:rPr>
                <w:lang w:val="vi-VN"/>
              </w:rPr>
              <w:t>.</w:t>
            </w:r>
          </w:p>
        </w:tc>
      </w:tr>
      <w:tr w:rsidR="00CA1C25" w:rsidRPr="00767707" w14:paraId="775689DC" w14:textId="77777777" w:rsidTr="0009567D">
        <w:tc>
          <w:tcPr>
            <w:tcW w:w="2087" w:type="dxa"/>
            <w:vAlign w:val="center"/>
          </w:tcPr>
          <w:p w14:paraId="34290150" w14:textId="77777777" w:rsidR="00CA1C25" w:rsidRPr="00767707" w:rsidRDefault="00CA1C25" w:rsidP="0009567D">
            <w:pPr>
              <w:ind w:firstLine="0"/>
            </w:pPr>
            <w:r>
              <w:t>title</w:t>
            </w:r>
          </w:p>
        </w:tc>
        <w:tc>
          <w:tcPr>
            <w:tcW w:w="1670" w:type="dxa"/>
            <w:vAlign w:val="center"/>
          </w:tcPr>
          <w:p w14:paraId="24241EB3" w14:textId="77777777" w:rsidR="00CA1C25" w:rsidRPr="00767707" w:rsidRDefault="00CA1C25" w:rsidP="0009567D">
            <w:pPr>
              <w:ind w:firstLine="0"/>
            </w:pPr>
            <w:r>
              <w:t>String</w:t>
            </w:r>
          </w:p>
        </w:tc>
        <w:tc>
          <w:tcPr>
            <w:tcW w:w="1998" w:type="dxa"/>
          </w:tcPr>
          <w:p w14:paraId="18BA7B31" w14:textId="77777777" w:rsidR="00CA1C25" w:rsidRDefault="00CA1C25" w:rsidP="0009567D">
            <w:pPr>
              <w:ind w:firstLine="0"/>
            </w:pPr>
            <w:r>
              <w:t>Required</w:t>
            </w:r>
          </w:p>
          <w:p w14:paraId="4514C930" w14:textId="77777777" w:rsidR="00CA1C25" w:rsidRPr="00F50912" w:rsidRDefault="00CA1C25" w:rsidP="0009567D">
            <w:pPr>
              <w:ind w:firstLine="0"/>
            </w:pPr>
            <w:r>
              <w:t xml:space="preserve">Trim </w:t>
            </w:r>
          </w:p>
        </w:tc>
        <w:tc>
          <w:tcPr>
            <w:tcW w:w="3333" w:type="dxa"/>
            <w:vAlign w:val="center"/>
          </w:tcPr>
          <w:p w14:paraId="49770DBB" w14:textId="77777777" w:rsidR="00CA1C25" w:rsidRPr="00767707" w:rsidRDefault="00CA1C25" w:rsidP="0009567D">
            <w:pPr>
              <w:ind w:firstLine="0"/>
            </w:pPr>
            <w:r w:rsidRPr="00767707">
              <w:rPr>
                <w:lang w:val="vi-VN"/>
              </w:rPr>
              <w:t xml:space="preserve">Tên </w:t>
            </w:r>
            <w:r>
              <w:t>sản phẩm.</w:t>
            </w:r>
          </w:p>
        </w:tc>
      </w:tr>
      <w:tr w:rsidR="00CA1C25" w:rsidRPr="00767707" w14:paraId="53AD10BF" w14:textId="77777777" w:rsidTr="0009567D">
        <w:tc>
          <w:tcPr>
            <w:tcW w:w="2087" w:type="dxa"/>
            <w:vAlign w:val="center"/>
          </w:tcPr>
          <w:p w14:paraId="4DF3AF56" w14:textId="77777777" w:rsidR="00CA1C25" w:rsidRPr="00767707" w:rsidRDefault="00CA1C25" w:rsidP="0009567D">
            <w:pPr>
              <w:ind w:firstLine="0"/>
            </w:pPr>
            <w:r>
              <w:t>slug</w:t>
            </w:r>
          </w:p>
        </w:tc>
        <w:tc>
          <w:tcPr>
            <w:tcW w:w="1670" w:type="dxa"/>
            <w:vAlign w:val="center"/>
          </w:tcPr>
          <w:p w14:paraId="189A5E2C" w14:textId="77777777" w:rsidR="00CA1C25" w:rsidRPr="00767707" w:rsidRDefault="00CA1C25" w:rsidP="0009567D">
            <w:pPr>
              <w:ind w:firstLine="0"/>
            </w:pPr>
            <w:r>
              <w:t>String</w:t>
            </w:r>
          </w:p>
        </w:tc>
        <w:tc>
          <w:tcPr>
            <w:tcW w:w="1998" w:type="dxa"/>
          </w:tcPr>
          <w:p w14:paraId="751B6EFC" w14:textId="77777777" w:rsidR="00CA1C25" w:rsidRDefault="00CA1C25" w:rsidP="0009567D">
            <w:pPr>
              <w:ind w:firstLine="0"/>
            </w:pPr>
            <w:r>
              <w:t xml:space="preserve">Required </w:t>
            </w:r>
          </w:p>
          <w:p w14:paraId="387DB1CF" w14:textId="77777777" w:rsidR="00CA1C25" w:rsidRDefault="00CA1C25" w:rsidP="0009567D">
            <w:pPr>
              <w:ind w:firstLine="0"/>
            </w:pPr>
            <w:r>
              <w:t>Unique</w:t>
            </w:r>
          </w:p>
          <w:p w14:paraId="491B1A35" w14:textId="77777777" w:rsidR="00CA1C25" w:rsidRDefault="00CA1C25" w:rsidP="0009567D">
            <w:pPr>
              <w:ind w:firstLine="0"/>
            </w:pPr>
            <w:r>
              <w:lastRenderedPageBreak/>
              <w:t>Lowercase</w:t>
            </w:r>
          </w:p>
        </w:tc>
        <w:tc>
          <w:tcPr>
            <w:tcW w:w="3333" w:type="dxa"/>
            <w:vAlign w:val="center"/>
          </w:tcPr>
          <w:p w14:paraId="2FC92C16" w14:textId="77777777" w:rsidR="00CA1C25" w:rsidRPr="00767707" w:rsidRDefault="00CA1C25" w:rsidP="0009567D">
            <w:pPr>
              <w:ind w:firstLine="0"/>
              <w:rPr>
                <w:lang w:val="vi-VN"/>
              </w:rPr>
            </w:pPr>
            <w:r>
              <w:lastRenderedPageBreak/>
              <w:t xml:space="preserve">Chỗi kí tự duy nhất được tạo ra từ tên của sản phẩm dùng </w:t>
            </w:r>
            <w:r>
              <w:lastRenderedPageBreak/>
              <w:t>để đại diện cho sản phẩm trong URL.</w:t>
            </w:r>
          </w:p>
        </w:tc>
      </w:tr>
      <w:tr w:rsidR="00CA1C25" w:rsidRPr="00767707" w14:paraId="122F1C88" w14:textId="77777777" w:rsidTr="0009567D">
        <w:tc>
          <w:tcPr>
            <w:tcW w:w="2087" w:type="dxa"/>
            <w:vAlign w:val="center"/>
          </w:tcPr>
          <w:p w14:paraId="3168578A" w14:textId="77777777" w:rsidR="00CA1C25" w:rsidRPr="00767707" w:rsidRDefault="00CA1C25" w:rsidP="0009567D">
            <w:pPr>
              <w:ind w:firstLine="0"/>
            </w:pPr>
            <w:r>
              <w:lastRenderedPageBreak/>
              <w:t>description</w:t>
            </w:r>
          </w:p>
        </w:tc>
        <w:tc>
          <w:tcPr>
            <w:tcW w:w="1670" w:type="dxa"/>
            <w:vAlign w:val="center"/>
          </w:tcPr>
          <w:p w14:paraId="0AF30F0B" w14:textId="77777777" w:rsidR="00CA1C25" w:rsidRPr="00767707" w:rsidRDefault="00CA1C25" w:rsidP="0009567D">
            <w:pPr>
              <w:ind w:firstLine="0"/>
            </w:pPr>
            <w:r>
              <w:t>Array</w:t>
            </w:r>
          </w:p>
        </w:tc>
        <w:tc>
          <w:tcPr>
            <w:tcW w:w="1998" w:type="dxa"/>
          </w:tcPr>
          <w:p w14:paraId="2994DE88" w14:textId="77777777" w:rsidR="00CA1C25" w:rsidRPr="00F50912" w:rsidRDefault="00CA1C25" w:rsidP="0009567D">
            <w:pPr>
              <w:ind w:firstLine="0"/>
            </w:pPr>
            <w:r>
              <w:t xml:space="preserve">Required </w:t>
            </w:r>
          </w:p>
        </w:tc>
        <w:tc>
          <w:tcPr>
            <w:tcW w:w="3333" w:type="dxa"/>
            <w:vAlign w:val="center"/>
          </w:tcPr>
          <w:p w14:paraId="4F29D076" w14:textId="77777777" w:rsidR="00CA1C25" w:rsidRPr="00767707" w:rsidRDefault="00CA1C25" w:rsidP="0009567D">
            <w:pPr>
              <w:ind w:firstLine="0"/>
            </w:pPr>
            <w:r>
              <w:t>Mô tả sản phẩm.</w:t>
            </w:r>
          </w:p>
        </w:tc>
      </w:tr>
      <w:tr w:rsidR="00CA1C25" w:rsidRPr="00767707" w14:paraId="758014F2" w14:textId="77777777" w:rsidTr="0009567D">
        <w:tc>
          <w:tcPr>
            <w:tcW w:w="2087" w:type="dxa"/>
            <w:vAlign w:val="center"/>
          </w:tcPr>
          <w:p w14:paraId="346642D5" w14:textId="77777777" w:rsidR="00CA1C25" w:rsidRPr="00767707" w:rsidRDefault="00CA1C25" w:rsidP="0009567D">
            <w:pPr>
              <w:ind w:firstLine="0"/>
            </w:pPr>
            <w:r>
              <w:t>brand</w:t>
            </w:r>
          </w:p>
        </w:tc>
        <w:tc>
          <w:tcPr>
            <w:tcW w:w="1670" w:type="dxa"/>
            <w:vAlign w:val="center"/>
          </w:tcPr>
          <w:p w14:paraId="521EAC69" w14:textId="77777777" w:rsidR="00CA1C25" w:rsidRPr="00767707" w:rsidRDefault="00CA1C25" w:rsidP="0009567D">
            <w:pPr>
              <w:ind w:firstLine="0"/>
            </w:pPr>
            <w:r>
              <w:t>String</w:t>
            </w:r>
          </w:p>
        </w:tc>
        <w:tc>
          <w:tcPr>
            <w:tcW w:w="1998" w:type="dxa"/>
          </w:tcPr>
          <w:p w14:paraId="7DC91979" w14:textId="77777777" w:rsidR="00CA1C25" w:rsidRPr="00725B3B" w:rsidRDefault="00CA1C25" w:rsidP="0009567D">
            <w:pPr>
              <w:ind w:firstLine="0"/>
            </w:pPr>
            <w:r>
              <w:t xml:space="preserve">Required </w:t>
            </w:r>
          </w:p>
        </w:tc>
        <w:tc>
          <w:tcPr>
            <w:tcW w:w="3333" w:type="dxa"/>
            <w:vAlign w:val="center"/>
          </w:tcPr>
          <w:p w14:paraId="26E3354A" w14:textId="77777777" w:rsidR="00CA1C25" w:rsidRPr="00767707" w:rsidRDefault="00CA1C25" w:rsidP="0009567D">
            <w:pPr>
              <w:ind w:firstLine="0"/>
            </w:pPr>
            <w:r>
              <w:t>Thương hiệu sản phẩm.</w:t>
            </w:r>
          </w:p>
        </w:tc>
      </w:tr>
      <w:tr w:rsidR="00CA1C25" w:rsidRPr="00767707" w14:paraId="7B801DAE" w14:textId="77777777" w:rsidTr="0009567D">
        <w:tc>
          <w:tcPr>
            <w:tcW w:w="2087" w:type="dxa"/>
            <w:vAlign w:val="center"/>
          </w:tcPr>
          <w:p w14:paraId="4DB0898A" w14:textId="77777777" w:rsidR="00CA1C25" w:rsidRPr="00767707" w:rsidRDefault="00CA1C25" w:rsidP="0009567D">
            <w:pPr>
              <w:ind w:firstLine="0"/>
            </w:pPr>
            <w:r>
              <w:t>thumb</w:t>
            </w:r>
          </w:p>
        </w:tc>
        <w:tc>
          <w:tcPr>
            <w:tcW w:w="1670" w:type="dxa"/>
            <w:vAlign w:val="center"/>
          </w:tcPr>
          <w:p w14:paraId="08995644" w14:textId="77777777" w:rsidR="00CA1C25" w:rsidRPr="00767707" w:rsidRDefault="00CA1C25" w:rsidP="0009567D">
            <w:pPr>
              <w:ind w:firstLine="0"/>
            </w:pPr>
            <w:r>
              <w:t>String</w:t>
            </w:r>
          </w:p>
        </w:tc>
        <w:tc>
          <w:tcPr>
            <w:tcW w:w="1998" w:type="dxa"/>
          </w:tcPr>
          <w:p w14:paraId="7D8F2E17" w14:textId="77777777" w:rsidR="00CA1C25" w:rsidRPr="00767707" w:rsidRDefault="00CA1C25" w:rsidP="0009567D">
            <w:pPr>
              <w:ind w:firstLine="0"/>
            </w:pPr>
            <w:r>
              <w:t xml:space="preserve">Default: ‘’ </w:t>
            </w:r>
          </w:p>
        </w:tc>
        <w:tc>
          <w:tcPr>
            <w:tcW w:w="3333" w:type="dxa"/>
            <w:vAlign w:val="center"/>
          </w:tcPr>
          <w:p w14:paraId="78E81BD1" w14:textId="77777777" w:rsidR="00CA1C25" w:rsidRPr="00767707" w:rsidRDefault="00CA1C25" w:rsidP="0009567D">
            <w:pPr>
              <w:ind w:firstLine="0"/>
            </w:pPr>
            <w:r>
              <w:t>Lưu trữ URL ảnh đại diện sản phẩm.</w:t>
            </w:r>
          </w:p>
        </w:tc>
      </w:tr>
      <w:tr w:rsidR="00CA1C25" w:rsidRPr="00767707" w14:paraId="26934832" w14:textId="77777777" w:rsidTr="0009567D">
        <w:tc>
          <w:tcPr>
            <w:tcW w:w="2087" w:type="dxa"/>
            <w:vAlign w:val="center"/>
          </w:tcPr>
          <w:p w14:paraId="7CFF86AE" w14:textId="77777777" w:rsidR="00CA1C25" w:rsidRPr="00767707" w:rsidRDefault="00CA1C25" w:rsidP="0009567D">
            <w:pPr>
              <w:ind w:firstLine="0"/>
            </w:pPr>
            <w:r>
              <w:t>price</w:t>
            </w:r>
          </w:p>
        </w:tc>
        <w:tc>
          <w:tcPr>
            <w:tcW w:w="1670" w:type="dxa"/>
            <w:vAlign w:val="center"/>
          </w:tcPr>
          <w:p w14:paraId="71DEC5C2" w14:textId="77777777" w:rsidR="00CA1C25" w:rsidRPr="00767707" w:rsidRDefault="00CA1C25" w:rsidP="0009567D">
            <w:pPr>
              <w:ind w:firstLine="0"/>
            </w:pPr>
            <w:r>
              <w:t>Number</w:t>
            </w:r>
          </w:p>
        </w:tc>
        <w:tc>
          <w:tcPr>
            <w:tcW w:w="1998" w:type="dxa"/>
          </w:tcPr>
          <w:p w14:paraId="0A5589C2" w14:textId="77777777" w:rsidR="00CA1C25" w:rsidRPr="00F50912" w:rsidRDefault="00CA1C25" w:rsidP="0009567D">
            <w:pPr>
              <w:ind w:firstLine="0"/>
            </w:pPr>
            <w:r>
              <w:t xml:space="preserve">Required </w:t>
            </w:r>
          </w:p>
        </w:tc>
        <w:tc>
          <w:tcPr>
            <w:tcW w:w="3333" w:type="dxa"/>
            <w:vAlign w:val="center"/>
          </w:tcPr>
          <w:p w14:paraId="0E9288B5" w14:textId="77777777" w:rsidR="00CA1C25" w:rsidRPr="00767707" w:rsidRDefault="00CA1C25" w:rsidP="0009567D">
            <w:pPr>
              <w:ind w:firstLine="0"/>
            </w:pPr>
            <w:r>
              <w:t>Lưu trữ giá của sản phẩm.</w:t>
            </w:r>
          </w:p>
        </w:tc>
      </w:tr>
      <w:tr w:rsidR="00CA1C25" w:rsidRPr="00767707" w14:paraId="39EB295F" w14:textId="77777777" w:rsidTr="0009567D">
        <w:tc>
          <w:tcPr>
            <w:tcW w:w="2087" w:type="dxa"/>
            <w:vAlign w:val="center"/>
          </w:tcPr>
          <w:p w14:paraId="7B4561BB" w14:textId="77777777" w:rsidR="00CA1C25" w:rsidRPr="00767707" w:rsidRDefault="00CA1C25" w:rsidP="0009567D">
            <w:pPr>
              <w:ind w:firstLine="0"/>
            </w:pPr>
            <w:r>
              <w:t>category</w:t>
            </w:r>
          </w:p>
        </w:tc>
        <w:tc>
          <w:tcPr>
            <w:tcW w:w="1670" w:type="dxa"/>
            <w:vAlign w:val="center"/>
          </w:tcPr>
          <w:p w14:paraId="2FC32C49" w14:textId="77777777" w:rsidR="00CA1C25" w:rsidRPr="00767707" w:rsidRDefault="00CA1C25" w:rsidP="0009567D">
            <w:pPr>
              <w:ind w:firstLine="0"/>
            </w:pPr>
            <w:r>
              <w:t>String</w:t>
            </w:r>
          </w:p>
        </w:tc>
        <w:tc>
          <w:tcPr>
            <w:tcW w:w="1998" w:type="dxa"/>
          </w:tcPr>
          <w:p w14:paraId="6D86AEFA" w14:textId="77777777" w:rsidR="00CA1C25" w:rsidRPr="00F50912" w:rsidRDefault="00CA1C25" w:rsidP="0009567D">
            <w:pPr>
              <w:ind w:firstLine="0"/>
            </w:pPr>
            <w:r>
              <w:t xml:space="preserve">Required </w:t>
            </w:r>
          </w:p>
        </w:tc>
        <w:tc>
          <w:tcPr>
            <w:tcW w:w="3333" w:type="dxa"/>
            <w:vAlign w:val="center"/>
          </w:tcPr>
          <w:p w14:paraId="62F3B171" w14:textId="77777777" w:rsidR="00CA1C25" w:rsidRPr="00767707" w:rsidRDefault="00CA1C25" w:rsidP="0009567D">
            <w:pPr>
              <w:ind w:firstLine="0"/>
            </w:pPr>
            <w:r>
              <w:t>Lưu trữ phân loại sản phẩm.</w:t>
            </w:r>
          </w:p>
        </w:tc>
      </w:tr>
      <w:tr w:rsidR="00CA1C25" w:rsidRPr="00767707" w14:paraId="6CE69CC1" w14:textId="77777777" w:rsidTr="0009567D">
        <w:tc>
          <w:tcPr>
            <w:tcW w:w="2087" w:type="dxa"/>
            <w:vAlign w:val="center"/>
          </w:tcPr>
          <w:p w14:paraId="0D9EFBE1" w14:textId="77777777" w:rsidR="00CA1C25" w:rsidRPr="00767707" w:rsidRDefault="00CA1C25" w:rsidP="0009567D">
            <w:pPr>
              <w:ind w:firstLine="0"/>
            </w:pPr>
            <w:r>
              <w:t>quantity</w:t>
            </w:r>
          </w:p>
        </w:tc>
        <w:tc>
          <w:tcPr>
            <w:tcW w:w="1670" w:type="dxa"/>
            <w:vAlign w:val="center"/>
          </w:tcPr>
          <w:p w14:paraId="27319C77" w14:textId="77777777" w:rsidR="00CA1C25" w:rsidRPr="00767707" w:rsidRDefault="00CA1C25" w:rsidP="0009567D">
            <w:pPr>
              <w:ind w:firstLine="0"/>
            </w:pPr>
            <w:r>
              <w:t>Number</w:t>
            </w:r>
          </w:p>
        </w:tc>
        <w:tc>
          <w:tcPr>
            <w:tcW w:w="1998" w:type="dxa"/>
          </w:tcPr>
          <w:p w14:paraId="354C3DC6" w14:textId="77777777" w:rsidR="00CA1C25" w:rsidRPr="00D5482D" w:rsidRDefault="00CA1C25" w:rsidP="0009567D">
            <w:pPr>
              <w:ind w:firstLine="0"/>
            </w:pPr>
          </w:p>
        </w:tc>
        <w:tc>
          <w:tcPr>
            <w:tcW w:w="3333" w:type="dxa"/>
            <w:vAlign w:val="center"/>
          </w:tcPr>
          <w:p w14:paraId="48EAA5C7" w14:textId="77777777" w:rsidR="00CA1C25" w:rsidRPr="00767707" w:rsidRDefault="00CA1C25" w:rsidP="0009567D">
            <w:pPr>
              <w:ind w:firstLine="0"/>
            </w:pPr>
            <w:r>
              <w:t>Chứa số lượng sản phẩm.</w:t>
            </w:r>
          </w:p>
        </w:tc>
      </w:tr>
      <w:tr w:rsidR="00CA1C25" w:rsidRPr="00767707" w14:paraId="12A96728" w14:textId="77777777" w:rsidTr="0009567D">
        <w:tc>
          <w:tcPr>
            <w:tcW w:w="2087" w:type="dxa"/>
            <w:vAlign w:val="center"/>
          </w:tcPr>
          <w:p w14:paraId="661893AB" w14:textId="77777777" w:rsidR="00CA1C25" w:rsidRPr="00767707" w:rsidRDefault="00CA1C25" w:rsidP="0009567D">
            <w:pPr>
              <w:ind w:firstLine="0"/>
            </w:pPr>
            <w:r>
              <w:t>address</w:t>
            </w:r>
          </w:p>
        </w:tc>
        <w:tc>
          <w:tcPr>
            <w:tcW w:w="1670" w:type="dxa"/>
            <w:vAlign w:val="center"/>
          </w:tcPr>
          <w:p w14:paraId="57E5F531" w14:textId="77777777" w:rsidR="00CA1C25" w:rsidRPr="00767707" w:rsidRDefault="00CA1C25" w:rsidP="0009567D">
            <w:pPr>
              <w:ind w:firstLine="0"/>
            </w:pPr>
            <w:r>
              <w:t>String</w:t>
            </w:r>
          </w:p>
        </w:tc>
        <w:tc>
          <w:tcPr>
            <w:tcW w:w="1998" w:type="dxa"/>
          </w:tcPr>
          <w:p w14:paraId="2BFC2C1F" w14:textId="77777777" w:rsidR="00CA1C25" w:rsidRPr="00767707" w:rsidRDefault="00CA1C25" w:rsidP="0009567D">
            <w:pPr>
              <w:ind w:firstLine="0"/>
              <w:rPr>
                <w:lang w:val="vi-VN"/>
              </w:rPr>
            </w:pPr>
          </w:p>
        </w:tc>
        <w:tc>
          <w:tcPr>
            <w:tcW w:w="3333" w:type="dxa"/>
            <w:vAlign w:val="center"/>
          </w:tcPr>
          <w:p w14:paraId="04357A81" w14:textId="77777777" w:rsidR="00CA1C25" w:rsidRPr="00767707" w:rsidRDefault="00CA1C25" w:rsidP="0009567D">
            <w:pPr>
              <w:ind w:firstLine="0"/>
            </w:pPr>
            <w:r>
              <w:t>Địa chỉ khách hàng.</w:t>
            </w:r>
          </w:p>
        </w:tc>
      </w:tr>
      <w:tr w:rsidR="00CA1C25" w:rsidRPr="00767707" w14:paraId="5CED2C8C" w14:textId="77777777" w:rsidTr="0009567D">
        <w:tc>
          <w:tcPr>
            <w:tcW w:w="2087" w:type="dxa"/>
            <w:vAlign w:val="center"/>
          </w:tcPr>
          <w:p w14:paraId="07E7172B" w14:textId="77777777" w:rsidR="00CA1C25" w:rsidRPr="00767707" w:rsidRDefault="00CA1C25" w:rsidP="0009567D">
            <w:pPr>
              <w:ind w:firstLine="0"/>
            </w:pPr>
            <w:r>
              <w:t>sold</w:t>
            </w:r>
          </w:p>
        </w:tc>
        <w:tc>
          <w:tcPr>
            <w:tcW w:w="1670" w:type="dxa"/>
            <w:vAlign w:val="center"/>
          </w:tcPr>
          <w:p w14:paraId="4770717C" w14:textId="77777777" w:rsidR="00CA1C25" w:rsidRPr="00767707" w:rsidRDefault="00CA1C25" w:rsidP="0009567D">
            <w:pPr>
              <w:ind w:firstLine="0"/>
            </w:pPr>
            <w:r>
              <w:t>Number</w:t>
            </w:r>
          </w:p>
        </w:tc>
        <w:tc>
          <w:tcPr>
            <w:tcW w:w="1998" w:type="dxa"/>
          </w:tcPr>
          <w:p w14:paraId="3FBE89F9" w14:textId="77777777" w:rsidR="00CA1C25" w:rsidRPr="00873FF4" w:rsidRDefault="00CA1C25" w:rsidP="0009567D">
            <w:pPr>
              <w:ind w:firstLine="0"/>
            </w:pPr>
            <w:r>
              <w:t>Default: 0</w:t>
            </w:r>
            <w:r w:rsidRPr="00873FF4">
              <w:t xml:space="preserve"> </w:t>
            </w:r>
          </w:p>
        </w:tc>
        <w:tc>
          <w:tcPr>
            <w:tcW w:w="3333" w:type="dxa"/>
            <w:vAlign w:val="center"/>
          </w:tcPr>
          <w:p w14:paraId="0BBFECD4" w14:textId="77777777" w:rsidR="00CA1C25" w:rsidRPr="00767707" w:rsidRDefault="00CA1C25" w:rsidP="0009567D">
            <w:pPr>
              <w:ind w:firstLine="0"/>
            </w:pPr>
            <w:r>
              <w:t>Lưu trữ số lượng sản phẩm bán được.</w:t>
            </w:r>
          </w:p>
        </w:tc>
      </w:tr>
      <w:tr w:rsidR="00CA1C25" w:rsidRPr="00767707" w14:paraId="48CE6192" w14:textId="77777777" w:rsidTr="0009567D">
        <w:tc>
          <w:tcPr>
            <w:tcW w:w="2087" w:type="dxa"/>
            <w:vAlign w:val="center"/>
          </w:tcPr>
          <w:p w14:paraId="11D2E528" w14:textId="77777777" w:rsidR="00CA1C25" w:rsidRPr="00767707" w:rsidRDefault="00CA1C25" w:rsidP="0009567D">
            <w:pPr>
              <w:ind w:firstLine="0"/>
            </w:pPr>
            <w:r>
              <w:t>images</w:t>
            </w:r>
          </w:p>
        </w:tc>
        <w:tc>
          <w:tcPr>
            <w:tcW w:w="1670" w:type="dxa"/>
            <w:vAlign w:val="center"/>
          </w:tcPr>
          <w:p w14:paraId="62ADF164" w14:textId="77777777" w:rsidR="00CA1C25" w:rsidRPr="00767707" w:rsidRDefault="00CA1C25" w:rsidP="0009567D">
            <w:pPr>
              <w:ind w:firstLine="0"/>
            </w:pPr>
            <w:r>
              <w:t>Array</w:t>
            </w:r>
          </w:p>
        </w:tc>
        <w:tc>
          <w:tcPr>
            <w:tcW w:w="1998" w:type="dxa"/>
          </w:tcPr>
          <w:p w14:paraId="46127C91" w14:textId="77777777" w:rsidR="00CA1C25" w:rsidRPr="00873FF4" w:rsidRDefault="00CA1C25" w:rsidP="0009567D">
            <w:pPr>
              <w:ind w:firstLine="0"/>
            </w:pPr>
          </w:p>
        </w:tc>
        <w:tc>
          <w:tcPr>
            <w:tcW w:w="3333" w:type="dxa"/>
            <w:vAlign w:val="center"/>
          </w:tcPr>
          <w:p w14:paraId="4E41AE73" w14:textId="77777777" w:rsidR="00CA1C25" w:rsidRPr="00767707" w:rsidRDefault="00CA1C25" w:rsidP="0009567D">
            <w:pPr>
              <w:ind w:firstLine="0"/>
            </w:pPr>
            <w:r>
              <w:t>Mảng lưu trữ ảnh của sản phẩm.</w:t>
            </w:r>
          </w:p>
        </w:tc>
      </w:tr>
      <w:tr w:rsidR="00CA1C25" w:rsidRPr="00767707" w14:paraId="244E91DE" w14:textId="77777777" w:rsidTr="0009567D">
        <w:tc>
          <w:tcPr>
            <w:tcW w:w="2087" w:type="dxa"/>
            <w:vAlign w:val="center"/>
          </w:tcPr>
          <w:p w14:paraId="3081F82E" w14:textId="77777777" w:rsidR="00CA1C25" w:rsidRPr="00767707" w:rsidRDefault="00CA1C25" w:rsidP="0009567D">
            <w:pPr>
              <w:ind w:firstLine="0"/>
            </w:pPr>
            <w:r>
              <w:t>Color</w:t>
            </w:r>
          </w:p>
        </w:tc>
        <w:tc>
          <w:tcPr>
            <w:tcW w:w="1670" w:type="dxa"/>
            <w:vAlign w:val="center"/>
          </w:tcPr>
          <w:p w14:paraId="051AC3E6" w14:textId="77777777" w:rsidR="00CA1C25" w:rsidRPr="00767707" w:rsidRDefault="00CA1C25" w:rsidP="0009567D">
            <w:pPr>
              <w:ind w:firstLine="0"/>
            </w:pPr>
            <w:r>
              <w:t>String</w:t>
            </w:r>
          </w:p>
        </w:tc>
        <w:tc>
          <w:tcPr>
            <w:tcW w:w="1998" w:type="dxa"/>
          </w:tcPr>
          <w:p w14:paraId="6ED9F118" w14:textId="77777777" w:rsidR="00CA1C25" w:rsidRPr="00577137" w:rsidRDefault="00CA1C25" w:rsidP="0009567D">
            <w:pPr>
              <w:ind w:firstLine="0"/>
            </w:pPr>
            <w:r>
              <w:t>Default: ‘default’</w:t>
            </w:r>
          </w:p>
        </w:tc>
        <w:tc>
          <w:tcPr>
            <w:tcW w:w="3333" w:type="dxa"/>
            <w:vAlign w:val="center"/>
          </w:tcPr>
          <w:p w14:paraId="3A031BCE" w14:textId="77777777" w:rsidR="00CA1C25" w:rsidRPr="00767707" w:rsidRDefault="00CA1C25" w:rsidP="0009567D">
            <w:pPr>
              <w:ind w:firstLine="0"/>
            </w:pPr>
            <w:r>
              <w:t>Màu sắc sản phẩm.</w:t>
            </w:r>
          </w:p>
        </w:tc>
      </w:tr>
      <w:tr w:rsidR="00CA1C25" w:rsidRPr="00767707" w14:paraId="1EEFF33E" w14:textId="77777777" w:rsidTr="0009567D">
        <w:tc>
          <w:tcPr>
            <w:tcW w:w="2087" w:type="dxa"/>
            <w:vAlign w:val="center"/>
          </w:tcPr>
          <w:p w14:paraId="753EB7EE" w14:textId="77777777" w:rsidR="00CA1C25" w:rsidRPr="00767707" w:rsidRDefault="00CA1C25" w:rsidP="0009567D">
            <w:pPr>
              <w:ind w:firstLine="0"/>
            </w:pPr>
            <w:r>
              <w:t>ratings</w:t>
            </w:r>
          </w:p>
        </w:tc>
        <w:tc>
          <w:tcPr>
            <w:tcW w:w="1670" w:type="dxa"/>
            <w:vAlign w:val="center"/>
          </w:tcPr>
          <w:p w14:paraId="02230DD7" w14:textId="77777777" w:rsidR="00CA1C25" w:rsidRPr="00767707" w:rsidRDefault="00CA1C25" w:rsidP="0009567D">
            <w:pPr>
              <w:ind w:firstLine="0"/>
            </w:pPr>
            <w:r>
              <w:t>Array</w:t>
            </w:r>
          </w:p>
        </w:tc>
        <w:tc>
          <w:tcPr>
            <w:tcW w:w="1998" w:type="dxa"/>
          </w:tcPr>
          <w:p w14:paraId="15D6A5A2" w14:textId="77777777" w:rsidR="00CA1C25" w:rsidRPr="00767707" w:rsidRDefault="00CA1C25" w:rsidP="0009567D">
            <w:pPr>
              <w:ind w:firstLine="0"/>
              <w:rPr>
                <w:lang w:val="vi-VN"/>
              </w:rPr>
            </w:pPr>
          </w:p>
        </w:tc>
        <w:tc>
          <w:tcPr>
            <w:tcW w:w="3333" w:type="dxa"/>
            <w:vAlign w:val="center"/>
          </w:tcPr>
          <w:p w14:paraId="669CF7FE" w14:textId="77777777" w:rsidR="00CA1C25" w:rsidRDefault="00CA1C25" w:rsidP="0009567D">
            <w:pPr>
              <w:ind w:firstLine="0"/>
            </w:pPr>
            <w:r>
              <w:t>Mảng của nhiều Object lưu trữ đánh giá của sản phẩm, mỗi Object bao gồm:</w:t>
            </w:r>
          </w:p>
          <w:p w14:paraId="2EE2A856" w14:textId="77777777" w:rsidR="00CA1C25" w:rsidRDefault="00CA1C25" w:rsidP="0009567D">
            <w:pPr>
              <w:ind w:firstLine="0"/>
            </w:pPr>
            <w:r>
              <w:t>+ start: có kiểu Number, lưu số lượng sao đánh giá.</w:t>
            </w:r>
          </w:p>
          <w:p w14:paraId="4860B5A5" w14:textId="77777777" w:rsidR="00CA1C25" w:rsidRDefault="00CA1C25" w:rsidP="0009567D">
            <w:pPr>
              <w:ind w:firstLine="0"/>
            </w:pPr>
            <w:r>
              <w:t xml:space="preserve">+ postedBy: lad ObjectId của collection users, lưu trữ thông tin của người đánh giá sản phẩm. </w:t>
            </w:r>
          </w:p>
          <w:p w14:paraId="412562F1" w14:textId="77777777" w:rsidR="00CA1C25" w:rsidRDefault="00CA1C25" w:rsidP="0009567D">
            <w:pPr>
              <w:ind w:firstLine="0"/>
            </w:pPr>
            <w:r>
              <w:t>+ comment: có kiểu String, lưu trữ bình luận của sản phẩm.</w:t>
            </w:r>
          </w:p>
          <w:p w14:paraId="525195E2" w14:textId="77777777" w:rsidR="00CA1C25" w:rsidRPr="00767707" w:rsidRDefault="00CA1C25" w:rsidP="0009567D">
            <w:pPr>
              <w:ind w:firstLine="0"/>
            </w:pPr>
            <w:r>
              <w:lastRenderedPageBreak/>
              <w:t>+ updatedAt: có kiểu Date, lưu trữ ngày đánh giá sản phẩm.</w:t>
            </w:r>
          </w:p>
        </w:tc>
      </w:tr>
      <w:tr w:rsidR="00CA1C25" w:rsidRPr="00767707" w14:paraId="0DBF643A" w14:textId="77777777" w:rsidTr="0009567D">
        <w:tc>
          <w:tcPr>
            <w:tcW w:w="2087" w:type="dxa"/>
            <w:vAlign w:val="center"/>
          </w:tcPr>
          <w:p w14:paraId="765359D4" w14:textId="77777777" w:rsidR="00CA1C25" w:rsidRDefault="00CA1C25" w:rsidP="0009567D">
            <w:pPr>
              <w:ind w:firstLine="0"/>
            </w:pPr>
            <w:r>
              <w:lastRenderedPageBreak/>
              <w:t>totalRating</w:t>
            </w:r>
          </w:p>
        </w:tc>
        <w:tc>
          <w:tcPr>
            <w:tcW w:w="1670" w:type="dxa"/>
            <w:vAlign w:val="center"/>
          </w:tcPr>
          <w:p w14:paraId="76A9FEB7" w14:textId="77777777" w:rsidR="00CA1C25" w:rsidRDefault="00CA1C25" w:rsidP="0009567D">
            <w:pPr>
              <w:ind w:firstLine="0"/>
            </w:pPr>
            <w:r>
              <w:t>Number</w:t>
            </w:r>
          </w:p>
        </w:tc>
        <w:tc>
          <w:tcPr>
            <w:tcW w:w="1998" w:type="dxa"/>
          </w:tcPr>
          <w:p w14:paraId="729DB77A" w14:textId="77777777" w:rsidR="00CA1C25" w:rsidRPr="00283BE2" w:rsidRDefault="00CA1C25" w:rsidP="0009567D">
            <w:pPr>
              <w:ind w:firstLine="0"/>
            </w:pPr>
            <w:r>
              <w:t>Default: 0</w:t>
            </w:r>
          </w:p>
        </w:tc>
        <w:tc>
          <w:tcPr>
            <w:tcW w:w="3333" w:type="dxa"/>
            <w:vAlign w:val="center"/>
          </w:tcPr>
          <w:p w14:paraId="2794AD0C" w14:textId="77777777" w:rsidR="00CA1C25" w:rsidRDefault="00CA1C25" w:rsidP="0009567D">
            <w:pPr>
              <w:ind w:firstLine="0"/>
            </w:pPr>
            <w:r>
              <w:t>Lưu tổng số lược đánh giá.</w:t>
            </w:r>
          </w:p>
        </w:tc>
      </w:tr>
      <w:tr w:rsidR="00CA1C25" w:rsidRPr="00767707" w14:paraId="6DA02419" w14:textId="77777777" w:rsidTr="0009567D">
        <w:tc>
          <w:tcPr>
            <w:tcW w:w="2087" w:type="dxa"/>
            <w:vAlign w:val="center"/>
          </w:tcPr>
          <w:p w14:paraId="0274C7C3" w14:textId="77777777" w:rsidR="00CA1C25" w:rsidRPr="00767707" w:rsidRDefault="00CA1C25" w:rsidP="0009567D">
            <w:pPr>
              <w:ind w:firstLine="0"/>
            </w:pPr>
            <w:r>
              <w:t>Variant</w:t>
            </w:r>
          </w:p>
        </w:tc>
        <w:tc>
          <w:tcPr>
            <w:tcW w:w="1670" w:type="dxa"/>
            <w:vAlign w:val="center"/>
          </w:tcPr>
          <w:p w14:paraId="55202A47" w14:textId="77777777" w:rsidR="00CA1C25" w:rsidRPr="00767707" w:rsidRDefault="00CA1C25" w:rsidP="0009567D">
            <w:pPr>
              <w:ind w:firstLine="0"/>
            </w:pPr>
            <w:r>
              <w:t>Array</w:t>
            </w:r>
          </w:p>
        </w:tc>
        <w:tc>
          <w:tcPr>
            <w:tcW w:w="1998" w:type="dxa"/>
          </w:tcPr>
          <w:p w14:paraId="4E02C69A" w14:textId="77777777" w:rsidR="00CA1C25" w:rsidRPr="00767707" w:rsidRDefault="00CA1C25" w:rsidP="0009567D">
            <w:pPr>
              <w:ind w:firstLine="0"/>
              <w:rPr>
                <w:lang w:val="vi-VN"/>
              </w:rPr>
            </w:pPr>
          </w:p>
        </w:tc>
        <w:tc>
          <w:tcPr>
            <w:tcW w:w="3333" w:type="dxa"/>
            <w:vAlign w:val="center"/>
          </w:tcPr>
          <w:p w14:paraId="5B89E67F" w14:textId="77777777" w:rsidR="00CA1C25" w:rsidRDefault="00CA1C25" w:rsidP="0009567D">
            <w:pPr>
              <w:ind w:firstLine="0"/>
            </w:pPr>
            <w:r>
              <w:t>Mảng của những Object lưu trữ những phiên bản khác nhau của sản phẩm, mỗi Object bao gồm:</w:t>
            </w:r>
          </w:p>
          <w:p w14:paraId="545C8D32" w14:textId="77777777" w:rsidR="00CA1C25" w:rsidRDefault="00CA1C25" w:rsidP="0009567D">
            <w:pPr>
              <w:ind w:firstLine="0"/>
            </w:pPr>
            <w:r>
              <w:t>+ color: có kiểu String, lưu trữ màu sắc phiên bản.</w:t>
            </w:r>
          </w:p>
          <w:p w14:paraId="7DA1A90D" w14:textId="77777777" w:rsidR="00CA1C25" w:rsidRDefault="00CA1C25" w:rsidP="0009567D">
            <w:pPr>
              <w:ind w:firstLine="0"/>
            </w:pPr>
            <w:r>
              <w:t>+ price: có kiểu Number, lưu trữ giá của phiên bản.</w:t>
            </w:r>
          </w:p>
          <w:p w14:paraId="3DDF5B86" w14:textId="77777777" w:rsidR="00CA1C25" w:rsidRDefault="00CA1C25" w:rsidP="0009567D">
            <w:pPr>
              <w:ind w:firstLine="0"/>
            </w:pPr>
            <w:r>
              <w:t>+ thumb: có kiểu String, lưu trữ URL của ảnh đại diện phiên bản.</w:t>
            </w:r>
          </w:p>
          <w:p w14:paraId="3CC6EAA3" w14:textId="77777777" w:rsidR="00CA1C25" w:rsidRDefault="00CA1C25" w:rsidP="0009567D">
            <w:pPr>
              <w:ind w:firstLine="0"/>
            </w:pPr>
            <w:r>
              <w:t>+ images: có kiểu Array, lưu trữ nhiều URL hình ảnh khác nhau của phiên bản.</w:t>
            </w:r>
          </w:p>
          <w:p w14:paraId="36244994" w14:textId="77777777" w:rsidR="00CA1C25" w:rsidRDefault="00CA1C25" w:rsidP="0009567D">
            <w:pPr>
              <w:ind w:firstLine="0"/>
            </w:pPr>
            <w:r>
              <w:t>+ title: có kiểu String, lưu trữ tên phiên bản.</w:t>
            </w:r>
          </w:p>
          <w:p w14:paraId="29278EDB" w14:textId="77777777" w:rsidR="00CA1C25" w:rsidRPr="00767707" w:rsidRDefault="00CA1C25" w:rsidP="0009567D">
            <w:pPr>
              <w:ind w:firstLine="0"/>
            </w:pPr>
            <w:r>
              <w:t>+ sku: có kiểu String lưu trữ id duy nhất của phiên bản.</w:t>
            </w:r>
          </w:p>
        </w:tc>
      </w:tr>
      <w:tr w:rsidR="00CA1C25" w:rsidRPr="00767707" w14:paraId="532F8838" w14:textId="77777777" w:rsidTr="0009567D">
        <w:tc>
          <w:tcPr>
            <w:tcW w:w="2087" w:type="dxa"/>
            <w:vAlign w:val="center"/>
          </w:tcPr>
          <w:p w14:paraId="3395CA4B" w14:textId="77777777" w:rsidR="00CA1C25" w:rsidRPr="00815854" w:rsidRDefault="00CA1C25" w:rsidP="0009567D">
            <w:pPr>
              <w:ind w:firstLine="0"/>
            </w:pPr>
            <w:r>
              <w:t>createdAt</w:t>
            </w:r>
          </w:p>
        </w:tc>
        <w:tc>
          <w:tcPr>
            <w:tcW w:w="1670" w:type="dxa"/>
            <w:vAlign w:val="center"/>
          </w:tcPr>
          <w:p w14:paraId="147E78CA" w14:textId="77777777" w:rsidR="00CA1C25" w:rsidRDefault="00CA1C25" w:rsidP="0009567D">
            <w:pPr>
              <w:ind w:firstLine="0"/>
            </w:pPr>
            <w:r>
              <w:t>Date</w:t>
            </w:r>
          </w:p>
        </w:tc>
        <w:tc>
          <w:tcPr>
            <w:tcW w:w="1998" w:type="dxa"/>
          </w:tcPr>
          <w:p w14:paraId="52EC932E" w14:textId="77777777" w:rsidR="00CA1C25" w:rsidRPr="00767707" w:rsidRDefault="00CA1C25" w:rsidP="0009567D">
            <w:pPr>
              <w:ind w:firstLine="0"/>
              <w:rPr>
                <w:lang w:val="vi-VN"/>
              </w:rPr>
            </w:pPr>
          </w:p>
        </w:tc>
        <w:tc>
          <w:tcPr>
            <w:tcW w:w="3333" w:type="dxa"/>
            <w:vAlign w:val="center"/>
          </w:tcPr>
          <w:p w14:paraId="58D73595" w14:textId="77777777" w:rsidR="00CA1C25" w:rsidRDefault="00CA1C25" w:rsidP="0009567D">
            <w:pPr>
              <w:ind w:firstLine="0"/>
            </w:pPr>
            <w:r>
              <w:t>Lưu thời gian tạo của collection products</w:t>
            </w:r>
          </w:p>
        </w:tc>
      </w:tr>
      <w:tr w:rsidR="00CA1C25" w:rsidRPr="00767707" w14:paraId="68F4C403" w14:textId="77777777" w:rsidTr="0009567D">
        <w:tc>
          <w:tcPr>
            <w:tcW w:w="2087" w:type="dxa"/>
            <w:vAlign w:val="center"/>
          </w:tcPr>
          <w:p w14:paraId="6189A62E" w14:textId="77777777" w:rsidR="00CA1C25" w:rsidRPr="00815854" w:rsidRDefault="00CA1C25" w:rsidP="0009567D">
            <w:pPr>
              <w:ind w:firstLine="0"/>
            </w:pPr>
            <w:r>
              <w:t>updatedAt</w:t>
            </w:r>
          </w:p>
        </w:tc>
        <w:tc>
          <w:tcPr>
            <w:tcW w:w="1670" w:type="dxa"/>
            <w:vAlign w:val="center"/>
          </w:tcPr>
          <w:p w14:paraId="78B92ABE" w14:textId="77777777" w:rsidR="00CA1C25" w:rsidRDefault="00CA1C25" w:rsidP="0009567D">
            <w:pPr>
              <w:ind w:firstLine="0"/>
            </w:pPr>
            <w:r>
              <w:t>Date</w:t>
            </w:r>
          </w:p>
        </w:tc>
        <w:tc>
          <w:tcPr>
            <w:tcW w:w="1998" w:type="dxa"/>
          </w:tcPr>
          <w:p w14:paraId="72A9BAC6" w14:textId="77777777" w:rsidR="00CA1C25" w:rsidRPr="00767707" w:rsidRDefault="00CA1C25" w:rsidP="0009567D">
            <w:pPr>
              <w:ind w:firstLine="0"/>
              <w:rPr>
                <w:lang w:val="vi-VN"/>
              </w:rPr>
            </w:pPr>
          </w:p>
        </w:tc>
        <w:tc>
          <w:tcPr>
            <w:tcW w:w="3333" w:type="dxa"/>
            <w:vAlign w:val="center"/>
          </w:tcPr>
          <w:p w14:paraId="746F3297" w14:textId="77777777" w:rsidR="00CA1C25" w:rsidRDefault="00CA1C25" w:rsidP="0009567D">
            <w:pPr>
              <w:keepNext/>
              <w:ind w:firstLine="0"/>
            </w:pPr>
            <w:r>
              <w:t>Lưu thời gian chỉnh sửa của collection products.</w:t>
            </w:r>
          </w:p>
        </w:tc>
      </w:tr>
    </w:tbl>
    <w:p w14:paraId="11109C5B" w14:textId="1931DD7D" w:rsidR="00CA1C25" w:rsidRDefault="00CA1C25" w:rsidP="00CA1C25">
      <w:pPr>
        <w:pStyle w:val="Caption"/>
      </w:pPr>
      <w:bookmarkStart w:id="105" w:name="_Toc165036390"/>
      <w:r>
        <w:t xml:space="preserve">Bảng </w:t>
      </w:r>
      <w:r>
        <w:fldChar w:fldCharType="begin"/>
      </w:r>
      <w:r>
        <w:instrText xml:space="preserve"> SEQ Bảng \* ARABIC </w:instrText>
      </w:r>
      <w:r>
        <w:fldChar w:fldCharType="separate"/>
      </w:r>
      <w:r w:rsidR="004E4285">
        <w:rPr>
          <w:noProof/>
        </w:rPr>
        <w:t>18</w:t>
      </w:r>
      <w:r>
        <w:fldChar w:fldCharType="end"/>
      </w:r>
      <w:r>
        <w:t>: Chi tiết cài đặt collection products</w:t>
      </w:r>
      <w:bookmarkEnd w:id="105"/>
    </w:p>
    <w:p w14:paraId="454B0CCD" w14:textId="77777777" w:rsidR="00CA1C25" w:rsidRDefault="00CA1C25" w:rsidP="00CA1C25">
      <w:pPr>
        <w:pStyle w:val="Heading4"/>
        <w:rPr>
          <w:lang w:val="en-US"/>
        </w:rPr>
      </w:pPr>
      <w:r>
        <w:rPr>
          <w:lang w:val="en-US"/>
        </w:rPr>
        <w:t>Ord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610"/>
        <w:gridCol w:w="1925"/>
        <w:gridCol w:w="2983"/>
      </w:tblGrid>
      <w:tr w:rsidR="00CA1C25" w:rsidRPr="00767707" w14:paraId="370E8BCD" w14:textId="77777777" w:rsidTr="0009567D">
        <w:tc>
          <w:tcPr>
            <w:tcW w:w="2570" w:type="dxa"/>
            <w:vAlign w:val="center"/>
          </w:tcPr>
          <w:p w14:paraId="6B36E1B9" w14:textId="77777777" w:rsidR="00CA1C25" w:rsidRPr="00767707" w:rsidRDefault="00CA1C25" w:rsidP="0009567D">
            <w:pPr>
              <w:ind w:firstLine="0"/>
              <w:rPr>
                <w:b/>
                <w:bCs/>
                <w:lang w:val="vi-VN"/>
              </w:rPr>
            </w:pPr>
            <w:r w:rsidRPr="00767707">
              <w:rPr>
                <w:b/>
                <w:bCs/>
                <w:lang w:val="vi-VN"/>
              </w:rPr>
              <w:t>Tham số</w:t>
            </w:r>
          </w:p>
        </w:tc>
        <w:tc>
          <w:tcPr>
            <w:tcW w:w="1610" w:type="dxa"/>
            <w:vAlign w:val="center"/>
          </w:tcPr>
          <w:p w14:paraId="337E5A76" w14:textId="77777777" w:rsidR="00CA1C25" w:rsidRPr="00767707" w:rsidRDefault="00CA1C25" w:rsidP="0009567D">
            <w:pPr>
              <w:ind w:firstLine="0"/>
              <w:rPr>
                <w:b/>
                <w:bCs/>
                <w:lang w:val="vi-VN"/>
              </w:rPr>
            </w:pPr>
            <w:r w:rsidRPr="00767707">
              <w:rPr>
                <w:b/>
                <w:bCs/>
                <w:lang w:val="vi-VN"/>
              </w:rPr>
              <w:t>Kiểu dữ liệu</w:t>
            </w:r>
          </w:p>
        </w:tc>
        <w:tc>
          <w:tcPr>
            <w:tcW w:w="1925" w:type="dxa"/>
          </w:tcPr>
          <w:p w14:paraId="11613C35" w14:textId="77777777" w:rsidR="00CA1C25" w:rsidRPr="00F50912" w:rsidRDefault="00CA1C25" w:rsidP="0009567D">
            <w:pPr>
              <w:ind w:firstLine="0"/>
              <w:rPr>
                <w:b/>
                <w:bCs/>
              </w:rPr>
            </w:pPr>
            <w:r>
              <w:rPr>
                <w:b/>
                <w:bCs/>
              </w:rPr>
              <w:t>Tùy chọn</w:t>
            </w:r>
          </w:p>
        </w:tc>
        <w:tc>
          <w:tcPr>
            <w:tcW w:w="2983" w:type="dxa"/>
            <w:vAlign w:val="center"/>
          </w:tcPr>
          <w:p w14:paraId="5A4F80D7" w14:textId="77777777" w:rsidR="00CA1C25" w:rsidRPr="00767707" w:rsidRDefault="00CA1C25" w:rsidP="0009567D">
            <w:pPr>
              <w:ind w:firstLine="0"/>
              <w:rPr>
                <w:b/>
                <w:bCs/>
                <w:lang w:val="vi-VN"/>
              </w:rPr>
            </w:pPr>
            <w:r w:rsidRPr="00767707">
              <w:rPr>
                <w:b/>
                <w:bCs/>
                <w:lang w:val="vi-VN"/>
              </w:rPr>
              <w:t>Mô tả</w:t>
            </w:r>
          </w:p>
        </w:tc>
      </w:tr>
      <w:tr w:rsidR="00CA1C25" w:rsidRPr="00767707" w14:paraId="7CC15BB6" w14:textId="77777777" w:rsidTr="0009567D">
        <w:tc>
          <w:tcPr>
            <w:tcW w:w="2570" w:type="dxa"/>
            <w:vAlign w:val="center"/>
          </w:tcPr>
          <w:p w14:paraId="44160D31" w14:textId="77777777" w:rsidR="00CA1C25" w:rsidRPr="00767707" w:rsidRDefault="00CA1C25" w:rsidP="0009567D">
            <w:pPr>
              <w:ind w:firstLine="0"/>
            </w:pPr>
            <w:r w:rsidRPr="00767707">
              <w:lastRenderedPageBreak/>
              <w:t>_id</w:t>
            </w:r>
          </w:p>
        </w:tc>
        <w:tc>
          <w:tcPr>
            <w:tcW w:w="1610" w:type="dxa"/>
            <w:vAlign w:val="center"/>
          </w:tcPr>
          <w:p w14:paraId="1D04E2DA" w14:textId="77777777" w:rsidR="00CA1C25" w:rsidRPr="00767707" w:rsidRDefault="00CA1C25" w:rsidP="0009567D">
            <w:pPr>
              <w:ind w:firstLine="0"/>
            </w:pPr>
            <w:r>
              <w:t>ObjectId mặt định trên MongoDB</w:t>
            </w:r>
          </w:p>
        </w:tc>
        <w:tc>
          <w:tcPr>
            <w:tcW w:w="1925" w:type="dxa"/>
          </w:tcPr>
          <w:p w14:paraId="5F7F74B3" w14:textId="77777777" w:rsidR="00CA1C25" w:rsidRPr="00F50912" w:rsidRDefault="00CA1C25" w:rsidP="0009567D">
            <w:pPr>
              <w:ind w:firstLine="0"/>
            </w:pPr>
          </w:p>
        </w:tc>
        <w:tc>
          <w:tcPr>
            <w:tcW w:w="2983" w:type="dxa"/>
            <w:vAlign w:val="center"/>
          </w:tcPr>
          <w:p w14:paraId="37ACD703" w14:textId="77777777" w:rsidR="00CA1C25" w:rsidRPr="00767707" w:rsidRDefault="00CA1C25" w:rsidP="0009567D">
            <w:pPr>
              <w:ind w:firstLine="0"/>
            </w:pPr>
            <w:r w:rsidRPr="00767707">
              <w:rPr>
                <w:lang w:val="vi-VN"/>
              </w:rPr>
              <w:t xml:space="preserve">Mã ID </w:t>
            </w:r>
            <w:r>
              <w:t>của thông tin đặt hàng</w:t>
            </w:r>
            <w:r>
              <w:rPr>
                <w:lang w:val="vi-VN"/>
              </w:rPr>
              <w:t>.</w:t>
            </w:r>
          </w:p>
        </w:tc>
      </w:tr>
      <w:tr w:rsidR="00CA1C25" w:rsidRPr="00767707" w14:paraId="65EAE882" w14:textId="77777777" w:rsidTr="0009567D">
        <w:tc>
          <w:tcPr>
            <w:tcW w:w="2570" w:type="dxa"/>
            <w:vAlign w:val="center"/>
          </w:tcPr>
          <w:p w14:paraId="20E85C37" w14:textId="77777777" w:rsidR="00CA1C25" w:rsidRPr="00767707" w:rsidRDefault="00CA1C25" w:rsidP="0009567D">
            <w:pPr>
              <w:ind w:firstLine="0"/>
            </w:pPr>
            <w:r>
              <w:t>products</w:t>
            </w:r>
          </w:p>
        </w:tc>
        <w:tc>
          <w:tcPr>
            <w:tcW w:w="1610" w:type="dxa"/>
            <w:vAlign w:val="center"/>
          </w:tcPr>
          <w:p w14:paraId="0D2670A4" w14:textId="77777777" w:rsidR="00CA1C25" w:rsidRPr="00767707" w:rsidRDefault="00CA1C25" w:rsidP="0009567D">
            <w:pPr>
              <w:ind w:firstLine="0"/>
            </w:pPr>
            <w:r>
              <w:t>Array</w:t>
            </w:r>
          </w:p>
        </w:tc>
        <w:tc>
          <w:tcPr>
            <w:tcW w:w="1925" w:type="dxa"/>
          </w:tcPr>
          <w:p w14:paraId="16BC0212" w14:textId="77777777" w:rsidR="00CA1C25" w:rsidRPr="00D5482D" w:rsidRDefault="00CA1C25" w:rsidP="0009567D">
            <w:pPr>
              <w:ind w:firstLine="0"/>
            </w:pPr>
          </w:p>
        </w:tc>
        <w:tc>
          <w:tcPr>
            <w:tcW w:w="2983" w:type="dxa"/>
            <w:vAlign w:val="center"/>
          </w:tcPr>
          <w:p w14:paraId="45A832BF" w14:textId="77777777" w:rsidR="00CA1C25" w:rsidRDefault="00CA1C25" w:rsidP="0009567D">
            <w:pPr>
              <w:ind w:firstLine="0"/>
            </w:pPr>
            <w:r>
              <w:t>Mảng chứa sản phẩm trong đơn hàng của người dùng. Mỗi phần tử của mảng là một Object có các thuộc tính:</w:t>
            </w:r>
          </w:p>
          <w:p w14:paraId="60AFAACB" w14:textId="77777777" w:rsidR="00CA1C25" w:rsidRDefault="00CA1C25" w:rsidP="0009567D">
            <w:pPr>
              <w:ind w:firstLine="0"/>
            </w:pPr>
            <w:r>
              <w:t>+ product: là một ObjectId của collection product chứa thông tin của sản phẩm.</w:t>
            </w:r>
          </w:p>
          <w:p w14:paraId="4E380CAE" w14:textId="77777777" w:rsidR="00CA1C25" w:rsidRDefault="00CA1C25" w:rsidP="0009567D">
            <w:pPr>
              <w:ind w:firstLine="0"/>
            </w:pPr>
            <w:r>
              <w:t>+ quantity: có kiểu dữ liệu Number, lưu trữ số lượng sản phẩm.</w:t>
            </w:r>
          </w:p>
          <w:p w14:paraId="574B4E5E" w14:textId="77777777" w:rsidR="00CA1C25" w:rsidRDefault="00CA1C25" w:rsidP="0009567D">
            <w:pPr>
              <w:ind w:firstLine="0"/>
            </w:pPr>
            <w:r>
              <w:t>+ color: có kiểu dữ liệu String, lưu trữ màu sắc sản phẩm.</w:t>
            </w:r>
          </w:p>
          <w:p w14:paraId="7F0A6035" w14:textId="77777777" w:rsidR="00CA1C25" w:rsidRDefault="00CA1C25" w:rsidP="0009567D">
            <w:pPr>
              <w:ind w:firstLine="0"/>
            </w:pPr>
            <w:r>
              <w:t>+ price: có kiểu dữ liệu Number, lưu trữ giá sản phẩm.</w:t>
            </w:r>
          </w:p>
          <w:p w14:paraId="4C19DF51" w14:textId="77777777" w:rsidR="00CA1C25" w:rsidRDefault="00CA1C25" w:rsidP="0009567D">
            <w:pPr>
              <w:ind w:firstLine="0"/>
            </w:pPr>
            <w:r>
              <w:t>+ thumbnail: có kiểu dữ liệu String, lưu trữ URL ảnh đại diện của sản phẩm.</w:t>
            </w:r>
          </w:p>
          <w:p w14:paraId="17990F41" w14:textId="77777777" w:rsidR="00CA1C25" w:rsidRPr="00767707" w:rsidRDefault="00CA1C25" w:rsidP="0009567D">
            <w:pPr>
              <w:ind w:firstLine="0"/>
            </w:pPr>
            <w:r>
              <w:t>+ title: có kiểu dữ liệu String, lưu trữ tên sản  phẩm.</w:t>
            </w:r>
          </w:p>
        </w:tc>
      </w:tr>
      <w:tr w:rsidR="00CA1C25" w:rsidRPr="00767707" w14:paraId="39B4D6C2" w14:textId="77777777" w:rsidTr="0009567D">
        <w:tc>
          <w:tcPr>
            <w:tcW w:w="2570" w:type="dxa"/>
            <w:vAlign w:val="center"/>
          </w:tcPr>
          <w:p w14:paraId="7FE6B065" w14:textId="77777777" w:rsidR="00CA1C25" w:rsidRPr="00767707" w:rsidRDefault="00CA1C25" w:rsidP="0009567D">
            <w:pPr>
              <w:ind w:firstLine="0"/>
            </w:pPr>
            <w:r>
              <w:t>status</w:t>
            </w:r>
          </w:p>
        </w:tc>
        <w:tc>
          <w:tcPr>
            <w:tcW w:w="1610" w:type="dxa"/>
            <w:vAlign w:val="center"/>
          </w:tcPr>
          <w:p w14:paraId="500A057B" w14:textId="77777777" w:rsidR="00CA1C25" w:rsidRPr="00767707" w:rsidRDefault="00CA1C25" w:rsidP="0009567D">
            <w:pPr>
              <w:ind w:firstLine="0"/>
            </w:pPr>
            <w:r>
              <w:t>String</w:t>
            </w:r>
          </w:p>
        </w:tc>
        <w:tc>
          <w:tcPr>
            <w:tcW w:w="1925" w:type="dxa"/>
          </w:tcPr>
          <w:p w14:paraId="2B812404" w14:textId="77777777" w:rsidR="00CA1C25" w:rsidRDefault="00CA1C25" w:rsidP="0009567D">
            <w:pPr>
              <w:ind w:firstLine="0"/>
            </w:pPr>
            <w:r>
              <w:t>Default: ‘Cancelled’</w:t>
            </w:r>
          </w:p>
          <w:p w14:paraId="144F6940" w14:textId="77777777" w:rsidR="00CA1C25" w:rsidRPr="009409F0" w:rsidRDefault="00CA1C25" w:rsidP="0009567D">
            <w:pPr>
              <w:ind w:firstLine="0"/>
            </w:pPr>
            <w:r>
              <w:lastRenderedPageBreak/>
              <w:t>enum</w:t>
            </w:r>
            <w:r w:rsidRPr="009409F0">
              <w:t>:</w:t>
            </w:r>
            <w:r>
              <w:t xml:space="preserve"> [</w:t>
            </w:r>
            <w:r w:rsidRPr="009409F0">
              <w:t>"Succeed", "Cancelled"],</w:t>
            </w:r>
          </w:p>
          <w:p w14:paraId="45856DC7" w14:textId="77777777" w:rsidR="00CA1C25" w:rsidRPr="009409F0" w:rsidRDefault="00CA1C25" w:rsidP="0009567D">
            <w:pPr>
              <w:ind w:firstLine="0"/>
            </w:pPr>
          </w:p>
        </w:tc>
        <w:tc>
          <w:tcPr>
            <w:tcW w:w="2983" w:type="dxa"/>
            <w:vAlign w:val="center"/>
          </w:tcPr>
          <w:p w14:paraId="2AD1479B" w14:textId="77777777" w:rsidR="00CA1C25" w:rsidRPr="00767707" w:rsidRDefault="00CA1C25" w:rsidP="0009567D">
            <w:pPr>
              <w:ind w:firstLine="0"/>
            </w:pPr>
            <w:r>
              <w:lastRenderedPageBreak/>
              <w:t>Lưu trạng thái đơn hàng.</w:t>
            </w:r>
          </w:p>
        </w:tc>
      </w:tr>
      <w:tr w:rsidR="00CA1C25" w:rsidRPr="00767707" w14:paraId="42C52DAA" w14:textId="77777777" w:rsidTr="0009567D">
        <w:tc>
          <w:tcPr>
            <w:tcW w:w="2570" w:type="dxa"/>
            <w:vAlign w:val="center"/>
          </w:tcPr>
          <w:p w14:paraId="699F94F5" w14:textId="77777777" w:rsidR="00CA1C25" w:rsidRPr="00767707" w:rsidRDefault="00CA1C25" w:rsidP="0009567D">
            <w:pPr>
              <w:ind w:firstLine="0"/>
            </w:pPr>
            <w:r>
              <w:t>total</w:t>
            </w:r>
          </w:p>
        </w:tc>
        <w:tc>
          <w:tcPr>
            <w:tcW w:w="1610" w:type="dxa"/>
          </w:tcPr>
          <w:p w14:paraId="2A227BF5" w14:textId="77777777" w:rsidR="00CA1C25" w:rsidRPr="00767707" w:rsidRDefault="00CA1C25" w:rsidP="0009567D">
            <w:pPr>
              <w:ind w:firstLine="0"/>
            </w:pPr>
            <w:r>
              <w:t>Number</w:t>
            </w:r>
          </w:p>
        </w:tc>
        <w:tc>
          <w:tcPr>
            <w:tcW w:w="1925" w:type="dxa"/>
          </w:tcPr>
          <w:p w14:paraId="07FA30A3" w14:textId="77777777" w:rsidR="00CA1C25" w:rsidRPr="00873FF4" w:rsidRDefault="00CA1C25" w:rsidP="0009567D">
            <w:pPr>
              <w:ind w:firstLine="0"/>
            </w:pPr>
          </w:p>
        </w:tc>
        <w:tc>
          <w:tcPr>
            <w:tcW w:w="2983" w:type="dxa"/>
            <w:vAlign w:val="center"/>
          </w:tcPr>
          <w:p w14:paraId="24288D65" w14:textId="77777777" w:rsidR="00CA1C25" w:rsidRPr="00767707" w:rsidRDefault="00CA1C25" w:rsidP="0009567D">
            <w:pPr>
              <w:ind w:firstLine="0"/>
            </w:pPr>
            <w:r>
              <w:t>Tổng giá của đơn hàng.</w:t>
            </w:r>
          </w:p>
        </w:tc>
      </w:tr>
      <w:tr w:rsidR="00CA1C25" w:rsidRPr="00767707" w14:paraId="39BCF2BC" w14:textId="77777777" w:rsidTr="0009567D">
        <w:tc>
          <w:tcPr>
            <w:tcW w:w="2570" w:type="dxa"/>
            <w:vAlign w:val="center"/>
          </w:tcPr>
          <w:p w14:paraId="2175A1A9" w14:textId="77777777" w:rsidR="00CA1C25" w:rsidRPr="00767707" w:rsidRDefault="00CA1C25" w:rsidP="0009567D">
            <w:pPr>
              <w:ind w:firstLine="0"/>
            </w:pPr>
            <w:r>
              <w:t>orderBy</w:t>
            </w:r>
          </w:p>
        </w:tc>
        <w:tc>
          <w:tcPr>
            <w:tcW w:w="1610" w:type="dxa"/>
            <w:vAlign w:val="center"/>
          </w:tcPr>
          <w:p w14:paraId="38C78E23" w14:textId="77777777" w:rsidR="00CA1C25" w:rsidRPr="00767707" w:rsidRDefault="00CA1C25" w:rsidP="0009567D">
            <w:pPr>
              <w:ind w:firstLine="0"/>
            </w:pPr>
            <w:r>
              <w:t>ObjectId</w:t>
            </w:r>
          </w:p>
        </w:tc>
        <w:tc>
          <w:tcPr>
            <w:tcW w:w="1925" w:type="dxa"/>
          </w:tcPr>
          <w:p w14:paraId="5AA4A1F7" w14:textId="77777777" w:rsidR="00CA1C25" w:rsidRPr="00767707" w:rsidRDefault="00CA1C25" w:rsidP="0009567D">
            <w:pPr>
              <w:ind w:firstLine="0"/>
              <w:rPr>
                <w:lang w:val="vi-VN"/>
              </w:rPr>
            </w:pPr>
          </w:p>
        </w:tc>
        <w:tc>
          <w:tcPr>
            <w:tcW w:w="2983" w:type="dxa"/>
            <w:vAlign w:val="center"/>
          </w:tcPr>
          <w:p w14:paraId="78E664FB" w14:textId="77777777" w:rsidR="00CA1C25" w:rsidRPr="00767707" w:rsidRDefault="00CA1C25" w:rsidP="0009567D">
            <w:pPr>
              <w:ind w:firstLine="0"/>
            </w:pPr>
            <w:r>
              <w:t xml:space="preserve">ObjectId của collection users lưu trữ thông tinh khách hàng của đơn hàng. </w:t>
            </w:r>
          </w:p>
        </w:tc>
      </w:tr>
      <w:tr w:rsidR="00CA1C25" w:rsidRPr="00767707" w14:paraId="64AA8D36" w14:textId="77777777" w:rsidTr="0009567D">
        <w:tc>
          <w:tcPr>
            <w:tcW w:w="2570" w:type="dxa"/>
            <w:vAlign w:val="center"/>
          </w:tcPr>
          <w:p w14:paraId="20B8F263" w14:textId="77777777" w:rsidR="00CA1C25" w:rsidRPr="00815854" w:rsidRDefault="00CA1C25" w:rsidP="0009567D">
            <w:pPr>
              <w:ind w:firstLine="0"/>
            </w:pPr>
            <w:r>
              <w:t>createdAt</w:t>
            </w:r>
          </w:p>
        </w:tc>
        <w:tc>
          <w:tcPr>
            <w:tcW w:w="1610" w:type="dxa"/>
            <w:vAlign w:val="center"/>
          </w:tcPr>
          <w:p w14:paraId="72377C81" w14:textId="77777777" w:rsidR="00CA1C25" w:rsidRDefault="00CA1C25" w:rsidP="0009567D">
            <w:pPr>
              <w:ind w:firstLine="0"/>
            </w:pPr>
            <w:r>
              <w:t>Date</w:t>
            </w:r>
          </w:p>
        </w:tc>
        <w:tc>
          <w:tcPr>
            <w:tcW w:w="1925" w:type="dxa"/>
          </w:tcPr>
          <w:p w14:paraId="55B05813" w14:textId="77777777" w:rsidR="00CA1C25" w:rsidRPr="00767707" w:rsidRDefault="00CA1C25" w:rsidP="0009567D">
            <w:pPr>
              <w:ind w:firstLine="0"/>
              <w:rPr>
                <w:lang w:val="vi-VN"/>
              </w:rPr>
            </w:pPr>
          </w:p>
        </w:tc>
        <w:tc>
          <w:tcPr>
            <w:tcW w:w="2983" w:type="dxa"/>
            <w:vAlign w:val="center"/>
          </w:tcPr>
          <w:p w14:paraId="692FAA71" w14:textId="77777777" w:rsidR="00CA1C25" w:rsidRDefault="00CA1C25" w:rsidP="0009567D">
            <w:pPr>
              <w:ind w:firstLine="0"/>
            </w:pPr>
            <w:r>
              <w:t>Lưu thời gian tạo của collection orders.</w:t>
            </w:r>
          </w:p>
        </w:tc>
      </w:tr>
      <w:tr w:rsidR="00CA1C25" w:rsidRPr="00767707" w14:paraId="5C98142E" w14:textId="77777777" w:rsidTr="0009567D">
        <w:tc>
          <w:tcPr>
            <w:tcW w:w="2570" w:type="dxa"/>
            <w:vAlign w:val="center"/>
          </w:tcPr>
          <w:p w14:paraId="7DF83A7D" w14:textId="77777777" w:rsidR="00CA1C25" w:rsidRPr="00815854" w:rsidRDefault="00CA1C25" w:rsidP="0009567D">
            <w:pPr>
              <w:ind w:firstLine="0"/>
            </w:pPr>
            <w:r>
              <w:t>updatedAt</w:t>
            </w:r>
          </w:p>
        </w:tc>
        <w:tc>
          <w:tcPr>
            <w:tcW w:w="1610" w:type="dxa"/>
            <w:vAlign w:val="center"/>
          </w:tcPr>
          <w:p w14:paraId="36E8C080" w14:textId="77777777" w:rsidR="00CA1C25" w:rsidRDefault="00CA1C25" w:rsidP="0009567D">
            <w:pPr>
              <w:ind w:firstLine="0"/>
            </w:pPr>
            <w:r>
              <w:t>Date</w:t>
            </w:r>
          </w:p>
        </w:tc>
        <w:tc>
          <w:tcPr>
            <w:tcW w:w="1925" w:type="dxa"/>
          </w:tcPr>
          <w:p w14:paraId="1A2DC857" w14:textId="77777777" w:rsidR="00CA1C25" w:rsidRPr="00767707" w:rsidRDefault="00CA1C25" w:rsidP="0009567D">
            <w:pPr>
              <w:ind w:firstLine="0"/>
              <w:rPr>
                <w:lang w:val="vi-VN"/>
              </w:rPr>
            </w:pPr>
          </w:p>
        </w:tc>
        <w:tc>
          <w:tcPr>
            <w:tcW w:w="2983" w:type="dxa"/>
            <w:vAlign w:val="center"/>
          </w:tcPr>
          <w:p w14:paraId="696B8346" w14:textId="77777777" w:rsidR="00CA1C25" w:rsidRDefault="00CA1C25" w:rsidP="0009567D">
            <w:pPr>
              <w:keepNext/>
              <w:ind w:firstLine="0"/>
            </w:pPr>
            <w:r>
              <w:t>Lưu thời gian chỉnh sửa của collection orders.</w:t>
            </w:r>
          </w:p>
        </w:tc>
      </w:tr>
    </w:tbl>
    <w:p w14:paraId="514B1D4C" w14:textId="373ED8FB" w:rsidR="00CA1C25" w:rsidRDefault="00CA1C25" w:rsidP="00CA1C25">
      <w:pPr>
        <w:pStyle w:val="Caption"/>
      </w:pPr>
      <w:bookmarkStart w:id="106" w:name="_Toc165036391"/>
      <w:r>
        <w:t xml:space="preserve">Bảng </w:t>
      </w:r>
      <w:r>
        <w:fldChar w:fldCharType="begin"/>
      </w:r>
      <w:r>
        <w:instrText xml:space="preserve"> SEQ Bảng \* ARABIC </w:instrText>
      </w:r>
      <w:r>
        <w:fldChar w:fldCharType="separate"/>
      </w:r>
      <w:r w:rsidR="004E4285">
        <w:rPr>
          <w:noProof/>
        </w:rPr>
        <w:t>19</w:t>
      </w:r>
      <w:r>
        <w:fldChar w:fldCharType="end"/>
      </w:r>
      <w:r>
        <w:t>: Chi tiết cài đặt collection order</w:t>
      </w:r>
      <w:bookmarkEnd w:id="106"/>
    </w:p>
    <w:p w14:paraId="49AFDEBA" w14:textId="77777777" w:rsidR="00CA1C25" w:rsidRDefault="00CA1C25" w:rsidP="00CA1C25">
      <w:pPr>
        <w:pStyle w:val="Heading2"/>
      </w:pPr>
      <w:bookmarkStart w:id="107" w:name="_Toc172370196"/>
      <w:r>
        <w:t>Thiết kế giao diện</w:t>
      </w:r>
      <w:bookmarkEnd w:id="107"/>
    </w:p>
    <w:p w14:paraId="7B00518B" w14:textId="77777777" w:rsidR="00CA1C25" w:rsidRDefault="00CA1C25" w:rsidP="00CA1C25">
      <w:pPr>
        <w:pStyle w:val="Heading3"/>
      </w:pPr>
      <w:bookmarkStart w:id="108" w:name="_Toc172370197"/>
      <w:r>
        <w:t>Sơ đồ tổng quát website</w:t>
      </w:r>
      <w:bookmarkEnd w:id="108"/>
    </w:p>
    <w:p w14:paraId="564548BE" w14:textId="77777777" w:rsidR="00CA1C25" w:rsidRDefault="00CA1C25" w:rsidP="00CA1C25">
      <w:pPr>
        <w:keepNext/>
        <w:jc w:val="center"/>
      </w:pPr>
      <w:r>
        <w:rPr>
          <w:noProof/>
        </w:rPr>
        <w:drawing>
          <wp:inline distT="0" distB="0" distL="0" distR="0" wp14:anchorId="2E47C1D4" wp14:editId="11E3A9BA">
            <wp:extent cx="5649362" cy="1484630"/>
            <wp:effectExtent l="19050" t="19050" r="27940" b="20320"/>
            <wp:docPr id="101649944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99443" name="Picture 1" descr="A diagram of a diagram&#10;&#10;Description automatically generated"/>
                    <pic:cNvPicPr/>
                  </pic:nvPicPr>
                  <pic:blipFill rotWithShape="1">
                    <a:blip r:embed="rId53"/>
                    <a:srcRect r="2204" b="54314"/>
                    <a:stretch/>
                  </pic:blipFill>
                  <pic:spPr bwMode="auto">
                    <a:xfrm>
                      <a:off x="0" y="0"/>
                      <a:ext cx="5649887" cy="14847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B04759E" w14:textId="2BFECD77" w:rsidR="00CA1C25" w:rsidRDefault="00CA1C25" w:rsidP="00CA1C25">
      <w:pPr>
        <w:pStyle w:val="Caption"/>
      </w:pPr>
      <w:bookmarkStart w:id="109" w:name="_Toc165022386"/>
      <w:bookmarkStart w:id="110" w:name="_Toc165036329"/>
      <w:r>
        <w:t xml:space="preserve">Hình </w:t>
      </w:r>
      <w:r w:rsidR="00A2108C">
        <w:fldChar w:fldCharType="begin"/>
      </w:r>
      <w:r w:rsidR="00A2108C">
        <w:instrText xml:space="preserve"> STYLEREF 1 \s </w:instrText>
      </w:r>
      <w:r w:rsidR="00A2108C">
        <w:fldChar w:fldCharType="separate"/>
      </w:r>
      <w:r w:rsidR="004E4285">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w:t>
      </w:r>
      <w:r w:rsidR="00A2108C">
        <w:fldChar w:fldCharType="end"/>
      </w:r>
      <w:r>
        <w:t>: Sơ đồ tổng quát website</w:t>
      </w:r>
      <w:bookmarkEnd w:id="109"/>
      <w:bookmarkEnd w:id="110"/>
    </w:p>
    <w:p w14:paraId="35210B03" w14:textId="77777777" w:rsidR="00CA1C25" w:rsidRDefault="00CA1C25" w:rsidP="00CA1C25">
      <w:pPr>
        <w:pStyle w:val="Heading3"/>
      </w:pPr>
      <w:bookmarkStart w:id="111" w:name="_Toc172370198"/>
      <w:r>
        <w:t>Bộ nhận diện</w:t>
      </w:r>
      <w:bookmarkEnd w:id="111"/>
    </w:p>
    <w:p w14:paraId="4FB0390C" w14:textId="77777777" w:rsidR="00CA1C25" w:rsidRPr="00AD73A2" w:rsidRDefault="00CA1C25" w:rsidP="00CA1C25">
      <w:pPr>
        <w:pStyle w:val="Heading4"/>
        <w:rPr>
          <w:lang w:val="en-US"/>
        </w:rPr>
      </w:pPr>
      <w:r>
        <w:rPr>
          <w:lang w:val="en-US"/>
        </w:rPr>
        <w:t>Màu sắc, font chữ chủ đạo</w:t>
      </w:r>
    </w:p>
    <w:p w14:paraId="36895BB9" w14:textId="77777777" w:rsidR="00CA1C25" w:rsidRDefault="00CA1C25" w:rsidP="00CA1C25">
      <w:r>
        <w:t>Trang web này sử dụng màu sắc chủ đạo là #ee3131 và #001827, cùng với font chữ Poppins, để tạo ra một trải nghiệm trực tuyến độc đáo và chuyên nghiệp. Màu đỏ (#ee3131) được chọn để làm nổi bật và tạo điểm nhấn cho các phần quan trọng trên trang web. Sự nổi bật này giúp thu hút sự chú ý của người dùng và tạo ra một ấn tượng mạnh mẽ. Màu đen (#001827) được sử dụng để tạo ra sự cân đối và tinh tế, đồng thời tăng tính chuyên nghiệp cho trang web. Sự kết hợp của màu đỏ và đen tạo ra một phong cách độc đáo và hiện đại, phản ánh sự táo bạo và sự chuyên nghiệp của thương hiệu.</w:t>
      </w:r>
    </w:p>
    <w:p w14:paraId="4E90A44B" w14:textId="77777777" w:rsidR="00CA1C25" w:rsidRDefault="00CA1C25" w:rsidP="00CA1C25">
      <w:r>
        <w:lastRenderedPageBreak/>
        <w:t>Font chữ Poppins được chọn với lý do cung cấp một diện mạo hiện đại và thanh lịch, cũng như đảm bảo tính đồng nhất và dễ đọc cho nội dung trên trang web. Kiểu chữ này không chỉ tạo ra một trải nghiệm trực tuyến dễ tiếp cận và thú vị cho người dùng mà còn giúp tăng cường tính chuyên nghiệp và độ tin cậy của thương hiệu.</w:t>
      </w:r>
    </w:p>
    <w:p w14:paraId="1DFBB427" w14:textId="77777777" w:rsidR="00CA1C25" w:rsidRDefault="00CA1C25" w:rsidP="00CA1C25">
      <w:r>
        <w:t>Tổng thể, sự kết hợp của màu sắc và font chữ này không chỉ làm cho trang web trở nên nổi bật mà còn giúp thương hiệu truyền tải một thông điệp mạnh mẽ và chuyên nghiệp đến khách hàng.</w:t>
      </w:r>
    </w:p>
    <w:p w14:paraId="5C3B0D04" w14:textId="77777777" w:rsidR="00CA1C25" w:rsidRDefault="00CA1C25" w:rsidP="00CA1C25">
      <w:pPr>
        <w:pStyle w:val="Heading4"/>
        <w:rPr>
          <w:lang w:val="en-US"/>
        </w:rPr>
      </w:pPr>
      <w:r>
        <w:rPr>
          <w:lang w:val="en-US"/>
        </w:rPr>
        <w:t>Logo</w:t>
      </w:r>
    </w:p>
    <w:p w14:paraId="606F2BEA" w14:textId="77777777" w:rsidR="00CA1C25" w:rsidRDefault="00CA1C25" w:rsidP="00CA1C25">
      <w:pPr>
        <w:keepNext/>
        <w:jc w:val="center"/>
      </w:pPr>
      <w:r>
        <w:rPr>
          <w:noProof/>
        </w:rPr>
        <w:drawing>
          <wp:inline distT="0" distB="0" distL="0" distR="0" wp14:anchorId="65F2F186" wp14:editId="3428A149">
            <wp:extent cx="2228850" cy="228600"/>
            <wp:effectExtent l="0" t="0" r="0" b="0"/>
            <wp:docPr id="155951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11907" name="Picture 1559511907"/>
                    <pic:cNvPicPr/>
                  </pic:nvPicPr>
                  <pic:blipFill>
                    <a:blip r:embed="rId54">
                      <a:extLst>
                        <a:ext uri="{28A0092B-C50C-407E-A947-70E740481C1C}">
                          <a14:useLocalDpi xmlns:a14="http://schemas.microsoft.com/office/drawing/2010/main" val="0"/>
                        </a:ext>
                      </a:extLst>
                    </a:blip>
                    <a:stretch>
                      <a:fillRect/>
                    </a:stretch>
                  </pic:blipFill>
                  <pic:spPr>
                    <a:xfrm>
                      <a:off x="0" y="0"/>
                      <a:ext cx="2228850" cy="228600"/>
                    </a:xfrm>
                    <a:prstGeom prst="rect">
                      <a:avLst/>
                    </a:prstGeom>
                  </pic:spPr>
                </pic:pic>
              </a:graphicData>
            </a:graphic>
          </wp:inline>
        </w:drawing>
      </w:r>
    </w:p>
    <w:p w14:paraId="23F4AB91" w14:textId="4B5B0887" w:rsidR="00CA1C25" w:rsidRPr="00253871" w:rsidRDefault="00CA1C25" w:rsidP="00CA1C25">
      <w:pPr>
        <w:pStyle w:val="Caption"/>
      </w:pPr>
      <w:bookmarkStart w:id="112" w:name="_Toc165022387"/>
      <w:bookmarkStart w:id="113" w:name="_Toc165036330"/>
      <w:r>
        <w:t xml:space="preserve">Hình </w:t>
      </w:r>
      <w:r w:rsidR="00A2108C">
        <w:fldChar w:fldCharType="begin"/>
      </w:r>
      <w:r w:rsidR="00A2108C">
        <w:instrText xml:space="preserve"> STYLEREF 1 \s </w:instrText>
      </w:r>
      <w:r w:rsidR="00A2108C">
        <w:fldChar w:fldCharType="separate"/>
      </w:r>
      <w:r w:rsidR="004E4285">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w:t>
      </w:r>
      <w:r w:rsidR="00A2108C">
        <w:fldChar w:fldCharType="end"/>
      </w:r>
      <w:r>
        <w:t>: Logo website</w:t>
      </w:r>
      <w:bookmarkEnd w:id="112"/>
      <w:bookmarkEnd w:id="113"/>
    </w:p>
    <w:p w14:paraId="7C66A14E" w14:textId="77777777" w:rsidR="00CA1C25" w:rsidRDefault="00CA1C25" w:rsidP="00CA1C25">
      <w:r>
        <w:t>Logo của thương hiệu thương mại điện tử "DigitalWorld" là một biểu tượng đầy ý nghĩa và độc đáo, được thiết kế với sự kết hợp tinh tế giữa hai màu chủ đạo là #ee3131 và #001827.</w:t>
      </w:r>
    </w:p>
    <w:p w14:paraId="0847200E" w14:textId="77777777" w:rsidR="00CA1C25" w:rsidRDefault="00CA1C25" w:rsidP="00CA1C25">
      <w:r>
        <w:t>Với màu #ee3131, biểu tượng của DigitalWorld mang đến sự nổi bật và quyết đoán. Màu đỏ này không chỉ thể hiện sự nhiệt huyết và năng lượng mà còn đại diện cho tính cách độc lập và sáng tạo của thương hiệu. Sự sắc nét và sức mạnh của màu đỏ giúp logo nổi bật giữa đám đông và gợi lên sự chú ý từ phía khách hàng.</w:t>
      </w:r>
    </w:p>
    <w:p w14:paraId="2BA57029" w14:textId="77777777" w:rsidR="00CA1C25" w:rsidRDefault="00CA1C25" w:rsidP="00CA1C25">
      <w:r>
        <w:t>Màu #001827 đại diện cho sự tinh tế và chuyên nghiệp. Màu đen này không chỉ tạo ra một phong cách sang trọng mà còn thể hiện sự độc lập và quyết đoán của thương hiệu. Sự đối lập giữa màu đỏ và đen tạo ra một sự hòa quyện độc đáo, thể hiện sự đa dạng và sáng tạo trong ngành thương mại điện tử.</w:t>
      </w:r>
    </w:p>
    <w:p w14:paraId="04CC9BC8" w14:textId="77777777" w:rsidR="00CA1C25" w:rsidRDefault="00CA1C25" w:rsidP="00CA1C25">
      <w:r>
        <w:t>Biểu tượng của DigitalWorld được thiết kế với sự tinh tế và độc đáo, kết hợp giữa các chữ cái tạo ra một ấn tượng mạnh mẽ và dễ nhận biết. Sự cách điệu trên màu sắc #ee3131 và #001827 tạo ra một phong cách hiện đại và độc đáo cho logo, phản ánh sự đổi mới và sáng tạo của thương hiệu trong lĩnh vực thương mại điện tử.</w:t>
      </w:r>
    </w:p>
    <w:p w14:paraId="3880F4B0" w14:textId="77777777" w:rsidR="00CA1C25" w:rsidRDefault="00CA1C25" w:rsidP="00CA1C25">
      <w:r>
        <w:t>Tóm lại, logo của DigitalWorld không chỉ là biểu tượng của sự nổi bật và quyết đoán mà còn thể hiện sự tinh tế và chuyên nghiệp của thương hiệu trong ngành công nghiệp ngày càng cạnh tranh này.</w:t>
      </w:r>
    </w:p>
    <w:p w14:paraId="272D1268" w14:textId="77777777" w:rsidR="00CA1C25" w:rsidRDefault="00CA1C25" w:rsidP="00CA1C25"/>
    <w:p w14:paraId="1F8129E6" w14:textId="77777777" w:rsidR="00CA1C25" w:rsidRDefault="00CA1C25" w:rsidP="00CA1C25"/>
    <w:p w14:paraId="2C9F594B" w14:textId="77777777" w:rsidR="00CA1C25" w:rsidRDefault="00CA1C25" w:rsidP="00CA1C25"/>
    <w:p w14:paraId="4A672029" w14:textId="77777777" w:rsidR="00CA1C25" w:rsidRDefault="00CA1C25" w:rsidP="00CA1C25">
      <w:pPr>
        <w:pStyle w:val="Heading1"/>
      </w:pPr>
      <w:bookmarkStart w:id="114" w:name="_Toc172370199"/>
      <w:r>
        <w:lastRenderedPageBreak/>
        <w:t>KẾT QUẢ</w:t>
      </w:r>
      <w:bookmarkEnd w:id="114"/>
    </w:p>
    <w:p w14:paraId="1535FDBF" w14:textId="7C24C20C" w:rsidR="00754605" w:rsidRDefault="00754605" w:rsidP="00754605">
      <w:pPr>
        <w:pStyle w:val="Heading2"/>
      </w:pPr>
      <w:bookmarkStart w:id="115" w:name="_Toc172370200"/>
      <w:r>
        <w:t>Về Chức năng, dữ liệu</w:t>
      </w:r>
      <w:bookmarkEnd w:id="115"/>
    </w:p>
    <w:p w14:paraId="7D0BC69B" w14:textId="0F5BA396" w:rsidR="00754605" w:rsidRDefault="00754605" w:rsidP="00754605">
      <w:r>
        <w:t>Kết quả về chứ năng sẽ được trinh bài trực quan thông qua buổi báo cáo trực tiếp.</w:t>
      </w:r>
    </w:p>
    <w:p w14:paraId="294870CB" w14:textId="2BF5A668" w:rsidR="00754605" w:rsidRDefault="00754605" w:rsidP="00754605">
      <w:pPr>
        <w:pStyle w:val="Heading2"/>
      </w:pPr>
      <w:bookmarkStart w:id="116" w:name="_Toc172370201"/>
      <w:r>
        <w:t>Về dữ liệu</w:t>
      </w:r>
      <w:bookmarkEnd w:id="116"/>
    </w:p>
    <w:p w14:paraId="61C003B7" w14:textId="6B2FE8E8" w:rsidR="00754605" w:rsidRDefault="00754605" w:rsidP="00754605">
      <w:pPr>
        <w:pStyle w:val="Heading3"/>
      </w:pPr>
      <w:bookmarkStart w:id="117" w:name="_Toc172370202"/>
      <w:r>
        <w:t>Collection “users”</w:t>
      </w:r>
      <w:bookmarkEnd w:id="117"/>
    </w:p>
    <w:p w14:paraId="614A0A17" w14:textId="77777777" w:rsidR="00754605" w:rsidRDefault="00754605" w:rsidP="00754605">
      <w:pPr>
        <w:keepNext/>
        <w:ind w:firstLine="0"/>
        <w:jc w:val="center"/>
      </w:pPr>
      <w:r>
        <w:rPr>
          <w:noProof/>
        </w:rPr>
        <w:drawing>
          <wp:inline distT="0" distB="0" distL="0" distR="0" wp14:anchorId="08679158" wp14:editId="14A44381">
            <wp:extent cx="5777230" cy="3249930"/>
            <wp:effectExtent l="19050" t="19050" r="13970" b="26670"/>
            <wp:docPr id="18238912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891272" name="Picture 1" descr="A screenshot of a computer&#10;&#10;Description automatically generated"/>
                    <pic:cNvPicPr/>
                  </pic:nvPicPr>
                  <pic:blipFill>
                    <a:blip r:embed="rId55"/>
                    <a:stretch>
                      <a:fillRect/>
                    </a:stretch>
                  </pic:blipFill>
                  <pic:spPr>
                    <a:xfrm>
                      <a:off x="0" y="0"/>
                      <a:ext cx="5777230" cy="3249930"/>
                    </a:xfrm>
                    <a:prstGeom prst="rect">
                      <a:avLst/>
                    </a:prstGeom>
                    <a:ln>
                      <a:solidFill>
                        <a:schemeClr val="tx1"/>
                      </a:solidFill>
                    </a:ln>
                  </pic:spPr>
                </pic:pic>
              </a:graphicData>
            </a:graphic>
          </wp:inline>
        </w:drawing>
      </w:r>
    </w:p>
    <w:p w14:paraId="5F8AB9C5" w14:textId="7BC9B12F" w:rsidR="00754605" w:rsidRDefault="00754605" w:rsidP="00754605">
      <w:pPr>
        <w:pStyle w:val="Caption"/>
      </w:pPr>
      <w:bookmarkStart w:id="118" w:name="_Toc165036331"/>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w:t>
      </w:r>
      <w:r w:rsidR="00A2108C">
        <w:fldChar w:fldCharType="end"/>
      </w:r>
      <w:r>
        <w:t>: Dữ liệu collection "users"</w:t>
      </w:r>
      <w:bookmarkEnd w:id="118"/>
    </w:p>
    <w:p w14:paraId="3C23B31F" w14:textId="77777777" w:rsidR="00754605" w:rsidRPr="00754605" w:rsidRDefault="00754605" w:rsidP="00754605"/>
    <w:p w14:paraId="57E87CD0" w14:textId="47F6523E" w:rsidR="00754605" w:rsidRDefault="00754605" w:rsidP="00754605">
      <w:pPr>
        <w:pStyle w:val="Heading3"/>
      </w:pPr>
      <w:bookmarkStart w:id="119" w:name="_Toc172370203"/>
      <w:r>
        <w:lastRenderedPageBreak/>
        <w:t>Collection “products”</w:t>
      </w:r>
      <w:bookmarkEnd w:id="119"/>
    </w:p>
    <w:p w14:paraId="34AC0140" w14:textId="77777777" w:rsidR="00754605" w:rsidRDefault="00754605" w:rsidP="00754605">
      <w:pPr>
        <w:keepNext/>
        <w:ind w:firstLine="0"/>
      </w:pPr>
      <w:r>
        <w:rPr>
          <w:noProof/>
        </w:rPr>
        <w:drawing>
          <wp:inline distT="0" distB="0" distL="0" distR="0" wp14:anchorId="7C550CC1" wp14:editId="7D05C3B1">
            <wp:extent cx="5777230" cy="3249930"/>
            <wp:effectExtent l="19050" t="19050" r="13970" b="26670"/>
            <wp:docPr id="15414948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94808" name="Picture 1" descr="A screenshot of a computer&#10;&#10;Description automatically generated"/>
                    <pic:cNvPicPr/>
                  </pic:nvPicPr>
                  <pic:blipFill>
                    <a:blip r:embed="rId56"/>
                    <a:stretch>
                      <a:fillRect/>
                    </a:stretch>
                  </pic:blipFill>
                  <pic:spPr>
                    <a:xfrm>
                      <a:off x="0" y="0"/>
                      <a:ext cx="5777230" cy="3249930"/>
                    </a:xfrm>
                    <a:prstGeom prst="rect">
                      <a:avLst/>
                    </a:prstGeom>
                    <a:ln>
                      <a:solidFill>
                        <a:schemeClr val="tx1"/>
                      </a:solidFill>
                    </a:ln>
                  </pic:spPr>
                </pic:pic>
              </a:graphicData>
            </a:graphic>
          </wp:inline>
        </w:drawing>
      </w:r>
    </w:p>
    <w:p w14:paraId="43ADA01F" w14:textId="1D97129A" w:rsidR="00754605" w:rsidRDefault="00754605" w:rsidP="00754605">
      <w:pPr>
        <w:pStyle w:val="Caption"/>
      </w:pPr>
      <w:bookmarkStart w:id="120" w:name="_Toc165036332"/>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w:t>
      </w:r>
      <w:r w:rsidR="00A2108C">
        <w:fldChar w:fldCharType="end"/>
      </w:r>
      <w:r>
        <w:t>: Dữ liệu collectio "products"</w:t>
      </w:r>
      <w:bookmarkEnd w:id="120"/>
    </w:p>
    <w:p w14:paraId="2F52E54F" w14:textId="38BD8F03" w:rsidR="00754605" w:rsidRDefault="00754605" w:rsidP="00754605">
      <w:pPr>
        <w:pStyle w:val="Heading3"/>
      </w:pPr>
      <w:bookmarkStart w:id="121" w:name="_Toc172370204"/>
      <w:r>
        <w:t>Collection “orders”</w:t>
      </w:r>
      <w:bookmarkEnd w:id="121"/>
    </w:p>
    <w:p w14:paraId="0D232D9B" w14:textId="77777777" w:rsidR="00BB041B" w:rsidRDefault="00BB041B" w:rsidP="00BB041B">
      <w:pPr>
        <w:keepNext/>
        <w:ind w:firstLine="0"/>
      </w:pPr>
      <w:r>
        <w:rPr>
          <w:noProof/>
        </w:rPr>
        <w:drawing>
          <wp:inline distT="0" distB="0" distL="0" distR="0" wp14:anchorId="4AC30972" wp14:editId="47D1BA37">
            <wp:extent cx="5777230" cy="3249930"/>
            <wp:effectExtent l="19050" t="19050" r="13970" b="26670"/>
            <wp:docPr id="2143315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15838" name="Picture 1" descr="A screenshot of a computer&#10;&#10;Description automatically generated"/>
                    <pic:cNvPicPr/>
                  </pic:nvPicPr>
                  <pic:blipFill>
                    <a:blip r:embed="rId57"/>
                    <a:stretch>
                      <a:fillRect/>
                    </a:stretch>
                  </pic:blipFill>
                  <pic:spPr>
                    <a:xfrm>
                      <a:off x="0" y="0"/>
                      <a:ext cx="5777230" cy="3249930"/>
                    </a:xfrm>
                    <a:prstGeom prst="rect">
                      <a:avLst/>
                    </a:prstGeom>
                    <a:ln>
                      <a:solidFill>
                        <a:schemeClr val="tx1"/>
                      </a:solidFill>
                    </a:ln>
                  </pic:spPr>
                </pic:pic>
              </a:graphicData>
            </a:graphic>
          </wp:inline>
        </w:drawing>
      </w:r>
    </w:p>
    <w:p w14:paraId="16487B12" w14:textId="1ADA5049" w:rsidR="00754605" w:rsidRPr="00754605" w:rsidRDefault="00BB041B" w:rsidP="00BB041B">
      <w:pPr>
        <w:pStyle w:val="Caption"/>
        <w:tabs>
          <w:tab w:val="center" w:pos="4549"/>
        </w:tabs>
        <w:jc w:val="both"/>
      </w:pPr>
      <w:r>
        <w:tab/>
      </w:r>
      <w:bookmarkStart w:id="122" w:name="_Toc165036333"/>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w:t>
      </w:r>
      <w:r w:rsidR="00A2108C">
        <w:fldChar w:fldCharType="end"/>
      </w:r>
      <w:r>
        <w:t>: Dữ liệu collection "orders"</w:t>
      </w:r>
      <w:bookmarkEnd w:id="122"/>
    </w:p>
    <w:p w14:paraId="7149B18A" w14:textId="77777777" w:rsidR="00CA1C25" w:rsidRDefault="00CA1C25" w:rsidP="00CA1C25">
      <w:pPr>
        <w:pStyle w:val="Heading2"/>
      </w:pPr>
      <w:bookmarkStart w:id="123" w:name="_Toc172370205"/>
      <w:r>
        <w:t>Về Giao diện</w:t>
      </w:r>
      <w:bookmarkEnd w:id="123"/>
    </w:p>
    <w:p w14:paraId="332CE382" w14:textId="77777777" w:rsidR="00CA1C25" w:rsidRDefault="00CA1C25" w:rsidP="00CA1C25">
      <w:pPr>
        <w:pStyle w:val="Heading3"/>
      </w:pPr>
      <w:bookmarkStart w:id="124" w:name="_Toc172370206"/>
      <w:r>
        <w:t>Trang “Home”</w:t>
      </w:r>
      <w:bookmarkEnd w:id="124"/>
    </w:p>
    <w:p w14:paraId="5C20CD1D" w14:textId="77777777" w:rsidR="00CA1C25" w:rsidRDefault="00CA1C25" w:rsidP="00CA1C25">
      <w:r>
        <w:t>Giao diên trang “Home” được thiết kế bao gồm các thành phần:</w:t>
      </w:r>
    </w:p>
    <w:p w14:paraId="7169B809" w14:textId="77777777" w:rsidR="00CA1C25" w:rsidRDefault="00CA1C25" w:rsidP="00CA1C25">
      <w:pPr>
        <w:pStyle w:val="ListParagraph"/>
      </w:pPr>
      <w:bookmarkStart w:id="125" w:name="_Hlk164982434"/>
      <w:r>
        <w:t>Header, Navbar, banner (1) và Sidebar</w:t>
      </w:r>
    </w:p>
    <w:bookmarkEnd w:id="125"/>
    <w:p w14:paraId="7FC61DB0" w14:textId="77777777" w:rsidR="00CA1C25" w:rsidRDefault="00CA1C25" w:rsidP="00CA1C25">
      <w:pPr>
        <w:pStyle w:val="ListParagraph"/>
      </w:pPr>
      <w:r>
        <w:lastRenderedPageBreak/>
        <w:t>Daily deal</w:t>
      </w:r>
    </w:p>
    <w:p w14:paraId="6E6DE2D8" w14:textId="77777777" w:rsidR="00CA1C25" w:rsidRDefault="00CA1C25" w:rsidP="00CA1C25">
      <w:pPr>
        <w:pStyle w:val="ListParagraph"/>
      </w:pPr>
      <w:r>
        <w:t>New arrivals (1)</w:t>
      </w:r>
    </w:p>
    <w:p w14:paraId="08A466B1" w14:textId="77777777" w:rsidR="00CA1C25" w:rsidRDefault="00CA1C25" w:rsidP="00CA1C25">
      <w:pPr>
        <w:pStyle w:val="ListParagraph"/>
      </w:pPr>
      <w:r>
        <w:t>Best seller</w:t>
      </w:r>
    </w:p>
    <w:p w14:paraId="26044F45" w14:textId="77777777" w:rsidR="00CA1C25" w:rsidRDefault="00CA1C25" w:rsidP="00CA1C25">
      <w:pPr>
        <w:pStyle w:val="ListParagraph"/>
      </w:pPr>
      <w:r>
        <w:t>Featured products</w:t>
      </w:r>
    </w:p>
    <w:p w14:paraId="0E61E209" w14:textId="77777777" w:rsidR="00CA1C25" w:rsidRDefault="00CA1C25" w:rsidP="00CA1C25">
      <w:pPr>
        <w:pStyle w:val="ListParagraph"/>
      </w:pPr>
      <w:r>
        <w:t>New arrivals (2)</w:t>
      </w:r>
    </w:p>
    <w:p w14:paraId="5C29302F" w14:textId="77777777" w:rsidR="00CA1C25" w:rsidRDefault="00CA1C25" w:rsidP="00CA1C25">
      <w:pPr>
        <w:pStyle w:val="ListParagraph"/>
      </w:pPr>
      <w:r>
        <w:t>Banner (2)</w:t>
      </w:r>
    </w:p>
    <w:p w14:paraId="332A6EC4" w14:textId="77777777" w:rsidR="00CA1C25" w:rsidRDefault="00CA1C25" w:rsidP="00CA1C25">
      <w:pPr>
        <w:pStyle w:val="ListParagraph"/>
      </w:pPr>
      <w:r>
        <w:t>Hot collections</w:t>
      </w:r>
    </w:p>
    <w:p w14:paraId="7DE81A0F" w14:textId="77777777" w:rsidR="00CA1C25" w:rsidRDefault="00CA1C25" w:rsidP="00CA1C25">
      <w:pPr>
        <w:pStyle w:val="ListParagraph"/>
      </w:pPr>
      <w:r>
        <w:t>Footer</w:t>
      </w:r>
    </w:p>
    <w:p w14:paraId="4C3CAEE1" w14:textId="77777777" w:rsidR="00CA1C25" w:rsidRDefault="00CA1C25" w:rsidP="00CA1C25">
      <w:pPr>
        <w:pStyle w:val="Heading4"/>
        <w:rPr>
          <w:lang w:val="en-US"/>
        </w:rPr>
      </w:pPr>
      <w:r w:rsidRPr="0005467E">
        <w:t>Header và Navbar banner (1)</w:t>
      </w:r>
    </w:p>
    <w:p w14:paraId="4F0DCA46" w14:textId="3845DD4F" w:rsidR="00CA1C25" w:rsidRDefault="00CA1C25" w:rsidP="00CA1C25">
      <w:pPr>
        <w:pStyle w:val="Caption"/>
      </w:pPr>
      <w:bookmarkStart w:id="126" w:name="_Toc165022388"/>
      <w:r>
        <w:rPr>
          <w:noProof/>
        </w:rPr>
        <w:drawing>
          <wp:inline distT="0" distB="0" distL="0" distR="0" wp14:anchorId="75BBACF6" wp14:editId="3BE746D7">
            <wp:extent cx="5777230" cy="3249930"/>
            <wp:effectExtent l="19050" t="19050" r="13970" b="26670"/>
            <wp:docPr id="773216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16892" name="Picture 1" descr="A screenshot of a computer&#10;&#10;Description automatically generated"/>
                    <pic:cNvPicPr/>
                  </pic:nvPicPr>
                  <pic:blipFill>
                    <a:blip r:embed="rId58"/>
                    <a:stretch>
                      <a:fillRect/>
                    </a:stretch>
                  </pic:blipFill>
                  <pic:spPr>
                    <a:xfrm>
                      <a:off x="0" y="0"/>
                      <a:ext cx="5777230" cy="3249930"/>
                    </a:xfrm>
                    <a:prstGeom prst="rect">
                      <a:avLst/>
                    </a:prstGeom>
                    <a:ln>
                      <a:solidFill>
                        <a:schemeClr val="tx1"/>
                      </a:solidFill>
                    </a:ln>
                  </pic:spPr>
                </pic:pic>
              </a:graphicData>
            </a:graphic>
          </wp:inline>
        </w:drawing>
      </w:r>
      <w:bookmarkEnd w:id="126"/>
    </w:p>
    <w:p w14:paraId="43F20CA8" w14:textId="3B474276" w:rsidR="00A15E20" w:rsidRPr="00A15E20" w:rsidRDefault="00A15E20" w:rsidP="00A15E20">
      <w:pPr>
        <w:pStyle w:val="Caption"/>
      </w:pPr>
      <w:bookmarkStart w:id="127" w:name="_Toc165036334"/>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4</w:t>
      </w:r>
      <w:r w:rsidR="00A2108C">
        <w:fldChar w:fldCharType="end"/>
      </w:r>
      <w:r>
        <w:t xml:space="preserve">: </w:t>
      </w:r>
      <w:r w:rsidRPr="00027CAF">
        <w:t>Giao diện thành phần "Header", "Navbar", "Siderbar, "banner (1)”</w:t>
      </w:r>
      <w:bookmarkEnd w:id="127"/>
    </w:p>
    <w:p w14:paraId="5F15C5C8" w14:textId="77777777" w:rsidR="00CA1C25" w:rsidRPr="0068646E" w:rsidRDefault="00CA1C25" w:rsidP="00CA1C25"/>
    <w:p w14:paraId="61516824" w14:textId="77777777" w:rsidR="00CA1C25" w:rsidRDefault="00CA1C25" w:rsidP="00CA1C25">
      <w:pPr>
        <w:pStyle w:val="Heading4"/>
        <w:rPr>
          <w:lang w:val="en-US"/>
        </w:rPr>
      </w:pPr>
      <w:r>
        <w:rPr>
          <w:lang w:val="en-US"/>
        </w:rPr>
        <w:lastRenderedPageBreak/>
        <w:t>Daily deal và new arrival(1)</w:t>
      </w:r>
    </w:p>
    <w:p w14:paraId="0B1508CB" w14:textId="77777777" w:rsidR="00CA1C25" w:rsidRDefault="00CA1C25" w:rsidP="00CA1C25">
      <w:pPr>
        <w:keepNext/>
        <w:ind w:firstLine="0"/>
      </w:pPr>
      <w:r w:rsidRPr="0068646E">
        <w:rPr>
          <w:noProof/>
        </w:rPr>
        <w:drawing>
          <wp:inline distT="0" distB="0" distL="0" distR="0" wp14:anchorId="3295681E" wp14:editId="28C821B7">
            <wp:extent cx="5777230" cy="3249930"/>
            <wp:effectExtent l="19050" t="19050" r="13970" b="26670"/>
            <wp:docPr id="19390532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53242" name="Picture 1" descr="A screenshot of a computer&#10;&#10;Description automatically generated"/>
                    <pic:cNvPicPr/>
                  </pic:nvPicPr>
                  <pic:blipFill>
                    <a:blip r:embed="rId59"/>
                    <a:stretch>
                      <a:fillRect/>
                    </a:stretch>
                  </pic:blipFill>
                  <pic:spPr>
                    <a:xfrm>
                      <a:off x="0" y="0"/>
                      <a:ext cx="5777230" cy="3249930"/>
                    </a:xfrm>
                    <a:prstGeom prst="rect">
                      <a:avLst/>
                    </a:prstGeom>
                    <a:ln>
                      <a:solidFill>
                        <a:schemeClr val="tx1"/>
                      </a:solidFill>
                    </a:ln>
                  </pic:spPr>
                </pic:pic>
              </a:graphicData>
            </a:graphic>
          </wp:inline>
        </w:drawing>
      </w:r>
    </w:p>
    <w:p w14:paraId="40FF13CF" w14:textId="539E2476" w:rsidR="00CA1C25" w:rsidRDefault="00CA1C25" w:rsidP="00CA1C25">
      <w:pPr>
        <w:pStyle w:val="Caption"/>
      </w:pPr>
      <w:bookmarkStart w:id="128" w:name="_Toc165022389"/>
      <w:bookmarkStart w:id="129" w:name="_Toc165036335"/>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5</w:t>
      </w:r>
      <w:r w:rsidR="00A2108C">
        <w:fldChar w:fldCharType="end"/>
      </w:r>
      <w:r>
        <w:t>: Giao diện phần "Daily deal" và "new arrivals (1)"</w:t>
      </w:r>
      <w:bookmarkEnd w:id="128"/>
      <w:bookmarkEnd w:id="129"/>
    </w:p>
    <w:p w14:paraId="14A7D1A8" w14:textId="77777777" w:rsidR="00CA1C25" w:rsidRDefault="00CA1C25" w:rsidP="00CA1C25">
      <w:pPr>
        <w:pStyle w:val="Caption"/>
        <w:jc w:val="both"/>
      </w:pPr>
    </w:p>
    <w:p w14:paraId="0522CB43" w14:textId="77777777" w:rsidR="00CA1C25" w:rsidRDefault="00CA1C25" w:rsidP="00CA1C25">
      <w:pPr>
        <w:pStyle w:val="Heading4"/>
        <w:rPr>
          <w:lang w:val="en-US"/>
        </w:rPr>
      </w:pPr>
      <w:r>
        <w:rPr>
          <w:lang w:val="en-US"/>
        </w:rPr>
        <w:t>Best seller</w:t>
      </w:r>
    </w:p>
    <w:p w14:paraId="22DC89C8" w14:textId="77777777" w:rsidR="00CA1C25" w:rsidRDefault="00CA1C25" w:rsidP="00CA1C25">
      <w:pPr>
        <w:keepNext/>
        <w:ind w:firstLine="0"/>
        <w:jc w:val="center"/>
      </w:pPr>
      <w:r>
        <w:rPr>
          <w:noProof/>
        </w:rPr>
        <w:drawing>
          <wp:inline distT="0" distB="0" distL="0" distR="0" wp14:anchorId="20C222A7" wp14:editId="52B82AD9">
            <wp:extent cx="5777230" cy="3249930"/>
            <wp:effectExtent l="19050" t="19050" r="13970" b="26670"/>
            <wp:docPr id="2959163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16365" name="Picture 1" descr="A screenshot of a computer&#10;&#10;Description automatically generated"/>
                    <pic:cNvPicPr/>
                  </pic:nvPicPr>
                  <pic:blipFill>
                    <a:blip r:embed="rId60"/>
                    <a:stretch>
                      <a:fillRect/>
                    </a:stretch>
                  </pic:blipFill>
                  <pic:spPr>
                    <a:xfrm>
                      <a:off x="0" y="0"/>
                      <a:ext cx="5777230" cy="3249930"/>
                    </a:xfrm>
                    <a:prstGeom prst="rect">
                      <a:avLst/>
                    </a:prstGeom>
                    <a:ln>
                      <a:solidFill>
                        <a:schemeClr val="tx1"/>
                      </a:solidFill>
                    </a:ln>
                  </pic:spPr>
                </pic:pic>
              </a:graphicData>
            </a:graphic>
          </wp:inline>
        </w:drawing>
      </w:r>
    </w:p>
    <w:p w14:paraId="019E793A" w14:textId="7AA732E4" w:rsidR="00CA1C25" w:rsidRDefault="00CA1C25" w:rsidP="00CA1C25">
      <w:pPr>
        <w:pStyle w:val="Caption"/>
      </w:pPr>
      <w:bookmarkStart w:id="130" w:name="_Toc165022390"/>
      <w:bookmarkStart w:id="131" w:name="_Toc165036336"/>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6</w:t>
      </w:r>
      <w:r w:rsidR="00A2108C">
        <w:fldChar w:fldCharType="end"/>
      </w:r>
      <w:r>
        <w:t>: Giao diện phần "Best seller"</w:t>
      </w:r>
      <w:bookmarkEnd w:id="130"/>
      <w:bookmarkEnd w:id="131"/>
    </w:p>
    <w:p w14:paraId="379D690F" w14:textId="77777777" w:rsidR="00CA1C25" w:rsidRDefault="00CA1C25" w:rsidP="00CA1C25"/>
    <w:p w14:paraId="2CD426C3" w14:textId="77777777" w:rsidR="00CA1C25" w:rsidRDefault="00CA1C25" w:rsidP="00CA1C25"/>
    <w:p w14:paraId="61DFE2A0" w14:textId="77777777" w:rsidR="00CA1C25" w:rsidRDefault="00CA1C25" w:rsidP="00CA1C25"/>
    <w:p w14:paraId="65060185" w14:textId="77777777" w:rsidR="00CA1C25" w:rsidRDefault="00CA1C25" w:rsidP="00CA1C25">
      <w:pPr>
        <w:pStyle w:val="Heading4"/>
        <w:rPr>
          <w:lang w:val="en-US"/>
        </w:rPr>
      </w:pPr>
      <w:r>
        <w:rPr>
          <w:lang w:val="en-US"/>
        </w:rPr>
        <w:lastRenderedPageBreak/>
        <w:t>Featured products</w:t>
      </w:r>
    </w:p>
    <w:p w14:paraId="32752CA6" w14:textId="77777777" w:rsidR="00CA1C25" w:rsidRDefault="00CA1C25" w:rsidP="00CA1C25">
      <w:pPr>
        <w:keepNext/>
        <w:ind w:firstLine="0"/>
        <w:jc w:val="center"/>
      </w:pPr>
      <w:r>
        <w:rPr>
          <w:noProof/>
        </w:rPr>
        <w:drawing>
          <wp:inline distT="0" distB="0" distL="0" distR="0" wp14:anchorId="7E5099ED" wp14:editId="752E03CB">
            <wp:extent cx="5777230" cy="3249930"/>
            <wp:effectExtent l="19050" t="19050" r="13970" b="26670"/>
            <wp:docPr id="1103843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843785" name="Picture 1" descr="A screenshot of a computer&#10;&#10;Description automatically generated"/>
                    <pic:cNvPicPr/>
                  </pic:nvPicPr>
                  <pic:blipFill>
                    <a:blip r:embed="rId61"/>
                    <a:stretch>
                      <a:fillRect/>
                    </a:stretch>
                  </pic:blipFill>
                  <pic:spPr>
                    <a:xfrm>
                      <a:off x="0" y="0"/>
                      <a:ext cx="5777230" cy="3249930"/>
                    </a:xfrm>
                    <a:prstGeom prst="rect">
                      <a:avLst/>
                    </a:prstGeom>
                    <a:ln>
                      <a:solidFill>
                        <a:schemeClr val="tx1"/>
                      </a:solidFill>
                    </a:ln>
                  </pic:spPr>
                </pic:pic>
              </a:graphicData>
            </a:graphic>
          </wp:inline>
        </w:drawing>
      </w:r>
    </w:p>
    <w:p w14:paraId="543EB445" w14:textId="0382827E" w:rsidR="00CA1C25" w:rsidRPr="00C3499F" w:rsidRDefault="00CA1C25" w:rsidP="00CA1C25">
      <w:pPr>
        <w:pStyle w:val="Caption"/>
      </w:pPr>
      <w:bookmarkStart w:id="132" w:name="_Toc165022391"/>
      <w:bookmarkStart w:id="133" w:name="_Toc165036337"/>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7</w:t>
      </w:r>
      <w:r w:rsidR="00A2108C">
        <w:fldChar w:fldCharType="end"/>
      </w:r>
      <w:r>
        <w:t>: Giao diện phần "Featured products"</w:t>
      </w:r>
      <w:bookmarkEnd w:id="132"/>
      <w:bookmarkEnd w:id="133"/>
    </w:p>
    <w:p w14:paraId="04969E5A" w14:textId="77777777" w:rsidR="00CA1C25" w:rsidRDefault="00CA1C25" w:rsidP="00CA1C25">
      <w:pPr>
        <w:pStyle w:val="Heading4"/>
        <w:rPr>
          <w:lang w:val="en-US"/>
        </w:rPr>
      </w:pPr>
      <w:r>
        <w:rPr>
          <w:lang w:val="en-US"/>
        </w:rPr>
        <w:t>Banner (2)</w:t>
      </w:r>
    </w:p>
    <w:p w14:paraId="214589A9" w14:textId="77777777" w:rsidR="00CA1C25" w:rsidRDefault="00CA1C25" w:rsidP="00CA1C25">
      <w:pPr>
        <w:keepNext/>
        <w:ind w:firstLine="0"/>
        <w:jc w:val="center"/>
      </w:pPr>
      <w:r>
        <w:rPr>
          <w:noProof/>
        </w:rPr>
        <w:drawing>
          <wp:inline distT="0" distB="0" distL="0" distR="0" wp14:anchorId="015475C4" wp14:editId="20368CCA">
            <wp:extent cx="5777230" cy="3249930"/>
            <wp:effectExtent l="19050" t="19050" r="13970" b="26670"/>
            <wp:docPr id="620383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83078" name="Picture 1" descr="A screenshot of a computer&#10;&#10;Description automatically generated"/>
                    <pic:cNvPicPr/>
                  </pic:nvPicPr>
                  <pic:blipFill>
                    <a:blip r:embed="rId62"/>
                    <a:stretch>
                      <a:fillRect/>
                    </a:stretch>
                  </pic:blipFill>
                  <pic:spPr>
                    <a:xfrm>
                      <a:off x="0" y="0"/>
                      <a:ext cx="5777230" cy="3249930"/>
                    </a:xfrm>
                    <a:prstGeom prst="rect">
                      <a:avLst/>
                    </a:prstGeom>
                    <a:ln>
                      <a:solidFill>
                        <a:schemeClr val="tx1"/>
                      </a:solidFill>
                    </a:ln>
                  </pic:spPr>
                </pic:pic>
              </a:graphicData>
            </a:graphic>
          </wp:inline>
        </w:drawing>
      </w:r>
    </w:p>
    <w:p w14:paraId="03BEDD42" w14:textId="36A0C6B9" w:rsidR="00CA1C25" w:rsidRPr="00C3499F" w:rsidRDefault="00CA1C25" w:rsidP="00CA1C25">
      <w:pPr>
        <w:pStyle w:val="Caption"/>
      </w:pPr>
      <w:bookmarkStart w:id="134" w:name="_Toc165022392"/>
      <w:bookmarkStart w:id="135" w:name="_Toc165036338"/>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8</w:t>
      </w:r>
      <w:r w:rsidR="00A2108C">
        <w:fldChar w:fldCharType="end"/>
      </w:r>
      <w:r>
        <w:t>: Giao diện "Banner (2)"</w:t>
      </w:r>
      <w:bookmarkEnd w:id="134"/>
      <w:bookmarkEnd w:id="135"/>
    </w:p>
    <w:p w14:paraId="4C3ADDAE" w14:textId="77777777" w:rsidR="00CA1C25" w:rsidRDefault="00CA1C25" w:rsidP="00CA1C25"/>
    <w:p w14:paraId="0957389A" w14:textId="77777777" w:rsidR="00CA1C25" w:rsidRDefault="00CA1C25" w:rsidP="00CA1C25"/>
    <w:p w14:paraId="72231DFF" w14:textId="77777777" w:rsidR="00CA1C25" w:rsidRDefault="00CA1C25" w:rsidP="00CA1C25"/>
    <w:p w14:paraId="4842A65D" w14:textId="77777777" w:rsidR="00CA1C25" w:rsidRDefault="00CA1C25" w:rsidP="00CA1C25">
      <w:pPr>
        <w:pStyle w:val="Heading4"/>
        <w:rPr>
          <w:lang w:val="en-US"/>
        </w:rPr>
      </w:pPr>
      <w:r>
        <w:rPr>
          <w:lang w:val="en-US"/>
        </w:rPr>
        <w:lastRenderedPageBreak/>
        <w:t>New arrivals (2)</w:t>
      </w:r>
    </w:p>
    <w:p w14:paraId="3FF518D3" w14:textId="77777777" w:rsidR="00CA1C25" w:rsidRDefault="00CA1C25" w:rsidP="00CA1C25">
      <w:pPr>
        <w:keepNext/>
        <w:ind w:firstLine="0"/>
      </w:pPr>
      <w:r>
        <w:rPr>
          <w:noProof/>
        </w:rPr>
        <w:drawing>
          <wp:inline distT="0" distB="0" distL="0" distR="0" wp14:anchorId="67C3D7C8" wp14:editId="5F39F40D">
            <wp:extent cx="5777230" cy="3249930"/>
            <wp:effectExtent l="19050" t="19050" r="13970" b="26670"/>
            <wp:docPr id="17295941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594134" name="Picture 1" descr="A screenshot of a computer&#10;&#10;Description automatically generated"/>
                    <pic:cNvPicPr/>
                  </pic:nvPicPr>
                  <pic:blipFill>
                    <a:blip r:embed="rId63"/>
                    <a:stretch>
                      <a:fillRect/>
                    </a:stretch>
                  </pic:blipFill>
                  <pic:spPr>
                    <a:xfrm>
                      <a:off x="0" y="0"/>
                      <a:ext cx="5777230" cy="3249930"/>
                    </a:xfrm>
                    <a:prstGeom prst="rect">
                      <a:avLst/>
                    </a:prstGeom>
                    <a:ln>
                      <a:solidFill>
                        <a:schemeClr val="tx1"/>
                      </a:solidFill>
                    </a:ln>
                  </pic:spPr>
                </pic:pic>
              </a:graphicData>
            </a:graphic>
          </wp:inline>
        </w:drawing>
      </w:r>
    </w:p>
    <w:p w14:paraId="38C624BA" w14:textId="53DCD374" w:rsidR="00CA1C25" w:rsidRDefault="00CA1C25" w:rsidP="00CA1C25">
      <w:pPr>
        <w:pStyle w:val="Caption"/>
      </w:pPr>
      <w:bookmarkStart w:id="136" w:name="_Toc165022393"/>
      <w:bookmarkStart w:id="137" w:name="_Toc165036339"/>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9</w:t>
      </w:r>
      <w:r w:rsidR="00A2108C">
        <w:fldChar w:fldCharType="end"/>
      </w:r>
      <w:r>
        <w:t>: Giao diện phần "New arrivals (2)"</w:t>
      </w:r>
      <w:bookmarkEnd w:id="136"/>
      <w:bookmarkEnd w:id="137"/>
    </w:p>
    <w:p w14:paraId="247BD7C0" w14:textId="77777777" w:rsidR="00CA1C25" w:rsidRDefault="00CA1C25" w:rsidP="00CA1C25">
      <w:pPr>
        <w:pStyle w:val="Heading4"/>
        <w:rPr>
          <w:lang w:val="en-US"/>
        </w:rPr>
      </w:pPr>
      <w:r>
        <w:rPr>
          <w:lang w:val="en-US"/>
        </w:rPr>
        <w:t>Hot collections</w:t>
      </w:r>
    </w:p>
    <w:p w14:paraId="3E10B4F8" w14:textId="77777777" w:rsidR="00CA1C25" w:rsidRDefault="00CA1C25" w:rsidP="00CA1C25">
      <w:pPr>
        <w:keepNext/>
        <w:ind w:firstLine="0"/>
        <w:jc w:val="center"/>
      </w:pPr>
      <w:r>
        <w:rPr>
          <w:noProof/>
        </w:rPr>
        <w:drawing>
          <wp:inline distT="0" distB="0" distL="0" distR="0" wp14:anchorId="4D547788" wp14:editId="3C7A69F5">
            <wp:extent cx="5777230" cy="3249930"/>
            <wp:effectExtent l="19050" t="19050" r="13970" b="26670"/>
            <wp:docPr id="12225968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96824" name="Picture 1" descr="A screenshot of a computer&#10;&#10;Description automatically generated"/>
                    <pic:cNvPicPr/>
                  </pic:nvPicPr>
                  <pic:blipFill>
                    <a:blip r:embed="rId64"/>
                    <a:stretch>
                      <a:fillRect/>
                    </a:stretch>
                  </pic:blipFill>
                  <pic:spPr>
                    <a:xfrm>
                      <a:off x="0" y="0"/>
                      <a:ext cx="5777230" cy="3249930"/>
                    </a:xfrm>
                    <a:prstGeom prst="rect">
                      <a:avLst/>
                    </a:prstGeom>
                    <a:ln>
                      <a:solidFill>
                        <a:schemeClr val="tx1"/>
                      </a:solidFill>
                    </a:ln>
                  </pic:spPr>
                </pic:pic>
              </a:graphicData>
            </a:graphic>
          </wp:inline>
        </w:drawing>
      </w:r>
    </w:p>
    <w:p w14:paraId="21FB6E3B" w14:textId="325921CE" w:rsidR="00CA1C25" w:rsidRDefault="00CA1C25" w:rsidP="00CA1C25">
      <w:pPr>
        <w:pStyle w:val="Caption"/>
      </w:pPr>
      <w:bookmarkStart w:id="138" w:name="_Toc165022394"/>
      <w:bookmarkStart w:id="139" w:name="_Toc165036340"/>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0</w:t>
      </w:r>
      <w:r w:rsidR="00A2108C">
        <w:fldChar w:fldCharType="end"/>
      </w:r>
      <w:r>
        <w:t>: Giao diện phần "Hot collections"</w:t>
      </w:r>
      <w:bookmarkEnd w:id="138"/>
      <w:bookmarkEnd w:id="139"/>
    </w:p>
    <w:p w14:paraId="45C082A2" w14:textId="77777777" w:rsidR="00CA1C25" w:rsidRDefault="00CA1C25" w:rsidP="00CA1C25">
      <w:pPr>
        <w:ind w:firstLine="0"/>
      </w:pPr>
    </w:p>
    <w:p w14:paraId="05605959" w14:textId="77777777" w:rsidR="00CA1C25" w:rsidRDefault="00CA1C25" w:rsidP="00CA1C25">
      <w:pPr>
        <w:ind w:firstLine="0"/>
      </w:pPr>
    </w:p>
    <w:p w14:paraId="5C504C4D" w14:textId="77777777" w:rsidR="00CA1C25" w:rsidRDefault="00CA1C25" w:rsidP="00CA1C25">
      <w:pPr>
        <w:ind w:firstLine="0"/>
      </w:pPr>
    </w:p>
    <w:p w14:paraId="0F8BFCD1" w14:textId="77777777" w:rsidR="00CA1C25" w:rsidRDefault="00CA1C25" w:rsidP="00CA1C25">
      <w:pPr>
        <w:pStyle w:val="Heading4"/>
        <w:rPr>
          <w:lang w:val="en-US"/>
        </w:rPr>
      </w:pPr>
      <w:r>
        <w:rPr>
          <w:lang w:val="en-US"/>
        </w:rPr>
        <w:lastRenderedPageBreak/>
        <w:t>Footer</w:t>
      </w:r>
    </w:p>
    <w:p w14:paraId="086EA569" w14:textId="77777777" w:rsidR="00CA1C25" w:rsidRDefault="00CA1C25" w:rsidP="00CA1C25">
      <w:pPr>
        <w:keepNext/>
        <w:ind w:firstLine="0"/>
      </w:pPr>
      <w:r>
        <w:rPr>
          <w:noProof/>
        </w:rPr>
        <w:drawing>
          <wp:inline distT="0" distB="0" distL="0" distR="0" wp14:anchorId="3F3FB5C5" wp14:editId="0A2D1146">
            <wp:extent cx="5777230" cy="3249930"/>
            <wp:effectExtent l="19050" t="19050" r="13970" b="26670"/>
            <wp:docPr id="1705087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87114" name="Picture 1" descr="A screenshot of a computer&#10;&#10;Description automatically generated"/>
                    <pic:cNvPicPr/>
                  </pic:nvPicPr>
                  <pic:blipFill>
                    <a:blip r:embed="rId65"/>
                    <a:stretch>
                      <a:fillRect/>
                    </a:stretch>
                  </pic:blipFill>
                  <pic:spPr>
                    <a:xfrm>
                      <a:off x="0" y="0"/>
                      <a:ext cx="5777230" cy="3249930"/>
                    </a:xfrm>
                    <a:prstGeom prst="rect">
                      <a:avLst/>
                    </a:prstGeom>
                    <a:ln>
                      <a:solidFill>
                        <a:schemeClr val="tx1"/>
                      </a:solidFill>
                    </a:ln>
                  </pic:spPr>
                </pic:pic>
              </a:graphicData>
            </a:graphic>
          </wp:inline>
        </w:drawing>
      </w:r>
    </w:p>
    <w:p w14:paraId="17CC6B90" w14:textId="17081F34" w:rsidR="00CA1C25" w:rsidRDefault="00CA1C25" w:rsidP="00CA1C25">
      <w:pPr>
        <w:pStyle w:val="Caption"/>
      </w:pPr>
      <w:bookmarkStart w:id="140" w:name="_Toc165022395"/>
      <w:bookmarkStart w:id="141" w:name="_Toc165036341"/>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1</w:t>
      </w:r>
      <w:r w:rsidR="00A2108C">
        <w:fldChar w:fldCharType="end"/>
      </w:r>
      <w:r>
        <w:t>: Giao diện phần "Footer"</w:t>
      </w:r>
      <w:bookmarkEnd w:id="140"/>
      <w:bookmarkEnd w:id="141"/>
    </w:p>
    <w:p w14:paraId="1847328E" w14:textId="77777777" w:rsidR="00CA1C25" w:rsidRDefault="00CA1C25" w:rsidP="00CA1C25">
      <w:pPr>
        <w:pStyle w:val="Heading3"/>
      </w:pPr>
      <w:bookmarkStart w:id="142" w:name="_Toc172370207"/>
      <w:r>
        <w:t>Trang “Login”</w:t>
      </w:r>
      <w:bookmarkEnd w:id="142"/>
    </w:p>
    <w:p w14:paraId="7E6B30BF" w14:textId="77777777" w:rsidR="00CA1C25" w:rsidRPr="00797142" w:rsidRDefault="00CA1C25" w:rsidP="00CA1C25">
      <w:r w:rsidRPr="00797142">
        <w:t>Giao diện trang “Login” được thiết kết với các ô nhập thông tin và các dường dẫn tới các trang khác như “Forgot password”, “Create account”, “Home”</w:t>
      </w:r>
    </w:p>
    <w:p w14:paraId="713A144F" w14:textId="77777777" w:rsidR="00CA1C25" w:rsidRDefault="00CA1C25" w:rsidP="00CA1C25">
      <w:pPr>
        <w:keepNext/>
        <w:ind w:firstLine="0"/>
        <w:jc w:val="center"/>
      </w:pPr>
      <w:r>
        <w:rPr>
          <w:noProof/>
        </w:rPr>
        <w:drawing>
          <wp:inline distT="0" distB="0" distL="0" distR="0" wp14:anchorId="7DFC6193" wp14:editId="5638389D">
            <wp:extent cx="5777230" cy="3249930"/>
            <wp:effectExtent l="19050" t="19050" r="13970" b="26670"/>
            <wp:docPr id="3285602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560284" name="Picture 1" descr="A screenshot of a computer&#10;&#10;Description automatically generated"/>
                    <pic:cNvPicPr/>
                  </pic:nvPicPr>
                  <pic:blipFill>
                    <a:blip r:embed="rId66"/>
                    <a:stretch>
                      <a:fillRect/>
                    </a:stretch>
                  </pic:blipFill>
                  <pic:spPr>
                    <a:xfrm>
                      <a:off x="0" y="0"/>
                      <a:ext cx="5777230" cy="3249930"/>
                    </a:xfrm>
                    <a:prstGeom prst="rect">
                      <a:avLst/>
                    </a:prstGeom>
                    <a:ln>
                      <a:solidFill>
                        <a:schemeClr val="tx1"/>
                      </a:solidFill>
                    </a:ln>
                  </pic:spPr>
                </pic:pic>
              </a:graphicData>
            </a:graphic>
          </wp:inline>
        </w:drawing>
      </w:r>
    </w:p>
    <w:p w14:paraId="5C29FD87" w14:textId="514335CF" w:rsidR="00CA1C25" w:rsidRDefault="00CA1C25" w:rsidP="00CA1C25">
      <w:pPr>
        <w:pStyle w:val="Caption"/>
      </w:pPr>
      <w:bookmarkStart w:id="143" w:name="_Toc165022396"/>
      <w:bookmarkStart w:id="144" w:name="_Toc165036342"/>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2</w:t>
      </w:r>
      <w:r w:rsidR="00A2108C">
        <w:fldChar w:fldCharType="end"/>
      </w:r>
      <w:r>
        <w:t>: Giao diện trang "Login"</w:t>
      </w:r>
      <w:bookmarkEnd w:id="143"/>
      <w:bookmarkEnd w:id="144"/>
    </w:p>
    <w:p w14:paraId="51F0145C" w14:textId="77777777" w:rsidR="00CA1C25" w:rsidRDefault="00CA1C25" w:rsidP="00CA1C25"/>
    <w:p w14:paraId="0249F1FB" w14:textId="77777777" w:rsidR="00CA1C25" w:rsidRDefault="00CA1C25" w:rsidP="00CA1C25">
      <w:pPr>
        <w:pStyle w:val="Heading3"/>
      </w:pPr>
      <w:bookmarkStart w:id="145" w:name="_Toc172370208"/>
      <w:r>
        <w:lastRenderedPageBreak/>
        <w:t>Trang “Register” (create account)</w:t>
      </w:r>
      <w:bookmarkEnd w:id="145"/>
    </w:p>
    <w:p w14:paraId="69D4D484" w14:textId="77777777" w:rsidR="00CA1C25" w:rsidRPr="00797142" w:rsidRDefault="00CA1C25" w:rsidP="00CA1C25">
      <w:r w:rsidRPr="00797142">
        <w:t>Giao diện trang “Register” được thiết kết với các ô nhập thông tin và các dường dẫn tới các trang khác như “Login”,  “Home”,</w:t>
      </w:r>
    </w:p>
    <w:p w14:paraId="24E9BDD9" w14:textId="77777777" w:rsidR="00CA1C25" w:rsidRDefault="00CA1C25" w:rsidP="00CA1C25">
      <w:pPr>
        <w:keepNext/>
        <w:ind w:firstLine="0"/>
      </w:pPr>
      <w:r>
        <w:rPr>
          <w:noProof/>
        </w:rPr>
        <w:drawing>
          <wp:inline distT="0" distB="0" distL="0" distR="0" wp14:anchorId="45E0D4BF" wp14:editId="5D4E8AF0">
            <wp:extent cx="5777230" cy="3249930"/>
            <wp:effectExtent l="0" t="0" r="0" b="7620"/>
            <wp:docPr id="1248083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83173" name="Picture 1" descr="A screenshot of a computer&#10;&#10;Description automatically generated"/>
                    <pic:cNvPicPr/>
                  </pic:nvPicPr>
                  <pic:blipFill>
                    <a:blip r:embed="rId67"/>
                    <a:stretch>
                      <a:fillRect/>
                    </a:stretch>
                  </pic:blipFill>
                  <pic:spPr>
                    <a:xfrm>
                      <a:off x="0" y="0"/>
                      <a:ext cx="5777230" cy="3249930"/>
                    </a:xfrm>
                    <a:prstGeom prst="rect">
                      <a:avLst/>
                    </a:prstGeom>
                  </pic:spPr>
                </pic:pic>
              </a:graphicData>
            </a:graphic>
          </wp:inline>
        </w:drawing>
      </w:r>
    </w:p>
    <w:p w14:paraId="3624FBE9" w14:textId="28AB862F" w:rsidR="00CA1C25" w:rsidRDefault="00CA1C25" w:rsidP="00CA1C25">
      <w:pPr>
        <w:pStyle w:val="Caption"/>
      </w:pPr>
      <w:bookmarkStart w:id="146" w:name="_Toc165022397"/>
      <w:bookmarkStart w:id="147" w:name="_Toc165036343"/>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3</w:t>
      </w:r>
      <w:r w:rsidR="00A2108C">
        <w:fldChar w:fldCharType="end"/>
      </w:r>
      <w:r>
        <w:t>: Giao diện trang "Register"</w:t>
      </w:r>
      <w:bookmarkEnd w:id="146"/>
      <w:bookmarkEnd w:id="147"/>
    </w:p>
    <w:p w14:paraId="43E0D776" w14:textId="77777777" w:rsidR="00CA1C25" w:rsidRDefault="00CA1C25" w:rsidP="00CA1C25">
      <w:pPr>
        <w:pStyle w:val="Heading3"/>
      </w:pPr>
      <w:bookmarkStart w:id="148" w:name="_Toc172370209"/>
      <w:r>
        <w:t>Trang “Forgot password”</w:t>
      </w:r>
      <w:bookmarkEnd w:id="148"/>
    </w:p>
    <w:p w14:paraId="23B69E17" w14:textId="77777777" w:rsidR="00CA1C25" w:rsidRPr="00797142" w:rsidRDefault="00CA1C25" w:rsidP="00CA1C25">
      <w:r w:rsidRPr="00797142">
        <w:t>Giao diện trang “Forgot password” được thiết kết với ô nhập email , nút “Submit” để gửi email yêu cầu đặt lại mật khẩu và nút “Back” để trở về trang “Login”.</w:t>
      </w:r>
    </w:p>
    <w:p w14:paraId="2FDB9220" w14:textId="77777777" w:rsidR="00CA1C25" w:rsidRPr="00797142" w:rsidRDefault="00CA1C25" w:rsidP="00CA1C25"/>
    <w:p w14:paraId="1581B131" w14:textId="77777777" w:rsidR="00CA1C25" w:rsidRDefault="00CA1C25" w:rsidP="00CA1C25">
      <w:pPr>
        <w:keepNext/>
        <w:ind w:firstLine="0"/>
        <w:jc w:val="center"/>
      </w:pPr>
      <w:r>
        <w:rPr>
          <w:noProof/>
        </w:rPr>
        <w:lastRenderedPageBreak/>
        <w:drawing>
          <wp:inline distT="0" distB="0" distL="0" distR="0" wp14:anchorId="2934F414" wp14:editId="6F846367">
            <wp:extent cx="5777230" cy="3249930"/>
            <wp:effectExtent l="19050" t="19050" r="13970" b="26670"/>
            <wp:docPr id="4761077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07770" name="Picture 1" descr="A screenshot of a computer&#10;&#10;Description automatically generated"/>
                    <pic:cNvPicPr/>
                  </pic:nvPicPr>
                  <pic:blipFill>
                    <a:blip r:embed="rId68"/>
                    <a:stretch>
                      <a:fillRect/>
                    </a:stretch>
                  </pic:blipFill>
                  <pic:spPr>
                    <a:xfrm>
                      <a:off x="0" y="0"/>
                      <a:ext cx="5777230" cy="3249930"/>
                    </a:xfrm>
                    <a:prstGeom prst="rect">
                      <a:avLst/>
                    </a:prstGeom>
                    <a:ln>
                      <a:solidFill>
                        <a:schemeClr val="tx1"/>
                      </a:solidFill>
                    </a:ln>
                  </pic:spPr>
                </pic:pic>
              </a:graphicData>
            </a:graphic>
          </wp:inline>
        </w:drawing>
      </w:r>
    </w:p>
    <w:p w14:paraId="2B7756EE" w14:textId="2FFB2251" w:rsidR="00CA1C25" w:rsidRDefault="00CA1C25" w:rsidP="00CA1C25">
      <w:pPr>
        <w:pStyle w:val="Caption"/>
      </w:pPr>
      <w:bookmarkStart w:id="149" w:name="_Toc165022398"/>
      <w:bookmarkStart w:id="150" w:name="_Toc165036344"/>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4</w:t>
      </w:r>
      <w:r w:rsidR="00A2108C">
        <w:fldChar w:fldCharType="end"/>
      </w:r>
      <w:r>
        <w:t>: Giao diện trang "Forgot password"</w:t>
      </w:r>
      <w:bookmarkEnd w:id="149"/>
      <w:bookmarkEnd w:id="150"/>
    </w:p>
    <w:p w14:paraId="1C4EAFCC" w14:textId="77777777" w:rsidR="00CA1C25" w:rsidRDefault="00CA1C25" w:rsidP="00CA1C25">
      <w:pPr>
        <w:pStyle w:val="Heading3"/>
      </w:pPr>
      <w:bookmarkStart w:id="151" w:name="_Toc172370210"/>
      <w:r>
        <w:t>Giao diện trang “Reset password”</w:t>
      </w:r>
      <w:bookmarkEnd w:id="151"/>
    </w:p>
    <w:p w14:paraId="11BAD597" w14:textId="77777777" w:rsidR="00CA1C25" w:rsidRPr="00797142" w:rsidRDefault="00CA1C25" w:rsidP="00CA1C25">
      <w:r>
        <w:t>Giao diện trang “Reset password” được thiết kế với ô đặt lại mật khẩu mới và nút “Submit” để đặt lại mật khẩu.</w:t>
      </w:r>
    </w:p>
    <w:p w14:paraId="47A0C956" w14:textId="77777777" w:rsidR="00CA1C25" w:rsidRDefault="00CA1C25" w:rsidP="00CA1C25">
      <w:pPr>
        <w:keepNext/>
        <w:ind w:firstLine="0"/>
        <w:jc w:val="center"/>
      </w:pPr>
      <w:r>
        <w:rPr>
          <w:noProof/>
        </w:rPr>
        <w:drawing>
          <wp:inline distT="0" distB="0" distL="0" distR="0" wp14:anchorId="44E652D7" wp14:editId="5304D5A6">
            <wp:extent cx="5777230" cy="3249930"/>
            <wp:effectExtent l="19050" t="19050" r="13970" b="26670"/>
            <wp:docPr id="6273851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85148" name="Picture 1" descr="A screenshot of a computer&#10;&#10;Description automatically generated"/>
                    <pic:cNvPicPr/>
                  </pic:nvPicPr>
                  <pic:blipFill>
                    <a:blip r:embed="rId69"/>
                    <a:stretch>
                      <a:fillRect/>
                    </a:stretch>
                  </pic:blipFill>
                  <pic:spPr>
                    <a:xfrm>
                      <a:off x="0" y="0"/>
                      <a:ext cx="5777230" cy="3249930"/>
                    </a:xfrm>
                    <a:prstGeom prst="rect">
                      <a:avLst/>
                    </a:prstGeom>
                    <a:ln>
                      <a:solidFill>
                        <a:schemeClr val="tx1"/>
                      </a:solidFill>
                    </a:ln>
                  </pic:spPr>
                </pic:pic>
              </a:graphicData>
            </a:graphic>
          </wp:inline>
        </w:drawing>
      </w:r>
    </w:p>
    <w:p w14:paraId="7E58CD04" w14:textId="09256AC6" w:rsidR="00CA1C25" w:rsidRDefault="00CA1C25" w:rsidP="00CA1C25">
      <w:pPr>
        <w:pStyle w:val="Caption"/>
      </w:pPr>
      <w:bookmarkStart w:id="152" w:name="_Toc165022399"/>
      <w:bookmarkStart w:id="153" w:name="_Toc165036345"/>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5</w:t>
      </w:r>
      <w:r w:rsidR="00A2108C">
        <w:fldChar w:fldCharType="end"/>
      </w:r>
      <w:r>
        <w:t>: Giao diện trang "Reset password"</w:t>
      </w:r>
      <w:bookmarkEnd w:id="152"/>
      <w:bookmarkEnd w:id="153"/>
    </w:p>
    <w:p w14:paraId="2FBE1E6C" w14:textId="77777777" w:rsidR="00CA1C25" w:rsidRDefault="00CA1C25" w:rsidP="00CA1C25">
      <w:pPr>
        <w:pStyle w:val="Heading3"/>
      </w:pPr>
      <w:bookmarkStart w:id="154" w:name="_Toc172370211"/>
      <w:r>
        <w:t>Giao diện trang “Products”</w:t>
      </w:r>
      <w:bookmarkEnd w:id="154"/>
    </w:p>
    <w:p w14:paraId="2BA1D467" w14:textId="77777777" w:rsidR="00CA1C25" w:rsidRDefault="00CA1C25" w:rsidP="00CA1C25">
      <w:r>
        <w:t>Giao diện trang “Products” được thiết kế với các ô “Filter”, “Sort by” và hiển thị trang.</w:t>
      </w:r>
    </w:p>
    <w:p w14:paraId="7A5E2B9C" w14:textId="77777777" w:rsidR="00CA1C25" w:rsidRDefault="00CA1C25" w:rsidP="00CA1C25">
      <w:pPr>
        <w:keepNext/>
        <w:ind w:firstLine="0"/>
        <w:jc w:val="center"/>
      </w:pPr>
      <w:r>
        <w:rPr>
          <w:noProof/>
        </w:rPr>
        <w:lastRenderedPageBreak/>
        <w:drawing>
          <wp:inline distT="0" distB="0" distL="0" distR="0" wp14:anchorId="7B852F72" wp14:editId="3F7A2911">
            <wp:extent cx="5777230" cy="3249930"/>
            <wp:effectExtent l="19050" t="19050" r="13970" b="26670"/>
            <wp:docPr id="5787238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723835" name="Picture 1" descr="A screenshot of a computer&#10;&#10;Description automatically generated"/>
                    <pic:cNvPicPr/>
                  </pic:nvPicPr>
                  <pic:blipFill>
                    <a:blip r:embed="rId70"/>
                    <a:stretch>
                      <a:fillRect/>
                    </a:stretch>
                  </pic:blipFill>
                  <pic:spPr>
                    <a:xfrm>
                      <a:off x="0" y="0"/>
                      <a:ext cx="5777230" cy="3249930"/>
                    </a:xfrm>
                    <a:prstGeom prst="rect">
                      <a:avLst/>
                    </a:prstGeom>
                    <a:ln>
                      <a:solidFill>
                        <a:schemeClr val="tx1"/>
                      </a:solidFill>
                    </a:ln>
                  </pic:spPr>
                </pic:pic>
              </a:graphicData>
            </a:graphic>
          </wp:inline>
        </w:drawing>
      </w:r>
    </w:p>
    <w:p w14:paraId="09BC08B8" w14:textId="0B8436FD" w:rsidR="00CA1C25" w:rsidRDefault="00CA1C25" w:rsidP="00CA1C25">
      <w:pPr>
        <w:pStyle w:val="Caption"/>
      </w:pPr>
      <w:bookmarkStart w:id="155" w:name="_Toc165022400"/>
      <w:bookmarkStart w:id="156" w:name="_Toc165036346"/>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6</w:t>
      </w:r>
      <w:r w:rsidR="00A2108C">
        <w:fldChar w:fldCharType="end"/>
      </w:r>
      <w:r>
        <w:t>: Giao diện trang "Product"</w:t>
      </w:r>
      <w:bookmarkEnd w:id="155"/>
      <w:bookmarkEnd w:id="156"/>
    </w:p>
    <w:p w14:paraId="0DA736DD" w14:textId="77777777" w:rsidR="00CA1C25" w:rsidRPr="00EF30D2" w:rsidRDefault="00CA1C25" w:rsidP="00CA1C25"/>
    <w:p w14:paraId="62F082B7" w14:textId="77777777" w:rsidR="00CA1C25" w:rsidRDefault="00CA1C25" w:rsidP="00CA1C25">
      <w:pPr>
        <w:keepNext/>
        <w:ind w:firstLine="0"/>
        <w:jc w:val="center"/>
      </w:pPr>
      <w:r>
        <w:rPr>
          <w:noProof/>
        </w:rPr>
        <w:drawing>
          <wp:inline distT="0" distB="0" distL="0" distR="0" wp14:anchorId="4C86465E" wp14:editId="56467224">
            <wp:extent cx="5777230" cy="3249930"/>
            <wp:effectExtent l="19050" t="19050" r="13970" b="26670"/>
            <wp:docPr id="18012855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85592" name="Picture 1" descr="A screenshot of a computer&#10;&#10;Description automatically generated"/>
                    <pic:cNvPicPr/>
                  </pic:nvPicPr>
                  <pic:blipFill>
                    <a:blip r:embed="rId71"/>
                    <a:stretch>
                      <a:fillRect/>
                    </a:stretch>
                  </pic:blipFill>
                  <pic:spPr>
                    <a:xfrm>
                      <a:off x="0" y="0"/>
                      <a:ext cx="5777230" cy="3249930"/>
                    </a:xfrm>
                    <a:prstGeom prst="rect">
                      <a:avLst/>
                    </a:prstGeom>
                    <a:ln>
                      <a:solidFill>
                        <a:schemeClr val="tx1"/>
                      </a:solidFill>
                    </a:ln>
                  </pic:spPr>
                </pic:pic>
              </a:graphicData>
            </a:graphic>
          </wp:inline>
        </w:drawing>
      </w:r>
    </w:p>
    <w:p w14:paraId="3FD39CCB" w14:textId="27A79FCA" w:rsidR="00CA1C25" w:rsidRPr="00EF30D2" w:rsidRDefault="00CA1C25" w:rsidP="00CA1C25">
      <w:pPr>
        <w:pStyle w:val="Caption"/>
      </w:pPr>
      <w:bookmarkStart w:id="157" w:name="_Toc165022401"/>
      <w:bookmarkStart w:id="158" w:name="_Toc165036347"/>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7</w:t>
      </w:r>
      <w:r w:rsidR="00A2108C">
        <w:fldChar w:fldCharType="end"/>
      </w:r>
      <w:r>
        <w:t>: Giao diện trang "Product" khi thực hiện tính năng "Filter" theo "Price"</w:t>
      </w:r>
      <w:bookmarkEnd w:id="157"/>
      <w:bookmarkEnd w:id="158"/>
    </w:p>
    <w:p w14:paraId="3432EA51" w14:textId="77777777" w:rsidR="00CA1C25" w:rsidRDefault="00CA1C25" w:rsidP="00CA1C25">
      <w:pPr>
        <w:ind w:firstLine="0"/>
      </w:pPr>
    </w:p>
    <w:p w14:paraId="205405B6" w14:textId="77777777" w:rsidR="00CA1C25" w:rsidRDefault="00CA1C25" w:rsidP="00CA1C25">
      <w:pPr>
        <w:ind w:firstLine="0"/>
      </w:pPr>
    </w:p>
    <w:p w14:paraId="526BDA41" w14:textId="77777777" w:rsidR="00CA1C25" w:rsidRDefault="00CA1C25" w:rsidP="00CA1C25">
      <w:pPr>
        <w:ind w:firstLine="0"/>
      </w:pPr>
    </w:p>
    <w:p w14:paraId="0EA0BFDD" w14:textId="77777777" w:rsidR="00CA1C25" w:rsidRDefault="00CA1C25" w:rsidP="00CA1C25">
      <w:pPr>
        <w:ind w:firstLine="0"/>
      </w:pPr>
    </w:p>
    <w:p w14:paraId="47ED495E" w14:textId="77777777" w:rsidR="00CA1C25" w:rsidRDefault="00CA1C25" w:rsidP="00CA1C25">
      <w:pPr>
        <w:ind w:firstLine="0"/>
      </w:pPr>
    </w:p>
    <w:p w14:paraId="75246AF2" w14:textId="77777777" w:rsidR="00CA1C25" w:rsidRDefault="00CA1C25" w:rsidP="00CA1C25">
      <w:pPr>
        <w:keepNext/>
        <w:ind w:firstLine="0"/>
        <w:jc w:val="center"/>
      </w:pPr>
      <w:r>
        <w:rPr>
          <w:noProof/>
        </w:rPr>
        <w:lastRenderedPageBreak/>
        <w:drawing>
          <wp:inline distT="0" distB="0" distL="0" distR="0" wp14:anchorId="6795C1CB" wp14:editId="7738661B">
            <wp:extent cx="5777230" cy="3249930"/>
            <wp:effectExtent l="19050" t="19050" r="13970" b="26670"/>
            <wp:docPr id="1217739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39810" name="Picture 1" descr="A screenshot of a computer&#10;&#10;Description automatically generated"/>
                    <pic:cNvPicPr/>
                  </pic:nvPicPr>
                  <pic:blipFill>
                    <a:blip r:embed="rId72"/>
                    <a:stretch>
                      <a:fillRect/>
                    </a:stretch>
                  </pic:blipFill>
                  <pic:spPr>
                    <a:xfrm>
                      <a:off x="0" y="0"/>
                      <a:ext cx="5777230" cy="3249930"/>
                    </a:xfrm>
                    <a:prstGeom prst="rect">
                      <a:avLst/>
                    </a:prstGeom>
                    <a:ln>
                      <a:solidFill>
                        <a:schemeClr val="tx1"/>
                      </a:solidFill>
                    </a:ln>
                  </pic:spPr>
                </pic:pic>
              </a:graphicData>
            </a:graphic>
          </wp:inline>
        </w:drawing>
      </w:r>
    </w:p>
    <w:p w14:paraId="1127B0EA" w14:textId="5CDCB66E" w:rsidR="00CA1C25" w:rsidRDefault="00CA1C25" w:rsidP="00CA1C25">
      <w:pPr>
        <w:pStyle w:val="Caption"/>
      </w:pPr>
      <w:bookmarkStart w:id="159" w:name="_Toc165022402"/>
      <w:bookmarkStart w:id="160" w:name="_Toc165036348"/>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8</w:t>
      </w:r>
      <w:r w:rsidR="00A2108C">
        <w:fldChar w:fldCharType="end"/>
      </w:r>
      <w:r>
        <w:t>: Giao diện trang "Product" khi thực hiện tính năng "Filter" theo "Color"</w:t>
      </w:r>
      <w:bookmarkEnd w:id="159"/>
      <w:bookmarkEnd w:id="160"/>
    </w:p>
    <w:p w14:paraId="3ABAC32C" w14:textId="77777777" w:rsidR="00CA1C25" w:rsidRDefault="00CA1C25" w:rsidP="00CA1C25">
      <w:pPr>
        <w:ind w:firstLine="0"/>
      </w:pPr>
    </w:p>
    <w:p w14:paraId="29DE315F" w14:textId="77777777" w:rsidR="00CA1C25" w:rsidRDefault="00CA1C25" w:rsidP="00CA1C25">
      <w:pPr>
        <w:keepNext/>
        <w:ind w:firstLine="0"/>
        <w:jc w:val="center"/>
      </w:pPr>
      <w:r>
        <w:rPr>
          <w:noProof/>
        </w:rPr>
        <w:drawing>
          <wp:inline distT="0" distB="0" distL="0" distR="0" wp14:anchorId="49B20016" wp14:editId="4CBA2395">
            <wp:extent cx="5777230" cy="3249930"/>
            <wp:effectExtent l="19050" t="19050" r="13970" b="26670"/>
            <wp:docPr id="20688030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03099" name="Picture 1" descr="A screenshot of a computer&#10;&#10;Description automatically generated"/>
                    <pic:cNvPicPr/>
                  </pic:nvPicPr>
                  <pic:blipFill>
                    <a:blip r:embed="rId73"/>
                    <a:stretch>
                      <a:fillRect/>
                    </a:stretch>
                  </pic:blipFill>
                  <pic:spPr>
                    <a:xfrm>
                      <a:off x="0" y="0"/>
                      <a:ext cx="5777230" cy="3249930"/>
                    </a:xfrm>
                    <a:prstGeom prst="rect">
                      <a:avLst/>
                    </a:prstGeom>
                    <a:ln>
                      <a:solidFill>
                        <a:schemeClr val="tx1"/>
                      </a:solidFill>
                    </a:ln>
                  </pic:spPr>
                </pic:pic>
              </a:graphicData>
            </a:graphic>
          </wp:inline>
        </w:drawing>
      </w:r>
    </w:p>
    <w:p w14:paraId="4C18E0CE" w14:textId="18C71D44" w:rsidR="00CA1C25" w:rsidRDefault="00CA1C25" w:rsidP="00CA1C25">
      <w:pPr>
        <w:pStyle w:val="Caption"/>
      </w:pPr>
      <w:bookmarkStart w:id="161" w:name="_Toc165022403"/>
      <w:bookmarkStart w:id="162" w:name="_Toc165036349"/>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19</w:t>
      </w:r>
      <w:r w:rsidR="00A2108C">
        <w:fldChar w:fldCharType="end"/>
      </w:r>
      <w:r>
        <w:t>: Giao diện trang "Product" khi thực hiện tính năng "Sort by"</w:t>
      </w:r>
      <w:bookmarkEnd w:id="161"/>
      <w:bookmarkEnd w:id="162"/>
    </w:p>
    <w:p w14:paraId="717509C3" w14:textId="77777777" w:rsidR="00CA1C25" w:rsidRDefault="00CA1C25" w:rsidP="00CA1C25">
      <w:pPr>
        <w:ind w:firstLine="0"/>
      </w:pPr>
    </w:p>
    <w:p w14:paraId="32047042" w14:textId="77777777" w:rsidR="00CA1C25" w:rsidRDefault="00CA1C25" w:rsidP="00CA1C25">
      <w:pPr>
        <w:ind w:firstLine="0"/>
      </w:pPr>
    </w:p>
    <w:p w14:paraId="6F535589" w14:textId="77777777" w:rsidR="00CA1C25" w:rsidRDefault="00CA1C25" w:rsidP="00CA1C25">
      <w:pPr>
        <w:ind w:firstLine="0"/>
      </w:pPr>
    </w:p>
    <w:p w14:paraId="6B05667F" w14:textId="77777777" w:rsidR="00CA1C25" w:rsidRDefault="00CA1C25" w:rsidP="00CA1C25">
      <w:pPr>
        <w:ind w:firstLine="0"/>
      </w:pPr>
    </w:p>
    <w:p w14:paraId="493A0E8C" w14:textId="77777777" w:rsidR="00CA1C25" w:rsidRDefault="00CA1C25" w:rsidP="00CA1C25">
      <w:pPr>
        <w:ind w:firstLine="0"/>
      </w:pPr>
    </w:p>
    <w:p w14:paraId="534CE6CD" w14:textId="77777777" w:rsidR="00CA1C25" w:rsidRDefault="00CA1C25" w:rsidP="00CA1C25">
      <w:pPr>
        <w:keepNext/>
        <w:ind w:firstLine="0"/>
      </w:pPr>
      <w:r>
        <w:rPr>
          <w:noProof/>
        </w:rPr>
        <w:lastRenderedPageBreak/>
        <w:drawing>
          <wp:inline distT="0" distB="0" distL="0" distR="0" wp14:anchorId="1BF3F1EF" wp14:editId="78951964">
            <wp:extent cx="5777230" cy="3249930"/>
            <wp:effectExtent l="19050" t="19050" r="13970" b="26670"/>
            <wp:docPr id="16213075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07516" name="Picture 1" descr="A screenshot of a computer&#10;&#10;Description automatically generated"/>
                    <pic:cNvPicPr/>
                  </pic:nvPicPr>
                  <pic:blipFill>
                    <a:blip r:embed="rId74"/>
                    <a:stretch>
                      <a:fillRect/>
                    </a:stretch>
                  </pic:blipFill>
                  <pic:spPr>
                    <a:xfrm>
                      <a:off x="0" y="0"/>
                      <a:ext cx="5777230" cy="3249930"/>
                    </a:xfrm>
                    <a:prstGeom prst="rect">
                      <a:avLst/>
                    </a:prstGeom>
                    <a:ln>
                      <a:solidFill>
                        <a:schemeClr val="tx1"/>
                      </a:solidFill>
                    </a:ln>
                  </pic:spPr>
                </pic:pic>
              </a:graphicData>
            </a:graphic>
          </wp:inline>
        </w:drawing>
      </w:r>
    </w:p>
    <w:p w14:paraId="483F2D6D" w14:textId="543BB565" w:rsidR="00CA1C25" w:rsidRDefault="00CA1C25" w:rsidP="00CA1C25">
      <w:pPr>
        <w:pStyle w:val="Caption"/>
      </w:pPr>
      <w:bookmarkStart w:id="163" w:name="_Toc165022404"/>
      <w:bookmarkStart w:id="164" w:name="_Toc165036350"/>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0</w:t>
      </w:r>
      <w:r w:rsidR="00A2108C">
        <w:fldChar w:fldCharType="end"/>
      </w:r>
      <w:r>
        <w:t>: Giao diện trang "Product" với phân trang</w:t>
      </w:r>
      <w:bookmarkEnd w:id="163"/>
      <w:bookmarkEnd w:id="164"/>
    </w:p>
    <w:p w14:paraId="3ABE781A" w14:textId="77777777" w:rsidR="00CA1C25" w:rsidRDefault="00CA1C25" w:rsidP="00CA1C25">
      <w:pPr>
        <w:pStyle w:val="Heading3"/>
      </w:pPr>
      <w:bookmarkStart w:id="165" w:name="_Toc172370212"/>
      <w:r>
        <w:t>Trang “Product detail”</w:t>
      </w:r>
      <w:bookmarkEnd w:id="165"/>
    </w:p>
    <w:p w14:paraId="38125E8E" w14:textId="77777777" w:rsidR="00CA1C25" w:rsidRDefault="00CA1C25" w:rsidP="00CA1C25">
      <w:pPr>
        <w:ind w:firstLine="0"/>
      </w:pPr>
      <w:r>
        <w:t>Giao diện trang “Product deatail” được thiết kế với các thành phần hiển thị giá, màu sắc, số lượng, nút đặt hàng, phóng to hình ảnh, đánh giá, “Other customer also buy”,…</w:t>
      </w:r>
    </w:p>
    <w:p w14:paraId="33C230A6" w14:textId="77777777" w:rsidR="00CA1C25" w:rsidRDefault="00CA1C25" w:rsidP="00CA1C25">
      <w:pPr>
        <w:keepNext/>
        <w:ind w:firstLine="0"/>
        <w:jc w:val="center"/>
      </w:pPr>
      <w:r>
        <w:rPr>
          <w:noProof/>
        </w:rPr>
        <w:drawing>
          <wp:inline distT="0" distB="0" distL="0" distR="0" wp14:anchorId="0AFBFAAE" wp14:editId="7FCCA7AB">
            <wp:extent cx="5777230" cy="3249930"/>
            <wp:effectExtent l="19050" t="19050" r="13970" b="26670"/>
            <wp:docPr id="189206569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65695" name="Picture 1" descr="A screen shot of a computer&#10;&#10;Description automatically generated"/>
                    <pic:cNvPicPr/>
                  </pic:nvPicPr>
                  <pic:blipFill>
                    <a:blip r:embed="rId75"/>
                    <a:stretch>
                      <a:fillRect/>
                    </a:stretch>
                  </pic:blipFill>
                  <pic:spPr>
                    <a:xfrm>
                      <a:off x="0" y="0"/>
                      <a:ext cx="5777230" cy="3249930"/>
                    </a:xfrm>
                    <a:prstGeom prst="rect">
                      <a:avLst/>
                    </a:prstGeom>
                    <a:ln>
                      <a:solidFill>
                        <a:schemeClr val="tx1"/>
                      </a:solidFill>
                    </a:ln>
                  </pic:spPr>
                </pic:pic>
              </a:graphicData>
            </a:graphic>
          </wp:inline>
        </w:drawing>
      </w:r>
    </w:p>
    <w:p w14:paraId="3BD11996" w14:textId="2D26DF51" w:rsidR="00CA1C25" w:rsidRPr="00EF30D2" w:rsidRDefault="00CA1C25" w:rsidP="00CA1C25">
      <w:pPr>
        <w:pStyle w:val="Caption"/>
      </w:pPr>
      <w:bookmarkStart w:id="166" w:name="_Toc165022405"/>
      <w:bookmarkStart w:id="167" w:name="_Toc165036351"/>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1</w:t>
      </w:r>
      <w:r w:rsidR="00A2108C">
        <w:fldChar w:fldCharType="end"/>
      </w:r>
      <w:r>
        <w:t>: Giao diện trang "Product detail"  với các thành phần giá, màu sắc, số lượng, nút đặt hàng,…</w:t>
      </w:r>
      <w:bookmarkEnd w:id="166"/>
      <w:bookmarkEnd w:id="167"/>
    </w:p>
    <w:p w14:paraId="5FCF5BB1" w14:textId="77777777" w:rsidR="00CA1C25" w:rsidRDefault="00CA1C25" w:rsidP="00CA1C25">
      <w:pPr>
        <w:ind w:firstLine="0"/>
      </w:pPr>
    </w:p>
    <w:p w14:paraId="30FD8B17" w14:textId="77777777" w:rsidR="00CA1C25" w:rsidRDefault="00CA1C25" w:rsidP="00CA1C25">
      <w:pPr>
        <w:ind w:firstLine="0"/>
      </w:pPr>
    </w:p>
    <w:p w14:paraId="09CDB984" w14:textId="77777777" w:rsidR="00CA1C25" w:rsidRDefault="00CA1C25" w:rsidP="00CA1C25">
      <w:pPr>
        <w:ind w:firstLine="0"/>
      </w:pPr>
    </w:p>
    <w:p w14:paraId="3452AD5C" w14:textId="77777777" w:rsidR="00CA1C25" w:rsidRDefault="00CA1C25" w:rsidP="00CA1C25">
      <w:pPr>
        <w:keepNext/>
        <w:ind w:firstLine="0"/>
        <w:jc w:val="center"/>
      </w:pPr>
      <w:r>
        <w:rPr>
          <w:noProof/>
        </w:rPr>
        <w:drawing>
          <wp:inline distT="0" distB="0" distL="0" distR="0" wp14:anchorId="69494FBE" wp14:editId="3C851958">
            <wp:extent cx="5777230" cy="3249930"/>
            <wp:effectExtent l="19050" t="19050" r="13970" b="26670"/>
            <wp:docPr id="10025560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56006" name="Picture 1" descr="A screenshot of a computer&#10;&#10;Description automatically generated"/>
                    <pic:cNvPicPr/>
                  </pic:nvPicPr>
                  <pic:blipFill>
                    <a:blip r:embed="rId76"/>
                    <a:stretch>
                      <a:fillRect/>
                    </a:stretch>
                  </pic:blipFill>
                  <pic:spPr>
                    <a:xfrm>
                      <a:off x="0" y="0"/>
                      <a:ext cx="5777230" cy="3249930"/>
                    </a:xfrm>
                    <a:prstGeom prst="rect">
                      <a:avLst/>
                    </a:prstGeom>
                    <a:ln>
                      <a:solidFill>
                        <a:schemeClr val="tx1"/>
                      </a:solidFill>
                    </a:ln>
                  </pic:spPr>
                </pic:pic>
              </a:graphicData>
            </a:graphic>
          </wp:inline>
        </w:drawing>
      </w:r>
    </w:p>
    <w:p w14:paraId="62D162EF" w14:textId="46508BFF" w:rsidR="00CA1C25" w:rsidRDefault="00CA1C25" w:rsidP="00CA1C25">
      <w:pPr>
        <w:pStyle w:val="Caption"/>
      </w:pPr>
      <w:bookmarkStart w:id="168" w:name="_Toc165022406"/>
      <w:bookmarkStart w:id="169" w:name="_Toc165036352"/>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2</w:t>
      </w:r>
      <w:r w:rsidR="00A2108C">
        <w:fldChar w:fldCharType="end"/>
      </w:r>
      <w:r>
        <w:t>: Giao diện trang "Product detail" khi thực hiện chức năng phóng to ảnh</w:t>
      </w:r>
      <w:bookmarkEnd w:id="168"/>
      <w:bookmarkEnd w:id="169"/>
    </w:p>
    <w:p w14:paraId="15CD53BA" w14:textId="77777777" w:rsidR="00CA1C25" w:rsidRPr="009A2506" w:rsidRDefault="00CA1C25" w:rsidP="00CA1C25"/>
    <w:p w14:paraId="0111C570" w14:textId="77777777" w:rsidR="00CA1C25" w:rsidRDefault="00CA1C25" w:rsidP="00CA1C25">
      <w:pPr>
        <w:keepNext/>
        <w:ind w:firstLine="0"/>
        <w:jc w:val="center"/>
      </w:pPr>
      <w:r>
        <w:rPr>
          <w:noProof/>
        </w:rPr>
        <w:drawing>
          <wp:inline distT="0" distB="0" distL="0" distR="0" wp14:anchorId="592A1F55" wp14:editId="4000DBF7">
            <wp:extent cx="5777230" cy="3249930"/>
            <wp:effectExtent l="19050" t="19050" r="13970" b="26670"/>
            <wp:docPr id="13123953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95367" name="Picture 1" descr="A screenshot of a computer&#10;&#10;Description automatically generated"/>
                    <pic:cNvPicPr/>
                  </pic:nvPicPr>
                  <pic:blipFill>
                    <a:blip r:embed="rId77"/>
                    <a:stretch>
                      <a:fillRect/>
                    </a:stretch>
                  </pic:blipFill>
                  <pic:spPr>
                    <a:xfrm>
                      <a:off x="0" y="0"/>
                      <a:ext cx="5777230" cy="3249930"/>
                    </a:xfrm>
                    <a:prstGeom prst="rect">
                      <a:avLst/>
                    </a:prstGeom>
                    <a:ln>
                      <a:solidFill>
                        <a:schemeClr val="tx1"/>
                      </a:solidFill>
                    </a:ln>
                  </pic:spPr>
                </pic:pic>
              </a:graphicData>
            </a:graphic>
          </wp:inline>
        </w:drawing>
      </w:r>
    </w:p>
    <w:p w14:paraId="21D01C60" w14:textId="44716F46" w:rsidR="00CA1C25" w:rsidRDefault="00CA1C25" w:rsidP="00CA1C25">
      <w:pPr>
        <w:pStyle w:val="Caption"/>
      </w:pPr>
      <w:bookmarkStart w:id="170" w:name="_Toc165022407"/>
      <w:bookmarkStart w:id="171" w:name="_Toc165036353"/>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3</w:t>
      </w:r>
      <w:r w:rsidR="00A2108C">
        <w:fldChar w:fldCharType="end"/>
      </w:r>
      <w:r>
        <w:t>: Giao diện Trang "Product detail" khi thực hiện chức năng đánh giá</w:t>
      </w:r>
      <w:bookmarkEnd w:id="170"/>
      <w:bookmarkEnd w:id="171"/>
    </w:p>
    <w:p w14:paraId="47DD5BAD" w14:textId="77777777" w:rsidR="00CA1C25" w:rsidRDefault="00CA1C25" w:rsidP="00CA1C25"/>
    <w:p w14:paraId="1212E829" w14:textId="77777777" w:rsidR="00CA1C25" w:rsidRDefault="00CA1C25" w:rsidP="00CA1C25"/>
    <w:p w14:paraId="7A6122B1" w14:textId="77777777" w:rsidR="00CA1C25" w:rsidRDefault="00CA1C25" w:rsidP="00CA1C25"/>
    <w:p w14:paraId="7B7CCA2C" w14:textId="77777777" w:rsidR="00CA1C25" w:rsidRDefault="00CA1C25" w:rsidP="00CA1C25"/>
    <w:p w14:paraId="7D64ED25" w14:textId="77777777" w:rsidR="00CA1C25" w:rsidRPr="00BC397A" w:rsidRDefault="00CA1C25" w:rsidP="00CA1C25">
      <w:pPr>
        <w:ind w:firstLine="0"/>
      </w:pPr>
    </w:p>
    <w:p w14:paraId="23EAABB0" w14:textId="77777777" w:rsidR="00CA1C25" w:rsidRDefault="00CA1C25" w:rsidP="00CA1C25">
      <w:pPr>
        <w:keepNext/>
        <w:ind w:firstLine="0"/>
      </w:pPr>
      <w:r>
        <w:rPr>
          <w:noProof/>
        </w:rPr>
        <w:drawing>
          <wp:inline distT="0" distB="0" distL="0" distR="0" wp14:anchorId="7C0375A2" wp14:editId="2BC4BF10">
            <wp:extent cx="5777230" cy="3249930"/>
            <wp:effectExtent l="19050" t="19050" r="13970" b="26670"/>
            <wp:docPr id="1256042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042700" name="Picture 1" descr="A screenshot of a computer&#10;&#10;Description automatically generated"/>
                    <pic:cNvPicPr/>
                  </pic:nvPicPr>
                  <pic:blipFill>
                    <a:blip r:embed="rId78"/>
                    <a:stretch>
                      <a:fillRect/>
                    </a:stretch>
                  </pic:blipFill>
                  <pic:spPr>
                    <a:xfrm>
                      <a:off x="0" y="0"/>
                      <a:ext cx="5777230" cy="3249930"/>
                    </a:xfrm>
                    <a:prstGeom prst="rect">
                      <a:avLst/>
                    </a:prstGeom>
                    <a:ln>
                      <a:solidFill>
                        <a:schemeClr val="tx1"/>
                      </a:solidFill>
                    </a:ln>
                  </pic:spPr>
                </pic:pic>
              </a:graphicData>
            </a:graphic>
          </wp:inline>
        </w:drawing>
      </w:r>
    </w:p>
    <w:p w14:paraId="7CC95387" w14:textId="5415F7F1" w:rsidR="00CA1C25" w:rsidRDefault="00CA1C25" w:rsidP="00CA1C25">
      <w:pPr>
        <w:pStyle w:val="Caption"/>
      </w:pPr>
      <w:bookmarkStart w:id="172" w:name="_Toc165022408"/>
      <w:bookmarkStart w:id="173" w:name="_Toc165036354"/>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4</w:t>
      </w:r>
      <w:r w:rsidR="00A2108C">
        <w:fldChar w:fldCharType="end"/>
      </w:r>
      <w:r>
        <w:t>: Giao diện trang "Product detail" khi thực hiện chức năng hiển thị các đánh giá</w:t>
      </w:r>
      <w:bookmarkEnd w:id="172"/>
      <w:bookmarkEnd w:id="173"/>
    </w:p>
    <w:p w14:paraId="52966504" w14:textId="77777777" w:rsidR="00CA1C25" w:rsidRDefault="00CA1C25" w:rsidP="00CA1C25">
      <w:pPr>
        <w:ind w:firstLine="0"/>
      </w:pPr>
    </w:p>
    <w:p w14:paraId="6EAE37C5" w14:textId="77777777" w:rsidR="00CA1C25" w:rsidRDefault="00CA1C25" w:rsidP="00CA1C25">
      <w:pPr>
        <w:keepNext/>
        <w:ind w:firstLine="0"/>
        <w:jc w:val="center"/>
      </w:pPr>
      <w:r>
        <w:rPr>
          <w:noProof/>
        </w:rPr>
        <w:drawing>
          <wp:inline distT="0" distB="0" distL="0" distR="0" wp14:anchorId="35E2A25A" wp14:editId="527B32DB">
            <wp:extent cx="5777230" cy="3249930"/>
            <wp:effectExtent l="19050" t="19050" r="13970" b="26670"/>
            <wp:docPr id="18656421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42192" name="Picture 1" descr="A screenshot of a computer&#10;&#10;Description automatically generated"/>
                    <pic:cNvPicPr/>
                  </pic:nvPicPr>
                  <pic:blipFill>
                    <a:blip r:embed="rId79"/>
                    <a:stretch>
                      <a:fillRect/>
                    </a:stretch>
                  </pic:blipFill>
                  <pic:spPr>
                    <a:xfrm>
                      <a:off x="0" y="0"/>
                      <a:ext cx="5777230" cy="3249930"/>
                    </a:xfrm>
                    <a:prstGeom prst="rect">
                      <a:avLst/>
                    </a:prstGeom>
                    <a:ln>
                      <a:solidFill>
                        <a:schemeClr val="tx1"/>
                      </a:solidFill>
                    </a:ln>
                  </pic:spPr>
                </pic:pic>
              </a:graphicData>
            </a:graphic>
          </wp:inline>
        </w:drawing>
      </w:r>
    </w:p>
    <w:p w14:paraId="2C9E814B" w14:textId="5BAE6543" w:rsidR="00CA1C25" w:rsidRDefault="00CA1C25" w:rsidP="00CA1C25">
      <w:pPr>
        <w:pStyle w:val="Caption"/>
      </w:pPr>
      <w:bookmarkStart w:id="174" w:name="_Toc165022409"/>
      <w:bookmarkStart w:id="175" w:name="_Toc165036355"/>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5</w:t>
      </w:r>
      <w:r w:rsidR="00A2108C">
        <w:fldChar w:fldCharType="end"/>
      </w:r>
      <w:r>
        <w:t>: Giao diện trang "Product detail" khi hiển thị thành phần "Other customers also buy"</w:t>
      </w:r>
      <w:bookmarkEnd w:id="174"/>
      <w:bookmarkEnd w:id="175"/>
    </w:p>
    <w:p w14:paraId="57D2F67B" w14:textId="77777777" w:rsidR="00CA1C25" w:rsidRDefault="00CA1C25" w:rsidP="00CA1C25"/>
    <w:p w14:paraId="5346BD86" w14:textId="77777777" w:rsidR="00CA1C25" w:rsidRDefault="00CA1C25" w:rsidP="00CA1C25"/>
    <w:p w14:paraId="5BE1ACA6" w14:textId="77777777" w:rsidR="00CA1C25" w:rsidRDefault="00CA1C25" w:rsidP="00CA1C25"/>
    <w:p w14:paraId="259D5A78" w14:textId="77777777" w:rsidR="00CA1C25" w:rsidRDefault="00CA1C25" w:rsidP="004764E8">
      <w:pPr>
        <w:ind w:firstLine="0"/>
      </w:pPr>
    </w:p>
    <w:p w14:paraId="20A47275" w14:textId="77777777" w:rsidR="00CA1C25" w:rsidRDefault="00CA1C25" w:rsidP="00CA1C25">
      <w:pPr>
        <w:pStyle w:val="Heading3"/>
      </w:pPr>
      <w:bookmarkStart w:id="176" w:name="_Toc172370213"/>
      <w:r>
        <w:lastRenderedPageBreak/>
        <w:t>Modal “Quick view”</w:t>
      </w:r>
      <w:bookmarkEnd w:id="176"/>
    </w:p>
    <w:p w14:paraId="60FBCF76" w14:textId="406183CC" w:rsidR="00C212B4" w:rsidRPr="00C212B4" w:rsidRDefault="00C212B4" w:rsidP="00C212B4">
      <w:r w:rsidRPr="00C212B4">
        <w:t>Giao diện modal “Quick view” được thiết kế như một trang “Product detail” thu nhỏ và cũng có những thành phần như giá, màu sắc, số lượng hay nút đặt hàng.</w:t>
      </w:r>
    </w:p>
    <w:p w14:paraId="08CD04A5" w14:textId="77777777" w:rsidR="00CA1C25" w:rsidRDefault="00CA1C25" w:rsidP="00CA1C25">
      <w:pPr>
        <w:keepNext/>
        <w:ind w:firstLine="0"/>
        <w:jc w:val="center"/>
      </w:pPr>
      <w:r>
        <w:rPr>
          <w:noProof/>
        </w:rPr>
        <w:drawing>
          <wp:inline distT="0" distB="0" distL="0" distR="0" wp14:anchorId="5B5AE56E" wp14:editId="4920A00D">
            <wp:extent cx="5777230" cy="3249930"/>
            <wp:effectExtent l="19050" t="19050" r="13970" b="26670"/>
            <wp:docPr id="4522526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52618" name="Picture 1" descr="A screenshot of a computer&#10;&#10;Description automatically generated"/>
                    <pic:cNvPicPr/>
                  </pic:nvPicPr>
                  <pic:blipFill>
                    <a:blip r:embed="rId80"/>
                    <a:stretch>
                      <a:fillRect/>
                    </a:stretch>
                  </pic:blipFill>
                  <pic:spPr>
                    <a:xfrm>
                      <a:off x="0" y="0"/>
                      <a:ext cx="5777230" cy="3249930"/>
                    </a:xfrm>
                    <a:prstGeom prst="rect">
                      <a:avLst/>
                    </a:prstGeom>
                    <a:ln>
                      <a:solidFill>
                        <a:schemeClr val="tx1"/>
                      </a:solidFill>
                    </a:ln>
                  </pic:spPr>
                </pic:pic>
              </a:graphicData>
            </a:graphic>
          </wp:inline>
        </w:drawing>
      </w:r>
    </w:p>
    <w:p w14:paraId="3C37DFFE" w14:textId="01B24F74" w:rsidR="00CA1C25" w:rsidRDefault="00CA1C25" w:rsidP="00CA1C25">
      <w:pPr>
        <w:pStyle w:val="Caption"/>
      </w:pPr>
      <w:bookmarkStart w:id="177" w:name="_Toc165022410"/>
      <w:bookmarkStart w:id="178" w:name="_Toc165036356"/>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6</w:t>
      </w:r>
      <w:r w:rsidR="00A2108C">
        <w:fldChar w:fldCharType="end"/>
      </w:r>
      <w:r>
        <w:t>: Giao diện modal "Quick view"</w:t>
      </w:r>
      <w:bookmarkEnd w:id="177"/>
      <w:bookmarkEnd w:id="178"/>
    </w:p>
    <w:p w14:paraId="6DDCE788" w14:textId="76063390" w:rsidR="00C212B4" w:rsidRDefault="00C212B4" w:rsidP="00C212B4">
      <w:pPr>
        <w:pStyle w:val="Heading3"/>
      </w:pPr>
      <w:bookmarkStart w:id="179" w:name="_Toc172370214"/>
      <w:r>
        <w:t>Modal “Cart”</w:t>
      </w:r>
      <w:bookmarkEnd w:id="179"/>
    </w:p>
    <w:p w14:paraId="62393F33" w14:textId="3C19D0BA" w:rsidR="00C212B4" w:rsidRDefault="00C212B4" w:rsidP="00C212B4">
      <w:r w:rsidRPr="00C212B4">
        <w:t>Giao diện modal “</w:t>
      </w:r>
      <w:r>
        <w:t>Cart</w:t>
      </w:r>
      <w:r w:rsidRPr="00C212B4">
        <w:t xml:space="preserve">” được thiết kế </w:t>
      </w:r>
      <w:r w:rsidR="004764E8">
        <w:t>gồm danh sách sản phẩm và</w:t>
      </w:r>
      <w:r w:rsidRPr="00C212B4">
        <w:t xml:space="preserve"> nút </w:t>
      </w:r>
      <w:r w:rsidR="004764E8">
        <w:t>“Check out”</w:t>
      </w:r>
      <w:r w:rsidRPr="00C212B4">
        <w:t>.</w:t>
      </w:r>
    </w:p>
    <w:p w14:paraId="1B2FF831" w14:textId="77777777" w:rsidR="004764E8" w:rsidRDefault="004764E8" w:rsidP="004764E8">
      <w:pPr>
        <w:keepNext/>
        <w:ind w:firstLine="0"/>
        <w:jc w:val="center"/>
      </w:pPr>
      <w:r>
        <w:rPr>
          <w:noProof/>
        </w:rPr>
        <w:drawing>
          <wp:inline distT="0" distB="0" distL="0" distR="0" wp14:anchorId="2C225D60" wp14:editId="51322FB1">
            <wp:extent cx="5777230" cy="3249930"/>
            <wp:effectExtent l="19050" t="19050" r="13970" b="26670"/>
            <wp:docPr id="2952012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201208" name="Picture 1" descr="A screenshot of a computer&#10;&#10;Description automatically generated"/>
                    <pic:cNvPicPr/>
                  </pic:nvPicPr>
                  <pic:blipFill>
                    <a:blip r:embed="rId81"/>
                    <a:stretch>
                      <a:fillRect/>
                    </a:stretch>
                  </pic:blipFill>
                  <pic:spPr>
                    <a:xfrm>
                      <a:off x="0" y="0"/>
                      <a:ext cx="5777230" cy="3249930"/>
                    </a:xfrm>
                    <a:prstGeom prst="rect">
                      <a:avLst/>
                    </a:prstGeom>
                    <a:ln>
                      <a:solidFill>
                        <a:schemeClr val="tx1"/>
                      </a:solidFill>
                    </a:ln>
                  </pic:spPr>
                </pic:pic>
              </a:graphicData>
            </a:graphic>
          </wp:inline>
        </w:drawing>
      </w:r>
    </w:p>
    <w:p w14:paraId="2902C8D3" w14:textId="5C1B3094" w:rsidR="004764E8" w:rsidRPr="00C212B4" w:rsidRDefault="004764E8" w:rsidP="004764E8">
      <w:pPr>
        <w:pStyle w:val="Caption"/>
      </w:pPr>
      <w:bookmarkStart w:id="180" w:name="_Toc165036357"/>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7</w:t>
      </w:r>
      <w:r w:rsidR="00A2108C">
        <w:fldChar w:fldCharType="end"/>
      </w:r>
      <w:r>
        <w:t>: Giao diện modal "Cart"</w:t>
      </w:r>
      <w:bookmarkEnd w:id="180"/>
    </w:p>
    <w:p w14:paraId="1726E68B" w14:textId="77777777" w:rsidR="00CA1C25" w:rsidRDefault="00CA1C25" w:rsidP="00CA1C25"/>
    <w:p w14:paraId="6713CE07" w14:textId="10D3C965" w:rsidR="00CA1C25" w:rsidRDefault="004764E8" w:rsidP="004764E8">
      <w:pPr>
        <w:pStyle w:val="Heading3"/>
      </w:pPr>
      <w:bookmarkStart w:id="181" w:name="_Toc172370215"/>
      <w:r>
        <w:lastRenderedPageBreak/>
        <w:t>Trang “Personal”</w:t>
      </w:r>
      <w:bookmarkEnd w:id="181"/>
    </w:p>
    <w:p w14:paraId="1E7C73FA" w14:textId="25989393" w:rsidR="004764E8" w:rsidRDefault="004764E8" w:rsidP="004764E8">
      <w:r>
        <w:t>Giao diện trang “Personal” gồm các trường để chỉnh sửa thông tin và nút “Update”.</w:t>
      </w:r>
    </w:p>
    <w:p w14:paraId="413DDE57" w14:textId="77777777" w:rsidR="004764E8" w:rsidRDefault="004764E8" w:rsidP="004764E8">
      <w:pPr>
        <w:keepNext/>
        <w:ind w:firstLine="0"/>
      </w:pPr>
      <w:r>
        <w:rPr>
          <w:noProof/>
        </w:rPr>
        <w:drawing>
          <wp:inline distT="0" distB="0" distL="0" distR="0" wp14:anchorId="49489592" wp14:editId="51777861">
            <wp:extent cx="5777230" cy="3249930"/>
            <wp:effectExtent l="19050" t="19050" r="13970" b="26670"/>
            <wp:docPr id="16522727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72788" name="Picture 1" descr="A screenshot of a computer&#10;&#10;Description automatically generated"/>
                    <pic:cNvPicPr/>
                  </pic:nvPicPr>
                  <pic:blipFill>
                    <a:blip r:embed="rId82"/>
                    <a:stretch>
                      <a:fillRect/>
                    </a:stretch>
                  </pic:blipFill>
                  <pic:spPr>
                    <a:xfrm>
                      <a:off x="0" y="0"/>
                      <a:ext cx="5777230" cy="3249930"/>
                    </a:xfrm>
                    <a:prstGeom prst="rect">
                      <a:avLst/>
                    </a:prstGeom>
                    <a:ln>
                      <a:solidFill>
                        <a:schemeClr val="tx1"/>
                      </a:solidFill>
                    </a:ln>
                  </pic:spPr>
                </pic:pic>
              </a:graphicData>
            </a:graphic>
          </wp:inline>
        </w:drawing>
      </w:r>
    </w:p>
    <w:p w14:paraId="76E54D72" w14:textId="4E61EF7C" w:rsidR="004764E8" w:rsidRDefault="004764E8" w:rsidP="004764E8">
      <w:pPr>
        <w:pStyle w:val="Caption"/>
      </w:pPr>
      <w:bookmarkStart w:id="182" w:name="_Toc165036358"/>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8</w:t>
      </w:r>
      <w:r w:rsidR="00A2108C">
        <w:fldChar w:fldCharType="end"/>
      </w:r>
      <w:r>
        <w:t>: Giao diện trang "Personal" (1)</w:t>
      </w:r>
      <w:bookmarkEnd w:id="182"/>
    </w:p>
    <w:p w14:paraId="680B0DEE" w14:textId="77777777" w:rsidR="004764E8" w:rsidRPr="004764E8" w:rsidRDefault="004764E8" w:rsidP="004764E8"/>
    <w:p w14:paraId="1D738817" w14:textId="77777777" w:rsidR="004764E8" w:rsidRDefault="004764E8" w:rsidP="004764E8">
      <w:pPr>
        <w:keepNext/>
        <w:ind w:firstLine="0"/>
      </w:pPr>
      <w:r>
        <w:rPr>
          <w:noProof/>
        </w:rPr>
        <w:drawing>
          <wp:inline distT="0" distB="0" distL="0" distR="0" wp14:anchorId="0D440FB7" wp14:editId="4AD6D346">
            <wp:extent cx="5777230" cy="3249930"/>
            <wp:effectExtent l="19050" t="19050" r="13970" b="26670"/>
            <wp:docPr id="2508367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6757" name="Picture 1" descr="A screenshot of a computer&#10;&#10;Description automatically generated"/>
                    <pic:cNvPicPr/>
                  </pic:nvPicPr>
                  <pic:blipFill>
                    <a:blip r:embed="rId83"/>
                    <a:stretch>
                      <a:fillRect/>
                    </a:stretch>
                  </pic:blipFill>
                  <pic:spPr>
                    <a:xfrm>
                      <a:off x="0" y="0"/>
                      <a:ext cx="5777230" cy="3249930"/>
                    </a:xfrm>
                    <a:prstGeom prst="rect">
                      <a:avLst/>
                    </a:prstGeom>
                    <a:ln>
                      <a:solidFill>
                        <a:schemeClr val="tx1"/>
                      </a:solidFill>
                    </a:ln>
                  </pic:spPr>
                </pic:pic>
              </a:graphicData>
            </a:graphic>
          </wp:inline>
        </w:drawing>
      </w:r>
    </w:p>
    <w:p w14:paraId="7E2FBF7E" w14:textId="70F4C12E" w:rsidR="004764E8" w:rsidRPr="004764E8" w:rsidRDefault="004764E8" w:rsidP="004764E8">
      <w:pPr>
        <w:pStyle w:val="Caption"/>
      </w:pPr>
      <w:bookmarkStart w:id="183" w:name="_Toc165036359"/>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29</w:t>
      </w:r>
      <w:r w:rsidR="00A2108C">
        <w:fldChar w:fldCharType="end"/>
      </w:r>
      <w:r>
        <w:t>: Giao diện trang "Personal"(2)</w:t>
      </w:r>
      <w:bookmarkEnd w:id="183"/>
    </w:p>
    <w:p w14:paraId="73492BBD" w14:textId="0F1CA064" w:rsidR="004764E8" w:rsidRPr="00A55407" w:rsidRDefault="00A55407" w:rsidP="00A55407">
      <w:pPr>
        <w:pStyle w:val="Heading3"/>
      </w:pPr>
      <w:bookmarkStart w:id="184" w:name="_Toc172370216"/>
      <w:r w:rsidRPr="00A55407">
        <w:t>Trang “My cart”</w:t>
      </w:r>
      <w:bookmarkEnd w:id="184"/>
    </w:p>
    <w:p w14:paraId="5890EAA1" w14:textId="5BE6539E" w:rsidR="00A55407" w:rsidRPr="00A55407" w:rsidRDefault="00A55407" w:rsidP="00A55407">
      <w:bookmarkStart w:id="185" w:name="_Hlk165024434"/>
      <w:r>
        <w:t>Giao diện trang “My cart” gồm danh sách các sản phẩm, và nút “Check out” để chuyển đên trang thanh toán.</w:t>
      </w:r>
    </w:p>
    <w:bookmarkEnd w:id="185"/>
    <w:p w14:paraId="11935449" w14:textId="77777777" w:rsidR="00A55407" w:rsidRDefault="00A55407" w:rsidP="00A55407">
      <w:pPr>
        <w:keepNext/>
        <w:ind w:firstLine="0"/>
        <w:jc w:val="center"/>
      </w:pPr>
      <w:r>
        <w:rPr>
          <w:noProof/>
        </w:rPr>
        <w:lastRenderedPageBreak/>
        <w:drawing>
          <wp:inline distT="0" distB="0" distL="0" distR="0" wp14:anchorId="35AF7611" wp14:editId="7342C830">
            <wp:extent cx="5777230" cy="3249930"/>
            <wp:effectExtent l="19050" t="19050" r="13970" b="26670"/>
            <wp:docPr id="16413733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73366" name="Picture 1" descr="A screenshot of a computer&#10;&#10;Description automatically generated"/>
                    <pic:cNvPicPr/>
                  </pic:nvPicPr>
                  <pic:blipFill>
                    <a:blip r:embed="rId84"/>
                    <a:stretch>
                      <a:fillRect/>
                    </a:stretch>
                  </pic:blipFill>
                  <pic:spPr>
                    <a:xfrm>
                      <a:off x="0" y="0"/>
                      <a:ext cx="5777230" cy="3249930"/>
                    </a:xfrm>
                    <a:prstGeom prst="rect">
                      <a:avLst/>
                    </a:prstGeom>
                    <a:ln>
                      <a:solidFill>
                        <a:schemeClr val="tx1"/>
                      </a:solidFill>
                    </a:ln>
                  </pic:spPr>
                </pic:pic>
              </a:graphicData>
            </a:graphic>
          </wp:inline>
        </w:drawing>
      </w:r>
    </w:p>
    <w:p w14:paraId="1886D727" w14:textId="3D1198D0" w:rsidR="00A55407" w:rsidRDefault="00A55407" w:rsidP="00A55407">
      <w:pPr>
        <w:pStyle w:val="Caption"/>
      </w:pPr>
      <w:bookmarkStart w:id="186" w:name="_Toc165036360"/>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0</w:t>
      </w:r>
      <w:r w:rsidR="00A2108C">
        <w:fldChar w:fldCharType="end"/>
      </w:r>
      <w:r>
        <w:t>: Giao diện trang "My cart"</w:t>
      </w:r>
      <w:bookmarkEnd w:id="186"/>
    </w:p>
    <w:p w14:paraId="463C6634" w14:textId="6DE443AA" w:rsidR="00A55407" w:rsidRDefault="00A55407" w:rsidP="00A55407">
      <w:pPr>
        <w:pStyle w:val="Heading3"/>
      </w:pPr>
      <w:bookmarkStart w:id="187" w:name="_Toc172370217"/>
      <w:r>
        <w:t>Giao diện trang “Wish list”</w:t>
      </w:r>
      <w:bookmarkEnd w:id="187"/>
    </w:p>
    <w:p w14:paraId="1CA40AA4" w14:textId="77777777" w:rsidR="00A55407" w:rsidRDefault="00A55407" w:rsidP="00A55407">
      <w:pPr>
        <w:rPr>
          <w:noProof/>
        </w:rPr>
      </w:pPr>
      <w:r w:rsidRPr="00A55407">
        <w:t>Giao diện trang “</w:t>
      </w:r>
      <w:r>
        <w:t>Wish</w:t>
      </w:r>
      <w:r w:rsidRPr="00A55407">
        <w:t xml:space="preserve">” gồm danh sách các sản phẩm, và </w:t>
      </w:r>
      <w:r>
        <w:t>các tùy chọn xem nhanh, thêm vào giỏ hay bỏ khỏi “Wish list”</w:t>
      </w:r>
      <w:r w:rsidRPr="00A55407">
        <w:rPr>
          <w:noProof/>
        </w:rPr>
        <w:t xml:space="preserve"> </w:t>
      </w:r>
    </w:p>
    <w:p w14:paraId="0BBE823D" w14:textId="29FAFC0B" w:rsidR="00A55407" w:rsidRDefault="00A55407" w:rsidP="00A55407">
      <w:pPr>
        <w:ind w:firstLine="0"/>
        <w:rPr>
          <w:noProof/>
        </w:rPr>
      </w:pPr>
      <w:r>
        <w:rPr>
          <w:noProof/>
        </w:rPr>
        <w:drawing>
          <wp:inline distT="0" distB="0" distL="0" distR="0" wp14:anchorId="62761E50" wp14:editId="2AAF1451">
            <wp:extent cx="5777230" cy="3249930"/>
            <wp:effectExtent l="19050" t="19050" r="13970" b="26670"/>
            <wp:docPr id="390770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70310" name="Picture 1" descr="A screenshot of a computer&#10;&#10;Description automatically generated"/>
                    <pic:cNvPicPr/>
                  </pic:nvPicPr>
                  <pic:blipFill>
                    <a:blip r:embed="rId85"/>
                    <a:stretch>
                      <a:fillRect/>
                    </a:stretch>
                  </pic:blipFill>
                  <pic:spPr>
                    <a:xfrm>
                      <a:off x="0" y="0"/>
                      <a:ext cx="5777230" cy="3249930"/>
                    </a:xfrm>
                    <a:prstGeom prst="rect">
                      <a:avLst/>
                    </a:prstGeom>
                    <a:ln>
                      <a:solidFill>
                        <a:schemeClr val="tx1"/>
                      </a:solidFill>
                    </a:ln>
                  </pic:spPr>
                </pic:pic>
              </a:graphicData>
            </a:graphic>
          </wp:inline>
        </w:drawing>
      </w:r>
    </w:p>
    <w:p w14:paraId="01CE343A" w14:textId="2953F2D0" w:rsidR="00A55407" w:rsidRDefault="00A55407" w:rsidP="00A55407">
      <w:pPr>
        <w:pStyle w:val="Caption"/>
      </w:pPr>
      <w:bookmarkStart w:id="188" w:name="_Toc165036361"/>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1</w:t>
      </w:r>
      <w:r w:rsidR="00A2108C">
        <w:fldChar w:fldCharType="end"/>
      </w:r>
      <w:r>
        <w:t>: Giao diện trang "Wish list"</w:t>
      </w:r>
      <w:bookmarkEnd w:id="188"/>
    </w:p>
    <w:p w14:paraId="354D9462" w14:textId="1EC0AA4F" w:rsidR="00A55407" w:rsidRDefault="005321E9" w:rsidP="005321E9">
      <w:pPr>
        <w:pStyle w:val="Heading3"/>
      </w:pPr>
      <w:bookmarkStart w:id="189" w:name="_Toc172370218"/>
      <w:r>
        <w:t>Giao diện trang “Check out”</w:t>
      </w:r>
      <w:bookmarkEnd w:id="189"/>
    </w:p>
    <w:p w14:paraId="4FE25049" w14:textId="1F96E298" w:rsidR="005321E9" w:rsidRDefault="005321E9" w:rsidP="005321E9">
      <w:r>
        <w:t>Giáo diện trang “Check out” gồm danh sách sản phẩm nút “Paypal” để thanh toán, nút “Debit or Credit Cart” để đăng kí tài khoản thanh toán.</w:t>
      </w:r>
    </w:p>
    <w:p w14:paraId="1A846D08" w14:textId="77777777" w:rsidR="005321E9" w:rsidRDefault="005321E9" w:rsidP="005321E9">
      <w:pPr>
        <w:keepNext/>
        <w:ind w:firstLine="0"/>
      </w:pPr>
      <w:r>
        <w:rPr>
          <w:noProof/>
        </w:rPr>
        <w:lastRenderedPageBreak/>
        <w:drawing>
          <wp:inline distT="0" distB="0" distL="0" distR="0" wp14:anchorId="4274C540" wp14:editId="16A9FF1E">
            <wp:extent cx="5777230" cy="3249930"/>
            <wp:effectExtent l="19050" t="19050" r="13970" b="26670"/>
            <wp:docPr id="502816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816092" name="Picture 1" descr="A screenshot of a computer&#10;&#10;Description automatically generated"/>
                    <pic:cNvPicPr/>
                  </pic:nvPicPr>
                  <pic:blipFill>
                    <a:blip r:embed="rId86"/>
                    <a:stretch>
                      <a:fillRect/>
                    </a:stretch>
                  </pic:blipFill>
                  <pic:spPr>
                    <a:xfrm>
                      <a:off x="0" y="0"/>
                      <a:ext cx="5777230" cy="3249930"/>
                    </a:xfrm>
                    <a:prstGeom prst="rect">
                      <a:avLst/>
                    </a:prstGeom>
                    <a:ln>
                      <a:solidFill>
                        <a:schemeClr val="tx1"/>
                      </a:solidFill>
                    </a:ln>
                  </pic:spPr>
                </pic:pic>
              </a:graphicData>
            </a:graphic>
          </wp:inline>
        </w:drawing>
      </w:r>
    </w:p>
    <w:p w14:paraId="0E668096" w14:textId="33241299" w:rsidR="005321E9" w:rsidRPr="005321E9" w:rsidRDefault="005321E9" w:rsidP="005321E9">
      <w:pPr>
        <w:pStyle w:val="Caption"/>
      </w:pPr>
      <w:bookmarkStart w:id="190" w:name="_Toc165036362"/>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2</w:t>
      </w:r>
      <w:r w:rsidR="00A2108C">
        <w:fldChar w:fldCharType="end"/>
      </w:r>
      <w:r>
        <w:t>: Giao diện trang "Check out"</w:t>
      </w:r>
      <w:bookmarkEnd w:id="190"/>
    </w:p>
    <w:p w14:paraId="4F472FC8" w14:textId="77777777" w:rsidR="001A5B5D" w:rsidRDefault="001A5B5D" w:rsidP="001A5B5D">
      <w:pPr>
        <w:keepNext/>
        <w:ind w:firstLine="0"/>
        <w:jc w:val="center"/>
      </w:pPr>
      <w:r>
        <w:rPr>
          <w:noProof/>
        </w:rPr>
        <w:drawing>
          <wp:inline distT="0" distB="0" distL="0" distR="0" wp14:anchorId="0520A510" wp14:editId="37B38E77">
            <wp:extent cx="5777230" cy="3249930"/>
            <wp:effectExtent l="19050" t="19050" r="13970" b="26670"/>
            <wp:docPr id="521435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5175" name="Picture 1" descr="A screenshot of a computer&#10;&#10;Description automatically generated"/>
                    <pic:cNvPicPr/>
                  </pic:nvPicPr>
                  <pic:blipFill>
                    <a:blip r:embed="rId87"/>
                    <a:stretch>
                      <a:fillRect/>
                    </a:stretch>
                  </pic:blipFill>
                  <pic:spPr>
                    <a:xfrm>
                      <a:off x="0" y="0"/>
                      <a:ext cx="5777230" cy="3249930"/>
                    </a:xfrm>
                    <a:prstGeom prst="rect">
                      <a:avLst/>
                    </a:prstGeom>
                    <a:ln>
                      <a:solidFill>
                        <a:schemeClr val="tx1"/>
                      </a:solidFill>
                    </a:ln>
                  </pic:spPr>
                </pic:pic>
              </a:graphicData>
            </a:graphic>
          </wp:inline>
        </w:drawing>
      </w:r>
    </w:p>
    <w:p w14:paraId="7DE1A43A" w14:textId="34E6ED14" w:rsidR="00A55407" w:rsidRDefault="001A5B5D" w:rsidP="001A5B5D">
      <w:pPr>
        <w:pStyle w:val="Caption"/>
      </w:pPr>
      <w:bookmarkStart w:id="191" w:name="_Toc165036363"/>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3</w:t>
      </w:r>
      <w:r w:rsidR="00A2108C">
        <w:fldChar w:fldCharType="end"/>
      </w:r>
      <w:r>
        <w:t>: Giao diện trang "Check out" khi thanh toán thành công</w:t>
      </w:r>
      <w:bookmarkEnd w:id="191"/>
    </w:p>
    <w:p w14:paraId="3384F8C8" w14:textId="08FAAF23" w:rsidR="001A5B5D" w:rsidRDefault="001A5B5D" w:rsidP="001A5B5D">
      <w:pPr>
        <w:pStyle w:val="Heading3"/>
      </w:pPr>
      <w:bookmarkStart w:id="192" w:name="_Toc172370219"/>
      <w:r>
        <w:t>Trang “Admin workspace”</w:t>
      </w:r>
      <w:bookmarkEnd w:id="192"/>
    </w:p>
    <w:p w14:paraId="585582FA" w14:textId="010D8576" w:rsidR="001A5B5D" w:rsidRDefault="001A5B5D" w:rsidP="001A5B5D">
      <w:r>
        <w:t>Giao diện trang “admin workspace” gồm “Manage users”, “Create product” và “Manage products”.</w:t>
      </w:r>
    </w:p>
    <w:p w14:paraId="00F13A7B" w14:textId="77777777" w:rsidR="001A5B5D" w:rsidRDefault="001A5B5D" w:rsidP="001A5B5D"/>
    <w:p w14:paraId="2FDA983E" w14:textId="77777777" w:rsidR="001A5B5D" w:rsidRDefault="001A5B5D" w:rsidP="001A5B5D"/>
    <w:p w14:paraId="149FB844" w14:textId="77777777" w:rsidR="001A5B5D" w:rsidRDefault="001A5B5D" w:rsidP="001A5B5D"/>
    <w:p w14:paraId="6BF7674C" w14:textId="77777777" w:rsidR="001A5B5D" w:rsidRDefault="001A5B5D" w:rsidP="001A5B5D">
      <w:pPr>
        <w:keepNext/>
        <w:ind w:firstLine="0"/>
        <w:jc w:val="center"/>
      </w:pPr>
      <w:r>
        <w:rPr>
          <w:noProof/>
        </w:rPr>
        <w:lastRenderedPageBreak/>
        <w:drawing>
          <wp:inline distT="0" distB="0" distL="0" distR="0" wp14:anchorId="59B980D5" wp14:editId="437D4400">
            <wp:extent cx="5777230" cy="3249930"/>
            <wp:effectExtent l="19050" t="19050" r="13970" b="26670"/>
            <wp:docPr id="1507114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14704" name=""/>
                    <pic:cNvPicPr/>
                  </pic:nvPicPr>
                  <pic:blipFill>
                    <a:blip r:embed="rId88"/>
                    <a:stretch>
                      <a:fillRect/>
                    </a:stretch>
                  </pic:blipFill>
                  <pic:spPr>
                    <a:xfrm>
                      <a:off x="0" y="0"/>
                      <a:ext cx="5777230" cy="3249930"/>
                    </a:xfrm>
                    <a:prstGeom prst="rect">
                      <a:avLst/>
                    </a:prstGeom>
                    <a:ln>
                      <a:solidFill>
                        <a:schemeClr val="tx1"/>
                      </a:solidFill>
                    </a:ln>
                  </pic:spPr>
                </pic:pic>
              </a:graphicData>
            </a:graphic>
          </wp:inline>
        </w:drawing>
      </w:r>
    </w:p>
    <w:p w14:paraId="3FA0DE2C" w14:textId="642D1045" w:rsidR="001A5B5D" w:rsidRDefault="001A5B5D" w:rsidP="001A5B5D">
      <w:pPr>
        <w:pStyle w:val="Caption"/>
      </w:pPr>
      <w:bookmarkStart w:id="193" w:name="_Toc165036364"/>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4</w:t>
      </w:r>
      <w:r w:rsidR="00A2108C">
        <w:fldChar w:fldCharType="end"/>
      </w:r>
      <w:r>
        <w:t>: Giao diện "Manage users"</w:t>
      </w:r>
      <w:bookmarkEnd w:id="193"/>
    </w:p>
    <w:p w14:paraId="5D36A536" w14:textId="77777777" w:rsidR="001A5B5D" w:rsidRPr="001A5B5D" w:rsidRDefault="001A5B5D" w:rsidP="001A5B5D"/>
    <w:p w14:paraId="2B5CB673" w14:textId="77777777" w:rsidR="001A5B5D" w:rsidRDefault="001A5B5D" w:rsidP="001A5B5D">
      <w:pPr>
        <w:keepNext/>
        <w:ind w:firstLine="0"/>
        <w:jc w:val="center"/>
      </w:pPr>
      <w:r>
        <w:rPr>
          <w:noProof/>
        </w:rPr>
        <w:drawing>
          <wp:inline distT="0" distB="0" distL="0" distR="0" wp14:anchorId="591E7391" wp14:editId="32D3562C">
            <wp:extent cx="5777230" cy="3249930"/>
            <wp:effectExtent l="19050" t="19050" r="13970" b="26670"/>
            <wp:docPr id="1641110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10661" name=""/>
                    <pic:cNvPicPr/>
                  </pic:nvPicPr>
                  <pic:blipFill>
                    <a:blip r:embed="rId89"/>
                    <a:stretch>
                      <a:fillRect/>
                    </a:stretch>
                  </pic:blipFill>
                  <pic:spPr>
                    <a:xfrm>
                      <a:off x="0" y="0"/>
                      <a:ext cx="5777230" cy="3249930"/>
                    </a:xfrm>
                    <a:prstGeom prst="rect">
                      <a:avLst/>
                    </a:prstGeom>
                    <a:ln>
                      <a:solidFill>
                        <a:schemeClr val="tx1"/>
                      </a:solidFill>
                    </a:ln>
                  </pic:spPr>
                </pic:pic>
              </a:graphicData>
            </a:graphic>
          </wp:inline>
        </w:drawing>
      </w:r>
    </w:p>
    <w:p w14:paraId="048399C1" w14:textId="41F73A07" w:rsidR="001A5B5D" w:rsidRDefault="001A5B5D" w:rsidP="001A5B5D">
      <w:pPr>
        <w:pStyle w:val="Caption"/>
      </w:pPr>
      <w:bookmarkStart w:id="194" w:name="_Toc165036365"/>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5</w:t>
      </w:r>
      <w:r w:rsidR="00A2108C">
        <w:fldChar w:fldCharType="end"/>
      </w:r>
      <w:r>
        <w:t>: Giao diện "Manage users" khi chỉnh sửa user</w:t>
      </w:r>
      <w:bookmarkEnd w:id="194"/>
    </w:p>
    <w:p w14:paraId="36138993" w14:textId="77777777" w:rsidR="001A5B5D" w:rsidRDefault="001A5B5D" w:rsidP="001A5B5D">
      <w:pPr>
        <w:ind w:firstLine="0"/>
      </w:pPr>
    </w:p>
    <w:p w14:paraId="570796DD" w14:textId="77777777" w:rsidR="001A5B5D" w:rsidRDefault="001A5B5D" w:rsidP="001A5B5D">
      <w:pPr>
        <w:ind w:firstLine="0"/>
      </w:pPr>
    </w:p>
    <w:p w14:paraId="29219A73" w14:textId="77777777" w:rsidR="001A5B5D" w:rsidRDefault="001A5B5D" w:rsidP="001A5B5D">
      <w:pPr>
        <w:ind w:firstLine="0"/>
      </w:pPr>
    </w:p>
    <w:p w14:paraId="6A8F1DBA" w14:textId="77777777" w:rsidR="001A5B5D" w:rsidRDefault="001A5B5D" w:rsidP="001A5B5D">
      <w:pPr>
        <w:ind w:firstLine="0"/>
      </w:pPr>
    </w:p>
    <w:p w14:paraId="7BF632DD" w14:textId="77777777" w:rsidR="001A5B5D" w:rsidRDefault="001A5B5D" w:rsidP="001A5B5D">
      <w:pPr>
        <w:ind w:firstLine="0"/>
      </w:pPr>
    </w:p>
    <w:p w14:paraId="4351FCFB" w14:textId="77777777" w:rsidR="001A5B5D" w:rsidRDefault="001A5B5D" w:rsidP="001A5B5D">
      <w:pPr>
        <w:keepNext/>
        <w:ind w:firstLine="0"/>
        <w:jc w:val="center"/>
      </w:pPr>
      <w:r>
        <w:rPr>
          <w:noProof/>
        </w:rPr>
        <w:lastRenderedPageBreak/>
        <w:drawing>
          <wp:inline distT="0" distB="0" distL="0" distR="0" wp14:anchorId="5F71C650" wp14:editId="6A62EC9F">
            <wp:extent cx="5777230" cy="3249930"/>
            <wp:effectExtent l="19050" t="19050" r="13970" b="26670"/>
            <wp:docPr id="27962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52" name="Picture 1" descr="A screenshot of a computer&#10;&#10;Description automatically generated"/>
                    <pic:cNvPicPr/>
                  </pic:nvPicPr>
                  <pic:blipFill>
                    <a:blip r:embed="rId90"/>
                    <a:stretch>
                      <a:fillRect/>
                    </a:stretch>
                  </pic:blipFill>
                  <pic:spPr>
                    <a:xfrm>
                      <a:off x="0" y="0"/>
                      <a:ext cx="5777230" cy="3249930"/>
                    </a:xfrm>
                    <a:prstGeom prst="rect">
                      <a:avLst/>
                    </a:prstGeom>
                    <a:ln>
                      <a:solidFill>
                        <a:schemeClr val="tx1"/>
                      </a:solidFill>
                    </a:ln>
                  </pic:spPr>
                </pic:pic>
              </a:graphicData>
            </a:graphic>
          </wp:inline>
        </w:drawing>
      </w:r>
    </w:p>
    <w:p w14:paraId="362A5093" w14:textId="2864ED61" w:rsidR="001A5B5D" w:rsidRDefault="001A5B5D" w:rsidP="001A5B5D">
      <w:pPr>
        <w:pStyle w:val="Caption"/>
      </w:pPr>
      <w:bookmarkStart w:id="195" w:name="_Toc165036366"/>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6</w:t>
      </w:r>
      <w:r w:rsidR="00A2108C">
        <w:fldChar w:fldCharType="end"/>
      </w:r>
      <w:r>
        <w:t>: Giao diện "Manage users" khi xóa user</w:t>
      </w:r>
      <w:bookmarkEnd w:id="195"/>
    </w:p>
    <w:p w14:paraId="5403E3CD" w14:textId="77777777" w:rsidR="001A5B5D" w:rsidRPr="001A5B5D" w:rsidRDefault="001A5B5D" w:rsidP="001A5B5D"/>
    <w:p w14:paraId="1C60B672" w14:textId="77777777" w:rsidR="001A5B5D" w:rsidRDefault="001A5B5D" w:rsidP="001A5B5D">
      <w:pPr>
        <w:keepNext/>
        <w:ind w:firstLine="0"/>
        <w:jc w:val="center"/>
      </w:pPr>
      <w:r>
        <w:rPr>
          <w:noProof/>
        </w:rPr>
        <w:drawing>
          <wp:inline distT="0" distB="0" distL="0" distR="0" wp14:anchorId="50CA4A77" wp14:editId="52D96AF9">
            <wp:extent cx="5777230" cy="3249930"/>
            <wp:effectExtent l="19050" t="19050" r="13970" b="26670"/>
            <wp:docPr id="8246533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3349" name="Picture 1" descr="A screenshot of a computer&#10;&#10;Description automatically generated"/>
                    <pic:cNvPicPr/>
                  </pic:nvPicPr>
                  <pic:blipFill>
                    <a:blip r:embed="rId91"/>
                    <a:stretch>
                      <a:fillRect/>
                    </a:stretch>
                  </pic:blipFill>
                  <pic:spPr>
                    <a:xfrm>
                      <a:off x="0" y="0"/>
                      <a:ext cx="5777230" cy="3249930"/>
                    </a:xfrm>
                    <a:prstGeom prst="rect">
                      <a:avLst/>
                    </a:prstGeom>
                    <a:ln>
                      <a:solidFill>
                        <a:schemeClr val="tx1"/>
                      </a:solidFill>
                    </a:ln>
                  </pic:spPr>
                </pic:pic>
              </a:graphicData>
            </a:graphic>
          </wp:inline>
        </w:drawing>
      </w:r>
    </w:p>
    <w:p w14:paraId="4851323C" w14:textId="346F0022" w:rsidR="001A5B5D" w:rsidRDefault="001A5B5D" w:rsidP="001A5B5D">
      <w:pPr>
        <w:pStyle w:val="Caption"/>
      </w:pPr>
      <w:bookmarkStart w:id="196" w:name="_Toc165036367"/>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7</w:t>
      </w:r>
      <w:r w:rsidR="00A2108C">
        <w:fldChar w:fldCharType="end"/>
      </w:r>
      <w:r>
        <w:t>: Giao diện "Create product" (1)</w:t>
      </w:r>
      <w:bookmarkEnd w:id="196"/>
    </w:p>
    <w:p w14:paraId="59F36924" w14:textId="77777777" w:rsidR="001A5B5D" w:rsidRDefault="001A5B5D" w:rsidP="001A5B5D"/>
    <w:p w14:paraId="5447A1C8" w14:textId="77777777" w:rsidR="001A5B5D" w:rsidRDefault="001A5B5D" w:rsidP="001A5B5D"/>
    <w:p w14:paraId="011A16A4" w14:textId="77777777" w:rsidR="001A5B5D" w:rsidRDefault="001A5B5D" w:rsidP="001A5B5D"/>
    <w:p w14:paraId="0ABD31AD" w14:textId="77777777" w:rsidR="001A5B5D" w:rsidRDefault="001A5B5D" w:rsidP="001A5B5D"/>
    <w:p w14:paraId="5E12C0E7" w14:textId="77777777" w:rsidR="001A5B5D" w:rsidRDefault="001A5B5D" w:rsidP="001A5B5D"/>
    <w:p w14:paraId="3157D3D3" w14:textId="77777777" w:rsidR="001A5B5D" w:rsidRDefault="001A5B5D" w:rsidP="001A5B5D">
      <w:pPr>
        <w:keepNext/>
        <w:ind w:firstLine="0"/>
        <w:jc w:val="center"/>
      </w:pPr>
      <w:r>
        <w:rPr>
          <w:noProof/>
        </w:rPr>
        <w:lastRenderedPageBreak/>
        <w:drawing>
          <wp:inline distT="0" distB="0" distL="0" distR="0" wp14:anchorId="0EAEA6E4" wp14:editId="5D766D27">
            <wp:extent cx="5777230" cy="3249930"/>
            <wp:effectExtent l="19050" t="19050" r="13970" b="26670"/>
            <wp:docPr id="2590373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37309" name="Picture 1" descr="A screenshot of a computer&#10;&#10;Description automatically generated"/>
                    <pic:cNvPicPr/>
                  </pic:nvPicPr>
                  <pic:blipFill>
                    <a:blip r:embed="rId92"/>
                    <a:stretch>
                      <a:fillRect/>
                    </a:stretch>
                  </pic:blipFill>
                  <pic:spPr>
                    <a:xfrm>
                      <a:off x="0" y="0"/>
                      <a:ext cx="5777230" cy="3249930"/>
                    </a:xfrm>
                    <a:prstGeom prst="rect">
                      <a:avLst/>
                    </a:prstGeom>
                    <a:ln>
                      <a:solidFill>
                        <a:schemeClr val="tx1"/>
                      </a:solidFill>
                    </a:ln>
                  </pic:spPr>
                </pic:pic>
              </a:graphicData>
            </a:graphic>
          </wp:inline>
        </w:drawing>
      </w:r>
    </w:p>
    <w:p w14:paraId="0C1D51EC" w14:textId="3C2720C0" w:rsidR="00A55407" w:rsidRDefault="001A5B5D" w:rsidP="001A5B5D">
      <w:pPr>
        <w:pStyle w:val="Caption"/>
      </w:pPr>
      <w:bookmarkStart w:id="197" w:name="_Toc165036368"/>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8</w:t>
      </w:r>
      <w:r w:rsidR="00A2108C">
        <w:fldChar w:fldCharType="end"/>
      </w:r>
      <w:r>
        <w:t>: Giao diện "Create product" (2)</w:t>
      </w:r>
      <w:bookmarkEnd w:id="197"/>
    </w:p>
    <w:p w14:paraId="1AA4D4CF" w14:textId="77777777" w:rsidR="001A5B5D" w:rsidRPr="001A5B5D" w:rsidRDefault="001A5B5D" w:rsidP="001A5B5D"/>
    <w:p w14:paraId="051AD4F5" w14:textId="77777777" w:rsidR="001A5B5D" w:rsidRDefault="001A5B5D" w:rsidP="001A5B5D">
      <w:pPr>
        <w:keepNext/>
        <w:ind w:firstLine="0"/>
      </w:pPr>
      <w:r>
        <w:rPr>
          <w:noProof/>
        </w:rPr>
        <w:drawing>
          <wp:inline distT="0" distB="0" distL="0" distR="0" wp14:anchorId="336BCFDA" wp14:editId="0D05AE37">
            <wp:extent cx="5777230" cy="3249930"/>
            <wp:effectExtent l="19050" t="19050" r="13970" b="26670"/>
            <wp:docPr id="6608792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879258" name="Picture 1" descr="A screenshot of a computer&#10;&#10;Description automatically generated"/>
                    <pic:cNvPicPr/>
                  </pic:nvPicPr>
                  <pic:blipFill>
                    <a:blip r:embed="rId93"/>
                    <a:stretch>
                      <a:fillRect/>
                    </a:stretch>
                  </pic:blipFill>
                  <pic:spPr>
                    <a:xfrm>
                      <a:off x="0" y="0"/>
                      <a:ext cx="5777230" cy="3249930"/>
                    </a:xfrm>
                    <a:prstGeom prst="rect">
                      <a:avLst/>
                    </a:prstGeom>
                    <a:ln>
                      <a:solidFill>
                        <a:schemeClr val="tx1"/>
                      </a:solidFill>
                    </a:ln>
                  </pic:spPr>
                </pic:pic>
              </a:graphicData>
            </a:graphic>
          </wp:inline>
        </w:drawing>
      </w:r>
    </w:p>
    <w:p w14:paraId="0683115E" w14:textId="5D4DF5F0" w:rsidR="001A5B5D" w:rsidRDefault="001A5B5D" w:rsidP="001A5B5D">
      <w:pPr>
        <w:pStyle w:val="Caption"/>
      </w:pPr>
      <w:bookmarkStart w:id="198" w:name="_Toc165036369"/>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39</w:t>
      </w:r>
      <w:r w:rsidR="00A2108C">
        <w:fldChar w:fldCharType="end"/>
      </w:r>
      <w:r>
        <w:t>: Giao diện "Manage products"</w:t>
      </w:r>
      <w:bookmarkEnd w:id="198"/>
    </w:p>
    <w:p w14:paraId="4BA1F735" w14:textId="77777777" w:rsidR="001A5B5D" w:rsidRDefault="001A5B5D" w:rsidP="001A5B5D"/>
    <w:p w14:paraId="487F3EC9" w14:textId="77777777" w:rsidR="001A5B5D" w:rsidRDefault="001A5B5D" w:rsidP="001A5B5D"/>
    <w:p w14:paraId="77A9A237" w14:textId="77777777" w:rsidR="001A5B5D" w:rsidRDefault="001A5B5D" w:rsidP="001A5B5D"/>
    <w:p w14:paraId="24AA78C7" w14:textId="77777777" w:rsidR="001A5B5D" w:rsidRDefault="001A5B5D" w:rsidP="001A5B5D"/>
    <w:p w14:paraId="75FBBE09" w14:textId="77777777" w:rsidR="001A5B5D" w:rsidRDefault="001A5B5D" w:rsidP="001A5B5D"/>
    <w:p w14:paraId="687D706F" w14:textId="77777777" w:rsidR="001A5B5D" w:rsidRDefault="001A5B5D" w:rsidP="001A5B5D">
      <w:pPr>
        <w:keepNext/>
        <w:ind w:firstLine="0"/>
        <w:jc w:val="center"/>
      </w:pPr>
      <w:r>
        <w:rPr>
          <w:noProof/>
        </w:rPr>
        <w:lastRenderedPageBreak/>
        <w:drawing>
          <wp:inline distT="0" distB="0" distL="0" distR="0" wp14:anchorId="0853DA30" wp14:editId="30BE2FC7">
            <wp:extent cx="5777230" cy="3249930"/>
            <wp:effectExtent l="19050" t="19050" r="13970" b="26670"/>
            <wp:docPr id="7040965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096594" name="Picture 1" descr="A screenshot of a computer&#10;&#10;Description automatically generated"/>
                    <pic:cNvPicPr/>
                  </pic:nvPicPr>
                  <pic:blipFill>
                    <a:blip r:embed="rId94"/>
                    <a:stretch>
                      <a:fillRect/>
                    </a:stretch>
                  </pic:blipFill>
                  <pic:spPr>
                    <a:xfrm>
                      <a:off x="0" y="0"/>
                      <a:ext cx="5777230" cy="3249930"/>
                    </a:xfrm>
                    <a:prstGeom prst="rect">
                      <a:avLst/>
                    </a:prstGeom>
                    <a:ln>
                      <a:solidFill>
                        <a:schemeClr val="tx1"/>
                      </a:solidFill>
                    </a:ln>
                  </pic:spPr>
                </pic:pic>
              </a:graphicData>
            </a:graphic>
          </wp:inline>
        </w:drawing>
      </w:r>
    </w:p>
    <w:p w14:paraId="51680C0B" w14:textId="0EE1758F" w:rsidR="001A5B5D" w:rsidRDefault="001A5B5D" w:rsidP="001A5B5D">
      <w:pPr>
        <w:pStyle w:val="Caption"/>
      </w:pPr>
      <w:bookmarkStart w:id="199" w:name="_Toc165036370"/>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40</w:t>
      </w:r>
      <w:r w:rsidR="00A2108C">
        <w:fldChar w:fldCharType="end"/>
      </w:r>
      <w:r>
        <w:t>: Giao diện "Manage product</w:t>
      </w:r>
      <w:r w:rsidR="00992833">
        <w:t>s”</w:t>
      </w:r>
      <w:r>
        <w:t xml:space="preserve"> khi sửa sản phẩm</w:t>
      </w:r>
      <w:bookmarkEnd w:id="199"/>
    </w:p>
    <w:p w14:paraId="4D64877D" w14:textId="77777777" w:rsidR="00992833" w:rsidRPr="00992833" w:rsidRDefault="00992833" w:rsidP="00992833"/>
    <w:p w14:paraId="052B5D41" w14:textId="77777777" w:rsidR="00992833" w:rsidRDefault="00992833" w:rsidP="00992833">
      <w:pPr>
        <w:keepNext/>
        <w:ind w:firstLine="0"/>
      </w:pPr>
      <w:r>
        <w:rPr>
          <w:noProof/>
        </w:rPr>
        <w:drawing>
          <wp:inline distT="0" distB="0" distL="0" distR="0" wp14:anchorId="30E834D9" wp14:editId="58B41B07">
            <wp:extent cx="5777230" cy="3249930"/>
            <wp:effectExtent l="19050" t="19050" r="13970" b="26670"/>
            <wp:docPr id="15649974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97456" name="Picture 1" descr="A screenshot of a computer&#10;&#10;Description automatically generated"/>
                    <pic:cNvPicPr/>
                  </pic:nvPicPr>
                  <pic:blipFill>
                    <a:blip r:embed="rId95"/>
                    <a:stretch>
                      <a:fillRect/>
                    </a:stretch>
                  </pic:blipFill>
                  <pic:spPr>
                    <a:xfrm>
                      <a:off x="0" y="0"/>
                      <a:ext cx="5777230" cy="3249930"/>
                    </a:xfrm>
                    <a:prstGeom prst="rect">
                      <a:avLst/>
                    </a:prstGeom>
                    <a:ln>
                      <a:solidFill>
                        <a:schemeClr val="tx1"/>
                      </a:solidFill>
                    </a:ln>
                  </pic:spPr>
                </pic:pic>
              </a:graphicData>
            </a:graphic>
          </wp:inline>
        </w:drawing>
      </w:r>
    </w:p>
    <w:p w14:paraId="6C91F68C" w14:textId="586992EB" w:rsidR="001A5B5D" w:rsidRDefault="00992833" w:rsidP="00992833">
      <w:pPr>
        <w:pStyle w:val="Caption"/>
      </w:pPr>
      <w:bookmarkStart w:id="200" w:name="_Toc165036371"/>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41</w:t>
      </w:r>
      <w:r w:rsidR="00A2108C">
        <w:fldChar w:fldCharType="end"/>
      </w:r>
      <w:r>
        <w:t>: Giao diện “Manage products” khi thêm phiên bản cho sản phẩm</w:t>
      </w:r>
      <w:bookmarkEnd w:id="200"/>
    </w:p>
    <w:p w14:paraId="11969EEC" w14:textId="77777777" w:rsidR="00992833" w:rsidRDefault="00992833" w:rsidP="00992833"/>
    <w:p w14:paraId="17082EF0" w14:textId="77777777" w:rsidR="00992833" w:rsidRDefault="00992833" w:rsidP="00992833"/>
    <w:p w14:paraId="272FE2E5" w14:textId="77777777" w:rsidR="00992833" w:rsidRDefault="00992833" w:rsidP="00992833"/>
    <w:p w14:paraId="376F9C4E" w14:textId="77777777" w:rsidR="00992833" w:rsidRDefault="00992833" w:rsidP="00992833"/>
    <w:p w14:paraId="65DA49F4" w14:textId="77777777" w:rsidR="00992833" w:rsidRDefault="00992833" w:rsidP="00992833"/>
    <w:p w14:paraId="0A660949" w14:textId="77777777" w:rsidR="00992833" w:rsidRDefault="00992833" w:rsidP="00992833">
      <w:pPr>
        <w:keepNext/>
        <w:ind w:firstLine="0"/>
      </w:pPr>
      <w:r>
        <w:rPr>
          <w:noProof/>
        </w:rPr>
        <w:lastRenderedPageBreak/>
        <w:drawing>
          <wp:inline distT="0" distB="0" distL="0" distR="0" wp14:anchorId="6639C313" wp14:editId="70AA9773">
            <wp:extent cx="5777230" cy="3249930"/>
            <wp:effectExtent l="19050" t="19050" r="13970" b="26670"/>
            <wp:docPr id="1736058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058414" name="Picture 1" descr="A screenshot of a computer&#10;&#10;Description automatically generated"/>
                    <pic:cNvPicPr/>
                  </pic:nvPicPr>
                  <pic:blipFill>
                    <a:blip r:embed="rId96"/>
                    <a:stretch>
                      <a:fillRect/>
                    </a:stretch>
                  </pic:blipFill>
                  <pic:spPr>
                    <a:xfrm>
                      <a:off x="0" y="0"/>
                      <a:ext cx="5777230" cy="3249930"/>
                    </a:xfrm>
                    <a:prstGeom prst="rect">
                      <a:avLst/>
                    </a:prstGeom>
                    <a:ln>
                      <a:solidFill>
                        <a:schemeClr val="tx1"/>
                      </a:solidFill>
                    </a:ln>
                  </pic:spPr>
                </pic:pic>
              </a:graphicData>
            </a:graphic>
          </wp:inline>
        </w:drawing>
      </w:r>
    </w:p>
    <w:p w14:paraId="6A30C6AE" w14:textId="1BEB6CAF" w:rsidR="00992833" w:rsidRPr="00992833" w:rsidRDefault="00992833" w:rsidP="00992833">
      <w:pPr>
        <w:pStyle w:val="Caption"/>
      </w:pPr>
      <w:bookmarkStart w:id="201" w:name="_Toc165036372"/>
      <w:r>
        <w:t xml:space="preserve">Hình </w:t>
      </w:r>
      <w:r w:rsidR="00A2108C">
        <w:fldChar w:fldCharType="begin"/>
      </w:r>
      <w:r w:rsidR="00A2108C">
        <w:instrText xml:space="preserve"> STYLEREF 1 \s </w:instrText>
      </w:r>
      <w:r w:rsidR="00A2108C">
        <w:fldChar w:fldCharType="separate"/>
      </w:r>
      <w:r w:rsidR="004E4285">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4E4285">
        <w:rPr>
          <w:noProof/>
        </w:rPr>
        <w:t>42</w:t>
      </w:r>
      <w:r w:rsidR="00A2108C">
        <w:fldChar w:fldCharType="end"/>
      </w:r>
      <w:r>
        <w:t>: Giao diện "Manage products" khi xóa sản phẩm</w:t>
      </w:r>
      <w:bookmarkEnd w:id="201"/>
    </w:p>
    <w:p w14:paraId="6630A73E" w14:textId="77777777" w:rsidR="00992833" w:rsidRDefault="00992833" w:rsidP="00992833">
      <w:pPr>
        <w:ind w:firstLine="0"/>
      </w:pPr>
    </w:p>
    <w:p w14:paraId="4E7A6602" w14:textId="77777777" w:rsidR="00A55407" w:rsidRDefault="00A55407" w:rsidP="00A55407"/>
    <w:p w14:paraId="5C9089E2" w14:textId="77777777" w:rsidR="00A55407" w:rsidRDefault="00A55407" w:rsidP="00A55407"/>
    <w:p w14:paraId="1F0A02E3" w14:textId="77777777" w:rsidR="00A55407" w:rsidRDefault="00A55407" w:rsidP="00A55407"/>
    <w:p w14:paraId="48FDBDDC" w14:textId="77777777" w:rsidR="00A55407" w:rsidRDefault="00A55407" w:rsidP="00A55407"/>
    <w:p w14:paraId="2E7F87D7" w14:textId="77777777" w:rsidR="00A55407" w:rsidRDefault="00A55407" w:rsidP="00A55407"/>
    <w:p w14:paraId="610492C6" w14:textId="77777777" w:rsidR="00A55407" w:rsidRDefault="00A55407" w:rsidP="00A55407"/>
    <w:p w14:paraId="66767D5A" w14:textId="77777777" w:rsidR="00A55407" w:rsidRDefault="00A55407" w:rsidP="00A55407"/>
    <w:p w14:paraId="7AE1F5EA" w14:textId="77777777" w:rsidR="00A55407" w:rsidRPr="00A55407" w:rsidRDefault="00A55407" w:rsidP="00A55407"/>
    <w:p w14:paraId="4D7C933F" w14:textId="28AC78CA" w:rsidR="008A7E60" w:rsidRPr="00651ADE" w:rsidRDefault="008A7E60" w:rsidP="00651ADE">
      <w:pPr>
        <w:pStyle w:val="Heading1"/>
        <w:ind w:firstLine="0"/>
        <w:rPr>
          <w:lang w:val="vi-VN"/>
        </w:rPr>
      </w:pPr>
      <w:bookmarkStart w:id="202" w:name="_Toc172370220"/>
      <w:r w:rsidRPr="00651ADE">
        <w:rPr>
          <w:lang w:val="vi-VN"/>
        </w:rPr>
        <w:lastRenderedPageBreak/>
        <w:t>KẾT LUẬN VÀ HƯỚNG PHÁT TRIỂN</w:t>
      </w:r>
      <w:bookmarkEnd w:id="202"/>
    </w:p>
    <w:p w14:paraId="5A019548" w14:textId="1EF727EE" w:rsidR="00651ADE" w:rsidRPr="003D0563" w:rsidRDefault="00651ADE" w:rsidP="003D0563">
      <w:pPr>
        <w:pStyle w:val="Heading2"/>
      </w:pPr>
      <w:bookmarkStart w:id="203" w:name="_Toc172370221"/>
      <w:r w:rsidRPr="003D0563">
        <w:t>Đánh giá</w:t>
      </w:r>
      <w:bookmarkEnd w:id="203"/>
    </w:p>
    <w:p w14:paraId="000301B0" w14:textId="77777777" w:rsidR="00651ADE" w:rsidRDefault="00651ADE" w:rsidP="00651ADE">
      <w:pPr>
        <w:pStyle w:val="Heading3"/>
      </w:pPr>
      <w:bookmarkStart w:id="204" w:name="_Toc152696132"/>
      <w:bookmarkStart w:id="205" w:name="_Toc172370222"/>
      <w:r w:rsidRPr="0057593C">
        <w:rPr>
          <w:lang w:val="vi-VN"/>
        </w:rPr>
        <w:t>Ưu điểm</w:t>
      </w:r>
      <w:bookmarkEnd w:id="204"/>
      <w:bookmarkEnd w:id="205"/>
    </w:p>
    <w:p w14:paraId="43A7DAE3" w14:textId="339F09A9" w:rsidR="003C0548" w:rsidRDefault="003C0548" w:rsidP="00483EE4">
      <w:pPr>
        <w:pStyle w:val="ListParagraph"/>
      </w:pPr>
      <w:r>
        <w:t xml:space="preserve">Sản phẩm được thiết kế </w:t>
      </w:r>
      <w:r w:rsidRPr="003C0548">
        <w:t>với gam màu trung tính</w:t>
      </w:r>
      <w:r>
        <w:t xml:space="preserve"> </w:t>
      </w:r>
      <w:r w:rsidRPr="003C0548">
        <w:t>mang lại sự ấn tượng th</w:t>
      </w:r>
      <w:r>
        <w:t>u hút</w:t>
      </w:r>
      <w:r w:rsidRPr="003C0548">
        <w:t xml:space="preserve"> cho người dùng ngay từ lần truy cập đầu tiên. Ngoài ra, các sản phẩm được phân loại đa dạng và phù hợp với nhiều độ tuổi và giới tính, với phong cách hiện đại, trẻ trung và năng động.</w:t>
      </w:r>
    </w:p>
    <w:p w14:paraId="4BC3525B" w14:textId="3B2357F8" w:rsidR="003C0548" w:rsidRDefault="0067311C" w:rsidP="00483EE4">
      <w:pPr>
        <w:pStyle w:val="ListParagraph"/>
      </w:pPr>
      <w:r>
        <w:t>Cài đặt thành công</w:t>
      </w:r>
      <w:r w:rsidRPr="0067311C">
        <w:t xml:space="preserve"> các chức năng cơ bản như đăng ký/đăng nhập, tìm kiếm sản phẩm, xem nhanh sản phẩm, xem chi tiết sản phẩm, thêm vào giỏ hàng, đặt hàn</w:t>
      </w:r>
      <w:r>
        <w:t>g, thanh toán, wishlist,..</w:t>
      </w:r>
    </w:p>
    <w:p w14:paraId="3F191178" w14:textId="3EECD31A" w:rsidR="00483EE4" w:rsidRPr="00483EE4" w:rsidRDefault="00483EE4" w:rsidP="00483EE4">
      <w:pPr>
        <w:pStyle w:val="ListParagraph"/>
        <w:rPr>
          <w:lang w:val="vi-VN"/>
        </w:rPr>
      </w:pPr>
      <w:r>
        <w:t>Sử dụng thư</w:t>
      </w:r>
      <w:r w:rsidRPr="005340C2">
        <w:rPr>
          <w:lang w:val="vi-VN"/>
        </w:rPr>
        <w:t xml:space="preserve"> viện bcrypt</w:t>
      </w:r>
      <w:r w:rsidRPr="00483EE4">
        <w:rPr>
          <w:lang w:val="vi-VN"/>
        </w:rPr>
        <w:t xml:space="preserve"> </w:t>
      </w:r>
      <w:r>
        <w:t xml:space="preserve">để thiết lập </w:t>
      </w:r>
      <w:r w:rsidRPr="00483EE4">
        <w:rPr>
          <w:lang w:val="vi-VN"/>
        </w:rPr>
        <w:t>tính bảo mật cho người dùng</w:t>
      </w:r>
      <w:r>
        <w:t xml:space="preserve"> cũng như tính bảo mật cho mã nguồn như việc mã hóa mật khẩu cho người dung.</w:t>
      </w:r>
    </w:p>
    <w:p w14:paraId="56A2D5B0" w14:textId="6A34D699" w:rsidR="0067311C" w:rsidRDefault="0067311C" w:rsidP="00483EE4">
      <w:pPr>
        <w:pStyle w:val="ListParagraph"/>
      </w:pPr>
      <w:r>
        <w:t>Mã nguồn</w:t>
      </w:r>
      <w:r w:rsidRPr="005340C2">
        <w:rPr>
          <w:lang w:val="vi-VN"/>
        </w:rPr>
        <w:t xml:space="preserve"> được cấu trúc và một cách chặt chẽ</w:t>
      </w:r>
      <w:r>
        <w:t xml:space="preserve"> phân nhánh server và client riêng biệt, trong từng phần, nhóm cầu trúc thành các phần cơ bản của 1 dự án website thông thường như: model, controller, middleware, route, config</w:t>
      </w:r>
      <w:r w:rsidRPr="005340C2">
        <w:rPr>
          <w:lang w:val="vi-VN"/>
        </w:rPr>
        <w:t>,</w:t>
      </w:r>
      <w:r>
        <w:t xml:space="preserve"> và quản lý mã nguồn trên github để</w:t>
      </w:r>
      <w:r w:rsidRPr="005340C2">
        <w:rPr>
          <w:lang w:val="vi-VN"/>
        </w:rPr>
        <w:t xml:space="preserve"> dễ dàng cho việc nâng cấp</w:t>
      </w:r>
      <w:r>
        <w:t xml:space="preserve">, </w:t>
      </w:r>
      <w:r w:rsidRPr="005340C2">
        <w:rPr>
          <w:lang w:val="vi-VN"/>
        </w:rPr>
        <w:t xml:space="preserve">bảo trì </w:t>
      </w:r>
      <w:r>
        <w:t xml:space="preserve">và an toàn khi làm việc nhóm. </w:t>
      </w:r>
    </w:p>
    <w:p w14:paraId="58289A7F" w14:textId="6292EFA1" w:rsidR="0067311C" w:rsidRDefault="00483EE4" w:rsidP="00483EE4">
      <w:pPr>
        <w:pStyle w:val="ListParagraph"/>
      </w:pPr>
      <w:r>
        <w:t>Áp dụng NodeJS và ReactJS vào đồ án cho các phần Backend và Fronted tương ứng, tạo tiền đề cho các môn học sau.</w:t>
      </w:r>
    </w:p>
    <w:p w14:paraId="4824C280" w14:textId="1DB6194D" w:rsidR="00483EE4" w:rsidRDefault="00483EE4" w:rsidP="00483EE4">
      <w:pPr>
        <w:pStyle w:val="Heading3"/>
      </w:pPr>
      <w:bookmarkStart w:id="206" w:name="_Toc172370223"/>
      <w:r>
        <w:t>Nhược điểm</w:t>
      </w:r>
      <w:bookmarkEnd w:id="206"/>
    </w:p>
    <w:p w14:paraId="5E8C4631" w14:textId="49E705B2" w:rsidR="00483EE4" w:rsidRDefault="00483EE4" w:rsidP="00483EE4">
      <w:r w:rsidRPr="005340C2">
        <w:rPr>
          <w:lang w:val="vi-VN"/>
        </w:rPr>
        <w:t xml:space="preserve">Do thời gian và nguồn lực còn hạn chế nên một số chức năng vẫn chưa </w:t>
      </w:r>
      <w:r>
        <w:t>được thực hiện và tối ưu như công đoạn kiểm thử sản phẩm.</w:t>
      </w:r>
    </w:p>
    <w:p w14:paraId="291FE2C2" w14:textId="15A9A48B" w:rsidR="00483EE4" w:rsidRDefault="00483EE4" w:rsidP="00483EE4">
      <w:r>
        <w:t>Tốc độ tải trang còn hạn chế do một số mã nguồn chưa được tối ưu cao nhất.</w:t>
      </w:r>
    </w:p>
    <w:p w14:paraId="0DB5855D" w14:textId="3BBFB48D" w:rsidR="00483EE4" w:rsidRDefault="00483EE4" w:rsidP="00483EE4">
      <w:r>
        <w:t>Việc làm việc nhóm còn một số hạn chế do khác biệt khung thời gian, và chưa có kinh nghiệm nhiều trong phân chia công việc và thời hạn hoàn thành.</w:t>
      </w:r>
    </w:p>
    <w:p w14:paraId="3D8ACC13" w14:textId="671E05DD" w:rsidR="00483EE4" w:rsidRDefault="00483EE4" w:rsidP="00483EE4">
      <w:r>
        <w:t>Gặp nhiều khó khăn khi tiếp xúc với các công nghệ mới với nhóm như Reactjs, Nodejs, Git-GitHub.</w:t>
      </w:r>
    </w:p>
    <w:p w14:paraId="75BCC536" w14:textId="7753111D" w:rsidR="003D0563" w:rsidRDefault="003D0563" w:rsidP="003D0563">
      <w:pPr>
        <w:pStyle w:val="Heading2"/>
      </w:pPr>
      <w:bookmarkStart w:id="207" w:name="_Toc172370224"/>
      <w:r>
        <w:t>Hướng phát triển</w:t>
      </w:r>
      <w:bookmarkEnd w:id="207"/>
    </w:p>
    <w:p w14:paraId="7B08CA01" w14:textId="0E22042A" w:rsidR="003D0563" w:rsidRDefault="003D0563" w:rsidP="003D0563">
      <w:pPr>
        <w:pStyle w:val="ListParagraph"/>
      </w:pPr>
      <w:r>
        <w:t xml:space="preserve">Thiết kế thêm một số giao diện và tính năng cho website như theo dõi đơn hàng, đề xuất các sản phẩm tương tự khi khách hàng them vào giỏ hàng,  để đảm bảo tính linh hoạt về trải nghiệm người dùng </w:t>
      </w:r>
    </w:p>
    <w:p w14:paraId="421296EA" w14:textId="1BB71548" w:rsidR="003D0563" w:rsidRDefault="003D0563" w:rsidP="003D0563">
      <w:pPr>
        <w:pStyle w:val="ListParagraph"/>
      </w:pPr>
      <w:r>
        <w:lastRenderedPageBreak/>
        <w:t>Thực hiện kiểm thử sản phẩm để tìm và sửa các lỗi phát sinh khi thực thi các chức năng trên website</w:t>
      </w:r>
    </w:p>
    <w:p w14:paraId="3E92A64D" w14:textId="36240614" w:rsidR="003D0563" w:rsidRDefault="003D0563" w:rsidP="003D0563">
      <w:pPr>
        <w:pStyle w:val="ListParagraph"/>
      </w:pPr>
      <w:r>
        <w:t>Áp dụng các biện pháp n</w:t>
      </w:r>
      <w:r w:rsidRPr="003C25C4">
        <w:rPr>
          <w:lang w:val="vi-VN"/>
        </w:rPr>
        <w:t xml:space="preserve">âng cao tính bảo mật </w:t>
      </w:r>
      <w:r>
        <w:t xml:space="preserve">cho </w:t>
      </w:r>
      <w:r w:rsidRPr="003C25C4">
        <w:rPr>
          <w:lang w:val="vi-VN"/>
        </w:rPr>
        <w:t xml:space="preserve">website và đảm bảo bảo mật thông tin </w:t>
      </w:r>
      <w:r>
        <w:t xml:space="preserve">tối đa cho </w:t>
      </w:r>
      <w:r w:rsidRPr="003C25C4">
        <w:rPr>
          <w:lang w:val="vi-VN"/>
        </w:rPr>
        <w:t>người dùng</w:t>
      </w:r>
      <w:r>
        <w:t>.</w:t>
      </w:r>
    </w:p>
    <w:p w14:paraId="5D3F2FC1" w14:textId="6CA910DC" w:rsidR="003D0563" w:rsidRDefault="003D0563" w:rsidP="003D0563">
      <w:pPr>
        <w:pStyle w:val="Heading2"/>
      </w:pPr>
      <w:bookmarkStart w:id="208" w:name="_Toc172370225"/>
      <w:r>
        <w:t>Kết luận</w:t>
      </w:r>
      <w:bookmarkEnd w:id="208"/>
    </w:p>
    <w:p w14:paraId="5ACB9600" w14:textId="3928DFB0" w:rsidR="003D0563" w:rsidRDefault="003D0563" w:rsidP="006A38DA">
      <w:pPr>
        <w:ind w:firstLine="576"/>
      </w:pPr>
      <w:r w:rsidRPr="003D0563">
        <w:t>Sau quá trình nghiên cứu và triển khai đề tài "Xây dựng trang web bán hàng thiết bị điện tử", nhóm của chúng tôi đã tích lũy rất nhiều kinh nghiệm và kiến thức mới từ môn học "Internet và Công nghệ Web"</w:t>
      </w:r>
      <w:r w:rsidR="006A38DA">
        <w:t xml:space="preserve"> từ nền tảng đó, nhóm đã vận dụng và hợp tác để hoàn thành đề tài đúng hạn. Qua môn học nhóm đã được truyền đạt các kiến thức cần có để xây dựng 1 website chuyên nghiệp như HTML, CSS, Javascri</w:t>
      </w:r>
      <w:r w:rsidR="00073939">
        <w:t>pt</w:t>
      </w:r>
      <w:r w:rsidR="006A38DA">
        <w:t xml:space="preserve">, các cấu trúc Frontend, Backend, Sau khi kết thúc môn học, các thành viên của nhóm đã có thêm những vấn đề liên quan đến </w:t>
      </w:r>
      <w:r w:rsidR="00003042">
        <w:t xml:space="preserve">kỹ thuật phát triển hệ thống </w:t>
      </w:r>
      <w:r w:rsidR="006A38DA">
        <w:t xml:space="preserve">Web, áp dụng được các phương pháp sử dụng công cụ trên Internet và Web, xây dựng kỹ năng làm việc nhóm. Ngoài ra nhóm đã có kiến thức và các vận dụng các công nghệ mới tiếp xúc như NodeJs, ReactJs, cách làm việc nhóm với github, quản lý dữ liệu trên MongoDB. </w:t>
      </w:r>
      <w:r w:rsidR="00012F58">
        <w:t>Các nền tảng này không dừng lại ở việc học thuật mà còn đồng hành trên chặng đường sự nghiệp của mỗi thành viên sau này.</w:t>
      </w:r>
    </w:p>
    <w:p w14:paraId="5F3CC3E3" w14:textId="28EAF095" w:rsidR="006A38DA" w:rsidRDefault="006A38DA" w:rsidP="006A38DA">
      <w:pPr>
        <w:ind w:firstLine="576"/>
      </w:pPr>
      <w:r>
        <w:t>Qua quá trình làm hoàn thành đề tài, nhóm nhận thấy rằng việc xây dựng một website chuyên nghiệp ngoài kiến thức chuyên môn thì còn rất cần kỹ năng làm việc nhóm</w:t>
      </w:r>
      <w:r w:rsidR="00012F58">
        <w:t>,</w:t>
      </w:r>
      <w:r>
        <w:t xml:space="preserve"> sự nổ lực của các thành viên</w:t>
      </w:r>
      <w:r w:rsidR="00012F58">
        <w:t>. Mặc dù nhóm đã rất nổ lực để hoàn thiện nhưng chắc chắn sẽ không thể tránh khỏi các thiếu sót, các điểm chưa hoàn thiện. Trong thời gian tới, nhóm sẽ tiếp tục tìm hiểu, chỉnh sửa, và cải thiện thêm website trong tương lai. Chính vì thế, nhóm chúng tôi rất mong nhận được nhiều đánh giá, góp ý tích cực từ Thầy và các bạn để website trở nên hoàn thiện nhất.</w:t>
      </w:r>
    </w:p>
    <w:p w14:paraId="6045530A" w14:textId="1A61642D" w:rsidR="00012F58" w:rsidRPr="005D3D54" w:rsidRDefault="00012F58" w:rsidP="00012F58">
      <w:pPr>
        <w:shd w:val="clear" w:color="auto" w:fill="FFFFFF"/>
        <w:ind w:firstLine="720"/>
      </w:pPr>
      <w:r>
        <w:t xml:space="preserve">Một lần nữa, nhóm xin cảm ơn Thầy Võ Tấn Khoa đã tận tình hướng dẫn, chỉ bảo và giúp đỡ nhóm trong suốt thời gian thực hiện đề tài. Nhóm chúc Thầy nhiều sức khỏe và luôn thành công trên con đường giảng dạy. </w:t>
      </w:r>
      <w:r w:rsidR="00A2108C" w:rsidRPr="00A2108C">
        <w:rPr>
          <w:color w:val="FFFFFF" w:themeColor="background1"/>
        </w:rPr>
        <w:fldChar w:fldCharType="begin"/>
      </w:r>
      <w:r w:rsidR="00A2108C" w:rsidRPr="00A2108C">
        <w:rPr>
          <w:color w:val="FFFFFF" w:themeColor="background1"/>
        </w:rPr>
        <w:instrText xml:space="preserve"> ADDIN ZOTERO_ITEM CSL_CITATION {"citationID":"Mjt2OSZL","properties":{"formattedCitation":"[2]","plainCitation":"[2]","noteIndex":0},"citationItems":[{"id":158,"uris":["http://zotero.org/users/5774115/items/4372HBLW"],"itemData":{"id":158,"type":"webpage","language":"en","title":"MongoDB Node Driver - Node.js Driver v6.5","URL":"https://www.mongodb.com/docs/drivers/node/current/","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2]</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SzCU4paJ","properties":{"formattedCitation":"[3]","plainCitation":"[3]","noteIndex":0},"citationItems":[{"id":156,"uris":["http://zotero.org/users/5774115/items/62LVUG8Y"],"itemData":{"id":156,"type":"webpage","abstract":"&amp;nbsp;","language":"en","title":"Getting Started | Redux Toolkit","URL":"https://redux-toolkit.js.org/introduction/getting-started","accessed":{"date-parts":[["2024",4,26]]},"issued":{"date-parts":[["2023",11,24]]}}}],"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3]</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WAJKfily","properties":{"formattedCitation":"[4]","plainCitation":"[4]","noteIndex":0},"citationItems":[{"id":160,"uris":["http://zotero.org/users/5774115/items/MR2JY76B"],"itemData":{"id":160,"type":"webpage","abstract":"The library for web and native user interfaces","language":"en","title":"Quick Start – React","URL":"https://react.dev/learn","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4]</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HnqL28td","properties":{"formattedCitation":"[5]","plainCitation":"[5]","noteIndex":0},"citationItems":[{"id":163,"uris":["http://zotero.org/users/5774115/items/URLFP3UM"],"itemData":{"id":163,"type":"webpage","title":"Xây Dựng Website với ReactJS | by F8","URL":"https://fullstack.edu.vn/courses/reactjs","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5]</w:t>
      </w:r>
      <w:r w:rsidR="00A2108C" w:rsidRPr="00A2108C">
        <w:rPr>
          <w:color w:val="FFFFFF" w:themeColor="background1"/>
        </w:rPr>
        <w:fldChar w:fldCharType="end"/>
      </w:r>
    </w:p>
    <w:p w14:paraId="5E8F88CA" w14:textId="77777777" w:rsidR="00012F58" w:rsidRPr="005D3D54" w:rsidRDefault="00012F58" w:rsidP="00012F58">
      <w:pPr>
        <w:shd w:val="clear" w:color="auto" w:fill="FFFFFF"/>
        <w:jc w:val="right"/>
        <w:rPr>
          <w:i/>
          <w:iCs/>
        </w:rPr>
      </w:pPr>
      <w:r w:rsidRPr="00BD6286">
        <w:rPr>
          <w:i/>
          <w:iCs/>
        </w:rPr>
        <w:t>Nhóm xin chân thành cảm ơn!</w:t>
      </w:r>
    </w:p>
    <w:p w14:paraId="4FCCED1D" w14:textId="77777777" w:rsidR="00012F58" w:rsidRDefault="00012F58" w:rsidP="006A38DA">
      <w:pPr>
        <w:ind w:firstLine="576"/>
      </w:pPr>
    </w:p>
    <w:p w14:paraId="35F25958" w14:textId="77777777" w:rsidR="003D0563" w:rsidRPr="003D0563" w:rsidRDefault="003D0563" w:rsidP="003D0563"/>
    <w:p w14:paraId="46A9A8C7" w14:textId="77777777" w:rsidR="003D0563" w:rsidRDefault="003D0563" w:rsidP="00483EE4"/>
    <w:p w14:paraId="2A645074" w14:textId="77777777" w:rsidR="00483EE4" w:rsidRPr="00483EE4" w:rsidRDefault="00483EE4" w:rsidP="00483EE4"/>
    <w:p w14:paraId="29F86D33" w14:textId="1230A5D7" w:rsidR="00483EE4" w:rsidRDefault="00E03FC6" w:rsidP="00E03FC6">
      <w:pPr>
        <w:pStyle w:val="Heading1"/>
        <w:numPr>
          <w:ilvl w:val="0"/>
          <w:numId w:val="0"/>
        </w:numPr>
        <w:ind w:left="360"/>
      </w:pPr>
      <w:bookmarkStart w:id="209" w:name="_Toc172370226"/>
      <w:r>
        <w:lastRenderedPageBreak/>
        <w:t>TÀI LIỆU THAM KHẢO</w:t>
      </w:r>
      <w:bookmarkEnd w:id="209"/>
    </w:p>
    <w:p w14:paraId="0C26B329" w14:textId="77777777" w:rsidR="00A2108C" w:rsidRPr="00A2108C" w:rsidRDefault="00E03FC6" w:rsidP="00A2108C">
      <w:pPr>
        <w:pStyle w:val="Bibliography"/>
        <w:rPr>
          <w:rFonts w:cs="Times New Roman"/>
        </w:rPr>
      </w:pPr>
      <w:r>
        <w:fldChar w:fldCharType="begin"/>
      </w:r>
      <w:r>
        <w:instrText xml:space="preserve"> ADDIN ZOTERO_BIBL {"uncited":[],"omitted":[],"custom":[]} CSL_BIBLIOGRAPHY </w:instrText>
      </w:r>
      <w:r>
        <w:fldChar w:fldCharType="separate"/>
      </w:r>
      <w:r w:rsidR="00A2108C" w:rsidRPr="00A2108C">
        <w:rPr>
          <w:rFonts w:cs="Times New Roman"/>
        </w:rPr>
        <w:t>[1]</w:t>
      </w:r>
      <w:r w:rsidR="00A2108C" w:rsidRPr="00A2108C">
        <w:rPr>
          <w:rFonts w:cs="Times New Roman"/>
        </w:rPr>
        <w:tab/>
        <w:t xml:space="preserve">I. Tatomyr và V. Fedyshyn, </w:t>
      </w:r>
      <w:r w:rsidR="00A2108C" w:rsidRPr="00A2108C">
        <w:rPr>
          <w:rFonts w:cs="Times New Roman"/>
          <w:i/>
          <w:iCs/>
        </w:rPr>
        <w:t>Social and economic aspects of internet services market development</w:t>
      </w:r>
      <w:r w:rsidR="00A2108C" w:rsidRPr="00A2108C">
        <w:rPr>
          <w:rFonts w:cs="Times New Roman"/>
        </w:rPr>
        <w:t>, 1st a.b. OKTAN PRINT s.r.o., 2021. doi: 10.46489/saeaois-04.</w:t>
      </w:r>
    </w:p>
    <w:p w14:paraId="43B3DD0C" w14:textId="77777777" w:rsidR="00A2108C" w:rsidRPr="00A2108C" w:rsidRDefault="00A2108C" w:rsidP="00A2108C">
      <w:pPr>
        <w:pStyle w:val="Bibliography"/>
        <w:rPr>
          <w:rFonts w:cs="Times New Roman"/>
        </w:rPr>
      </w:pPr>
      <w:r w:rsidRPr="00A2108C">
        <w:rPr>
          <w:rFonts w:cs="Times New Roman"/>
        </w:rPr>
        <w:t>[2]</w:t>
      </w:r>
      <w:r w:rsidRPr="00A2108C">
        <w:rPr>
          <w:rFonts w:cs="Times New Roman"/>
        </w:rPr>
        <w:tab/>
        <w:t>“MongoDB Node Driver - Node.js Driver v6.5”. Truy cập: 26 Tháng Tư 2024. [Online]. Available at: https://www.mongodb.com/docs/drivers/node/current/</w:t>
      </w:r>
    </w:p>
    <w:p w14:paraId="6633F531" w14:textId="77777777" w:rsidR="00A2108C" w:rsidRPr="00A2108C" w:rsidRDefault="00A2108C" w:rsidP="00A2108C">
      <w:pPr>
        <w:pStyle w:val="Bibliography"/>
        <w:rPr>
          <w:rFonts w:cs="Times New Roman"/>
        </w:rPr>
      </w:pPr>
      <w:r w:rsidRPr="00A2108C">
        <w:rPr>
          <w:rFonts w:cs="Times New Roman"/>
        </w:rPr>
        <w:t>[3]</w:t>
      </w:r>
      <w:r w:rsidRPr="00A2108C">
        <w:rPr>
          <w:rFonts w:cs="Times New Roman"/>
        </w:rPr>
        <w:tab/>
        <w:t>“Getting Started | Redux Toolkit”. Truy cập: 26 Tháng Tư 2024. [Online]. Available at: https://redux-toolkit.js.org/introduction/getting-started</w:t>
      </w:r>
    </w:p>
    <w:p w14:paraId="72523EDA" w14:textId="77777777" w:rsidR="00A2108C" w:rsidRPr="00A2108C" w:rsidRDefault="00A2108C" w:rsidP="00A2108C">
      <w:pPr>
        <w:pStyle w:val="Bibliography"/>
        <w:rPr>
          <w:rFonts w:cs="Times New Roman"/>
        </w:rPr>
      </w:pPr>
      <w:r w:rsidRPr="00A2108C">
        <w:rPr>
          <w:rFonts w:cs="Times New Roman"/>
        </w:rPr>
        <w:t>[4]</w:t>
      </w:r>
      <w:r w:rsidRPr="00A2108C">
        <w:rPr>
          <w:rFonts w:cs="Times New Roman"/>
        </w:rPr>
        <w:tab/>
        <w:t>“Quick Start – React”. Truy cập: 26 Tháng Tư 2024. [Online]. Available at: https://react.dev/learn</w:t>
      </w:r>
    </w:p>
    <w:p w14:paraId="58421A2B" w14:textId="77777777" w:rsidR="00A2108C" w:rsidRPr="00A2108C" w:rsidRDefault="00A2108C" w:rsidP="00A2108C">
      <w:pPr>
        <w:pStyle w:val="Bibliography"/>
        <w:rPr>
          <w:rFonts w:cs="Times New Roman"/>
        </w:rPr>
      </w:pPr>
      <w:r w:rsidRPr="00A2108C">
        <w:rPr>
          <w:rFonts w:cs="Times New Roman"/>
        </w:rPr>
        <w:t>[5]</w:t>
      </w:r>
      <w:r w:rsidRPr="00A2108C">
        <w:rPr>
          <w:rFonts w:cs="Times New Roman"/>
        </w:rPr>
        <w:tab/>
        <w:t>“Xây Dựng Website với ReactJS | by F8”. Truy cập: 26 Tháng Tư 2024. [Online]. Available at: https://fullstack.edu.vn/courses/reactjs</w:t>
      </w:r>
    </w:p>
    <w:p w14:paraId="7ED7841E" w14:textId="34FF2DA0" w:rsidR="00E03FC6" w:rsidRDefault="00E03FC6" w:rsidP="00E03FC6">
      <w:pPr>
        <w:ind w:firstLine="0"/>
      </w:pPr>
      <w:r>
        <w:fldChar w:fldCharType="end"/>
      </w:r>
    </w:p>
    <w:p w14:paraId="5561362D" w14:textId="4D010998" w:rsidR="00963056" w:rsidRDefault="00963056" w:rsidP="00963056">
      <w:pPr>
        <w:pStyle w:val="Heading1"/>
        <w:numPr>
          <w:ilvl w:val="0"/>
          <w:numId w:val="0"/>
        </w:numPr>
        <w:ind w:left="360"/>
      </w:pPr>
      <w:bookmarkStart w:id="210" w:name="_Toc172370227"/>
      <w:r>
        <w:lastRenderedPageBreak/>
        <w:t>PHỤ LỤC</w:t>
      </w:r>
      <w:bookmarkEnd w:id="210"/>
    </w:p>
    <w:p w14:paraId="33932103" w14:textId="77777777" w:rsidR="002B727A" w:rsidRPr="002B727A" w:rsidRDefault="00963056" w:rsidP="00963056">
      <w:pPr>
        <w:ind w:firstLine="0"/>
        <w:rPr>
          <w:b/>
          <w:bCs/>
        </w:rPr>
      </w:pPr>
      <w:r w:rsidRPr="002B727A">
        <w:rPr>
          <w:b/>
          <w:bCs/>
        </w:rPr>
        <w:t xml:space="preserve">Link báo cáo word, powerpoint: </w:t>
      </w:r>
    </w:p>
    <w:p w14:paraId="69E0DFA2" w14:textId="72F0410F" w:rsidR="002B727A" w:rsidRDefault="002B727A" w:rsidP="002B727A">
      <w:pPr>
        <w:ind w:left="720" w:firstLine="0"/>
      </w:pPr>
      <w:hyperlink r:id="rId97" w:history="1">
        <w:r w:rsidRPr="005876AA">
          <w:rPr>
            <w:rStyle w:val="Hyperlink"/>
          </w:rPr>
          <w:t>https://drive.google.com/drive/folders/1nUauC6jKq0Q9tk7LHeRMFaHVoiqiIO2b?usp=sharing</w:t>
        </w:r>
      </w:hyperlink>
    </w:p>
    <w:p w14:paraId="3F7E6E82" w14:textId="5E341EC4" w:rsidR="002B727A" w:rsidRDefault="002B727A" w:rsidP="002B727A">
      <w:pPr>
        <w:ind w:firstLine="0"/>
        <w:rPr>
          <w:b/>
          <w:bCs/>
        </w:rPr>
      </w:pPr>
      <w:r w:rsidRPr="002B727A">
        <w:rPr>
          <w:b/>
          <w:bCs/>
        </w:rPr>
        <w:t>Link video demo, thuyết trình:</w:t>
      </w:r>
    </w:p>
    <w:p w14:paraId="10E41B0F" w14:textId="6E8FC34A" w:rsidR="002B727A" w:rsidRDefault="002B727A" w:rsidP="002B727A">
      <w:pPr>
        <w:ind w:left="720" w:firstLine="0"/>
      </w:pPr>
      <w:hyperlink r:id="rId98" w:history="1">
        <w:r w:rsidRPr="005876AA">
          <w:rPr>
            <w:rStyle w:val="Hyperlink"/>
          </w:rPr>
          <w:t>https://drive.google.com/drive/folders/1ndusW2mEP7reoiOgoyZm3ySioMC7miOV?usp=sharing</w:t>
        </w:r>
      </w:hyperlink>
    </w:p>
    <w:p w14:paraId="4213EF9A" w14:textId="1FAD7CC7" w:rsidR="00963056" w:rsidRPr="002B727A" w:rsidRDefault="00963056" w:rsidP="00963056">
      <w:pPr>
        <w:ind w:firstLine="0"/>
        <w:rPr>
          <w:b/>
          <w:bCs/>
        </w:rPr>
      </w:pPr>
      <w:r w:rsidRPr="002B727A">
        <w:rPr>
          <w:b/>
          <w:bCs/>
        </w:rPr>
        <w:t>Link Git</w:t>
      </w:r>
      <w:r w:rsidR="002B727A" w:rsidRPr="002B727A">
        <w:rPr>
          <w:b/>
          <w:bCs/>
        </w:rPr>
        <w:t>H</w:t>
      </w:r>
      <w:r w:rsidRPr="002B727A">
        <w:rPr>
          <w:b/>
          <w:bCs/>
        </w:rPr>
        <w:t>ub:</w:t>
      </w:r>
    </w:p>
    <w:p w14:paraId="59612F92" w14:textId="046C420D" w:rsidR="002B727A" w:rsidRDefault="002B727A" w:rsidP="00963056">
      <w:pPr>
        <w:ind w:firstLine="0"/>
      </w:pPr>
      <w:r>
        <w:tab/>
      </w:r>
      <w:hyperlink r:id="rId99" w:history="1">
        <w:r w:rsidRPr="005876AA">
          <w:rPr>
            <w:rStyle w:val="Hyperlink"/>
          </w:rPr>
          <w:t>https://github.com/Dat22540003/e-commerce.git</w:t>
        </w:r>
      </w:hyperlink>
    </w:p>
    <w:p w14:paraId="2F52792F" w14:textId="77777777" w:rsidR="002B727A" w:rsidRDefault="002B727A" w:rsidP="00963056">
      <w:pPr>
        <w:ind w:firstLine="0"/>
      </w:pPr>
    </w:p>
    <w:p w14:paraId="77ACA13D" w14:textId="77777777" w:rsidR="00963056" w:rsidRPr="00963056" w:rsidRDefault="00963056" w:rsidP="00963056">
      <w:pPr>
        <w:ind w:firstLine="0"/>
      </w:pPr>
    </w:p>
    <w:p w14:paraId="580DE96B" w14:textId="77777777" w:rsidR="00651ADE" w:rsidRPr="00651ADE" w:rsidRDefault="00651ADE" w:rsidP="00651ADE"/>
    <w:p w14:paraId="2C7B75F5" w14:textId="77777777" w:rsidR="008A7E60" w:rsidRPr="008A7E60" w:rsidRDefault="008A7E60" w:rsidP="008A7E60"/>
    <w:p w14:paraId="2041D25E" w14:textId="77777777" w:rsidR="005751C4" w:rsidRPr="00322E45" w:rsidRDefault="005751C4" w:rsidP="00322E45"/>
    <w:sectPr w:rsidR="005751C4" w:rsidRPr="00322E45" w:rsidSect="00BC33AA">
      <w:headerReference w:type="default" r:id="rId100"/>
      <w:footerReference w:type="default" r:id="rId101"/>
      <w:pgSz w:w="11906" w:h="16838"/>
      <w:pgMar w:top="1138" w:right="1138" w:bottom="1138" w:left="1670" w:header="432"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7658FF" w14:textId="77777777" w:rsidR="004A4689" w:rsidRDefault="004A4689">
      <w:pPr>
        <w:spacing w:line="240" w:lineRule="auto"/>
      </w:pPr>
      <w:r>
        <w:separator/>
      </w:r>
    </w:p>
  </w:endnote>
  <w:endnote w:type="continuationSeparator" w:id="0">
    <w:p w14:paraId="00029E90" w14:textId="77777777" w:rsidR="004A4689" w:rsidRDefault="004A4689">
      <w:pPr>
        <w:spacing w:line="240" w:lineRule="auto"/>
      </w:pPr>
      <w:r>
        <w:continuationSeparator/>
      </w:r>
    </w:p>
  </w:endnote>
  <w:endnote w:type="continuationNotice" w:id="1">
    <w:p w14:paraId="5D4D8D8A" w14:textId="77777777" w:rsidR="004A4689" w:rsidRDefault="004A468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C60C51" w14:textId="77777777" w:rsidR="00322E45" w:rsidRDefault="00322E45" w:rsidP="00C4340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70026"/>
      <w:docPartObj>
        <w:docPartGallery w:val="Page Numbers (Bottom of Page)"/>
        <w:docPartUnique/>
      </w:docPartObj>
    </w:sdtPr>
    <w:sdtContent>
      <w:p w14:paraId="6AA5E805" w14:textId="77777777" w:rsidR="00C43402" w:rsidRDefault="00C43402" w:rsidP="00C43402">
        <w:pPr>
          <w:pStyle w:val="Footer"/>
          <w:jc w:val="right"/>
        </w:pPr>
        <w:r>
          <w:fldChar w:fldCharType="begin"/>
        </w:r>
        <w:r>
          <w:instrText>PAGE   \* MERGEFORMAT</w:instrText>
        </w:r>
        <w:r>
          <w:fldChar w:fldCharType="separate"/>
        </w:r>
        <w:r>
          <w:rPr>
            <w:lang w:val="vi-V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F4A1BB" w14:textId="77777777" w:rsidR="004A4689" w:rsidRDefault="004A4689">
      <w:pPr>
        <w:spacing w:line="240" w:lineRule="auto"/>
      </w:pPr>
      <w:r>
        <w:separator/>
      </w:r>
    </w:p>
  </w:footnote>
  <w:footnote w:type="continuationSeparator" w:id="0">
    <w:p w14:paraId="69127DD5" w14:textId="77777777" w:rsidR="004A4689" w:rsidRDefault="004A4689">
      <w:pPr>
        <w:spacing w:line="240" w:lineRule="auto"/>
      </w:pPr>
      <w:r>
        <w:continuationSeparator/>
      </w:r>
    </w:p>
  </w:footnote>
  <w:footnote w:type="continuationNotice" w:id="1">
    <w:p w14:paraId="09A01DCB" w14:textId="77777777" w:rsidR="004A4689" w:rsidRDefault="004A4689">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F2766" w14:textId="6F4F6F17" w:rsidR="00C43402" w:rsidRPr="00AB1208" w:rsidRDefault="00122FB4" w:rsidP="00407DFE">
    <w:pPr>
      <w:pStyle w:val="Header"/>
      <w:rPr>
        <w:rFonts w:cs="Times New Roman"/>
        <w:bCs/>
        <w:sz w:val="24"/>
        <w:szCs w:val="24"/>
      </w:rPr>
    </w:pPr>
    <w:r w:rsidRPr="00122FB4">
      <w:rPr>
        <w:rFonts w:cs="Times New Roman"/>
        <w:bCs/>
        <w:sz w:val="24"/>
        <w:szCs w:val="24"/>
        <w:lang w:val="vi-VN"/>
      </w:rPr>
      <w:t>IE</w:t>
    </w:r>
    <w:r w:rsidR="007706B7">
      <w:rPr>
        <w:rFonts w:cs="Times New Roman"/>
        <w:bCs/>
        <w:sz w:val="24"/>
        <w:szCs w:val="24"/>
      </w:rPr>
      <w:t>213</w:t>
    </w:r>
    <w:r w:rsidRPr="00122FB4">
      <w:rPr>
        <w:rFonts w:cs="Times New Roman"/>
        <w:bCs/>
        <w:sz w:val="24"/>
        <w:szCs w:val="24"/>
        <w:lang w:val="vi-VN"/>
      </w:rPr>
      <w:t xml:space="preserve"> – </w:t>
    </w:r>
    <w:r w:rsidR="00AB1208">
      <w:rPr>
        <w:rFonts w:cs="Times New Roman"/>
        <w:bCs/>
        <w:sz w:val="24"/>
        <w:szCs w:val="24"/>
      </w:rPr>
      <w:t>Kỹ thuật phát triển hệ thống We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B68C91A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5E4C2F"/>
    <w:multiLevelType w:val="hybridMultilevel"/>
    <w:tmpl w:val="BC4C4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A46AA"/>
    <w:multiLevelType w:val="hybridMultilevel"/>
    <w:tmpl w:val="65560B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9133D54"/>
    <w:multiLevelType w:val="multilevel"/>
    <w:tmpl w:val="FBCC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A300448"/>
    <w:multiLevelType w:val="hybridMultilevel"/>
    <w:tmpl w:val="FEA834B6"/>
    <w:lvl w:ilvl="0" w:tplc="EA3A41C8">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D01126C"/>
    <w:multiLevelType w:val="hybridMultilevel"/>
    <w:tmpl w:val="FBC8DC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BB3D4B"/>
    <w:multiLevelType w:val="hybridMultilevel"/>
    <w:tmpl w:val="54AEEE82"/>
    <w:lvl w:ilvl="0" w:tplc="8BACB8A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7A68BA"/>
    <w:multiLevelType w:val="multilevel"/>
    <w:tmpl w:val="D03E6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0D5B22"/>
    <w:multiLevelType w:val="hybridMultilevel"/>
    <w:tmpl w:val="0AB643DE"/>
    <w:lvl w:ilvl="0" w:tplc="8864E8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693AA7"/>
    <w:multiLevelType w:val="multilevel"/>
    <w:tmpl w:val="A380D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DDC43DC"/>
    <w:multiLevelType w:val="multilevel"/>
    <w:tmpl w:val="16728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FDF56B6"/>
    <w:multiLevelType w:val="hybridMultilevel"/>
    <w:tmpl w:val="9D983D5A"/>
    <w:lvl w:ilvl="0" w:tplc="56882FD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2D0B33"/>
    <w:multiLevelType w:val="hybridMultilevel"/>
    <w:tmpl w:val="D278D2E0"/>
    <w:lvl w:ilvl="0" w:tplc="EA3A41C8">
      <w:numFmt w:val="bullet"/>
      <w:lvlText w:val="-"/>
      <w:lvlJc w:val="left"/>
      <w:pPr>
        <w:ind w:left="720" w:hanging="360"/>
      </w:pPr>
      <w:rPr>
        <w:rFonts w:ascii="Times New Roman" w:eastAsiaTheme="minorHAnsi" w:hAnsi="Times New Roman" w:cs="Times New Roman" w:hint="default"/>
      </w:rPr>
    </w:lvl>
    <w:lvl w:ilvl="1" w:tplc="56882FD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B07F01"/>
    <w:multiLevelType w:val="hybridMultilevel"/>
    <w:tmpl w:val="31166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F544E8"/>
    <w:multiLevelType w:val="multilevel"/>
    <w:tmpl w:val="44D02B50"/>
    <w:lvl w:ilvl="0">
      <w:numFmt w:val="bullet"/>
      <w:pStyle w:val="ListParagraph"/>
      <w:lvlText w:val="-"/>
      <w:lvlJc w:val="left"/>
      <w:pPr>
        <w:ind w:left="360" w:hanging="360"/>
      </w:pPr>
      <w:rPr>
        <w:rFonts w:ascii="Times New Roman" w:hAnsi="Times New Roman" w:cs="Times New Roman" w:hint="default"/>
      </w:rPr>
    </w:lvl>
    <w:lvl w:ilvl="1">
      <w:start w:val="1"/>
      <w:numFmt w:val="bullet"/>
      <w:lvlText w:val="+"/>
      <w:lvlJc w:val="left"/>
      <w:pPr>
        <w:ind w:left="720" w:hanging="360"/>
      </w:pPr>
      <w:rPr>
        <w:rFonts w:ascii="Times New Roman" w:hAnsi="Times New Roman" w:cs="Times New Roman"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5" w15:restartNumberingAfterBreak="0">
    <w:nsid w:val="3E5D30A0"/>
    <w:multiLevelType w:val="hybridMultilevel"/>
    <w:tmpl w:val="C1B6E728"/>
    <w:lvl w:ilvl="0" w:tplc="FFFFFFFF">
      <w:numFmt w:val="bullet"/>
      <w:lvlText w:val="-"/>
      <w:lvlJc w:val="left"/>
      <w:pPr>
        <w:ind w:left="1080" w:hanging="360"/>
      </w:pPr>
      <w:rPr>
        <w:rFonts w:ascii="Times New Roman" w:eastAsiaTheme="minorHAnsi" w:hAnsi="Times New Roman" w:cs="Times New Roman" w:hint="default"/>
      </w:rPr>
    </w:lvl>
    <w:lvl w:ilvl="1" w:tplc="EA3A41C8">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43525405"/>
    <w:multiLevelType w:val="hybridMultilevel"/>
    <w:tmpl w:val="27625A30"/>
    <w:lvl w:ilvl="0" w:tplc="EA3A41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D1B70"/>
    <w:multiLevelType w:val="hybridMultilevel"/>
    <w:tmpl w:val="824292FE"/>
    <w:lvl w:ilvl="0" w:tplc="EA3A41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FE696A"/>
    <w:multiLevelType w:val="multilevel"/>
    <w:tmpl w:val="BA90C03E"/>
    <w:lvl w:ilvl="0">
      <w:start w:val="1"/>
      <w:numFmt w:val="decimal"/>
      <w:pStyle w:val="Heading1"/>
      <w:suff w:val="space"/>
      <w:lvlText w:val="Chương %1. "/>
      <w:lvlJc w:val="left"/>
      <w:pPr>
        <w:ind w:left="360" w:hanging="360"/>
      </w:pPr>
      <w:rPr>
        <w:rFonts w:ascii="Times New Roman" w:hAnsi="Times New Roman" w:hint="default"/>
        <w:b/>
        <w:bCs w:val="0"/>
        <w:i w:val="0"/>
        <w:caps w:val="0"/>
        <w:strike w:val="0"/>
        <w:dstrike w:val="0"/>
        <w:outline w:val="0"/>
        <w:shadow w:val="0"/>
        <w:emboss w:val="0"/>
        <w:imprint w:val="0"/>
        <w:vanish w:val="0"/>
        <w:spacing w:val="0"/>
        <w:kern w:val="0"/>
        <w:position w:val="0"/>
        <w:sz w:val="32"/>
        <w:szCs w:val="32"/>
        <w:vertAlign w:val="baseline"/>
        <w14:ligatures w14:val="none"/>
        <w14:numForm w14:val="default"/>
        <w14:numSpacing w14:val="default"/>
      </w:rPr>
    </w:lvl>
    <w:lvl w:ilvl="1">
      <w:start w:val="1"/>
      <w:numFmt w:val="decimal"/>
      <w:pStyle w:val="Heading2"/>
      <w:lvlText w:val="%1.%2."/>
      <w:lvlJc w:val="left"/>
      <w:pPr>
        <w:ind w:left="576" w:hanging="576"/>
      </w:pPr>
      <w:rPr>
        <w:rFonts w:ascii="Times New Roman" w:hAnsi="Times New Roman" w:hint="default"/>
        <w:b/>
        <w:bCs/>
        <w:i w:val="0"/>
        <w:iCs w:val="0"/>
        <w:caps w:val="0"/>
        <w:smallCaps w:val="0"/>
        <w:strike w:val="0"/>
        <w:dstrike w:val="0"/>
        <w:outline w:val="0"/>
        <w:shadow w:val="0"/>
        <w:emboss w:val="0"/>
        <w:imprint w:val="0"/>
        <w:vanish w:val="0"/>
        <w:spacing w:val="0"/>
        <w:kern w:val="0"/>
        <w:position w:val="0"/>
        <w:sz w:val="26"/>
        <w:u w:val="none"/>
        <w:vertAlign w:val="baseline"/>
        <w14:ligatures w14:val="none"/>
        <w14:numForm w14:val="default"/>
        <w14:numSpacing w14:val="default"/>
      </w:rPr>
    </w:lvl>
    <w:lvl w:ilvl="2">
      <w:start w:val="1"/>
      <w:numFmt w:val="decimal"/>
      <w:pStyle w:val="Heading3"/>
      <w:suff w:val="space"/>
      <w:lvlText w:val="%1.%2.%3."/>
      <w:lvlJc w:val="left"/>
      <w:pPr>
        <w:ind w:left="720" w:hanging="720"/>
      </w:pPr>
      <w:rPr>
        <w:rFonts w:ascii="Times New Roman" w:hAnsi="Times New Roman" w:hint="default"/>
        <w:b w:val="0"/>
        <w:i w:val="0"/>
        <w:sz w:val="26"/>
      </w:rPr>
    </w:lvl>
    <w:lvl w:ilvl="3">
      <w:start w:val="2"/>
      <w:numFmt w:val="decimal"/>
      <w:pStyle w:val="Heading4"/>
      <w:suff w:val="space"/>
      <w:lvlText w:val="%1.%2.%3.%4."/>
      <w:lvlJc w:val="left"/>
      <w:pPr>
        <w:ind w:left="720" w:hanging="720"/>
      </w:pPr>
      <w:rPr>
        <w:rFonts w:ascii="Times New Roman" w:hAnsi="Times New Roman" w:hint="default"/>
        <w:b w:val="0"/>
        <w:bCs w:val="0"/>
        <w:i/>
        <w:iCs w:val="0"/>
        <w:caps w:val="0"/>
        <w:strike w:val="0"/>
        <w:dstrike w:val="0"/>
        <w:outline w:val="0"/>
        <w:shadow w:val="0"/>
        <w:emboss w:val="0"/>
        <w:imprint w:val="0"/>
        <w:vanish w:val="0"/>
        <w:spacing w:val="0"/>
        <w:kern w:val="0"/>
        <w:position w:val="0"/>
        <w:sz w:val="26"/>
        <w:u w:val="none"/>
        <w:vertAlign w:val="baseline"/>
        <w14:ligatures w14:val="none"/>
        <w14:numForm w14:val="default"/>
        <w14:numSpacing w14:val="default"/>
      </w:rPr>
    </w:lvl>
    <w:lvl w:ilvl="4">
      <w:start w:val="1"/>
      <w:numFmt w:val="none"/>
      <w:pStyle w:val="Heading5"/>
      <w:lvlText w:val=""/>
      <w:lvlJc w:val="left"/>
      <w:pPr>
        <w:ind w:left="720" w:hanging="360"/>
      </w:pPr>
      <w:rPr>
        <w:rFonts w:ascii="Times New Roman" w:hAnsi="Times New Roman" w:hint="default"/>
        <w:b w:val="0"/>
        <w:i/>
        <w:sz w:val="26"/>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5FF21B9C"/>
    <w:multiLevelType w:val="multilevel"/>
    <w:tmpl w:val="E9343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71C78C6"/>
    <w:multiLevelType w:val="hybridMultilevel"/>
    <w:tmpl w:val="3014F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303914"/>
    <w:multiLevelType w:val="multilevel"/>
    <w:tmpl w:val="0390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80476384">
    <w:abstractNumId w:val="14"/>
  </w:num>
  <w:num w:numId="2" w16cid:durableId="1602912050">
    <w:abstractNumId w:val="12"/>
  </w:num>
  <w:num w:numId="3" w16cid:durableId="1021780505">
    <w:abstractNumId w:val="8"/>
  </w:num>
  <w:num w:numId="4" w16cid:durableId="1324622382">
    <w:abstractNumId w:val="18"/>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67654583">
    <w:abstractNumId w:val="18"/>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86536642">
    <w:abstractNumId w:val="18"/>
  </w:num>
  <w:num w:numId="7" w16cid:durableId="1329210848">
    <w:abstractNumId w:val="13"/>
  </w:num>
  <w:num w:numId="8" w16cid:durableId="1422335955">
    <w:abstractNumId w:val="18"/>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53131473">
    <w:abstractNumId w:val="18"/>
    <w:lvlOverride w:ilvl="0">
      <w:startOverride w:val="2"/>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70882583">
    <w:abstractNumId w:val="18"/>
    <w:lvlOverride w:ilvl="0">
      <w:startOverride w:val="3"/>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91872844">
    <w:abstractNumId w:val="15"/>
  </w:num>
  <w:num w:numId="12" w16cid:durableId="1332445068">
    <w:abstractNumId w:val="20"/>
  </w:num>
  <w:num w:numId="13" w16cid:durableId="1860391253">
    <w:abstractNumId w:val="4"/>
  </w:num>
  <w:num w:numId="14" w16cid:durableId="895354930">
    <w:abstractNumId w:val="1"/>
  </w:num>
  <w:num w:numId="15" w16cid:durableId="364251609">
    <w:abstractNumId w:val="5"/>
  </w:num>
  <w:num w:numId="16" w16cid:durableId="1894997327">
    <w:abstractNumId w:val="3"/>
  </w:num>
  <w:num w:numId="17" w16cid:durableId="1649435234">
    <w:abstractNumId w:val="19"/>
  </w:num>
  <w:num w:numId="18" w16cid:durableId="316150615">
    <w:abstractNumId w:val="10"/>
  </w:num>
  <w:num w:numId="19" w16cid:durableId="1984311029">
    <w:abstractNumId w:val="9"/>
  </w:num>
  <w:num w:numId="20" w16cid:durableId="1675448734">
    <w:abstractNumId w:val="7"/>
  </w:num>
  <w:num w:numId="21" w16cid:durableId="1888252583">
    <w:abstractNumId w:val="21"/>
  </w:num>
  <w:num w:numId="22" w16cid:durableId="947659923">
    <w:abstractNumId w:val="18"/>
    <w:lvlOverride w:ilvl="0">
      <w:startOverride w:val="1"/>
    </w:lvlOverride>
    <w:lvlOverride w:ilvl="1">
      <w:startOverride w:val="2"/>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97446267">
    <w:abstractNumId w:val="18"/>
  </w:num>
  <w:num w:numId="24" w16cid:durableId="1709721913">
    <w:abstractNumId w:val="17"/>
  </w:num>
  <w:num w:numId="25" w16cid:durableId="444810529">
    <w:abstractNumId w:val="16"/>
  </w:num>
  <w:num w:numId="26" w16cid:durableId="218320950">
    <w:abstractNumId w:val="0"/>
  </w:num>
  <w:num w:numId="27" w16cid:durableId="1782258197">
    <w:abstractNumId w:val="6"/>
  </w:num>
  <w:num w:numId="28" w16cid:durableId="1144390642">
    <w:abstractNumId w:val="2"/>
  </w:num>
  <w:num w:numId="29" w16cid:durableId="476916669">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hideSpellingErrors/>
  <w:hideGrammaticalErrors/>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780"/>
    <w:rsid w:val="0000080E"/>
    <w:rsid w:val="00000C9A"/>
    <w:rsid w:val="00000D2F"/>
    <w:rsid w:val="0000127B"/>
    <w:rsid w:val="00001ABF"/>
    <w:rsid w:val="00001C89"/>
    <w:rsid w:val="00002551"/>
    <w:rsid w:val="00002A6F"/>
    <w:rsid w:val="00003042"/>
    <w:rsid w:val="000033E4"/>
    <w:rsid w:val="000038A1"/>
    <w:rsid w:val="00003C16"/>
    <w:rsid w:val="00003ECE"/>
    <w:rsid w:val="00004044"/>
    <w:rsid w:val="00004191"/>
    <w:rsid w:val="00004AA7"/>
    <w:rsid w:val="00005069"/>
    <w:rsid w:val="000055CD"/>
    <w:rsid w:val="00005889"/>
    <w:rsid w:val="00005FDE"/>
    <w:rsid w:val="000063B8"/>
    <w:rsid w:val="00006910"/>
    <w:rsid w:val="00006A69"/>
    <w:rsid w:val="00006CB8"/>
    <w:rsid w:val="000070AA"/>
    <w:rsid w:val="00007276"/>
    <w:rsid w:val="00007438"/>
    <w:rsid w:val="00007720"/>
    <w:rsid w:val="0000791B"/>
    <w:rsid w:val="00010186"/>
    <w:rsid w:val="00010678"/>
    <w:rsid w:val="000111E7"/>
    <w:rsid w:val="00012020"/>
    <w:rsid w:val="0001288A"/>
    <w:rsid w:val="0001288D"/>
    <w:rsid w:val="00012B91"/>
    <w:rsid w:val="00012F58"/>
    <w:rsid w:val="00013F7E"/>
    <w:rsid w:val="000149F4"/>
    <w:rsid w:val="00014F9D"/>
    <w:rsid w:val="0001639D"/>
    <w:rsid w:val="0001652A"/>
    <w:rsid w:val="000165EB"/>
    <w:rsid w:val="00016917"/>
    <w:rsid w:val="0001737B"/>
    <w:rsid w:val="00017606"/>
    <w:rsid w:val="00017811"/>
    <w:rsid w:val="00017B44"/>
    <w:rsid w:val="00017DF9"/>
    <w:rsid w:val="00017F79"/>
    <w:rsid w:val="00020008"/>
    <w:rsid w:val="000202B9"/>
    <w:rsid w:val="00020950"/>
    <w:rsid w:val="0002147A"/>
    <w:rsid w:val="00021FC2"/>
    <w:rsid w:val="000224E3"/>
    <w:rsid w:val="000226A0"/>
    <w:rsid w:val="00022B2F"/>
    <w:rsid w:val="0002331C"/>
    <w:rsid w:val="00023E47"/>
    <w:rsid w:val="00024AD0"/>
    <w:rsid w:val="00024E26"/>
    <w:rsid w:val="00024FD0"/>
    <w:rsid w:val="0002509E"/>
    <w:rsid w:val="000256DE"/>
    <w:rsid w:val="00026569"/>
    <w:rsid w:val="00026974"/>
    <w:rsid w:val="000271CE"/>
    <w:rsid w:val="00030206"/>
    <w:rsid w:val="00030785"/>
    <w:rsid w:val="00030863"/>
    <w:rsid w:val="00030BB3"/>
    <w:rsid w:val="00030DC2"/>
    <w:rsid w:val="000311B6"/>
    <w:rsid w:val="0003146A"/>
    <w:rsid w:val="00031BBA"/>
    <w:rsid w:val="000320FE"/>
    <w:rsid w:val="0003231F"/>
    <w:rsid w:val="000331F2"/>
    <w:rsid w:val="00033AA4"/>
    <w:rsid w:val="00034F78"/>
    <w:rsid w:val="00034FE0"/>
    <w:rsid w:val="000350C1"/>
    <w:rsid w:val="00035291"/>
    <w:rsid w:val="00036D78"/>
    <w:rsid w:val="00037006"/>
    <w:rsid w:val="0003731A"/>
    <w:rsid w:val="00037619"/>
    <w:rsid w:val="0003779E"/>
    <w:rsid w:val="000377BE"/>
    <w:rsid w:val="00037DBE"/>
    <w:rsid w:val="00040A9D"/>
    <w:rsid w:val="00040F86"/>
    <w:rsid w:val="00041596"/>
    <w:rsid w:val="00041701"/>
    <w:rsid w:val="0004208F"/>
    <w:rsid w:val="00042C17"/>
    <w:rsid w:val="00042D74"/>
    <w:rsid w:val="00043709"/>
    <w:rsid w:val="00043B5F"/>
    <w:rsid w:val="0004423A"/>
    <w:rsid w:val="000442FA"/>
    <w:rsid w:val="000447CD"/>
    <w:rsid w:val="0004575A"/>
    <w:rsid w:val="00045C84"/>
    <w:rsid w:val="00045F69"/>
    <w:rsid w:val="00046856"/>
    <w:rsid w:val="00047DC7"/>
    <w:rsid w:val="00047F0A"/>
    <w:rsid w:val="00050038"/>
    <w:rsid w:val="000506D6"/>
    <w:rsid w:val="00050C04"/>
    <w:rsid w:val="00051896"/>
    <w:rsid w:val="00051F68"/>
    <w:rsid w:val="00052299"/>
    <w:rsid w:val="000522C4"/>
    <w:rsid w:val="0005241F"/>
    <w:rsid w:val="00052792"/>
    <w:rsid w:val="00052881"/>
    <w:rsid w:val="00052DB5"/>
    <w:rsid w:val="000534E8"/>
    <w:rsid w:val="00053511"/>
    <w:rsid w:val="00053B99"/>
    <w:rsid w:val="00053DDF"/>
    <w:rsid w:val="000545CC"/>
    <w:rsid w:val="00054AEC"/>
    <w:rsid w:val="00055699"/>
    <w:rsid w:val="00055A80"/>
    <w:rsid w:val="00055D41"/>
    <w:rsid w:val="00057198"/>
    <w:rsid w:val="00057499"/>
    <w:rsid w:val="00057527"/>
    <w:rsid w:val="00057AA1"/>
    <w:rsid w:val="00060190"/>
    <w:rsid w:val="000609FE"/>
    <w:rsid w:val="0006110F"/>
    <w:rsid w:val="00061197"/>
    <w:rsid w:val="00061EEC"/>
    <w:rsid w:val="000627AE"/>
    <w:rsid w:val="000627E8"/>
    <w:rsid w:val="00062ED8"/>
    <w:rsid w:val="00062F80"/>
    <w:rsid w:val="000633FA"/>
    <w:rsid w:val="00063590"/>
    <w:rsid w:val="00063698"/>
    <w:rsid w:val="00063B73"/>
    <w:rsid w:val="0006408C"/>
    <w:rsid w:val="0006414B"/>
    <w:rsid w:val="00064170"/>
    <w:rsid w:val="00064D2A"/>
    <w:rsid w:val="0006587D"/>
    <w:rsid w:val="00065CAF"/>
    <w:rsid w:val="0006652B"/>
    <w:rsid w:val="000668ED"/>
    <w:rsid w:val="00066C7E"/>
    <w:rsid w:val="00066D5A"/>
    <w:rsid w:val="00067749"/>
    <w:rsid w:val="00067CF4"/>
    <w:rsid w:val="00070661"/>
    <w:rsid w:val="000708A1"/>
    <w:rsid w:val="00070BFA"/>
    <w:rsid w:val="0007112C"/>
    <w:rsid w:val="00071303"/>
    <w:rsid w:val="00071361"/>
    <w:rsid w:val="00071B81"/>
    <w:rsid w:val="00071E18"/>
    <w:rsid w:val="0007289F"/>
    <w:rsid w:val="00072B14"/>
    <w:rsid w:val="00072BBB"/>
    <w:rsid w:val="00072E5D"/>
    <w:rsid w:val="00073072"/>
    <w:rsid w:val="00073604"/>
    <w:rsid w:val="00073721"/>
    <w:rsid w:val="00073939"/>
    <w:rsid w:val="00074129"/>
    <w:rsid w:val="0007441B"/>
    <w:rsid w:val="0007469F"/>
    <w:rsid w:val="00074870"/>
    <w:rsid w:val="00074B6E"/>
    <w:rsid w:val="00075072"/>
    <w:rsid w:val="00075165"/>
    <w:rsid w:val="00075244"/>
    <w:rsid w:val="00075B2B"/>
    <w:rsid w:val="00075B30"/>
    <w:rsid w:val="00075DAA"/>
    <w:rsid w:val="000767EE"/>
    <w:rsid w:val="00077423"/>
    <w:rsid w:val="00077876"/>
    <w:rsid w:val="00077A0C"/>
    <w:rsid w:val="0008000D"/>
    <w:rsid w:val="000802DF"/>
    <w:rsid w:val="0008080B"/>
    <w:rsid w:val="00080BA1"/>
    <w:rsid w:val="00080CA8"/>
    <w:rsid w:val="00080DAB"/>
    <w:rsid w:val="00082224"/>
    <w:rsid w:val="000822FE"/>
    <w:rsid w:val="00082481"/>
    <w:rsid w:val="0008275F"/>
    <w:rsid w:val="0008293A"/>
    <w:rsid w:val="00082F1F"/>
    <w:rsid w:val="000831C6"/>
    <w:rsid w:val="000833C2"/>
    <w:rsid w:val="00083518"/>
    <w:rsid w:val="00084846"/>
    <w:rsid w:val="00084F00"/>
    <w:rsid w:val="0008527C"/>
    <w:rsid w:val="00085977"/>
    <w:rsid w:val="00085E06"/>
    <w:rsid w:val="0008704C"/>
    <w:rsid w:val="000870B4"/>
    <w:rsid w:val="00087CBD"/>
    <w:rsid w:val="00087D94"/>
    <w:rsid w:val="00087EE8"/>
    <w:rsid w:val="000907DD"/>
    <w:rsid w:val="00090BF5"/>
    <w:rsid w:val="00090C6A"/>
    <w:rsid w:val="00090F01"/>
    <w:rsid w:val="00090F3C"/>
    <w:rsid w:val="00090FCF"/>
    <w:rsid w:val="000911D3"/>
    <w:rsid w:val="00091EB1"/>
    <w:rsid w:val="00091FF0"/>
    <w:rsid w:val="00092126"/>
    <w:rsid w:val="000925F3"/>
    <w:rsid w:val="00092A5D"/>
    <w:rsid w:val="00092BA6"/>
    <w:rsid w:val="000933A3"/>
    <w:rsid w:val="0009378D"/>
    <w:rsid w:val="000947AD"/>
    <w:rsid w:val="00094981"/>
    <w:rsid w:val="00094A52"/>
    <w:rsid w:val="000950F7"/>
    <w:rsid w:val="00095141"/>
    <w:rsid w:val="000952BC"/>
    <w:rsid w:val="00095413"/>
    <w:rsid w:val="0009557A"/>
    <w:rsid w:val="000956ED"/>
    <w:rsid w:val="00095847"/>
    <w:rsid w:val="000958C1"/>
    <w:rsid w:val="00095C32"/>
    <w:rsid w:val="00095E74"/>
    <w:rsid w:val="00095ED3"/>
    <w:rsid w:val="00096044"/>
    <w:rsid w:val="00096048"/>
    <w:rsid w:val="000969D4"/>
    <w:rsid w:val="00096C88"/>
    <w:rsid w:val="00096CD8"/>
    <w:rsid w:val="000970D9"/>
    <w:rsid w:val="00097207"/>
    <w:rsid w:val="00097765"/>
    <w:rsid w:val="00097E13"/>
    <w:rsid w:val="000A0405"/>
    <w:rsid w:val="000A066E"/>
    <w:rsid w:val="000A0671"/>
    <w:rsid w:val="000A070F"/>
    <w:rsid w:val="000A09AD"/>
    <w:rsid w:val="000A0A1F"/>
    <w:rsid w:val="000A19B4"/>
    <w:rsid w:val="000A27FF"/>
    <w:rsid w:val="000A2876"/>
    <w:rsid w:val="000A2BCC"/>
    <w:rsid w:val="000A2EBD"/>
    <w:rsid w:val="000A3A63"/>
    <w:rsid w:val="000A49FF"/>
    <w:rsid w:val="000A5E99"/>
    <w:rsid w:val="000A6184"/>
    <w:rsid w:val="000A6440"/>
    <w:rsid w:val="000A6462"/>
    <w:rsid w:val="000A6FF8"/>
    <w:rsid w:val="000A76B0"/>
    <w:rsid w:val="000A7D04"/>
    <w:rsid w:val="000B049E"/>
    <w:rsid w:val="000B05DE"/>
    <w:rsid w:val="000B069E"/>
    <w:rsid w:val="000B06A3"/>
    <w:rsid w:val="000B138E"/>
    <w:rsid w:val="000B1E1C"/>
    <w:rsid w:val="000B1F7E"/>
    <w:rsid w:val="000B1FCC"/>
    <w:rsid w:val="000B2C0C"/>
    <w:rsid w:val="000B2D81"/>
    <w:rsid w:val="000B438B"/>
    <w:rsid w:val="000B47E2"/>
    <w:rsid w:val="000B4968"/>
    <w:rsid w:val="000B52D9"/>
    <w:rsid w:val="000B56B5"/>
    <w:rsid w:val="000B58D2"/>
    <w:rsid w:val="000B5B8E"/>
    <w:rsid w:val="000B6B8D"/>
    <w:rsid w:val="000B6DA3"/>
    <w:rsid w:val="000B73E6"/>
    <w:rsid w:val="000B7A6F"/>
    <w:rsid w:val="000B7A7C"/>
    <w:rsid w:val="000B7BD2"/>
    <w:rsid w:val="000B7C6E"/>
    <w:rsid w:val="000B7EEB"/>
    <w:rsid w:val="000C00D1"/>
    <w:rsid w:val="000C0904"/>
    <w:rsid w:val="000C0948"/>
    <w:rsid w:val="000C0A0A"/>
    <w:rsid w:val="000C0AF5"/>
    <w:rsid w:val="000C0B9E"/>
    <w:rsid w:val="000C10E5"/>
    <w:rsid w:val="000C12A0"/>
    <w:rsid w:val="000C13A9"/>
    <w:rsid w:val="000C143E"/>
    <w:rsid w:val="000C1A58"/>
    <w:rsid w:val="000C3991"/>
    <w:rsid w:val="000C3B65"/>
    <w:rsid w:val="000C3D8E"/>
    <w:rsid w:val="000C46DA"/>
    <w:rsid w:val="000C4BFA"/>
    <w:rsid w:val="000C5212"/>
    <w:rsid w:val="000C5449"/>
    <w:rsid w:val="000C5F2D"/>
    <w:rsid w:val="000C5FB2"/>
    <w:rsid w:val="000C6614"/>
    <w:rsid w:val="000C6AD7"/>
    <w:rsid w:val="000C6BB7"/>
    <w:rsid w:val="000C6E5F"/>
    <w:rsid w:val="000C6F76"/>
    <w:rsid w:val="000C748B"/>
    <w:rsid w:val="000C7E3F"/>
    <w:rsid w:val="000D007D"/>
    <w:rsid w:val="000D0219"/>
    <w:rsid w:val="000D086D"/>
    <w:rsid w:val="000D0A33"/>
    <w:rsid w:val="000D0C76"/>
    <w:rsid w:val="000D0EE3"/>
    <w:rsid w:val="000D1887"/>
    <w:rsid w:val="000D20E8"/>
    <w:rsid w:val="000D2721"/>
    <w:rsid w:val="000D2E1C"/>
    <w:rsid w:val="000D4229"/>
    <w:rsid w:val="000D42D0"/>
    <w:rsid w:val="000D4867"/>
    <w:rsid w:val="000D4AB7"/>
    <w:rsid w:val="000D4D04"/>
    <w:rsid w:val="000D5612"/>
    <w:rsid w:val="000D5815"/>
    <w:rsid w:val="000D5CEA"/>
    <w:rsid w:val="000D5FF1"/>
    <w:rsid w:val="000D6278"/>
    <w:rsid w:val="000D69D0"/>
    <w:rsid w:val="000D6C19"/>
    <w:rsid w:val="000D6DE0"/>
    <w:rsid w:val="000D6E5B"/>
    <w:rsid w:val="000D721F"/>
    <w:rsid w:val="000D7460"/>
    <w:rsid w:val="000D78BD"/>
    <w:rsid w:val="000E00C4"/>
    <w:rsid w:val="000E0477"/>
    <w:rsid w:val="000E06A4"/>
    <w:rsid w:val="000E0DA7"/>
    <w:rsid w:val="000E0DC7"/>
    <w:rsid w:val="000E181B"/>
    <w:rsid w:val="000E24EE"/>
    <w:rsid w:val="000E260B"/>
    <w:rsid w:val="000E280F"/>
    <w:rsid w:val="000E2E64"/>
    <w:rsid w:val="000E2EA8"/>
    <w:rsid w:val="000E330A"/>
    <w:rsid w:val="000E35DC"/>
    <w:rsid w:val="000E3851"/>
    <w:rsid w:val="000E3DA5"/>
    <w:rsid w:val="000E492D"/>
    <w:rsid w:val="000E4D6A"/>
    <w:rsid w:val="000E5851"/>
    <w:rsid w:val="000E5B3F"/>
    <w:rsid w:val="000E5B43"/>
    <w:rsid w:val="000E60B0"/>
    <w:rsid w:val="000E64A5"/>
    <w:rsid w:val="000E69EF"/>
    <w:rsid w:val="000E7572"/>
    <w:rsid w:val="000E7850"/>
    <w:rsid w:val="000E7A15"/>
    <w:rsid w:val="000E7EDE"/>
    <w:rsid w:val="000F0312"/>
    <w:rsid w:val="000F0DDE"/>
    <w:rsid w:val="000F151A"/>
    <w:rsid w:val="000F1759"/>
    <w:rsid w:val="000F1D08"/>
    <w:rsid w:val="000F20E1"/>
    <w:rsid w:val="000F2111"/>
    <w:rsid w:val="000F2B3E"/>
    <w:rsid w:val="000F2F93"/>
    <w:rsid w:val="000F30A3"/>
    <w:rsid w:val="000F315C"/>
    <w:rsid w:val="000F3214"/>
    <w:rsid w:val="000F3546"/>
    <w:rsid w:val="000F4194"/>
    <w:rsid w:val="000F52F2"/>
    <w:rsid w:val="000F5E10"/>
    <w:rsid w:val="000F6C25"/>
    <w:rsid w:val="000F6E61"/>
    <w:rsid w:val="00100FA4"/>
    <w:rsid w:val="00100FB2"/>
    <w:rsid w:val="00100FF7"/>
    <w:rsid w:val="001017C0"/>
    <w:rsid w:val="0010258E"/>
    <w:rsid w:val="001029E7"/>
    <w:rsid w:val="00102D9B"/>
    <w:rsid w:val="00102DF0"/>
    <w:rsid w:val="0010318F"/>
    <w:rsid w:val="00103610"/>
    <w:rsid w:val="00103A32"/>
    <w:rsid w:val="00104075"/>
    <w:rsid w:val="001046E0"/>
    <w:rsid w:val="00104F4D"/>
    <w:rsid w:val="00105CF4"/>
    <w:rsid w:val="001061C7"/>
    <w:rsid w:val="001067B2"/>
    <w:rsid w:val="001075E9"/>
    <w:rsid w:val="0010790D"/>
    <w:rsid w:val="0011050E"/>
    <w:rsid w:val="00110843"/>
    <w:rsid w:val="00110F16"/>
    <w:rsid w:val="00112298"/>
    <w:rsid w:val="001124EB"/>
    <w:rsid w:val="00112BD8"/>
    <w:rsid w:val="00113471"/>
    <w:rsid w:val="0011385A"/>
    <w:rsid w:val="00113A89"/>
    <w:rsid w:val="00113CA6"/>
    <w:rsid w:val="00113E98"/>
    <w:rsid w:val="001142F3"/>
    <w:rsid w:val="001144CF"/>
    <w:rsid w:val="00114677"/>
    <w:rsid w:val="00114940"/>
    <w:rsid w:val="00115276"/>
    <w:rsid w:val="0011628B"/>
    <w:rsid w:val="001162FF"/>
    <w:rsid w:val="00116666"/>
    <w:rsid w:val="00116729"/>
    <w:rsid w:val="00116FC9"/>
    <w:rsid w:val="00116FDC"/>
    <w:rsid w:val="00117380"/>
    <w:rsid w:val="0011747B"/>
    <w:rsid w:val="00117F6B"/>
    <w:rsid w:val="00120796"/>
    <w:rsid w:val="00120A2D"/>
    <w:rsid w:val="00121978"/>
    <w:rsid w:val="00121BB9"/>
    <w:rsid w:val="00121D7E"/>
    <w:rsid w:val="00121FC8"/>
    <w:rsid w:val="00122615"/>
    <w:rsid w:val="001227F7"/>
    <w:rsid w:val="00122879"/>
    <w:rsid w:val="00122CC8"/>
    <w:rsid w:val="00122FB4"/>
    <w:rsid w:val="0012345B"/>
    <w:rsid w:val="00123940"/>
    <w:rsid w:val="00123CBF"/>
    <w:rsid w:val="0012410F"/>
    <w:rsid w:val="001241C5"/>
    <w:rsid w:val="00124334"/>
    <w:rsid w:val="0012434A"/>
    <w:rsid w:val="00124A81"/>
    <w:rsid w:val="00125005"/>
    <w:rsid w:val="00125291"/>
    <w:rsid w:val="001256D6"/>
    <w:rsid w:val="00125EAD"/>
    <w:rsid w:val="001260F1"/>
    <w:rsid w:val="00126463"/>
    <w:rsid w:val="00126FDC"/>
    <w:rsid w:val="00127033"/>
    <w:rsid w:val="001271B6"/>
    <w:rsid w:val="00127B2C"/>
    <w:rsid w:val="00127BD2"/>
    <w:rsid w:val="00130390"/>
    <w:rsid w:val="00130594"/>
    <w:rsid w:val="00130D7E"/>
    <w:rsid w:val="00131082"/>
    <w:rsid w:val="00131304"/>
    <w:rsid w:val="00131535"/>
    <w:rsid w:val="00131EF2"/>
    <w:rsid w:val="001324EC"/>
    <w:rsid w:val="00132E0B"/>
    <w:rsid w:val="00132E98"/>
    <w:rsid w:val="001330AF"/>
    <w:rsid w:val="00133577"/>
    <w:rsid w:val="00134B8F"/>
    <w:rsid w:val="00134CAE"/>
    <w:rsid w:val="00134F27"/>
    <w:rsid w:val="0013500E"/>
    <w:rsid w:val="0013524C"/>
    <w:rsid w:val="00135AEF"/>
    <w:rsid w:val="001363FB"/>
    <w:rsid w:val="001364E1"/>
    <w:rsid w:val="00136628"/>
    <w:rsid w:val="0013698E"/>
    <w:rsid w:val="00137088"/>
    <w:rsid w:val="001372D8"/>
    <w:rsid w:val="001375CF"/>
    <w:rsid w:val="00137709"/>
    <w:rsid w:val="00137725"/>
    <w:rsid w:val="00137DF2"/>
    <w:rsid w:val="00137FF2"/>
    <w:rsid w:val="00140038"/>
    <w:rsid w:val="001403D3"/>
    <w:rsid w:val="0014096A"/>
    <w:rsid w:val="00140B51"/>
    <w:rsid w:val="00140C71"/>
    <w:rsid w:val="00140D1E"/>
    <w:rsid w:val="00140DE5"/>
    <w:rsid w:val="00141291"/>
    <w:rsid w:val="00141395"/>
    <w:rsid w:val="00141AAA"/>
    <w:rsid w:val="00142437"/>
    <w:rsid w:val="00143343"/>
    <w:rsid w:val="00144201"/>
    <w:rsid w:val="001443DD"/>
    <w:rsid w:val="0014447A"/>
    <w:rsid w:val="001448CA"/>
    <w:rsid w:val="00144938"/>
    <w:rsid w:val="00144D10"/>
    <w:rsid w:val="001456FB"/>
    <w:rsid w:val="00145768"/>
    <w:rsid w:val="00145870"/>
    <w:rsid w:val="00145B55"/>
    <w:rsid w:val="00145BE7"/>
    <w:rsid w:val="00145C6A"/>
    <w:rsid w:val="00146280"/>
    <w:rsid w:val="0014653D"/>
    <w:rsid w:val="00146EAB"/>
    <w:rsid w:val="001470A6"/>
    <w:rsid w:val="0015010E"/>
    <w:rsid w:val="0015056E"/>
    <w:rsid w:val="001508DA"/>
    <w:rsid w:val="00150A88"/>
    <w:rsid w:val="00151B23"/>
    <w:rsid w:val="0015207B"/>
    <w:rsid w:val="0015223F"/>
    <w:rsid w:val="00152438"/>
    <w:rsid w:val="001530A7"/>
    <w:rsid w:val="00153AB6"/>
    <w:rsid w:val="001544BA"/>
    <w:rsid w:val="00154F4A"/>
    <w:rsid w:val="00155702"/>
    <w:rsid w:val="00155D41"/>
    <w:rsid w:val="001567F9"/>
    <w:rsid w:val="00156809"/>
    <w:rsid w:val="00156A7E"/>
    <w:rsid w:val="00156B70"/>
    <w:rsid w:val="00156D5B"/>
    <w:rsid w:val="00157F16"/>
    <w:rsid w:val="00160BE5"/>
    <w:rsid w:val="001617DB"/>
    <w:rsid w:val="001618B6"/>
    <w:rsid w:val="001623CF"/>
    <w:rsid w:val="001636E5"/>
    <w:rsid w:val="00164233"/>
    <w:rsid w:val="0016433D"/>
    <w:rsid w:val="00164597"/>
    <w:rsid w:val="0016536E"/>
    <w:rsid w:val="00165656"/>
    <w:rsid w:val="0016579C"/>
    <w:rsid w:val="001667AA"/>
    <w:rsid w:val="00167257"/>
    <w:rsid w:val="00167353"/>
    <w:rsid w:val="001678E4"/>
    <w:rsid w:val="00170463"/>
    <w:rsid w:val="00170989"/>
    <w:rsid w:val="00170A31"/>
    <w:rsid w:val="00170B94"/>
    <w:rsid w:val="00171004"/>
    <w:rsid w:val="0017106B"/>
    <w:rsid w:val="001713E2"/>
    <w:rsid w:val="001719F3"/>
    <w:rsid w:val="00171AA9"/>
    <w:rsid w:val="00171BAF"/>
    <w:rsid w:val="00171CFB"/>
    <w:rsid w:val="0017230D"/>
    <w:rsid w:val="00172B56"/>
    <w:rsid w:val="00172F0A"/>
    <w:rsid w:val="00172FC8"/>
    <w:rsid w:val="00173879"/>
    <w:rsid w:val="001743E3"/>
    <w:rsid w:val="0017450B"/>
    <w:rsid w:val="001745FA"/>
    <w:rsid w:val="00174C96"/>
    <w:rsid w:val="0017543D"/>
    <w:rsid w:val="00175AE1"/>
    <w:rsid w:val="0017610F"/>
    <w:rsid w:val="00176BDC"/>
    <w:rsid w:val="00176BDD"/>
    <w:rsid w:val="00177190"/>
    <w:rsid w:val="0017739E"/>
    <w:rsid w:val="0017785C"/>
    <w:rsid w:val="00177AB5"/>
    <w:rsid w:val="00177BC8"/>
    <w:rsid w:val="00177FD8"/>
    <w:rsid w:val="00180170"/>
    <w:rsid w:val="001807E9"/>
    <w:rsid w:val="00180DDC"/>
    <w:rsid w:val="00180E3D"/>
    <w:rsid w:val="00181477"/>
    <w:rsid w:val="0018179E"/>
    <w:rsid w:val="0018191B"/>
    <w:rsid w:val="001820BE"/>
    <w:rsid w:val="0018229B"/>
    <w:rsid w:val="00182420"/>
    <w:rsid w:val="001826FA"/>
    <w:rsid w:val="00182DE5"/>
    <w:rsid w:val="00182EAB"/>
    <w:rsid w:val="00183354"/>
    <w:rsid w:val="0018370C"/>
    <w:rsid w:val="00183C77"/>
    <w:rsid w:val="00183CBF"/>
    <w:rsid w:val="00183EBF"/>
    <w:rsid w:val="0018558D"/>
    <w:rsid w:val="00185617"/>
    <w:rsid w:val="00185621"/>
    <w:rsid w:val="001857E9"/>
    <w:rsid w:val="001858E9"/>
    <w:rsid w:val="00185987"/>
    <w:rsid w:val="0018670B"/>
    <w:rsid w:val="00186AAF"/>
    <w:rsid w:val="001870C9"/>
    <w:rsid w:val="001871BB"/>
    <w:rsid w:val="0018747D"/>
    <w:rsid w:val="001875B9"/>
    <w:rsid w:val="00187C78"/>
    <w:rsid w:val="00187E8C"/>
    <w:rsid w:val="00190415"/>
    <w:rsid w:val="001905CB"/>
    <w:rsid w:val="00190B11"/>
    <w:rsid w:val="00190D78"/>
    <w:rsid w:val="00190F89"/>
    <w:rsid w:val="00190FED"/>
    <w:rsid w:val="00191097"/>
    <w:rsid w:val="00191099"/>
    <w:rsid w:val="00191552"/>
    <w:rsid w:val="001922D6"/>
    <w:rsid w:val="0019243A"/>
    <w:rsid w:val="00192707"/>
    <w:rsid w:val="00192AD1"/>
    <w:rsid w:val="00192E6C"/>
    <w:rsid w:val="00192FC8"/>
    <w:rsid w:val="001931C5"/>
    <w:rsid w:val="00193950"/>
    <w:rsid w:val="001939BF"/>
    <w:rsid w:val="00193B6E"/>
    <w:rsid w:val="00193D89"/>
    <w:rsid w:val="00193DF5"/>
    <w:rsid w:val="001942A1"/>
    <w:rsid w:val="00194CE0"/>
    <w:rsid w:val="001954AC"/>
    <w:rsid w:val="001954D4"/>
    <w:rsid w:val="0019589D"/>
    <w:rsid w:val="00195FFF"/>
    <w:rsid w:val="00196584"/>
    <w:rsid w:val="00196A0E"/>
    <w:rsid w:val="00196A70"/>
    <w:rsid w:val="00197932"/>
    <w:rsid w:val="00197CF9"/>
    <w:rsid w:val="00197D42"/>
    <w:rsid w:val="001A08B6"/>
    <w:rsid w:val="001A0A0C"/>
    <w:rsid w:val="001A0C97"/>
    <w:rsid w:val="001A143F"/>
    <w:rsid w:val="001A1A0B"/>
    <w:rsid w:val="001A308A"/>
    <w:rsid w:val="001A357F"/>
    <w:rsid w:val="001A41AF"/>
    <w:rsid w:val="001A4910"/>
    <w:rsid w:val="001A4997"/>
    <w:rsid w:val="001A4A33"/>
    <w:rsid w:val="001A4F1B"/>
    <w:rsid w:val="001A5B5D"/>
    <w:rsid w:val="001A604E"/>
    <w:rsid w:val="001A6517"/>
    <w:rsid w:val="001A6AA2"/>
    <w:rsid w:val="001A7752"/>
    <w:rsid w:val="001A7D1C"/>
    <w:rsid w:val="001B031E"/>
    <w:rsid w:val="001B0574"/>
    <w:rsid w:val="001B081A"/>
    <w:rsid w:val="001B0888"/>
    <w:rsid w:val="001B0E43"/>
    <w:rsid w:val="001B12F3"/>
    <w:rsid w:val="001B14B8"/>
    <w:rsid w:val="001B1A31"/>
    <w:rsid w:val="001B1AA9"/>
    <w:rsid w:val="001B21AC"/>
    <w:rsid w:val="001B22BE"/>
    <w:rsid w:val="001B236F"/>
    <w:rsid w:val="001B245B"/>
    <w:rsid w:val="001B2585"/>
    <w:rsid w:val="001B3041"/>
    <w:rsid w:val="001B3143"/>
    <w:rsid w:val="001B3305"/>
    <w:rsid w:val="001B3635"/>
    <w:rsid w:val="001B3A58"/>
    <w:rsid w:val="001B3AD9"/>
    <w:rsid w:val="001B3D30"/>
    <w:rsid w:val="001B43B1"/>
    <w:rsid w:val="001B4442"/>
    <w:rsid w:val="001B4650"/>
    <w:rsid w:val="001B4901"/>
    <w:rsid w:val="001B49B5"/>
    <w:rsid w:val="001B4DE7"/>
    <w:rsid w:val="001B5F10"/>
    <w:rsid w:val="001B609E"/>
    <w:rsid w:val="001B62CF"/>
    <w:rsid w:val="001B6411"/>
    <w:rsid w:val="001B65B7"/>
    <w:rsid w:val="001B6EE5"/>
    <w:rsid w:val="001B7B18"/>
    <w:rsid w:val="001B7BEE"/>
    <w:rsid w:val="001C079E"/>
    <w:rsid w:val="001C08E9"/>
    <w:rsid w:val="001C0A25"/>
    <w:rsid w:val="001C0A2B"/>
    <w:rsid w:val="001C0C18"/>
    <w:rsid w:val="001C0FA6"/>
    <w:rsid w:val="001C1135"/>
    <w:rsid w:val="001C18FF"/>
    <w:rsid w:val="001C1FA1"/>
    <w:rsid w:val="001C2780"/>
    <w:rsid w:val="001C298C"/>
    <w:rsid w:val="001C2C95"/>
    <w:rsid w:val="001C32FA"/>
    <w:rsid w:val="001C3D6B"/>
    <w:rsid w:val="001C41A8"/>
    <w:rsid w:val="001C44F4"/>
    <w:rsid w:val="001C4602"/>
    <w:rsid w:val="001C4801"/>
    <w:rsid w:val="001C57FC"/>
    <w:rsid w:val="001C5A47"/>
    <w:rsid w:val="001C6BD6"/>
    <w:rsid w:val="001C75DD"/>
    <w:rsid w:val="001C7622"/>
    <w:rsid w:val="001C7B1D"/>
    <w:rsid w:val="001C7D5D"/>
    <w:rsid w:val="001D0086"/>
    <w:rsid w:val="001D0486"/>
    <w:rsid w:val="001D09A2"/>
    <w:rsid w:val="001D0A52"/>
    <w:rsid w:val="001D1227"/>
    <w:rsid w:val="001D13B9"/>
    <w:rsid w:val="001D18BC"/>
    <w:rsid w:val="001D1B41"/>
    <w:rsid w:val="001D239F"/>
    <w:rsid w:val="001D2900"/>
    <w:rsid w:val="001D2AA3"/>
    <w:rsid w:val="001D2CD3"/>
    <w:rsid w:val="001D2D83"/>
    <w:rsid w:val="001D30F6"/>
    <w:rsid w:val="001D3748"/>
    <w:rsid w:val="001D4B01"/>
    <w:rsid w:val="001D4FFD"/>
    <w:rsid w:val="001D502F"/>
    <w:rsid w:val="001D5661"/>
    <w:rsid w:val="001D5B94"/>
    <w:rsid w:val="001D6637"/>
    <w:rsid w:val="001D66E2"/>
    <w:rsid w:val="001D6F57"/>
    <w:rsid w:val="001D703F"/>
    <w:rsid w:val="001D7244"/>
    <w:rsid w:val="001D7804"/>
    <w:rsid w:val="001E01F7"/>
    <w:rsid w:val="001E06C0"/>
    <w:rsid w:val="001E0875"/>
    <w:rsid w:val="001E0890"/>
    <w:rsid w:val="001E1BC0"/>
    <w:rsid w:val="001E1CF0"/>
    <w:rsid w:val="001E1D90"/>
    <w:rsid w:val="001E1EA4"/>
    <w:rsid w:val="001E26A6"/>
    <w:rsid w:val="001E2BCD"/>
    <w:rsid w:val="001E3322"/>
    <w:rsid w:val="001E36C7"/>
    <w:rsid w:val="001E39AC"/>
    <w:rsid w:val="001E3F85"/>
    <w:rsid w:val="001E4320"/>
    <w:rsid w:val="001E4B8F"/>
    <w:rsid w:val="001E4C66"/>
    <w:rsid w:val="001E551D"/>
    <w:rsid w:val="001E5610"/>
    <w:rsid w:val="001E5722"/>
    <w:rsid w:val="001E57BB"/>
    <w:rsid w:val="001E626C"/>
    <w:rsid w:val="001E6311"/>
    <w:rsid w:val="001E66DE"/>
    <w:rsid w:val="001E66FC"/>
    <w:rsid w:val="001E72E1"/>
    <w:rsid w:val="001E7477"/>
    <w:rsid w:val="001E7D8C"/>
    <w:rsid w:val="001F0384"/>
    <w:rsid w:val="001F038C"/>
    <w:rsid w:val="001F065D"/>
    <w:rsid w:val="001F1014"/>
    <w:rsid w:val="001F117F"/>
    <w:rsid w:val="001F156B"/>
    <w:rsid w:val="001F1900"/>
    <w:rsid w:val="001F1C42"/>
    <w:rsid w:val="001F2B63"/>
    <w:rsid w:val="001F2CFA"/>
    <w:rsid w:val="001F3348"/>
    <w:rsid w:val="001F3519"/>
    <w:rsid w:val="001F38EE"/>
    <w:rsid w:val="001F396C"/>
    <w:rsid w:val="001F3AAC"/>
    <w:rsid w:val="001F3F87"/>
    <w:rsid w:val="001F46C6"/>
    <w:rsid w:val="001F4C29"/>
    <w:rsid w:val="001F4DFF"/>
    <w:rsid w:val="001F54A7"/>
    <w:rsid w:val="001F5A1F"/>
    <w:rsid w:val="001F5C07"/>
    <w:rsid w:val="001F611B"/>
    <w:rsid w:val="001F63EA"/>
    <w:rsid w:val="001F6AE8"/>
    <w:rsid w:val="001F6B26"/>
    <w:rsid w:val="001F73F7"/>
    <w:rsid w:val="001F74F8"/>
    <w:rsid w:val="001F758B"/>
    <w:rsid w:val="001F7D6A"/>
    <w:rsid w:val="0020007C"/>
    <w:rsid w:val="00200658"/>
    <w:rsid w:val="0020091E"/>
    <w:rsid w:val="00200D1D"/>
    <w:rsid w:val="00200E7E"/>
    <w:rsid w:val="002010FA"/>
    <w:rsid w:val="00201224"/>
    <w:rsid w:val="00201499"/>
    <w:rsid w:val="002018CD"/>
    <w:rsid w:val="00201C5A"/>
    <w:rsid w:val="00201E05"/>
    <w:rsid w:val="00202AF0"/>
    <w:rsid w:val="00202C73"/>
    <w:rsid w:val="00202D40"/>
    <w:rsid w:val="00203F89"/>
    <w:rsid w:val="00204232"/>
    <w:rsid w:val="0020428B"/>
    <w:rsid w:val="00204364"/>
    <w:rsid w:val="00204807"/>
    <w:rsid w:val="00204D4A"/>
    <w:rsid w:val="00204E7C"/>
    <w:rsid w:val="0020536E"/>
    <w:rsid w:val="00205499"/>
    <w:rsid w:val="0020570B"/>
    <w:rsid w:val="002057F2"/>
    <w:rsid w:val="002059F2"/>
    <w:rsid w:val="00205E8F"/>
    <w:rsid w:val="002067EC"/>
    <w:rsid w:val="00206D59"/>
    <w:rsid w:val="0020719B"/>
    <w:rsid w:val="00207984"/>
    <w:rsid w:val="00207ABA"/>
    <w:rsid w:val="00207B49"/>
    <w:rsid w:val="00207FD5"/>
    <w:rsid w:val="0021010D"/>
    <w:rsid w:val="00210313"/>
    <w:rsid w:val="002105C7"/>
    <w:rsid w:val="00210B37"/>
    <w:rsid w:val="00210EA8"/>
    <w:rsid w:val="002118C3"/>
    <w:rsid w:val="00211E98"/>
    <w:rsid w:val="00211EFA"/>
    <w:rsid w:val="00212234"/>
    <w:rsid w:val="00212567"/>
    <w:rsid w:val="002127C0"/>
    <w:rsid w:val="00212EE2"/>
    <w:rsid w:val="002130E6"/>
    <w:rsid w:val="00213413"/>
    <w:rsid w:val="0021378E"/>
    <w:rsid w:val="002142CD"/>
    <w:rsid w:val="0021433B"/>
    <w:rsid w:val="00214E9B"/>
    <w:rsid w:val="00214F27"/>
    <w:rsid w:val="00215CEC"/>
    <w:rsid w:val="00216691"/>
    <w:rsid w:val="00217163"/>
    <w:rsid w:val="002174AF"/>
    <w:rsid w:val="002179FA"/>
    <w:rsid w:val="00217C00"/>
    <w:rsid w:val="00217FF2"/>
    <w:rsid w:val="0022025E"/>
    <w:rsid w:val="002202BE"/>
    <w:rsid w:val="002207BF"/>
    <w:rsid w:val="00220DC9"/>
    <w:rsid w:val="00221229"/>
    <w:rsid w:val="002213A2"/>
    <w:rsid w:val="00221481"/>
    <w:rsid w:val="00221577"/>
    <w:rsid w:val="00221B2C"/>
    <w:rsid w:val="00221C3C"/>
    <w:rsid w:val="00221F26"/>
    <w:rsid w:val="00222082"/>
    <w:rsid w:val="00222247"/>
    <w:rsid w:val="002223C9"/>
    <w:rsid w:val="002224B6"/>
    <w:rsid w:val="002227AE"/>
    <w:rsid w:val="00222E25"/>
    <w:rsid w:val="00223099"/>
    <w:rsid w:val="002232F1"/>
    <w:rsid w:val="00223337"/>
    <w:rsid w:val="00223CEE"/>
    <w:rsid w:val="00224958"/>
    <w:rsid w:val="00224F5A"/>
    <w:rsid w:val="00225116"/>
    <w:rsid w:val="00225294"/>
    <w:rsid w:val="002253D9"/>
    <w:rsid w:val="00225CE6"/>
    <w:rsid w:val="00225EE0"/>
    <w:rsid w:val="00226C1C"/>
    <w:rsid w:val="00227209"/>
    <w:rsid w:val="0022721E"/>
    <w:rsid w:val="0022744D"/>
    <w:rsid w:val="00227788"/>
    <w:rsid w:val="0023028D"/>
    <w:rsid w:val="0023039B"/>
    <w:rsid w:val="002303D0"/>
    <w:rsid w:val="00230610"/>
    <w:rsid w:val="0023068E"/>
    <w:rsid w:val="00230711"/>
    <w:rsid w:val="00230870"/>
    <w:rsid w:val="0023150A"/>
    <w:rsid w:val="00232820"/>
    <w:rsid w:val="0023327C"/>
    <w:rsid w:val="002336A5"/>
    <w:rsid w:val="00233AAE"/>
    <w:rsid w:val="00233AB0"/>
    <w:rsid w:val="00233AB7"/>
    <w:rsid w:val="00233E27"/>
    <w:rsid w:val="00233EAF"/>
    <w:rsid w:val="0023401E"/>
    <w:rsid w:val="00234153"/>
    <w:rsid w:val="00234429"/>
    <w:rsid w:val="00234C44"/>
    <w:rsid w:val="00234E59"/>
    <w:rsid w:val="002355FD"/>
    <w:rsid w:val="0023563C"/>
    <w:rsid w:val="002356DB"/>
    <w:rsid w:val="00235A3D"/>
    <w:rsid w:val="00235B42"/>
    <w:rsid w:val="00235B56"/>
    <w:rsid w:val="00235D7F"/>
    <w:rsid w:val="00236223"/>
    <w:rsid w:val="002369A1"/>
    <w:rsid w:val="00236D5D"/>
    <w:rsid w:val="002372FF"/>
    <w:rsid w:val="0023758A"/>
    <w:rsid w:val="00237709"/>
    <w:rsid w:val="00237746"/>
    <w:rsid w:val="00237E56"/>
    <w:rsid w:val="00237E9A"/>
    <w:rsid w:val="00237EAD"/>
    <w:rsid w:val="00237FF5"/>
    <w:rsid w:val="002400A3"/>
    <w:rsid w:val="002405B6"/>
    <w:rsid w:val="00240815"/>
    <w:rsid w:val="00240AE8"/>
    <w:rsid w:val="002414DF"/>
    <w:rsid w:val="002416FA"/>
    <w:rsid w:val="002418DC"/>
    <w:rsid w:val="00241F37"/>
    <w:rsid w:val="00242393"/>
    <w:rsid w:val="00242418"/>
    <w:rsid w:val="00242583"/>
    <w:rsid w:val="002426C5"/>
    <w:rsid w:val="002426DE"/>
    <w:rsid w:val="00242A45"/>
    <w:rsid w:val="002434C2"/>
    <w:rsid w:val="00243586"/>
    <w:rsid w:val="002441D4"/>
    <w:rsid w:val="002445DA"/>
    <w:rsid w:val="0024499B"/>
    <w:rsid w:val="0024552B"/>
    <w:rsid w:val="002457A8"/>
    <w:rsid w:val="00245A14"/>
    <w:rsid w:val="00245EF7"/>
    <w:rsid w:val="0024611C"/>
    <w:rsid w:val="0024658C"/>
    <w:rsid w:val="0024658E"/>
    <w:rsid w:val="002468AA"/>
    <w:rsid w:val="00246AF9"/>
    <w:rsid w:val="002476C7"/>
    <w:rsid w:val="00250640"/>
    <w:rsid w:val="00250704"/>
    <w:rsid w:val="00250B8F"/>
    <w:rsid w:val="00250EFB"/>
    <w:rsid w:val="0025106D"/>
    <w:rsid w:val="002510B0"/>
    <w:rsid w:val="00251560"/>
    <w:rsid w:val="00251659"/>
    <w:rsid w:val="00251A3A"/>
    <w:rsid w:val="0025212C"/>
    <w:rsid w:val="002524BF"/>
    <w:rsid w:val="0025264E"/>
    <w:rsid w:val="00252A06"/>
    <w:rsid w:val="00253A53"/>
    <w:rsid w:val="00253F0D"/>
    <w:rsid w:val="0025419B"/>
    <w:rsid w:val="002548AD"/>
    <w:rsid w:val="00254F6D"/>
    <w:rsid w:val="002563A9"/>
    <w:rsid w:val="002563E8"/>
    <w:rsid w:val="002566AF"/>
    <w:rsid w:val="00256C47"/>
    <w:rsid w:val="00256CFB"/>
    <w:rsid w:val="00256DA8"/>
    <w:rsid w:val="0025700D"/>
    <w:rsid w:val="00257050"/>
    <w:rsid w:val="00257055"/>
    <w:rsid w:val="00260877"/>
    <w:rsid w:val="00260D00"/>
    <w:rsid w:val="0026101E"/>
    <w:rsid w:val="0026150E"/>
    <w:rsid w:val="00261949"/>
    <w:rsid w:val="00262029"/>
    <w:rsid w:val="00263154"/>
    <w:rsid w:val="0026369F"/>
    <w:rsid w:val="002636DC"/>
    <w:rsid w:val="002637C2"/>
    <w:rsid w:val="00263F96"/>
    <w:rsid w:val="002641CD"/>
    <w:rsid w:val="002642D3"/>
    <w:rsid w:val="00264DEF"/>
    <w:rsid w:val="00264E45"/>
    <w:rsid w:val="00264F00"/>
    <w:rsid w:val="00265DF0"/>
    <w:rsid w:val="002662F9"/>
    <w:rsid w:val="002666FC"/>
    <w:rsid w:val="002667BE"/>
    <w:rsid w:val="00266804"/>
    <w:rsid w:val="00267543"/>
    <w:rsid w:val="002705B4"/>
    <w:rsid w:val="00270781"/>
    <w:rsid w:val="0027087D"/>
    <w:rsid w:val="00270C10"/>
    <w:rsid w:val="00271AEE"/>
    <w:rsid w:val="002721B7"/>
    <w:rsid w:val="002725B3"/>
    <w:rsid w:val="00273CCB"/>
    <w:rsid w:val="00273D42"/>
    <w:rsid w:val="00273DFF"/>
    <w:rsid w:val="00274A59"/>
    <w:rsid w:val="00274BA6"/>
    <w:rsid w:val="00274C31"/>
    <w:rsid w:val="00274CDA"/>
    <w:rsid w:val="00275307"/>
    <w:rsid w:val="00276EFF"/>
    <w:rsid w:val="002774C5"/>
    <w:rsid w:val="002779F9"/>
    <w:rsid w:val="00277B54"/>
    <w:rsid w:val="0028054D"/>
    <w:rsid w:val="0028059A"/>
    <w:rsid w:val="00280C11"/>
    <w:rsid w:val="00280FD7"/>
    <w:rsid w:val="002812D9"/>
    <w:rsid w:val="00281723"/>
    <w:rsid w:val="002822DD"/>
    <w:rsid w:val="00282648"/>
    <w:rsid w:val="00282E5B"/>
    <w:rsid w:val="0028392C"/>
    <w:rsid w:val="002839E2"/>
    <w:rsid w:val="0028419F"/>
    <w:rsid w:val="00284270"/>
    <w:rsid w:val="0028448F"/>
    <w:rsid w:val="00284799"/>
    <w:rsid w:val="00284809"/>
    <w:rsid w:val="00284D2F"/>
    <w:rsid w:val="0028565C"/>
    <w:rsid w:val="0028592D"/>
    <w:rsid w:val="00285F2C"/>
    <w:rsid w:val="002860E3"/>
    <w:rsid w:val="00286709"/>
    <w:rsid w:val="002870E6"/>
    <w:rsid w:val="002879C7"/>
    <w:rsid w:val="00290B73"/>
    <w:rsid w:val="00290F57"/>
    <w:rsid w:val="0029107B"/>
    <w:rsid w:val="002916BC"/>
    <w:rsid w:val="00291913"/>
    <w:rsid w:val="00291A71"/>
    <w:rsid w:val="00291B3D"/>
    <w:rsid w:val="00292041"/>
    <w:rsid w:val="0029225C"/>
    <w:rsid w:val="002925B0"/>
    <w:rsid w:val="00292F4D"/>
    <w:rsid w:val="0029308C"/>
    <w:rsid w:val="002941C5"/>
    <w:rsid w:val="00294BED"/>
    <w:rsid w:val="00294EA6"/>
    <w:rsid w:val="00295048"/>
    <w:rsid w:val="00295224"/>
    <w:rsid w:val="002958AA"/>
    <w:rsid w:val="002A00BE"/>
    <w:rsid w:val="002A0363"/>
    <w:rsid w:val="002A0900"/>
    <w:rsid w:val="002A09CB"/>
    <w:rsid w:val="002A0F1E"/>
    <w:rsid w:val="002A11A6"/>
    <w:rsid w:val="002A1991"/>
    <w:rsid w:val="002A205F"/>
    <w:rsid w:val="002A23FB"/>
    <w:rsid w:val="002A2EBC"/>
    <w:rsid w:val="002A2FB3"/>
    <w:rsid w:val="002A3246"/>
    <w:rsid w:val="002A3542"/>
    <w:rsid w:val="002A35CF"/>
    <w:rsid w:val="002A3B35"/>
    <w:rsid w:val="002A3BDF"/>
    <w:rsid w:val="002A4A63"/>
    <w:rsid w:val="002A4BAC"/>
    <w:rsid w:val="002A4C40"/>
    <w:rsid w:val="002A4CC6"/>
    <w:rsid w:val="002A52A7"/>
    <w:rsid w:val="002A57C6"/>
    <w:rsid w:val="002A5E75"/>
    <w:rsid w:val="002A5F5C"/>
    <w:rsid w:val="002A60EE"/>
    <w:rsid w:val="002A62A9"/>
    <w:rsid w:val="002A77C5"/>
    <w:rsid w:val="002A790F"/>
    <w:rsid w:val="002A79BA"/>
    <w:rsid w:val="002B0060"/>
    <w:rsid w:val="002B0295"/>
    <w:rsid w:val="002B09A1"/>
    <w:rsid w:val="002B0BC3"/>
    <w:rsid w:val="002B0BDE"/>
    <w:rsid w:val="002B10EA"/>
    <w:rsid w:val="002B1405"/>
    <w:rsid w:val="002B1875"/>
    <w:rsid w:val="002B1AB7"/>
    <w:rsid w:val="002B1AD7"/>
    <w:rsid w:val="002B1CD6"/>
    <w:rsid w:val="002B2923"/>
    <w:rsid w:val="002B2DC6"/>
    <w:rsid w:val="002B391C"/>
    <w:rsid w:val="002B3E40"/>
    <w:rsid w:val="002B4370"/>
    <w:rsid w:val="002B440B"/>
    <w:rsid w:val="002B5573"/>
    <w:rsid w:val="002B6578"/>
    <w:rsid w:val="002B693B"/>
    <w:rsid w:val="002B6D95"/>
    <w:rsid w:val="002B727A"/>
    <w:rsid w:val="002B7453"/>
    <w:rsid w:val="002C0334"/>
    <w:rsid w:val="002C0ED2"/>
    <w:rsid w:val="002C1690"/>
    <w:rsid w:val="002C17A0"/>
    <w:rsid w:val="002C18DF"/>
    <w:rsid w:val="002C1DA7"/>
    <w:rsid w:val="002C1EA7"/>
    <w:rsid w:val="002C24CF"/>
    <w:rsid w:val="002C25F8"/>
    <w:rsid w:val="002C26B4"/>
    <w:rsid w:val="002C27E7"/>
    <w:rsid w:val="002C29ED"/>
    <w:rsid w:val="002C3100"/>
    <w:rsid w:val="002C3220"/>
    <w:rsid w:val="002C3619"/>
    <w:rsid w:val="002C36E2"/>
    <w:rsid w:val="002C38AE"/>
    <w:rsid w:val="002C41C4"/>
    <w:rsid w:val="002C4347"/>
    <w:rsid w:val="002C4B66"/>
    <w:rsid w:val="002C4CA9"/>
    <w:rsid w:val="002C4D86"/>
    <w:rsid w:val="002C5062"/>
    <w:rsid w:val="002C55A3"/>
    <w:rsid w:val="002C5ADD"/>
    <w:rsid w:val="002C5BB9"/>
    <w:rsid w:val="002C5F88"/>
    <w:rsid w:val="002C61F2"/>
    <w:rsid w:val="002C67C4"/>
    <w:rsid w:val="002C6D19"/>
    <w:rsid w:val="002C7025"/>
    <w:rsid w:val="002C7352"/>
    <w:rsid w:val="002C77B0"/>
    <w:rsid w:val="002C79E8"/>
    <w:rsid w:val="002D0002"/>
    <w:rsid w:val="002D0481"/>
    <w:rsid w:val="002D0CE4"/>
    <w:rsid w:val="002D12E0"/>
    <w:rsid w:val="002D12F4"/>
    <w:rsid w:val="002D155B"/>
    <w:rsid w:val="002D199B"/>
    <w:rsid w:val="002D1A3C"/>
    <w:rsid w:val="002D1ACD"/>
    <w:rsid w:val="002D239C"/>
    <w:rsid w:val="002D2430"/>
    <w:rsid w:val="002D3359"/>
    <w:rsid w:val="002D3C1A"/>
    <w:rsid w:val="002D3EA9"/>
    <w:rsid w:val="002D3FF1"/>
    <w:rsid w:val="002D4230"/>
    <w:rsid w:val="002D4B95"/>
    <w:rsid w:val="002D5292"/>
    <w:rsid w:val="002D556A"/>
    <w:rsid w:val="002D56E1"/>
    <w:rsid w:val="002D58D7"/>
    <w:rsid w:val="002D5AB6"/>
    <w:rsid w:val="002D63E6"/>
    <w:rsid w:val="002D6627"/>
    <w:rsid w:val="002D6EFF"/>
    <w:rsid w:val="002D7084"/>
    <w:rsid w:val="002D7171"/>
    <w:rsid w:val="002D74F8"/>
    <w:rsid w:val="002E0001"/>
    <w:rsid w:val="002E0052"/>
    <w:rsid w:val="002E0358"/>
    <w:rsid w:val="002E0443"/>
    <w:rsid w:val="002E0F38"/>
    <w:rsid w:val="002E115E"/>
    <w:rsid w:val="002E15DC"/>
    <w:rsid w:val="002E188D"/>
    <w:rsid w:val="002E1E5B"/>
    <w:rsid w:val="002E2272"/>
    <w:rsid w:val="002E24EB"/>
    <w:rsid w:val="002E2D36"/>
    <w:rsid w:val="002E2F64"/>
    <w:rsid w:val="002E3B95"/>
    <w:rsid w:val="002E3DA9"/>
    <w:rsid w:val="002E41FE"/>
    <w:rsid w:val="002E484E"/>
    <w:rsid w:val="002E4E44"/>
    <w:rsid w:val="002E50A4"/>
    <w:rsid w:val="002E50F4"/>
    <w:rsid w:val="002E5259"/>
    <w:rsid w:val="002E5698"/>
    <w:rsid w:val="002E662C"/>
    <w:rsid w:val="002E68DE"/>
    <w:rsid w:val="002E70E4"/>
    <w:rsid w:val="002E7DEF"/>
    <w:rsid w:val="002F0114"/>
    <w:rsid w:val="002F0159"/>
    <w:rsid w:val="002F0212"/>
    <w:rsid w:val="002F162B"/>
    <w:rsid w:val="002F16EC"/>
    <w:rsid w:val="002F1715"/>
    <w:rsid w:val="002F1869"/>
    <w:rsid w:val="002F18CB"/>
    <w:rsid w:val="002F1AC2"/>
    <w:rsid w:val="002F1AD3"/>
    <w:rsid w:val="002F3B1B"/>
    <w:rsid w:val="002F3B30"/>
    <w:rsid w:val="002F3B82"/>
    <w:rsid w:val="002F3FE6"/>
    <w:rsid w:val="002F442F"/>
    <w:rsid w:val="002F462B"/>
    <w:rsid w:val="002F5807"/>
    <w:rsid w:val="002F5D17"/>
    <w:rsid w:val="002F5F30"/>
    <w:rsid w:val="002F64A1"/>
    <w:rsid w:val="002F678F"/>
    <w:rsid w:val="002F6AD8"/>
    <w:rsid w:val="002F6DC6"/>
    <w:rsid w:val="002F6E4E"/>
    <w:rsid w:val="002F772E"/>
    <w:rsid w:val="002F79A9"/>
    <w:rsid w:val="002F7B58"/>
    <w:rsid w:val="00300272"/>
    <w:rsid w:val="00301005"/>
    <w:rsid w:val="003010B4"/>
    <w:rsid w:val="003011B4"/>
    <w:rsid w:val="00301464"/>
    <w:rsid w:val="00301756"/>
    <w:rsid w:val="0030176F"/>
    <w:rsid w:val="00301871"/>
    <w:rsid w:val="00301F6F"/>
    <w:rsid w:val="00302424"/>
    <w:rsid w:val="003027FB"/>
    <w:rsid w:val="00303726"/>
    <w:rsid w:val="00303AE1"/>
    <w:rsid w:val="00303D6F"/>
    <w:rsid w:val="003046AC"/>
    <w:rsid w:val="00304797"/>
    <w:rsid w:val="00304BBF"/>
    <w:rsid w:val="00305193"/>
    <w:rsid w:val="003053E6"/>
    <w:rsid w:val="0030540D"/>
    <w:rsid w:val="003056DA"/>
    <w:rsid w:val="00305FF4"/>
    <w:rsid w:val="003060C0"/>
    <w:rsid w:val="00306262"/>
    <w:rsid w:val="00306795"/>
    <w:rsid w:val="00306D02"/>
    <w:rsid w:val="00306DDE"/>
    <w:rsid w:val="00306FD4"/>
    <w:rsid w:val="003076B8"/>
    <w:rsid w:val="00307738"/>
    <w:rsid w:val="00307AC2"/>
    <w:rsid w:val="00307E83"/>
    <w:rsid w:val="00307F5A"/>
    <w:rsid w:val="003100A8"/>
    <w:rsid w:val="00310231"/>
    <w:rsid w:val="0031084A"/>
    <w:rsid w:val="003109E5"/>
    <w:rsid w:val="00310C40"/>
    <w:rsid w:val="00310D6E"/>
    <w:rsid w:val="00310F71"/>
    <w:rsid w:val="0031112E"/>
    <w:rsid w:val="00311F00"/>
    <w:rsid w:val="00311FDF"/>
    <w:rsid w:val="0031201D"/>
    <w:rsid w:val="00312559"/>
    <w:rsid w:val="003127B1"/>
    <w:rsid w:val="0031295C"/>
    <w:rsid w:val="00312C7B"/>
    <w:rsid w:val="00312CD6"/>
    <w:rsid w:val="003133FD"/>
    <w:rsid w:val="003138E4"/>
    <w:rsid w:val="00313A68"/>
    <w:rsid w:val="00313EED"/>
    <w:rsid w:val="00313F7D"/>
    <w:rsid w:val="003140F1"/>
    <w:rsid w:val="00314923"/>
    <w:rsid w:val="00314C24"/>
    <w:rsid w:val="00314CA6"/>
    <w:rsid w:val="00315235"/>
    <w:rsid w:val="00315A75"/>
    <w:rsid w:val="00315BA4"/>
    <w:rsid w:val="00315D56"/>
    <w:rsid w:val="00315D67"/>
    <w:rsid w:val="003162A6"/>
    <w:rsid w:val="003163DA"/>
    <w:rsid w:val="003164AB"/>
    <w:rsid w:val="00316706"/>
    <w:rsid w:val="00316794"/>
    <w:rsid w:val="0031691E"/>
    <w:rsid w:val="00316B90"/>
    <w:rsid w:val="00316E77"/>
    <w:rsid w:val="0031708E"/>
    <w:rsid w:val="00320335"/>
    <w:rsid w:val="00320342"/>
    <w:rsid w:val="00320713"/>
    <w:rsid w:val="003209B9"/>
    <w:rsid w:val="00321137"/>
    <w:rsid w:val="00321169"/>
    <w:rsid w:val="0032150D"/>
    <w:rsid w:val="00321BAA"/>
    <w:rsid w:val="00321F62"/>
    <w:rsid w:val="00321F81"/>
    <w:rsid w:val="00321F90"/>
    <w:rsid w:val="0032200B"/>
    <w:rsid w:val="0032258F"/>
    <w:rsid w:val="00322A40"/>
    <w:rsid w:val="00322E45"/>
    <w:rsid w:val="003231D9"/>
    <w:rsid w:val="0032346D"/>
    <w:rsid w:val="003237FC"/>
    <w:rsid w:val="00323A71"/>
    <w:rsid w:val="00323B60"/>
    <w:rsid w:val="00323F31"/>
    <w:rsid w:val="003243A9"/>
    <w:rsid w:val="0032442F"/>
    <w:rsid w:val="00324730"/>
    <w:rsid w:val="00324D20"/>
    <w:rsid w:val="00324D8C"/>
    <w:rsid w:val="00325019"/>
    <w:rsid w:val="003251C4"/>
    <w:rsid w:val="003252AD"/>
    <w:rsid w:val="00325655"/>
    <w:rsid w:val="0032598C"/>
    <w:rsid w:val="00325D90"/>
    <w:rsid w:val="0032634B"/>
    <w:rsid w:val="003263FE"/>
    <w:rsid w:val="00326C09"/>
    <w:rsid w:val="00326D3A"/>
    <w:rsid w:val="00326E6B"/>
    <w:rsid w:val="00327B41"/>
    <w:rsid w:val="00327CFE"/>
    <w:rsid w:val="00330D77"/>
    <w:rsid w:val="00331053"/>
    <w:rsid w:val="00331235"/>
    <w:rsid w:val="0033221C"/>
    <w:rsid w:val="00332A02"/>
    <w:rsid w:val="00332A72"/>
    <w:rsid w:val="00332CDB"/>
    <w:rsid w:val="00332D64"/>
    <w:rsid w:val="003334D3"/>
    <w:rsid w:val="003336A0"/>
    <w:rsid w:val="00333ABC"/>
    <w:rsid w:val="00333F9F"/>
    <w:rsid w:val="00334021"/>
    <w:rsid w:val="00334334"/>
    <w:rsid w:val="0033447D"/>
    <w:rsid w:val="00335BC1"/>
    <w:rsid w:val="00335D18"/>
    <w:rsid w:val="00335D92"/>
    <w:rsid w:val="00336116"/>
    <w:rsid w:val="0033620F"/>
    <w:rsid w:val="00337134"/>
    <w:rsid w:val="00337C4D"/>
    <w:rsid w:val="00337C8F"/>
    <w:rsid w:val="003400A4"/>
    <w:rsid w:val="003405DB"/>
    <w:rsid w:val="00340C7B"/>
    <w:rsid w:val="00340CDA"/>
    <w:rsid w:val="00340F45"/>
    <w:rsid w:val="0034110B"/>
    <w:rsid w:val="0034156C"/>
    <w:rsid w:val="003415B3"/>
    <w:rsid w:val="003418E2"/>
    <w:rsid w:val="00341B3F"/>
    <w:rsid w:val="00341F34"/>
    <w:rsid w:val="00342261"/>
    <w:rsid w:val="00342321"/>
    <w:rsid w:val="00342341"/>
    <w:rsid w:val="003423C8"/>
    <w:rsid w:val="003423FF"/>
    <w:rsid w:val="00342456"/>
    <w:rsid w:val="00342536"/>
    <w:rsid w:val="00342CE5"/>
    <w:rsid w:val="00342D25"/>
    <w:rsid w:val="003435F8"/>
    <w:rsid w:val="00343762"/>
    <w:rsid w:val="003439BF"/>
    <w:rsid w:val="0034433D"/>
    <w:rsid w:val="00344744"/>
    <w:rsid w:val="003447A0"/>
    <w:rsid w:val="00344B61"/>
    <w:rsid w:val="00344DAF"/>
    <w:rsid w:val="00345092"/>
    <w:rsid w:val="00345678"/>
    <w:rsid w:val="00345856"/>
    <w:rsid w:val="00345B4D"/>
    <w:rsid w:val="00345CF6"/>
    <w:rsid w:val="00346035"/>
    <w:rsid w:val="003464B7"/>
    <w:rsid w:val="00346673"/>
    <w:rsid w:val="003466B1"/>
    <w:rsid w:val="00346A45"/>
    <w:rsid w:val="00346DD5"/>
    <w:rsid w:val="00346EB9"/>
    <w:rsid w:val="00347AA2"/>
    <w:rsid w:val="00347EF8"/>
    <w:rsid w:val="00350213"/>
    <w:rsid w:val="0035071E"/>
    <w:rsid w:val="0035099C"/>
    <w:rsid w:val="00350B1A"/>
    <w:rsid w:val="00350F24"/>
    <w:rsid w:val="00351D5D"/>
    <w:rsid w:val="00351EEC"/>
    <w:rsid w:val="00351F0F"/>
    <w:rsid w:val="00352170"/>
    <w:rsid w:val="003525BB"/>
    <w:rsid w:val="00353708"/>
    <w:rsid w:val="0035402A"/>
    <w:rsid w:val="00354831"/>
    <w:rsid w:val="003557CB"/>
    <w:rsid w:val="00355D11"/>
    <w:rsid w:val="003563CF"/>
    <w:rsid w:val="00356671"/>
    <w:rsid w:val="003566EA"/>
    <w:rsid w:val="0035681C"/>
    <w:rsid w:val="00356B1A"/>
    <w:rsid w:val="0035780F"/>
    <w:rsid w:val="00357C06"/>
    <w:rsid w:val="003601FE"/>
    <w:rsid w:val="003603A1"/>
    <w:rsid w:val="003604B1"/>
    <w:rsid w:val="003612A3"/>
    <w:rsid w:val="003614DE"/>
    <w:rsid w:val="003616C5"/>
    <w:rsid w:val="0036185F"/>
    <w:rsid w:val="00361ACE"/>
    <w:rsid w:val="00361C2E"/>
    <w:rsid w:val="00362371"/>
    <w:rsid w:val="00362EAC"/>
    <w:rsid w:val="00363141"/>
    <w:rsid w:val="0036355B"/>
    <w:rsid w:val="00364172"/>
    <w:rsid w:val="00364B6F"/>
    <w:rsid w:val="00364FD1"/>
    <w:rsid w:val="00365005"/>
    <w:rsid w:val="00365028"/>
    <w:rsid w:val="003655FC"/>
    <w:rsid w:val="003657F7"/>
    <w:rsid w:val="00365842"/>
    <w:rsid w:val="00365887"/>
    <w:rsid w:val="003659FD"/>
    <w:rsid w:val="00365EC6"/>
    <w:rsid w:val="00366500"/>
    <w:rsid w:val="0036674D"/>
    <w:rsid w:val="003703C6"/>
    <w:rsid w:val="00370D0C"/>
    <w:rsid w:val="00370DAB"/>
    <w:rsid w:val="00370EA4"/>
    <w:rsid w:val="0037105C"/>
    <w:rsid w:val="00372208"/>
    <w:rsid w:val="003723E0"/>
    <w:rsid w:val="003724E3"/>
    <w:rsid w:val="00372C3D"/>
    <w:rsid w:val="00372DC6"/>
    <w:rsid w:val="003730FD"/>
    <w:rsid w:val="00373328"/>
    <w:rsid w:val="00373388"/>
    <w:rsid w:val="00373496"/>
    <w:rsid w:val="003742D4"/>
    <w:rsid w:val="00374871"/>
    <w:rsid w:val="00374AFD"/>
    <w:rsid w:val="003759DE"/>
    <w:rsid w:val="003762B3"/>
    <w:rsid w:val="0037645D"/>
    <w:rsid w:val="003764AF"/>
    <w:rsid w:val="00376B70"/>
    <w:rsid w:val="0037734D"/>
    <w:rsid w:val="00377B34"/>
    <w:rsid w:val="00377BC6"/>
    <w:rsid w:val="00380325"/>
    <w:rsid w:val="00380454"/>
    <w:rsid w:val="0038048A"/>
    <w:rsid w:val="003808D4"/>
    <w:rsid w:val="00381033"/>
    <w:rsid w:val="003810F7"/>
    <w:rsid w:val="00381533"/>
    <w:rsid w:val="0038178F"/>
    <w:rsid w:val="0038242E"/>
    <w:rsid w:val="00382728"/>
    <w:rsid w:val="003830E3"/>
    <w:rsid w:val="00383290"/>
    <w:rsid w:val="00383468"/>
    <w:rsid w:val="00383644"/>
    <w:rsid w:val="003837C6"/>
    <w:rsid w:val="00383DC3"/>
    <w:rsid w:val="003841D8"/>
    <w:rsid w:val="0038444B"/>
    <w:rsid w:val="0038477D"/>
    <w:rsid w:val="00384F68"/>
    <w:rsid w:val="00384F92"/>
    <w:rsid w:val="003855EA"/>
    <w:rsid w:val="003856D9"/>
    <w:rsid w:val="0038573F"/>
    <w:rsid w:val="0038588C"/>
    <w:rsid w:val="00385B3D"/>
    <w:rsid w:val="00385FAE"/>
    <w:rsid w:val="00386982"/>
    <w:rsid w:val="003870D1"/>
    <w:rsid w:val="00387120"/>
    <w:rsid w:val="00390317"/>
    <w:rsid w:val="00390442"/>
    <w:rsid w:val="00390529"/>
    <w:rsid w:val="00390831"/>
    <w:rsid w:val="00391E81"/>
    <w:rsid w:val="00392022"/>
    <w:rsid w:val="003920BC"/>
    <w:rsid w:val="00392447"/>
    <w:rsid w:val="00392637"/>
    <w:rsid w:val="0039275D"/>
    <w:rsid w:val="003929E1"/>
    <w:rsid w:val="00392CD6"/>
    <w:rsid w:val="00392E26"/>
    <w:rsid w:val="0039366B"/>
    <w:rsid w:val="00393690"/>
    <w:rsid w:val="0039389D"/>
    <w:rsid w:val="0039391D"/>
    <w:rsid w:val="00393C5A"/>
    <w:rsid w:val="00393E0C"/>
    <w:rsid w:val="0039464C"/>
    <w:rsid w:val="003949F6"/>
    <w:rsid w:val="00394D09"/>
    <w:rsid w:val="0039519E"/>
    <w:rsid w:val="00395A3C"/>
    <w:rsid w:val="00395BC5"/>
    <w:rsid w:val="003965D5"/>
    <w:rsid w:val="00396840"/>
    <w:rsid w:val="00396B6F"/>
    <w:rsid w:val="00396B84"/>
    <w:rsid w:val="00396C59"/>
    <w:rsid w:val="00396C60"/>
    <w:rsid w:val="00396DEA"/>
    <w:rsid w:val="00396E67"/>
    <w:rsid w:val="003A02E0"/>
    <w:rsid w:val="003A11F3"/>
    <w:rsid w:val="003A2092"/>
    <w:rsid w:val="003A20DE"/>
    <w:rsid w:val="003A2371"/>
    <w:rsid w:val="003A2403"/>
    <w:rsid w:val="003A2BC5"/>
    <w:rsid w:val="003A2FA8"/>
    <w:rsid w:val="003A2FBC"/>
    <w:rsid w:val="003A389A"/>
    <w:rsid w:val="003A3C46"/>
    <w:rsid w:val="003A3E86"/>
    <w:rsid w:val="003A5838"/>
    <w:rsid w:val="003A65AC"/>
    <w:rsid w:val="003A75CE"/>
    <w:rsid w:val="003B0AFE"/>
    <w:rsid w:val="003B0E4C"/>
    <w:rsid w:val="003B1319"/>
    <w:rsid w:val="003B1408"/>
    <w:rsid w:val="003B1728"/>
    <w:rsid w:val="003B1F1C"/>
    <w:rsid w:val="003B2128"/>
    <w:rsid w:val="003B23D5"/>
    <w:rsid w:val="003B24E4"/>
    <w:rsid w:val="003B2591"/>
    <w:rsid w:val="003B25FF"/>
    <w:rsid w:val="003B2720"/>
    <w:rsid w:val="003B2908"/>
    <w:rsid w:val="003B295D"/>
    <w:rsid w:val="003B2C75"/>
    <w:rsid w:val="003B2E64"/>
    <w:rsid w:val="003B327E"/>
    <w:rsid w:val="003B3A14"/>
    <w:rsid w:val="003B407B"/>
    <w:rsid w:val="003B46B3"/>
    <w:rsid w:val="003B56EF"/>
    <w:rsid w:val="003B5AA9"/>
    <w:rsid w:val="003B61C3"/>
    <w:rsid w:val="003B62E3"/>
    <w:rsid w:val="003B6523"/>
    <w:rsid w:val="003B67A7"/>
    <w:rsid w:val="003B6AB3"/>
    <w:rsid w:val="003B6E96"/>
    <w:rsid w:val="003B7587"/>
    <w:rsid w:val="003B7A69"/>
    <w:rsid w:val="003B7BBA"/>
    <w:rsid w:val="003B7DF5"/>
    <w:rsid w:val="003C04A5"/>
    <w:rsid w:val="003C04AC"/>
    <w:rsid w:val="003C0548"/>
    <w:rsid w:val="003C0B6A"/>
    <w:rsid w:val="003C0E11"/>
    <w:rsid w:val="003C1FC8"/>
    <w:rsid w:val="003C1FDF"/>
    <w:rsid w:val="003C20DB"/>
    <w:rsid w:val="003C25C4"/>
    <w:rsid w:val="003C25DF"/>
    <w:rsid w:val="003C28C0"/>
    <w:rsid w:val="003C2D41"/>
    <w:rsid w:val="003C346F"/>
    <w:rsid w:val="003C3B25"/>
    <w:rsid w:val="003C4FFC"/>
    <w:rsid w:val="003C5719"/>
    <w:rsid w:val="003C573A"/>
    <w:rsid w:val="003C5E28"/>
    <w:rsid w:val="003C6130"/>
    <w:rsid w:val="003C6930"/>
    <w:rsid w:val="003C6AE9"/>
    <w:rsid w:val="003C7B2D"/>
    <w:rsid w:val="003C7F02"/>
    <w:rsid w:val="003D0019"/>
    <w:rsid w:val="003D0563"/>
    <w:rsid w:val="003D09B2"/>
    <w:rsid w:val="003D0B11"/>
    <w:rsid w:val="003D0EF7"/>
    <w:rsid w:val="003D153A"/>
    <w:rsid w:val="003D1DFB"/>
    <w:rsid w:val="003D209D"/>
    <w:rsid w:val="003D22C1"/>
    <w:rsid w:val="003D2327"/>
    <w:rsid w:val="003D2A40"/>
    <w:rsid w:val="003D2C4D"/>
    <w:rsid w:val="003D4192"/>
    <w:rsid w:val="003D43F9"/>
    <w:rsid w:val="003D47B3"/>
    <w:rsid w:val="003D4A82"/>
    <w:rsid w:val="003D5192"/>
    <w:rsid w:val="003D6315"/>
    <w:rsid w:val="003D6561"/>
    <w:rsid w:val="003D6CF7"/>
    <w:rsid w:val="003D70B4"/>
    <w:rsid w:val="003D7480"/>
    <w:rsid w:val="003D7748"/>
    <w:rsid w:val="003E0F34"/>
    <w:rsid w:val="003E23C2"/>
    <w:rsid w:val="003E28A0"/>
    <w:rsid w:val="003E2948"/>
    <w:rsid w:val="003E34EF"/>
    <w:rsid w:val="003E39F1"/>
    <w:rsid w:val="003E3B2C"/>
    <w:rsid w:val="003E3C78"/>
    <w:rsid w:val="003E4038"/>
    <w:rsid w:val="003E4362"/>
    <w:rsid w:val="003E474C"/>
    <w:rsid w:val="003E4949"/>
    <w:rsid w:val="003E5091"/>
    <w:rsid w:val="003E50FD"/>
    <w:rsid w:val="003E583F"/>
    <w:rsid w:val="003E593D"/>
    <w:rsid w:val="003E61DB"/>
    <w:rsid w:val="003E6B67"/>
    <w:rsid w:val="003E6F88"/>
    <w:rsid w:val="003E775D"/>
    <w:rsid w:val="003E7814"/>
    <w:rsid w:val="003E7852"/>
    <w:rsid w:val="003E7D7C"/>
    <w:rsid w:val="003F0CDD"/>
    <w:rsid w:val="003F0D0F"/>
    <w:rsid w:val="003F0DFD"/>
    <w:rsid w:val="003F0F87"/>
    <w:rsid w:val="003F137D"/>
    <w:rsid w:val="003F13DE"/>
    <w:rsid w:val="003F22E0"/>
    <w:rsid w:val="003F2604"/>
    <w:rsid w:val="003F36DE"/>
    <w:rsid w:val="003F423D"/>
    <w:rsid w:val="003F4D39"/>
    <w:rsid w:val="003F54BB"/>
    <w:rsid w:val="003F54EF"/>
    <w:rsid w:val="003F5524"/>
    <w:rsid w:val="003F5B45"/>
    <w:rsid w:val="003F6631"/>
    <w:rsid w:val="003F6FE1"/>
    <w:rsid w:val="003F7413"/>
    <w:rsid w:val="003F7475"/>
    <w:rsid w:val="003F78B6"/>
    <w:rsid w:val="003F795D"/>
    <w:rsid w:val="003F7B4C"/>
    <w:rsid w:val="00400068"/>
    <w:rsid w:val="0040028A"/>
    <w:rsid w:val="0040087E"/>
    <w:rsid w:val="00400DF4"/>
    <w:rsid w:val="00402264"/>
    <w:rsid w:val="0040257D"/>
    <w:rsid w:val="004029DF"/>
    <w:rsid w:val="00402D2F"/>
    <w:rsid w:val="00403156"/>
    <w:rsid w:val="00403FB9"/>
    <w:rsid w:val="00404348"/>
    <w:rsid w:val="00404FD1"/>
    <w:rsid w:val="00405905"/>
    <w:rsid w:val="00406B9E"/>
    <w:rsid w:val="00407019"/>
    <w:rsid w:val="00407313"/>
    <w:rsid w:val="004073C2"/>
    <w:rsid w:val="00407DFE"/>
    <w:rsid w:val="004107EA"/>
    <w:rsid w:val="00410DF0"/>
    <w:rsid w:val="00411001"/>
    <w:rsid w:val="00411A19"/>
    <w:rsid w:val="00411DD2"/>
    <w:rsid w:val="00411DD9"/>
    <w:rsid w:val="00412492"/>
    <w:rsid w:val="00412C2A"/>
    <w:rsid w:val="004133E3"/>
    <w:rsid w:val="00413A3E"/>
    <w:rsid w:val="00413BF9"/>
    <w:rsid w:val="00413C16"/>
    <w:rsid w:val="004141A9"/>
    <w:rsid w:val="004146CB"/>
    <w:rsid w:val="004147B1"/>
    <w:rsid w:val="00414948"/>
    <w:rsid w:val="00415192"/>
    <w:rsid w:val="00415690"/>
    <w:rsid w:val="004160AD"/>
    <w:rsid w:val="0041672B"/>
    <w:rsid w:val="0041684A"/>
    <w:rsid w:val="00416903"/>
    <w:rsid w:val="004169C9"/>
    <w:rsid w:val="00417154"/>
    <w:rsid w:val="004175DF"/>
    <w:rsid w:val="004175ED"/>
    <w:rsid w:val="00417668"/>
    <w:rsid w:val="00417927"/>
    <w:rsid w:val="00420192"/>
    <w:rsid w:val="0042022D"/>
    <w:rsid w:val="0042105A"/>
    <w:rsid w:val="004210FD"/>
    <w:rsid w:val="004211BE"/>
    <w:rsid w:val="004211ED"/>
    <w:rsid w:val="00421455"/>
    <w:rsid w:val="004219C7"/>
    <w:rsid w:val="00421D65"/>
    <w:rsid w:val="0042205C"/>
    <w:rsid w:val="0042216A"/>
    <w:rsid w:val="00422454"/>
    <w:rsid w:val="004224E1"/>
    <w:rsid w:val="00422861"/>
    <w:rsid w:val="004229CB"/>
    <w:rsid w:val="00422EB4"/>
    <w:rsid w:val="00423063"/>
    <w:rsid w:val="004239CF"/>
    <w:rsid w:val="00423A5F"/>
    <w:rsid w:val="004240F8"/>
    <w:rsid w:val="0042430E"/>
    <w:rsid w:val="00424C73"/>
    <w:rsid w:val="004253EF"/>
    <w:rsid w:val="004257DA"/>
    <w:rsid w:val="00425888"/>
    <w:rsid w:val="00425BBC"/>
    <w:rsid w:val="00425CBD"/>
    <w:rsid w:val="00425D5B"/>
    <w:rsid w:val="00425F95"/>
    <w:rsid w:val="004266AB"/>
    <w:rsid w:val="00427F22"/>
    <w:rsid w:val="004303A6"/>
    <w:rsid w:val="00430A57"/>
    <w:rsid w:val="0043121F"/>
    <w:rsid w:val="004316AC"/>
    <w:rsid w:val="0043178F"/>
    <w:rsid w:val="00431881"/>
    <w:rsid w:val="00431A18"/>
    <w:rsid w:val="00431B0E"/>
    <w:rsid w:val="00431EF4"/>
    <w:rsid w:val="0043209F"/>
    <w:rsid w:val="004321A6"/>
    <w:rsid w:val="00432A9F"/>
    <w:rsid w:val="00432D99"/>
    <w:rsid w:val="0043319A"/>
    <w:rsid w:val="0043465B"/>
    <w:rsid w:val="00434F52"/>
    <w:rsid w:val="004350B5"/>
    <w:rsid w:val="004354E0"/>
    <w:rsid w:val="00436A72"/>
    <w:rsid w:val="00436BC4"/>
    <w:rsid w:val="00437154"/>
    <w:rsid w:val="00437863"/>
    <w:rsid w:val="00437BEC"/>
    <w:rsid w:val="00437CB1"/>
    <w:rsid w:val="00437E03"/>
    <w:rsid w:val="00437FC9"/>
    <w:rsid w:val="00440040"/>
    <w:rsid w:val="00440B90"/>
    <w:rsid w:val="00440BA5"/>
    <w:rsid w:val="00440C48"/>
    <w:rsid w:val="00440D43"/>
    <w:rsid w:val="004417CF"/>
    <w:rsid w:val="00441800"/>
    <w:rsid w:val="00441CF6"/>
    <w:rsid w:val="00441E92"/>
    <w:rsid w:val="00442496"/>
    <w:rsid w:val="004438EF"/>
    <w:rsid w:val="00443E15"/>
    <w:rsid w:val="004448DB"/>
    <w:rsid w:val="00444A65"/>
    <w:rsid w:val="00444B9C"/>
    <w:rsid w:val="00444BDB"/>
    <w:rsid w:val="00445627"/>
    <w:rsid w:val="00445729"/>
    <w:rsid w:val="0044591C"/>
    <w:rsid w:val="00446758"/>
    <w:rsid w:val="00446A8A"/>
    <w:rsid w:val="00446B2A"/>
    <w:rsid w:val="00446BFF"/>
    <w:rsid w:val="00447055"/>
    <w:rsid w:val="00450434"/>
    <w:rsid w:val="00450E22"/>
    <w:rsid w:val="00451272"/>
    <w:rsid w:val="004514E5"/>
    <w:rsid w:val="0045197D"/>
    <w:rsid w:val="00451AC3"/>
    <w:rsid w:val="0045230D"/>
    <w:rsid w:val="004523C3"/>
    <w:rsid w:val="004527DC"/>
    <w:rsid w:val="004528EC"/>
    <w:rsid w:val="0045291E"/>
    <w:rsid w:val="00452B76"/>
    <w:rsid w:val="00452F75"/>
    <w:rsid w:val="00452FD9"/>
    <w:rsid w:val="004538B8"/>
    <w:rsid w:val="00453B3D"/>
    <w:rsid w:val="004540C6"/>
    <w:rsid w:val="00454EA1"/>
    <w:rsid w:val="00454ED4"/>
    <w:rsid w:val="00455340"/>
    <w:rsid w:val="00455471"/>
    <w:rsid w:val="0045552F"/>
    <w:rsid w:val="00455E02"/>
    <w:rsid w:val="00455F8A"/>
    <w:rsid w:val="00455FC9"/>
    <w:rsid w:val="004569CD"/>
    <w:rsid w:val="00456A20"/>
    <w:rsid w:val="00456C46"/>
    <w:rsid w:val="00456CD2"/>
    <w:rsid w:val="00456EF5"/>
    <w:rsid w:val="00457B22"/>
    <w:rsid w:val="00457EC3"/>
    <w:rsid w:val="0046006B"/>
    <w:rsid w:val="004600AB"/>
    <w:rsid w:val="00460641"/>
    <w:rsid w:val="00460B1E"/>
    <w:rsid w:val="00460F91"/>
    <w:rsid w:val="004610AC"/>
    <w:rsid w:val="00462E2E"/>
    <w:rsid w:val="00463F13"/>
    <w:rsid w:val="00464A61"/>
    <w:rsid w:val="00464D84"/>
    <w:rsid w:val="00464FFE"/>
    <w:rsid w:val="00465A8F"/>
    <w:rsid w:val="0046609C"/>
    <w:rsid w:val="004663FB"/>
    <w:rsid w:val="00466669"/>
    <w:rsid w:val="00466D60"/>
    <w:rsid w:val="004678E8"/>
    <w:rsid w:val="004701D5"/>
    <w:rsid w:val="00470B4E"/>
    <w:rsid w:val="00470D92"/>
    <w:rsid w:val="00470F7B"/>
    <w:rsid w:val="004716E8"/>
    <w:rsid w:val="00471B0B"/>
    <w:rsid w:val="004721C1"/>
    <w:rsid w:val="004723FC"/>
    <w:rsid w:val="00472540"/>
    <w:rsid w:val="004728C4"/>
    <w:rsid w:val="00472D70"/>
    <w:rsid w:val="0047301C"/>
    <w:rsid w:val="00473037"/>
    <w:rsid w:val="0047354C"/>
    <w:rsid w:val="00473651"/>
    <w:rsid w:val="00474CE7"/>
    <w:rsid w:val="00474E1F"/>
    <w:rsid w:val="00475380"/>
    <w:rsid w:val="0047560C"/>
    <w:rsid w:val="004759D5"/>
    <w:rsid w:val="00476114"/>
    <w:rsid w:val="004764E8"/>
    <w:rsid w:val="00476774"/>
    <w:rsid w:val="00476ECC"/>
    <w:rsid w:val="004778AE"/>
    <w:rsid w:val="004807A0"/>
    <w:rsid w:val="00480D4A"/>
    <w:rsid w:val="00481268"/>
    <w:rsid w:val="004814D9"/>
    <w:rsid w:val="004820A5"/>
    <w:rsid w:val="00482110"/>
    <w:rsid w:val="00482176"/>
    <w:rsid w:val="00483069"/>
    <w:rsid w:val="004832BE"/>
    <w:rsid w:val="00483408"/>
    <w:rsid w:val="00483EE4"/>
    <w:rsid w:val="00483EEC"/>
    <w:rsid w:val="00483FAA"/>
    <w:rsid w:val="00484331"/>
    <w:rsid w:val="0048465C"/>
    <w:rsid w:val="00484738"/>
    <w:rsid w:val="0048487A"/>
    <w:rsid w:val="00484AD6"/>
    <w:rsid w:val="00484F53"/>
    <w:rsid w:val="00485392"/>
    <w:rsid w:val="00485D01"/>
    <w:rsid w:val="00486244"/>
    <w:rsid w:val="00486B6E"/>
    <w:rsid w:val="00486FCF"/>
    <w:rsid w:val="00487326"/>
    <w:rsid w:val="004874BE"/>
    <w:rsid w:val="004877E0"/>
    <w:rsid w:val="00487C65"/>
    <w:rsid w:val="00490127"/>
    <w:rsid w:val="00490733"/>
    <w:rsid w:val="004908C1"/>
    <w:rsid w:val="00490BDF"/>
    <w:rsid w:val="00490F9C"/>
    <w:rsid w:val="004913A7"/>
    <w:rsid w:val="00491AAB"/>
    <w:rsid w:val="00491B07"/>
    <w:rsid w:val="00491EA7"/>
    <w:rsid w:val="00492581"/>
    <w:rsid w:val="00492887"/>
    <w:rsid w:val="0049292B"/>
    <w:rsid w:val="00492E41"/>
    <w:rsid w:val="004934E2"/>
    <w:rsid w:val="004935A9"/>
    <w:rsid w:val="00494DED"/>
    <w:rsid w:val="00494ECC"/>
    <w:rsid w:val="00495287"/>
    <w:rsid w:val="00495513"/>
    <w:rsid w:val="00495527"/>
    <w:rsid w:val="004956C8"/>
    <w:rsid w:val="00495BF0"/>
    <w:rsid w:val="004960AA"/>
    <w:rsid w:val="004969CC"/>
    <w:rsid w:val="00496B3A"/>
    <w:rsid w:val="00497078"/>
    <w:rsid w:val="00497206"/>
    <w:rsid w:val="00497BE2"/>
    <w:rsid w:val="004A0026"/>
    <w:rsid w:val="004A00B5"/>
    <w:rsid w:val="004A0174"/>
    <w:rsid w:val="004A0F7B"/>
    <w:rsid w:val="004A178D"/>
    <w:rsid w:val="004A195B"/>
    <w:rsid w:val="004A209F"/>
    <w:rsid w:val="004A20E0"/>
    <w:rsid w:val="004A2C82"/>
    <w:rsid w:val="004A2CF9"/>
    <w:rsid w:val="004A3100"/>
    <w:rsid w:val="004A32A0"/>
    <w:rsid w:val="004A347D"/>
    <w:rsid w:val="004A3AF0"/>
    <w:rsid w:val="004A3DFD"/>
    <w:rsid w:val="004A4145"/>
    <w:rsid w:val="004A422B"/>
    <w:rsid w:val="004A42DD"/>
    <w:rsid w:val="004A4689"/>
    <w:rsid w:val="004A468C"/>
    <w:rsid w:val="004A4DF0"/>
    <w:rsid w:val="004A54D8"/>
    <w:rsid w:val="004A573C"/>
    <w:rsid w:val="004A57A7"/>
    <w:rsid w:val="004A5D3C"/>
    <w:rsid w:val="004A5DA5"/>
    <w:rsid w:val="004A60C3"/>
    <w:rsid w:val="004A60DE"/>
    <w:rsid w:val="004A6AAF"/>
    <w:rsid w:val="004A6DDC"/>
    <w:rsid w:val="004A6DEC"/>
    <w:rsid w:val="004A6FDB"/>
    <w:rsid w:val="004A7D32"/>
    <w:rsid w:val="004B0047"/>
    <w:rsid w:val="004B019C"/>
    <w:rsid w:val="004B06FE"/>
    <w:rsid w:val="004B08A3"/>
    <w:rsid w:val="004B0A4F"/>
    <w:rsid w:val="004B1040"/>
    <w:rsid w:val="004B13C0"/>
    <w:rsid w:val="004B16CC"/>
    <w:rsid w:val="004B21D2"/>
    <w:rsid w:val="004B3504"/>
    <w:rsid w:val="004B372C"/>
    <w:rsid w:val="004B3861"/>
    <w:rsid w:val="004B402E"/>
    <w:rsid w:val="004B4348"/>
    <w:rsid w:val="004B4868"/>
    <w:rsid w:val="004B4A3C"/>
    <w:rsid w:val="004B4A85"/>
    <w:rsid w:val="004B4C60"/>
    <w:rsid w:val="004B4F05"/>
    <w:rsid w:val="004B5A7B"/>
    <w:rsid w:val="004B6063"/>
    <w:rsid w:val="004B6860"/>
    <w:rsid w:val="004B78BA"/>
    <w:rsid w:val="004B7A7E"/>
    <w:rsid w:val="004B7CFE"/>
    <w:rsid w:val="004B7EF1"/>
    <w:rsid w:val="004C059B"/>
    <w:rsid w:val="004C1126"/>
    <w:rsid w:val="004C184D"/>
    <w:rsid w:val="004C2443"/>
    <w:rsid w:val="004C26D8"/>
    <w:rsid w:val="004C29CB"/>
    <w:rsid w:val="004C3419"/>
    <w:rsid w:val="004C35D6"/>
    <w:rsid w:val="004C3A21"/>
    <w:rsid w:val="004C450C"/>
    <w:rsid w:val="004C4742"/>
    <w:rsid w:val="004C4AF7"/>
    <w:rsid w:val="004C4FEF"/>
    <w:rsid w:val="004C536C"/>
    <w:rsid w:val="004C5690"/>
    <w:rsid w:val="004C5DC3"/>
    <w:rsid w:val="004C60F2"/>
    <w:rsid w:val="004C62E3"/>
    <w:rsid w:val="004C6964"/>
    <w:rsid w:val="004C6C9B"/>
    <w:rsid w:val="004C6E59"/>
    <w:rsid w:val="004C6FFD"/>
    <w:rsid w:val="004C70C5"/>
    <w:rsid w:val="004C781A"/>
    <w:rsid w:val="004C7ABF"/>
    <w:rsid w:val="004C7E2C"/>
    <w:rsid w:val="004D0489"/>
    <w:rsid w:val="004D04CA"/>
    <w:rsid w:val="004D0B44"/>
    <w:rsid w:val="004D0E9D"/>
    <w:rsid w:val="004D117D"/>
    <w:rsid w:val="004D1245"/>
    <w:rsid w:val="004D15DD"/>
    <w:rsid w:val="004D1A2A"/>
    <w:rsid w:val="004D1DE0"/>
    <w:rsid w:val="004D1F55"/>
    <w:rsid w:val="004D1F77"/>
    <w:rsid w:val="004D20EC"/>
    <w:rsid w:val="004D2126"/>
    <w:rsid w:val="004D23A9"/>
    <w:rsid w:val="004D29B6"/>
    <w:rsid w:val="004D2A30"/>
    <w:rsid w:val="004D2C8D"/>
    <w:rsid w:val="004D3DF1"/>
    <w:rsid w:val="004D3EAE"/>
    <w:rsid w:val="004D3FB3"/>
    <w:rsid w:val="004D48C4"/>
    <w:rsid w:val="004D501F"/>
    <w:rsid w:val="004D5193"/>
    <w:rsid w:val="004D52A5"/>
    <w:rsid w:val="004D6238"/>
    <w:rsid w:val="004D6C98"/>
    <w:rsid w:val="004D7243"/>
    <w:rsid w:val="004D76F6"/>
    <w:rsid w:val="004E0400"/>
    <w:rsid w:val="004E051B"/>
    <w:rsid w:val="004E0800"/>
    <w:rsid w:val="004E119D"/>
    <w:rsid w:val="004E1263"/>
    <w:rsid w:val="004E1697"/>
    <w:rsid w:val="004E1759"/>
    <w:rsid w:val="004E1A54"/>
    <w:rsid w:val="004E20E1"/>
    <w:rsid w:val="004E2C62"/>
    <w:rsid w:val="004E2EC5"/>
    <w:rsid w:val="004E36FC"/>
    <w:rsid w:val="004E38BD"/>
    <w:rsid w:val="004E3B1B"/>
    <w:rsid w:val="004E4285"/>
    <w:rsid w:val="004E4308"/>
    <w:rsid w:val="004E4914"/>
    <w:rsid w:val="004E57CF"/>
    <w:rsid w:val="004E596C"/>
    <w:rsid w:val="004E5998"/>
    <w:rsid w:val="004E5A37"/>
    <w:rsid w:val="004E689A"/>
    <w:rsid w:val="004E6933"/>
    <w:rsid w:val="004E730E"/>
    <w:rsid w:val="004E7625"/>
    <w:rsid w:val="004E762C"/>
    <w:rsid w:val="004F0059"/>
    <w:rsid w:val="004F0E18"/>
    <w:rsid w:val="004F1901"/>
    <w:rsid w:val="004F191B"/>
    <w:rsid w:val="004F24AA"/>
    <w:rsid w:val="004F2E4A"/>
    <w:rsid w:val="004F32F7"/>
    <w:rsid w:val="004F3A4B"/>
    <w:rsid w:val="004F3D8F"/>
    <w:rsid w:val="004F4595"/>
    <w:rsid w:val="004F4751"/>
    <w:rsid w:val="004F5466"/>
    <w:rsid w:val="004F5DD7"/>
    <w:rsid w:val="004F67A4"/>
    <w:rsid w:val="004F6A2A"/>
    <w:rsid w:val="004F798D"/>
    <w:rsid w:val="004F7D4C"/>
    <w:rsid w:val="0050002C"/>
    <w:rsid w:val="0050006C"/>
    <w:rsid w:val="005000D9"/>
    <w:rsid w:val="00500269"/>
    <w:rsid w:val="00500A95"/>
    <w:rsid w:val="00500E96"/>
    <w:rsid w:val="00500F9F"/>
    <w:rsid w:val="00500FFA"/>
    <w:rsid w:val="005012A4"/>
    <w:rsid w:val="00501415"/>
    <w:rsid w:val="00501A9D"/>
    <w:rsid w:val="00501BFA"/>
    <w:rsid w:val="00502D44"/>
    <w:rsid w:val="005030AF"/>
    <w:rsid w:val="00503378"/>
    <w:rsid w:val="00503D57"/>
    <w:rsid w:val="00503D5B"/>
    <w:rsid w:val="00504592"/>
    <w:rsid w:val="005046B3"/>
    <w:rsid w:val="005046C3"/>
    <w:rsid w:val="00504724"/>
    <w:rsid w:val="00504922"/>
    <w:rsid w:val="005049C2"/>
    <w:rsid w:val="00504DD1"/>
    <w:rsid w:val="00504F91"/>
    <w:rsid w:val="005054CE"/>
    <w:rsid w:val="005058D9"/>
    <w:rsid w:val="005059A4"/>
    <w:rsid w:val="00505AFB"/>
    <w:rsid w:val="00505B54"/>
    <w:rsid w:val="00505F49"/>
    <w:rsid w:val="005060D3"/>
    <w:rsid w:val="0050633F"/>
    <w:rsid w:val="00506477"/>
    <w:rsid w:val="00506954"/>
    <w:rsid w:val="00506A50"/>
    <w:rsid w:val="00506AF1"/>
    <w:rsid w:val="00506C81"/>
    <w:rsid w:val="00506EF2"/>
    <w:rsid w:val="00507143"/>
    <w:rsid w:val="0050730A"/>
    <w:rsid w:val="00507348"/>
    <w:rsid w:val="005073E0"/>
    <w:rsid w:val="005075DF"/>
    <w:rsid w:val="005076D3"/>
    <w:rsid w:val="005103CB"/>
    <w:rsid w:val="00510E72"/>
    <w:rsid w:val="00511088"/>
    <w:rsid w:val="005113B4"/>
    <w:rsid w:val="005114D8"/>
    <w:rsid w:val="005120DE"/>
    <w:rsid w:val="00512673"/>
    <w:rsid w:val="00512DD2"/>
    <w:rsid w:val="00512E54"/>
    <w:rsid w:val="005132A0"/>
    <w:rsid w:val="00513A92"/>
    <w:rsid w:val="00513BA8"/>
    <w:rsid w:val="00514072"/>
    <w:rsid w:val="00514B78"/>
    <w:rsid w:val="00515000"/>
    <w:rsid w:val="005159D6"/>
    <w:rsid w:val="00515D6A"/>
    <w:rsid w:val="00515DCC"/>
    <w:rsid w:val="005162F6"/>
    <w:rsid w:val="00516460"/>
    <w:rsid w:val="00517191"/>
    <w:rsid w:val="00517A45"/>
    <w:rsid w:val="00517D4F"/>
    <w:rsid w:val="005204EE"/>
    <w:rsid w:val="00520590"/>
    <w:rsid w:val="00520EF4"/>
    <w:rsid w:val="005217E3"/>
    <w:rsid w:val="00521CE4"/>
    <w:rsid w:val="0052229E"/>
    <w:rsid w:val="005227EE"/>
    <w:rsid w:val="00522A88"/>
    <w:rsid w:val="00524828"/>
    <w:rsid w:val="00524A4B"/>
    <w:rsid w:val="005258CA"/>
    <w:rsid w:val="00525C8D"/>
    <w:rsid w:val="0052703D"/>
    <w:rsid w:val="005271D8"/>
    <w:rsid w:val="0052755B"/>
    <w:rsid w:val="005278F7"/>
    <w:rsid w:val="00527C01"/>
    <w:rsid w:val="00527E41"/>
    <w:rsid w:val="00530133"/>
    <w:rsid w:val="0053019D"/>
    <w:rsid w:val="00530A89"/>
    <w:rsid w:val="005313DB"/>
    <w:rsid w:val="0053141F"/>
    <w:rsid w:val="00531460"/>
    <w:rsid w:val="00531762"/>
    <w:rsid w:val="005317C8"/>
    <w:rsid w:val="0053216C"/>
    <w:rsid w:val="005321E9"/>
    <w:rsid w:val="00532425"/>
    <w:rsid w:val="00532655"/>
    <w:rsid w:val="005339A6"/>
    <w:rsid w:val="005340C2"/>
    <w:rsid w:val="005344C2"/>
    <w:rsid w:val="005345BA"/>
    <w:rsid w:val="005346DC"/>
    <w:rsid w:val="00534EAB"/>
    <w:rsid w:val="00534FC4"/>
    <w:rsid w:val="00535CCE"/>
    <w:rsid w:val="00535DFC"/>
    <w:rsid w:val="00536382"/>
    <w:rsid w:val="00537AAD"/>
    <w:rsid w:val="00537B38"/>
    <w:rsid w:val="00537B5F"/>
    <w:rsid w:val="00537EA5"/>
    <w:rsid w:val="00537F94"/>
    <w:rsid w:val="0054011F"/>
    <w:rsid w:val="00540355"/>
    <w:rsid w:val="00540933"/>
    <w:rsid w:val="00540CF7"/>
    <w:rsid w:val="00540F3B"/>
    <w:rsid w:val="0054216B"/>
    <w:rsid w:val="00542884"/>
    <w:rsid w:val="00542AC5"/>
    <w:rsid w:val="00542E25"/>
    <w:rsid w:val="00542F22"/>
    <w:rsid w:val="0054323D"/>
    <w:rsid w:val="00543295"/>
    <w:rsid w:val="005437E9"/>
    <w:rsid w:val="005438E2"/>
    <w:rsid w:val="00543A1F"/>
    <w:rsid w:val="00543BCB"/>
    <w:rsid w:val="00544298"/>
    <w:rsid w:val="00544977"/>
    <w:rsid w:val="00544A4B"/>
    <w:rsid w:val="00545626"/>
    <w:rsid w:val="005456AB"/>
    <w:rsid w:val="005457AA"/>
    <w:rsid w:val="0054588D"/>
    <w:rsid w:val="00545906"/>
    <w:rsid w:val="00545CD8"/>
    <w:rsid w:val="00545F7B"/>
    <w:rsid w:val="00546D51"/>
    <w:rsid w:val="0054733D"/>
    <w:rsid w:val="0054746F"/>
    <w:rsid w:val="005501A9"/>
    <w:rsid w:val="005502B4"/>
    <w:rsid w:val="00550BF5"/>
    <w:rsid w:val="00550C00"/>
    <w:rsid w:val="00550FDF"/>
    <w:rsid w:val="00551079"/>
    <w:rsid w:val="0055114E"/>
    <w:rsid w:val="005514EE"/>
    <w:rsid w:val="00551E9D"/>
    <w:rsid w:val="005520C1"/>
    <w:rsid w:val="0055281B"/>
    <w:rsid w:val="00552906"/>
    <w:rsid w:val="0055331A"/>
    <w:rsid w:val="00553AAD"/>
    <w:rsid w:val="00553BE9"/>
    <w:rsid w:val="00553E0D"/>
    <w:rsid w:val="00553FB3"/>
    <w:rsid w:val="005548AA"/>
    <w:rsid w:val="00555B2C"/>
    <w:rsid w:val="00556285"/>
    <w:rsid w:val="00556560"/>
    <w:rsid w:val="0055679B"/>
    <w:rsid w:val="005567BA"/>
    <w:rsid w:val="00556C3A"/>
    <w:rsid w:val="00557795"/>
    <w:rsid w:val="00557D68"/>
    <w:rsid w:val="0056068C"/>
    <w:rsid w:val="00560C51"/>
    <w:rsid w:val="0056129F"/>
    <w:rsid w:val="00561417"/>
    <w:rsid w:val="005614D6"/>
    <w:rsid w:val="00561ECA"/>
    <w:rsid w:val="005624CA"/>
    <w:rsid w:val="0056283F"/>
    <w:rsid w:val="00563068"/>
    <w:rsid w:val="005635EA"/>
    <w:rsid w:val="00563BAB"/>
    <w:rsid w:val="00564022"/>
    <w:rsid w:val="0056451C"/>
    <w:rsid w:val="0056481B"/>
    <w:rsid w:val="0056484E"/>
    <w:rsid w:val="00564F8A"/>
    <w:rsid w:val="0056514B"/>
    <w:rsid w:val="00565295"/>
    <w:rsid w:val="00565337"/>
    <w:rsid w:val="00565541"/>
    <w:rsid w:val="00565841"/>
    <w:rsid w:val="005658AE"/>
    <w:rsid w:val="00566012"/>
    <w:rsid w:val="0056639C"/>
    <w:rsid w:val="005669FD"/>
    <w:rsid w:val="00566CFC"/>
    <w:rsid w:val="00567174"/>
    <w:rsid w:val="00567361"/>
    <w:rsid w:val="00567477"/>
    <w:rsid w:val="005675A8"/>
    <w:rsid w:val="00567B9E"/>
    <w:rsid w:val="00567C92"/>
    <w:rsid w:val="00567E7C"/>
    <w:rsid w:val="00567F4C"/>
    <w:rsid w:val="00567F50"/>
    <w:rsid w:val="00570677"/>
    <w:rsid w:val="00570B36"/>
    <w:rsid w:val="005712D3"/>
    <w:rsid w:val="00571967"/>
    <w:rsid w:val="0057197A"/>
    <w:rsid w:val="00571C0A"/>
    <w:rsid w:val="00571E6E"/>
    <w:rsid w:val="005720F5"/>
    <w:rsid w:val="00572463"/>
    <w:rsid w:val="00573C8D"/>
    <w:rsid w:val="00573C9A"/>
    <w:rsid w:val="00573D72"/>
    <w:rsid w:val="00573E43"/>
    <w:rsid w:val="0057416B"/>
    <w:rsid w:val="00574C9B"/>
    <w:rsid w:val="00574E4A"/>
    <w:rsid w:val="005751C4"/>
    <w:rsid w:val="0057593C"/>
    <w:rsid w:val="00575FCF"/>
    <w:rsid w:val="00576000"/>
    <w:rsid w:val="00576C39"/>
    <w:rsid w:val="00576D9D"/>
    <w:rsid w:val="00577661"/>
    <w:rsid w:val="00577835"/>
    <w:rsid w:val="00577A3F"/>
    <w:rsid w:val="00577B6B"/>
    <w:rsid w:val="00577D09"/>
    <w:rsid w:val="0058005D"/>
    <w:rsid w:val="00580736"/>
    <w:rsid w:val="00581D40"/>
    <w:rsid w:val="005822B7"/>
    <w:rsid w:val="00582431"/>
    <w:rsid w:val="00582943"/>
    <w:rsid w:val="00582F64"/>
    <w:rsid w:val="00583651"/>
    <w:rsid w:val="00583B3A"/>
    <w:rsid w:val="00583EDE"/>
    <w:rsid w:val="005845C5"/>
    <w:rsid w:val="005848A9"/>
    <w:rsid w:val="0058497D"/>
    <w:rsid w:val="005849D2"/>
    <w:rsid w:val="0058531A"/>
    <w:rsid w:val="00585395"/>
    <w:rsid w:val="005856E4"/>
    <w:rsid w:val="005858AA"/>
    <w:rsid w:val="00585CE7"/>
    <w:rsid w:val="00585D4C"/>
    <w:rsid w:val="005861BD"/>
    <w:rsid w:val="00586418"/>
    <w:rsid w:val="00590D26"/>
    <w:rsid w:val="00590DA5"/>
    <w:rsid w:val="00590E8D"/>
    <w:rsid w:val="00591777"/>
    <w:rsid w:val="005919BB"/>
    <w:rsid w:val="00591DF8"/>
    <w:rsid w:val="00592A3F"/>
    <w:rsid w:val="00592AD3"/>
    <w:rsid w:val="005930C9"/>
    <w:rsid w:val="00593FEC"/>
    <w:rsid w:val="00594029"/>
    <w:rsid w:val="0059410A"/>
    <w:rsid w:val="00594533"/>
    <w:rsid w:val="005945C4"/>
    <w:rsid w:val="0059499C"/>
    <w:rsid w:val="00594DE8"/>
    <w:rsid w:val="005956CA"/>
    <w:rsid w:val="005956FE"/>
    <w:rsid w:val="005958DB"/>
    <w:rsid w:val="00595B9B"/>
    <w:rsid w:val="0059666E"/>
    <w:rsid w:val="00596D37"/>
    <w:rsid w:val="00596DDE"/>
    <w:rsid w:val="005970F5"/>
    <w:rsid w:val="00597235"/>
    <w:rsid w:val="005973E6"/>
    <w:rsid w:val="00597593"/>
    <w:rsid w:val="00597871"/>
    <w:rsid w:val="005A007A"/>
    <w:rsid w:val="005A0692"/>
    <w:rsid w:val="005A0693"/>
    <w:rsid w:val="005A0C5A"/>
    <w:rsid w:val="005A0DEC"/>
    <w:rsid w:val="005A0EBE"/>
    <w:rsid w:val="005A1781"/>
    <w:rsid w:val="005A1796"/>
    <w:rsid w:val="005A2622"/>
    <w:rsid w:val="005A2CD7"/>
    <w:rsid w:val="005A329A"/>
    <w:rsid w:val="005A32CD"/>
    <w:rsid w:val="005A350D"/>
    <w:rsid w:val="005A35A0"/>
    <w:rsid w:val="005A366B"/>
    <w:rsid w:val="005A3984"/>
    <w:rsid w:val="005A3A32"/>
    <w:rsid w:val="005A3AB5"/>
    <w:rsid w:val="005A45C4"/>
    <w:rsid w:val="005A4ACB"/>
    <w:rsid w:val="005A4B47"/>
    <w:rsid w:val="005A60C9"/>
    <w:rsid w:val="005A613D"/>
    <w:rsid w:val="005A6BD0"/>
    <w:rsid w:val="005A70DC"/>
    <w:rsid w:val="005B023C"/>
    <w:rsid w:val="005B068C"/>
    <w:rsid w:val="005B0EA3"/>
    <w:rsid w:val="005B0FB9"/>
    <w:rsid w:val="005B14C4"/>
    <w:rsid w:val="005B156A"/>
    <w:rsid w:val="005B1F3D"/>
    <w:rsid w:val="005B2B9F"/>
    <w:rsid w:val="005B3518"/>
    <w:rsid w:val="005B4328"/>
    <w:rsid w:val="005B53F4"/>
    <w:rsid w:val="005B556A"/>
    <w:rsid w:val="005B5EFB"/>
    <w:rsid w:val="005B673D"/>
    <w:rsid w:val="005B6820"/>
    <w:rsid w:val="005B6C4D"/>
    <w:rsid w:val="005B6C81"/>
    <w:rsid w:val="005B70AD"/>
    <w:rsid w:val="005B7317"/>
    <w:rsid w:val="005B736A"/>
    <w:rsid w:val="005B7C3D"/>
    <w:rsid w:val="005C04AA"/>
    <w:rsid w:val="005C0620"/>
    <w:rsid w:val="005C076F"/>
    <w:rsid w:val="005C0CB2"/>
    <w:rsid w:val="005C0CB4"/>
    <w:rsid w:val="005C0D2F"/>
    <w:rsid w:val="005C0F30"/>
    <w:rsid w:val="005C1606"/>
    <w:rsid w:val="005C1867"/>
    <w:rsid w:val="005C1919"/>
    <w:rsid w:val="005C1D8F"/>
    <w:rsid w:val="005C20FE"/>
    <w:rsid w:val="005C21EB"/>
    <w:rsid w:val="005C2BBD"/>
    <w:rsid w:val="005C377B"/>
    <w:rsid w:val="005C37A9"/>
    <w:rsid w:val="005C3A41"/>
    <w:rsid w:val="005C3AA3"/>
    <w:rsid w:val="005C3D7A"/>
    <w:rsid w:val="005C4F95"/>
    <w:rsid w:val="005C5BDD"/>
    <w:rsid w:val="005C62B6"/>
    <w:rsid w:val="005C6ABD"/>
    <w:rsid w:val="005C6DAC"/>
    <w:rsid w:val="005C71A9"/>
    <w:rsid w:val="005C7464"/>
    <w:rsid w:val="005C7CFE"/>
    <w:rsid w:val="005D00E2"/>
    <w:rsid w:val="005D036B"/>
    <w:rsid w:val="005D0433"/>
    <w:rsid w:val="005D059A"/>
    <w:rsid w:val="005D088A"/>
    <w:rsid w:val="005D0C84"/>
    <w:rsid w:val="005D1AB2"/>
    <w:rsid w:val="005D1B51"/>
    <w:rsid w:val="005D28C6"/>
    <w:rsid w:val="005D2A04"/>
    <w:rsid w:val="005D3006"/>
    <w:rsid w:val="005D3371"/>
    <w:rsid w:val="005D3636"/>
    <w:rsid w:val="005D3CBE"/>
    <w:rsid w:val="005D3D54"/>
    <w:rsid w:val="005D41E5"/>
    <w:rsid w:val="005D4528"/>
    <w:rsid w:val="005D4558"/>
    <w:rsid w:val="005D4700"/>
    <w:rsid w:val="005D498B"/>
    <w:rsid w:val="005D4A9B"/>
    <w:rsid w:val="005D4AD8"/>
    <w:rsid w:val="005D4BCD"/>
    <w:rsid w:val="005D4DBB"/>
    <w:rsid w:val="005D4DF7"/>
    <w:rsid w:val="005D56D1"/>
    <w:rsid w:val="005D5A6F"/>
    <w:rsid w:val="005D6103"/>
    <w:rsid w:val="005D62A7"/>
    <w:rsid w:val="005D6A2F"/>
    <w:rsid w:val="005D71E5"/>
    <w:rsid w:val="005D76EA"/>
    <w:rsid w:val="005D7980"/>
    <w:rsid w:val="005D79B7"/>
    <w:rsid w:val="005D7CB1"/>
    <w:rsid w:val="005E062A"/>
    <w:rsid w:val="005E0976"/>
    <w:rsid w:val="005E1181"/>
    <w:rsid w:val="005E11AE"/>
    <w:rsid w:val="005E144B"/>
    <w:rsid w:val="005E1FCA"/>
    <w:rsid w:val="005E2A94"/>
    <w:rsid w:val="005E321E"/>
    <w:rsid w:val="005E37B0"/>
    <w:rsid w:val="005E3AEE"/>
    <w:rsid w:val="005E3B44"/>
    <w:rsid w:val="005E3B90"/>
    <w:rsid w:val="005E3DE2"/>
    <w:rsid w:val="005E4A25"/>
    <w:rsid w:val="005E4C80"/>
    <w:rsid w:val="005E522B"/>
    <w:rsid w:val="005E5270"/>
    <w:rsid w:val="005E5858"/>
    <w:rsid w:val="005E5F37"/>
    <w:rsid w:val="005E6090"/>
    <w:rsid w:val="005E661E"/>
    <w:rsid w:val="005E6644"/>
    <w:rsid w:val="005E684C"/>
    <w:rsid w:val="005E6B3C"/>
    <w:rsid w:val="005E6C14"/>
    <w:rsid w:val="005E77F0"/>
    <w:rsid w:val="005E7A3F"/>
    <w:rsid w:val="005E7BAA"/>
    <w:rsid w:val="005F0621"/>
    <w:rsid w:val="005F08E3"/>
    <w:rsid w:val="005F0A96"/>
    <w:rsid w:val="005F0B72"/>
    <w:rsid w:val="005F0BB3"/>
    <w:rsid w:val="005F13EE"/>
    <w:rsid w:val="005F1733"/>
    <w:rsid w:val="005F18A9"/>
    <w:rsid w:val="005F2938"/>
    <w:rsid w:val="005F2E31"/>
    <w:rsid w:val="005F3060"/>
    <w:rsid w:val="005F3537"/>
    <w:rsid w:val="005F3975"/>
    <w:rsid w:val="005F3AB3"/>
    <w:rsid w:val="005F4273"/>
    <w:rsid w:val="005F47F4"/>
    <w:rsid w:val="005F48FE"/>
    <w:rsid w:val="005F4A87"/>
    <w:rsid w:val="005F5034"/>
    <w:rsid w:val="005F5760"/>
    <w:rsid w:val="005F5D65"/>
    <w:rsid w:val="005F5E66"/>
    <w:rsid w:val="005F6772"/>
    <w:rsid w:val="005F7086"/>
    <w:rsid w:val="005F71AB"/>
    <w:rsid w:val="005F7365"/>
    <w:rsid w:val="005F7D88"/>
    <w:rsid w:val="00600335"/>
    <w:rsid w:val="00600348"/>
    <w:rsid w:val="006007C1"/>
    <w:rsid w:val="00600AFD"/>
    <w:rsid w:val="00600BA2"/>
    <w:rsid w:val="00601567"/>
    <w:rsid w:val="00601AE1"/>
    <w:rsid w:val="00601F72"/>
    <w:rsid w:val="0060255A"/>
    <w:rsid w:val="0060346B"/>
    <w:rsid w:val="00603723"/>
    <w:rsid w:val="006037DD"/>
    <w:rsid w:val="00603809"/>
    <w:rsid w:val="00603AB2"/>
    <w:rsid w:val="00603B19"/>
    <w:rsid w:val="00604FF7"/>
    <w:rsid w:val="00605946"/>
    <w:rsid w:val="00605E37"/>
    <w:rsid w:val="00605EEA"/>
    <w:rsid w:val="00606636"/>
    <w:rsid w:val="00606920"/>
    <w:rsid w:val="00607045"/>
    <w:rsid w:val="00607278"/>
    <w:rsid w:val="00607964"/>
    <w:rsid w:val="00607DAB"/>
    <w:rsid w:val="0061063D"/>
    <w:rsid w:val="00610A80"/>
    <w:rsid w:val="00610E24"/>
    <w:rsid w:val="00611079"/>
    <w:rsid w:val="00612998"/>
    <w:rsid w:val="00612A30"/>
    <w:rsid w:val="00612E85"/>
    <w:rsid w:val="00613057"/>
    <w:rsid w:val="006132E6"/>
    <w:rsid w:val="00613403"/>
    <w:rsid w:val="00613726"/>
    <w:rsid w:val="00613C39"/>
    <w:rsid w:val="006140C8"/>
    <w:rsid w:val="006140DE"/>
    <w:rsid w:val="0061412E"/>
    <w:rsid w:val="0061456C"/>
    <w:rsid w:val="00614715"/>
    <w:rsid w:val="006147B4"/>
    <w:rsid w:val="00614A66"/>
    <w:rsid w:val="006159F1"/>
    <w:rsid w:val="00615E8A"/>
    <w:rsid w:val="00615E8D"/>
    <w:rsid w:val="006162A3"/>
    <w:rsid w:val="00616403"/>
    <w:rsid w:val="006168BD"/>
    <w:rsid w:val="00616D47"/>
    <w:rsid w:val="006177A6"/>
    <w:rsid w:val="0062031E"/>
    <w:rsid w:val="006206FF"/>
    <w:rsid w:val="006207B9"/>
    <w:rsid w:val="0062088A"/>
    <w:rsid w:val="0062138C"/>
    <w:rsid w:val="00621AC0"/>
    <w:rsid w:val="00622472"/>
    <w:rsid w:val="0062251E"/>
    <w:rsid w:val="0062258A"/>
    <w:rsid w:val="00622E03"/>
    <w:rsid w:val="006232C1"/>
    <w:rsid w:val="00623F34"/>
    <w:rsid w:val="00624B22"/>
    <w:rsid w:val="00624D63"/>
    <w:rsid w:val="006250E0"/>
    <w:rsid w:val="00625D56"/>
    <w:rsid w:val="0062613B"/>
    <w:rsid w:val="006261CB"/>
    <w:rsid w:val="00626874"/>
    <w:rsid w:val="00626BC3"/>
    <w:rsid w:val="0062706A"/>
    <w:rsid w:val="006270EE"/>
    <w:rsid w:val="0062722E"/>
    <w:rsid w:val="00627F38"/>
    <w:rsid w:val="00630148"/>
    <w:rsid w:val="0063041A"/>
    <w:rsid w:val="00631909"/>
    <w:rsid w:val="00631B58"/>
    <w:rsid w:val="00631D46"/>
    <w:rsid w:val="00631FFF"/>
    <w:rsid w:val="00632237"/>
    <w:rsid w:val="0063241E"/>
    <w:rsid w:val="00632884"/>
    <w:rsid w:val="00632A8F"/>
    <w:rsid w:val="00633572"/>
    <w:rsid w:val="006339BB"/>
    <w:rsid w:val="00633A91"/>
    <w:rsid w:val="00633E24"/>
    <w:rsid w:val="0063433E"/>
    <w:rsid w:val="00634464"/>
    <w:rsid w:val="00634632"/>
    <w:rsid w:val="00634973"/>
    <w:rsid w:val="00634ECB"/>
    <w:rsid w:val="00634ECF"/>
    <w:rsid w:val="00634FBE"/>
    <w:rsid w:val="006353DD"/>
    <w:rsid w:val="006374C6"/>
    <w:rsid w:val="00637B92"/>
    <w:rsid w:val="00640846"/>
    <w:rsid w:val="00640BD2"/>
    <w:rsid w:val="00640BFB"/>
    <w:rsid w:val="00641329"/>
    <w:rsid w:val="0064153A"/>
    <w:rsid w:val="00642412"/>
    <w:rsid w:val="006426EC"/>
    <w:rsid w:val="0064287E"/>
    <w:rsid w:val="00642AA7"/>
    <w:rsid w:val="00642D7A"/>
    <w:rsid w:val="00642DE5"/>
    <w:rsid w:val="00642F2C"/>
    <w:rsid w:val="00643482"/>
    <w:rsid w:val="00644340"/>
    <w:rsid w:val="00645074"/>
    <w:rsid w:val="006450D4"/>
    <w:rsid w:val="00645394"/>
    <w:rsid w:val="00645823"/>
    <w:rsid w:val="006459D1"/>
    <w:rsid w:val="00645C18"/>
    <w:rsid w:val="006463B8"/>
    <w:rsid w:val="0064660A"/>
    <w:rsid w:val="00646ACE"/>
    <w:rsid w:val="00647B21"/>
    <w:rsid w:val="0065008E"/>
    <w:rsid w:val="00650A01"/>
    <w:rsid w:val="00650C15"/>
    <w:rsid w:val="00650C1C"/>
    <w:rsid w:val="00650F0B"/>
    <w:rsid w:val="00650FBE"/>
    <w:rsid w:val="00651235"/>
    <w:rsid w:val="00651ADE"/>
    <w:rsid w:val="00651DF5"/>
    <w:rsid w:val="006523D7"/>
    <w:rsid w:val="00652558"/>
    <w:rsid w:val="00653ACF"/>
    <w:rsid w:val="00653B23"/>
    <w:rsid w:val="00653BD7"/>
    <w:rsid w:val="00653D63"/>
    <w:rsid w:val="00654035"/>
    <w:rsid w:val="0065404C"/>
    <w:rsid w:val="006542D6"/>
    <w:rsid w:val="00654383"/>
    <w:rsid w:val="00654880"/>
    <w:rsid w:val="00654B74"/>
    <w:rsid w:val="00654C05"/>
    <w:rsid w:val="00654EC8"/>
    <w:rsid w:val="00655246"/>
    <w:rsid w:val="00655679"/>
    <w:rsid w:val="00655A99"/>
    <w:rsid w:val="00656A26"/>
    <w:rsid w:val="00657231"/>
    <w:rsid w:val="006573C8"/>
    <w:rsid w:val="00657493"/>
    <w:rsid w:val="006574DA"/>
    <w:rsid w:val="00657AB6"/>
    <w:rsid w:val="00657D4F"/>
    <w:rsid w:val="00657FB7"/>
    <w:rsid w:val="006605D5"/>
    <w:rsid w:val="006607DB"/>
    <w:rsid w:val="00660965"/>
    <w:rsid w:val="006609F5"/>
    <w:rsid w:val="006612ED"/>
    <w:rsid w:val="006618DE"/>
    <w:rsid w:val="00661A49"/>
    <w:rsid w:val="00662476"/>
    <w:rsid w:val="006627EF"/>
    <w:rsid w:val="006629FE"/>
    <w:rsid w:val="00662AEE"/>
    <w:rsid w:val="00662C2A"/>
    <w:rsid w:val="00664008"/>
    <w:rsid w:val="00664628"/>
    <w:rsid w:val="00665514"/>
    <w:rsid w:val="006656B1"/>
    <w:rsid w:val="00665AE9"/>
    <w:rsid w:val="00665D61"/>
    <w:rsid w:val="00666962"/>
    <w:rsid w:val="006673F1"/>
    <w:rsid w:val="006675FE"/>
    <w:rsid w:val="00667CFF"/>
    <w:rsid w:val="00670377"/>
    <w:rsid w:val="006707B1"/>
    <w:rsid w:val="00670BFA"/>
    <w:rsid w:val="00671B4C"/>
    <w:rsid w:val="00671DDE"/>
    <w:rsid w:val="00672041"/>
    <w:rsid w:val="0067255F"/>
    <w:rsid w:val="0067311C"/>
    <w:rsid w:val="0067384A"/>
    <w:rsid w:val="006742EB"/>
    <w:rsid w:val="00674A24"/>
    <w:rsid w:val="00674D3A"/>
    <w:rsid w:val="006756DC"/>
    <w:rsid w:val="00675CE4"/>
    <w:rsid w:val="00675CF8"/>
    <w:rsid w:val="006768C0"/>
    <w:rsid w:val="00676E05"/>
    <w:rsid w:val="00677372"/>
    <w:rsid w:val="00677387"/>
    <w:rsid w:val="006773B4"/>
    <w:rsid w:val="00677F4B"/>
    <w:rsid w:val="00680221"/>
    <w:rsid w:val="00680C19"/>
    <w:rsid w:val="00680DB3"/>
    <w:rsid w:val="00681952"/>
    <w:rsid w:val="00681EB0"/>
    <w:rsid w:val="00681ED6"/>
    <w:rsid w:val="006828B8"/>
    <w:rsid w:val="006829C7"/>
    <w:rsid w:val="00682B77"/>
    <w:rsid w:val="00682DA1"/>
    <w:rsid w:val="00682F11"/>
    <w:rsid w:val="00682F9A"/>
    <w:rsid w:val="0068351D"/>
    <w:rsid w:val="00683ACA"/>
    <w:rsid w:val="00683E38"/>
    <w:rsid w:val="00683E70"/>
    <w:rsid w:val="00683F4E"/>
    <w:rsid w:val="006841AA"/>
    <w:rsid w:val="0068445E"/>
    <w:rsid w:val="00684549"/>
    <w:rsid w:val="00684A8B"/>
    <w:rsid w:val="006850B3"/>
    <w:rsid w:val="00685E3B"/>
    <w:rsid w:val="00685F88"/>
    <w:rsid w:val="006860CC"/>
    <w:rsid w:val="00687278"/>
    <w:rsid w:val="006876B0"/>
    <w:rsid w:val="006903BE"/>
    <w:rsid w:val="006905DC"/>
    <w:rsid w:val="006905F3"/>
    <w:rsid w:val="00690705"/>
    <w:rsid w:val="00691380"/>
    <w:rsid w:val="0069169D"/>
    <w:rsid w:val="006916BD"/>
    <w:rsid w:val="00691B7B"/>
    <w:rsid w:val="00691FDA"/>
    <w:rsid w:val="00692D39"/>
    <w:rsid w:val="00692F19"/>
    <w:rsid w:val="00693142"/>
    <w:rsid w:val="0069315D"/>
    <w:rsid w:val="00693300"/>
    <w:rsid w:val="00693423"/>
    <w:rsid w:val="006937EF"/>
    <w:rsid w:val="00693B5D"/>
    <w:rsid w:val="00693EE9"/>
    <w:rsid w:val="0069449C"/>
    <w:rsid w:val="00694523"/>
    <w:rsid w:val="00694B57"/>
    <w:rsid w:val="00694DCB"/>
    <w:rsid w:val="0069504B"/>
    <w:rsid w:val="006952CF"/>
    <w:rsid w:val="0069563B"/>
    <w:rsid w:val="0069589D"/>
    <w:rsid w:val="00696D35"/>
    <w:rsid w:val="0069718D"/>
    <w:rsid w:val="006974B8"/>
    <w:rsid w:val="00697842"/>
    <w:rsid w:val="00697C86"/>
    <w:rsid w:val="006A0080"/>
    <w:rsid w:val="006A038B"/>
    <w:rsid w:val="006A051A"/>
    <w:rsid w:val="006A08FF"/>
    <w:rsid w:val="006A0A7D"/>
    <w:rsid w:val="006A11EF"/>
    <w:rsid w:val="006A140D"/>
    <w:rsid w:val="006A160E"/>
    <w:rsid w:val="006A178A"/>
    <w:rsid w:val="006A1929"/>
    <w:rsid w:val="006A1B1F"/>
    <w:rsid w:val="006A1B44"/>
    <w:rsid w:val="006A28FD"/>
    <w:rsid w:val="006A2E78"/>
    <w:rsid w:val="006A2EF3"/>
    <w:rsid w:val="006A38DA"/>
    <w:rsid w:val="006A3C07"/>
    <w:rsid w:val="006A3F8A"/>
    <w:rsid w:val="006A4AF2"/>
    <w:rsid w:val="006A4D65"/>
    <w:rsid w:val="006A5337"/>
    <w:rsid w:val="006A58FA"/>
    <w:rsid w:val="006A60D7"/>
    <w:rsid w:val="006A652C"/>
    <w:rsid w:val="006A663F"/>
    <w:rsid w:val="006A6644"/>
    <w:rsid w:val="006A66F0"/>
    <w:rsid w:val="006A6AD0"/>
    <w:rsid w:val="006A6DF7"/>
    <w:rsid w:val="006A7A51"/>
    <w:rsid w:val="006A7B20"/>
    <w:rsid w:val="006A7B7B"/>
    <w:rsid w:val="006A7D41"/>
    <w:rsid w:val="006A7E85"/>
    <w:rsid w:val="006A7F3A"/>
    <w:rsid w:val="006A7FD1"/>
    <w:rsid w:val="006B02A5"/>
    <w:rsid w:val="006B0936"/>
    <w:rsid w:val="006B0CF7"/>
    <w:rsid w:val="006B0EF7"/>
    <w:rsid w:val="006B1165"/>
    <w:rsid w:val="006B1319"/>
    <w:rsid w:val="006B1578"/>
    <w:rsid w:val="006B17D0"/>
    <w:rsid w:val="006B1946"/>
    <w:rsid w:val="006B19D4"/>
    <w:rsid w:val="006B1D33"/>
    <w:rsid w:val="006B20F2"/>
    <w:rsid w:val="006B212D"/>
    <w:rsid w:val="006B21B2"/>
    <w:rsid w:val="006B2304"/>
    <w:rsid w:val="006B2677"/>
    <w:rsid w:val="006B2D93"/>
    <w:rsid w:val="006B2F14"/>
    <w:rsid w:val="006B3562"/>
    <w:rsid w:val="006B3B20"/>
    <w:rsid w:val="006B3E70"/>
    <w:rsid w:val="006B44CE"/>
    <w:rsid w:val="006B455C"/>
    <w:rsid w:val="006B4A68"/>
    <w:rsid w:val="006B5051"/>
    <w:rsid w:val="006B52E6"/>
    <w:rsid w:val="006B5AFF"/>
    <w:rsid w:val="006B5E6C"/>
    <w:rsid w:val="006B5F18"/>
    <w:rsid w:val="006B60E7"/>
    <w:rsid w:val="006B6104"/>
    <w:rsid w:val="006B65A6"/>
    <w:rsid w:val="006B7A18"/>
    <w:rsid w:val="006C10AE"/>
    <w:rsid w:val="006C131D"/>
    <w:rsid w:val="006C1BA7"/>
    <w:rsid w:val="006C1DD0"/>
    <w:rsid w:val="006C277B"/>
    <w:rsid w:val="006C299C"/>
    <w:rsid w:val="006C2B9C"/>
    <w:rsid w:val="006C3F3F"/>
    <w:rsid w:val="006C3F76"/>
    <w:rsid w:val="006C40A6"/>
    <w:rsid w:val="006C428F"/>
    <w:rsid w:val="006C429E"/>
    <w:rsid w:val="006C46BD"/>
    <w:rsid w:val="006C56FC"/>
    <w:rsid w:val="006C57FE"/>
    <w:rsid w:val="006C5988"/>
    <w:rsid w:val="006C62ED"/>
    <w:rsid w:val="006C6A29"/>
    <w:rsid w:val="006C6B74"/>
    <w:rsid w:val="006C6B81"/>
    <w:rsid w:val="006C719A"/>
    <w:rsid w:val="006D0E04"/>
    <w:rsid w:val="006D1113"/>
    <w:rsid w:val="006D1D8F"/>
    <w:rsid w:val="006D3348"/>
    <w:rsid w:val="006D37FA"/>
    <w:rsid w:val="006D3A3E"/>
    <w:rsid w:val="006D4503"/>
    <w:rsid w:val="006D4512"/>
    <w:rsid w:val="006D45C9"/>
    <w:rsid w:val="006D4987"/>
    <w:rsid w:val="006D4AF8"/>
    <w:rsid w:val="006D5BA4"/>
    <w:rsid w:val="006D5C31"/>
    <w:rsid w:val="006D67F1"/>
    <w:rsid w:val="006D7D72"/>
    <w:rsid w:val="006D7DDF"/>
    <w:rsid w:val="006D7F42"/>
    <w:rsid w:val="006E040C"/>
    <w:rsid w:val="006E0703"/>
    <w:rsid w:val="006E09EE"/>
    <w:rsid w:val="006E0A15"/>
    <w:rsid w:val="006E0A24"/>
    <w:rsid w:val="006E0C67"/>
    <w:rsid w:val="006E11EA"/>
    <w:rsid w:val="006E1A43"/>
    <w:rsid w:val="006E1A65"/>
    <w:rsid w:val="006E1C1D"/>
    <w:rsid w:val="006E20BD"/>
    <w:rsid w:val="006E260F"/>
    <w:rsid w:val="006E27E3"/>
    <w:rsid w:val="006E2B3C"/>
    <w:rsid w:val="006E32FB"/>
    <w:rsid w:val="006E3394"/>
    <w:rsid w:val="006E42E7"/>
    <w:rsid w:val="006E433A"/>
    <w:rsid w:val="006E46ED"/>
    <w:rsid w:val="006E47B1"/>
    <w:rsid w:val="006E4892"/>
    <w:rsid w:val="006E4BB4"/>
    <w:rsid w:val="006E4C78"/>
    <w:rsid w:val="006E5097"/>
    <w:rsid w:val="006E55E3"/>
    <w:rsid w:val="006E5C79"/>
    <w:rsid w:val="006E5E0C"/>
    <w:rsid w:val="006E5E73"/>
    <w:rsid w:val="006E6898"/>
    <w:rsid w:val="006E70B5"/>
    <w:rsid w:val="006E7158"/>
    <w:rsid w:val="006E72A6"/>
    <w:rsid w:val="006E775A"/>
    <w:rsid w:val="006F0255"/>
    <w:rsid w:val="006F05A9"/>
    <w:rsid w:val="006F086B"/>
    <w:rsid w:val="006F08C9"/>
    <w:rsid w:val="006F1697"/>
    <w:rsid w:val="006F1FE8"/>
    <w:rsid w:val="006F2070"/>
    <w:rsid w:val="006F209D"/>
    <w:rsid w:val="006F24BD"/>
    <w:rsid w:val="006F2B04"/>
    <w:rsid w:val="006F2D9E"/>
    <w:rsid w:val="006F2E6A"/>
    <w:rsid w:val="006F3726"/>
    <w:rsid w:val="006F3834"/>
    <w:rsid w:val="006F39EA"/>
    <w:rsid w:val="006F41B5"/>
    <w:rsid w:val="006F4BDE"/>
    <w:rsid w:val="006F5084"/>
    <w:rsid w:val="006F59B7"/>
    <w:rsid w:val="006F5D08"/>
    <w:rsid w:val="006F6027"/>
    <w:rsid w:val="006F60C1"/>
    <w:rsid w:val="006F6353"/>
    <w:rsid w:val="006F66E2"/>
    <w:rsid w:val="006F6ACC"/>
    <w:rsid w:val="006F6C0A"/>
    <w:rsid w:val="006F6DB3"/>
    <w:rsid w:val="006F7E58"/>
    <w:rsid w:val="007010AC"/>
    <w:rsid w:val="00701A65"/>
    <w:rsid w:val="00702C70"/>
    <w:rsid w:val="00703736"/>
    <w:rsid w:val="00703A1D"/>
    <w:rsid w:val="00703F30"/>
    <w:rsid w:val="00705230"/>
    <w:rsid w:val="00706BE1"/>
    <w:rsid w:val="00706E3F"/>
    <w:rsid w:val="00706E94"/>
    <w:rsid w:val="0070729A"/>
    <w:rsid w:val="00707D64"/>
    <w:rsid w:val="007104F9"/>
    <w:rsid w:val="007110C3"/>
    <w:rsid w:val="00712247"/>
    <w:rsid w:val="0071243B"/>
    <w:rsid w:val="007131FE"/>
    <w:rsid w:val="00713626"/>
    <w:rsid w:val="0071367C"/>
    <w:rsid w:val="007138F8"/>
    <w:rsid w:val="00713999"/>
    <w:rsid w:val="00714188"/>
    <w:rsid w:val="00714657"/>
    <w:rsid w:val="0071582D"/>
    <w:rsid w:val="00715CDC"/>
    <w:rsid w:val="00715D5B"/>
    <w:rsid w:val="007162FB"/>
    <w:rsid w:val="0071635A"/>
    <w:rsid w:val="00716377"/>
    <w:rsid w:val="00716C90"/>
    <w:rsid w:val="0071704F"/>
    <w:rsid w:val="00717325"/>
    <w:rsid w:val="00717340"/>
    <w:rsid w:val="0071763F"/>
    <w:rsid w:val="00717715"/>
    <w:rsid w:val="00720152"/>
    <w:rsid w:val="007202FC"/>
    <w:rsid w:val="007207F9"/>
    <w:rsid w:val="0072098A"/>
    <w:rsid w:val="00721550"/>
    <w:rsid w:val="0072295C"/>
    <w:rsid w:val="0072361F"/>
    <w:rsid w:val="0072500F"/>
    <w:rsid w:val="00725031"/>
    <w:rsid w:val="00725093"/>
    <w:rsid w:val="00725153"/>
    <w:rsid w:val="00725442"/>
    <w:rsid w:val="00725E79"/>
    <w:rsid w:val="007261B5"/>
    <w:rsid w:val="0072634D"/>
    <w:rsid w:val="007264EE"/>
    <w:rsid w:val="0072748A"/>
    <w:rsid w:val="00727A97"/>
    <w:rsid w:val="00730053"/>
    <w:rsid w:val="00730857"/>
    <w:rsid w:val="00730BA0"/>
    <w:rsid w:val="00730DF2"/>
    <w:rsid w:val="00730F41"/>
    <w:rsid w:val="007327BD"/>
    <w:rsid w:val="0073292B"/>
    <w:rsid w:val="00732A31"/>
    <w:rsid w:val="00732EF7"/>
    <w:rsid w:val="00732FEB"/>
    <w:rsid w:val="007331A4"/>
    <w:rsid w:val="00733719"/>
    <w:rsid w:val="00733FE7"/>
    <w:rsid w:val="007341EA"/>
    <w:rsid w:val="00734541"/>
    <w:rsid w:val="00735011"/>
    <w:rsid w:val="0073548C"/>
    <w:rsid w:val="007358DE"/>
    <w:rsid w:val="00735C28"/>
    <w:rsid w:val="00735F0E"/>
    <w:rsid w:val="0073668B"/>
    <w:rsid w:val="00736866"/>
    <w:rsid w:val="00736ED5"/>
    <w:rsid w:val="00736FEC"/>
    <w:rsid w:val="00737213"/>
    <w:rsid w:val="00737C2B"/>
    <w:rsid w:val="0074023D"/>
    <w:rsid w:val="00740417"/>
    <w:rsid w:val="007406FE"/>
    <w:rsid w:val="007409B2"/>
    <w:rsid w:val="00740B03"/>
    <w:rsid w:val="0074102F"/>
    <w:rsid w:val="007412D5"/>
    <w:rsid w:val="0074140F"/>
    <w:rsid w:val="00742552"/>
    <w:rsid w:val="007425FE"/>
    <w:rsid w:val="00743206"/>
    <w:rsid w:val="0074327D"/>
    <w:rsid w:val="00743638"/>
    <w:rsid w:val="007436B5"/>
    <w:rsid w:val="00743C83"/>
    <w:rsid w:val="00743D9F"/>
    <w:rsid w:val="00744554"/>
    <w:rsid w:val="007447A2"/>
    <w:rsid w:val="00744828"/>
    <w:rsid w:val="007448B2"/>
    <w:rsid w:val="00744D55"/>
    <w:rsid w:val="0074534F"/>
    <w:rsid w:val="007455AA"/>
    <w:rsid w:val="007455DB"/>
    <w:rsid w:val="00745C40"/>
    <w:rsid w:val="00745C8C"/>
    <w:rsid w:val="00746090"/>
    <w:rsid w:val="0074617A"/>
    <w:rsid w:val="00746592"/>
    <w:rsid w:val="0074666E"/>
    <w:rsid w:val="00746A0D"/>
    <w:rsid w:val="00746CA8"/>
    <w:rsid w:val="00746FAE"/>
    <w:rsid w:val="0074708C"/>
    <w:rsid w:val="007478D7"/>
    <w:rsid w:val="00747927"/>
    <w:rsid w:val="00747EA4"/>
    <w:rsid w:val="0075053C"/>
    <w:rsid w:val="0075065B"/>
    <w:rsid w:val="0075099C"/>
    <w:rsid w:val="00751314"/>
    <w:rsid w:val="00751452"/>
    <w:rsid w:val="007516AE"/>
    <w:rsid w:val="00751972"/>
    <w:rsid w:val="007519F8"/>
    <w:rsid w:val="00751A03"/>
    <w:rsid w:val="00751B6A"/>
    <w:rsid w:val="00751D7F"/>
    <w:rsid w:val="00752420"/>
    <w:rsid w:val="007536CD"/>
    <w:rsid w:val="00753FA5"/>
    <w:rsid w:val="0075412E"/>
    <w:rsid w:val="007543C0"/>
    <w:rsid w:val="00754605"/>
    <w:rsid w:val="0075563A"/>
    <w:rsid w:val="00755C31"/>
    <w:rsid w:val="00755CEE"/>
    <w:rsid w:val="007560A7"/>
    <w:rsid w:val="00756C11"/>
    <w:rsid w:val="007572C6"/>
    <w:rsid w:val="0075763F"/>
    <w:rsid w:val="00757D15"/>
    <w:rsid w:val="00757FB6"/>
    <w:rsid w:val="00760B06"/>
    <w:rsid w:val="00760DDE"/>
    <w:rsid w:val="0076108F"/>
    <w:rsid w:val="007610A7"/>
    <w:rsid w:val="007614D9"/>
    <w:rsid w:val="00761BE4"/>
    <w:rsid w:val="007631F8"/>
    <w:rsid w:val="0076335E"/>
    <w:rsid w:val="00763419"/>
    <w:rsid w:val="00763420"/>
    <w:rsid w:val="0076362A"/>
    <w:rsid w:val="00763B97"/>
    <w:rsid w:val="007649F3"/>
    <w:rsid w:val="00764C90"/>
    <w:rsid w:val="00764E31"/>
    <w:rsid w:val="007654E8"/>
    <w:rsid w:val="007655C0"/>
    <w:rsid w:val="00765A5A"/>
    <w:rsid w:val="00765AB6"/>
    <w:rsid w:val="00765D33"/>
    <w:rsid w:val="00765DDE"/>
    <w:rsid w:val="00766549"/>
    <w:rsid w:val="00766722"/>
    <w:rsid w:val="00766EEE"/>
    <w:rsid w:val="0076714F"/>
    <w:rsid w:val="007679A5"/>
    <w:rsid w:val="00767F08"/>
    <w:rsid w:val="007706B7"/>
    <w:rsid w:val="00770723"/>
    <w:rsid w:val="00770732"/>
    <w:rsid w:val="007713BC"/>
    <w:rsid w:val="007713D5"/>
    <w:rsid w:val="007716F7"/>
    <w:rsid w:val="007717CF"/>
    <w:rsid w:val="00771B6F"/>
    <w:rsid w:val="00771C6F"/>
    <w:rsid w:val="007725C7"/>
    <w:rsid w:val="00772603"/>
    <w:rsid w:val="00772F68"/>
    <w:rsid w:val="00773169"/>
    <w:rsid w:val="007733FC"/>
    <w:rsid w:val="00773818"/>
    <w:rsid w:val="007745B2"/>
    <w:rsid w:val="00774697"/>
    <w:rsid w:val="00774863"/>
    <w:rsid w:val="00774B8C"/>
    <w:rsid w:val="00774CF2"/>
    <w:rsid w:val="007753F4"/>
    <w:rsid w:val="0077556C"/>
    <w:rsid w:val="007756F3"/>
    <w:rsid w:val="00775A7B"/>
    <w:rsid w:val="00775BBC"/>
    <w:rsid w:val="00775F40"/>
    <w:rsid w:val="00776119"/>
    <w:rsid w:val="007768F8"/>
    <w:rsid w:val="00777662"/>
    <w:rsid w:val="00777A2E"/>
    <w:rsid w:val="00777E1C"/>
    <w:rsid w:val="00780572"/>
    <w:rsid w:val="00780804"/>
    <w:rsid w:val="00780C41"/>
    <w:rsid w:val="007817E9"/>
    <w:rsid w:val="00782186"/>
    <w:rsid w:val="00782442"/>
    <w:rsid w:val="00782C03"/>
    <w:rsid w:val="00782DAF"/>
    <w:rsid w:val="007830D3"/>
    <w:rsid w:val="007834BD"/>
    <w:rsid w:val="0078354B"/>
    <w:rsid w:val="007835E6"/>
    <w:rsid w:val="00783C24"/>
    <w:rsid w:val="007845AE"/>
    <w:rsid w:val="00784709"/>
    <w:rsid w:val="00784F8A"/>
    <w:rsid w:val="00785529"/>
    <w:rsid w:val="00785970"/>
    <w:rsid w:val="00785DA0"/>
    <w:rsid w:val="00785E24"/>
    <w:rsid w:val="0078673A"/>
    <w:rsid w:val="00787073"/>
    <w:rsid w:val="0078767B"/>
    <w:rsid w:val="00790106"/>
    <w:rsid w:val="00790565"/>
    <w:rsid w:val="00790B14"/>
    <w:rsid w:val="00790CF5"/>
    <w:rsid w:val="00790D1B"/>
    <w:rsid w:val="00791FD3"/>
    <w:rsid w:val="00792736"/>
    <w:rsid w:val="00792840"/>
    <w:rsid w:val="007929E2"/>
    <w:rsid w:val="00792C27"/>
    <w:rsid w:val="00792ED4"/>
    <w:rsid w:val="00792F6D"/>
    <w:rsid w:val="00793967"/>
    <w:rsid w:val="00793BF1"/>
    <w:rsid w:val="00793FBB"/>
    <w:rsid w:val="0079465D"/>
    <w:rsid w:val="007947B7"/>
    <w:rsid w:val="00794C1B"/>
    <w:rsid w:val="00794DFF"/>
    <w:rsid w:val="0079523E"/>
    <w:rsid w:val="00795449"/>
    <w:rsid w:val="007958B0"/>
    <w:rsid w:val="007965E6"/>
    <w:rsid w:val="0079698F"/>
    <w:rsid w:val="007969F2"/>
    <w:rsid w:val="00796C00"/>
    <w:rsid w:val="007974B9"/>
    <w:rsid w:val="0079759A"/>
    <w:rsid w:val="00797AC5"/>
    <w:rsid w:val="00797C43"/>
    <w:rsid w:val="00797F54"/>
    <w:rsid w:val="007A00B6"/>
    <w:rsid w:val="007A0694"/>
    <w:rsid w:val="007A0E2B"/>
    <w:rsid w:val="007A112F"/>
    <w:rsid w:val="007A1C12"/>
    <w:rsid w:val="007A2196"/>
    <w:rsid w:val="007A21BF"/>
    <w:rsid w:val="007A2FBE"/>
    <w:rsid w:val="007A341C"/>
    <w:rsid w:val="007A3560"/>
    <w:rsid w:val="007A3A7D"/>
    <w:rsid w:val="007A3B07"/>
    <w:rsid w:val="007A3BB8"/>
    <w:rsid w:val="007A4503"/>
    <w:rsid w:val="007A47C3"/>
    <w:rsid w:val="007A49F3"/>
    <w:rsid w:val="007A4D0E"/>
    <w:rsid w:val="007A5175"/>
    <w:rsid w:val="007A5692"/>
    <w:rsid w:val="007A57DF"/>
    <w:rsid w:val="007A5CB9"/>
    <w:rsid w:val="007A5E31"/>
    <w:rsid w:val="007A5EF0"/>
    <w:rsid w:val="007A5F9E"/>
    <w:rsid w:val="007A6304"/>
    <w:rsid w:val="007A740B"/>
    <w:rsid w:val="007A7464"/>
    <w:rsid w:val="007A7B04"/>
    <w:rsid w:val="007A7D66"/>
    <w:rsid w:val="007B03C2"/>
    <w:rsid w:val="007B0464"/>
    <w:rsid w:val="007B0B28"/>
    <w:rsid w:val="007B1E21"/>
    <w:rsid w:val="007B2176"/>
    <w:rsid w:val="007B259B"/>
    <w:rsid w:val="007B26B9"/>
    <w:rsid w:val="007B2811"/>
    <w:rsid w:val="007B2970"/>
    <w:rsid w:val="007B2A3D"/>
    <w:rsid w:val="007B2BE2"/>
    <w:rsid w:val="007B3037"/>
    <w:rsid w:val="007B329F"/>
    <w:rsid w:val="007B3C59"/>
    <w:rsid w:val="007B433E"/>
    <w:rsid w:val="007B485C"/>
    <w:rsid w:val="007B4EA7"/>
    <w:rsid w:val="007B4EB2"/>
    <w:rsid w:val="007B4FBE"/>
    <w:rsid w:val="007B53FB"/>
    <w:rsid w:val="007B5EA1"/>
    <w:rsid w:val="007B65BC"/>
    <w:rsid w:val="007B67F8"/>
    <w:rsid w:val="007B6904"/>
    <w:rsid w:val="007B6928"/>
    <w:rsid w:val="007B6C33"/>
    <w:rsid w:val="007B6C77"/>
    <w:rsid w:val="007B6C9D"/>
    <w:rsid w:val="007B6D18"/>
    <w:rsid w:val="007B6E10"/>
    <w:rsid w:val="007C0400"/>
    <w:rsid w:val="007C0A15"/>
    <w:rsid w:val="007C0C64"/>
    <w:rsid w:val="007C0FB1"/>
    <w:rsid w:val="007C10D8"/>
    <w:rsid w:val="007C176B"/>
    <w:rsid w:val="007C1D6C"/>
    <w:rsid w:val="007C2540"/>
    <w:rsid w:val="007C2563"/>
    <w:rsid w:val="007C2B30"/>
    <w:rsid w:val="007C2E1A"/>
    <w:rsid w:val="007C2E32"/>
    <w:rsid w:val="007C2E7A"/>
    <w:rsid w:val="007C3004"/>
    <w:rsid w:val="007C33F0"/>
    <w:rsid w:val="007C35E2"/>
    <w:rsid w:val="007C38DF"/>
    <w:rsid w:val="007C396E"/>
    <w:rsid w:val="007C3FBC"/>
    <w:rsid w:val="007C4770"/>
    <w:rsid w:val="007C4AEA"/>
    <w:rsid w:val="007C4B3B"/>
    <w:rsid w:val="007C5340"/>
    <w:rsid w:val="007C5808"/>
    <w:rsid w:val="007C5CBA"/>
    <w:rsid w:val="007C6814"/>
    <w:rsid w:val="007C6D7F"/>
    <w:rsid w:val="007C7131"/>
    <w:rsid w:val="007C7BF1"/>
    <w:rsid w:val="007C7E25"/>
    <w:rsid w:val="007C7E9E"/>
    <w:rsid w:val="007D0309"/>
    <w:rsid w:val="007D07FF"/>
    <w:rsid w:val="007D15A8"/>
    <w:rsid w:val="007D167E"/>
    <w:rsid w:val="007D1A9D"/>
    <w:rsid w:val="007D1FAA"/>
    <w:rsid w:val="007D2033"/>
    <w:rsid w:val="007D2EB5"/>
    <w:rsid w:val="007D3A35"/>
    <w:rsid w:val="007D4008"/>
    <w:rsid w:val="007D454D"/>
    <w:rsid w:val="007D46EA"/>
    <w:rsid w:val="007D4817"/>
    <w:rsid w:val="007D4DC9"/>
    <w:rsid w:val="007D5078"/>
    <w:rsid w:val="007D723C"/>
    <w:rsid w:val="007D746F"/>
    <w:rsid w:val="007D75BE"/>
    <w:rsid w:val="007D7661"/>
    <w:rsid w:val="007D7BD4"/>
    <w:rsid w:val="007D7BEB"/>
    <w:rsid w:val="007E0149"/>
    <w:rsid w:val="007E0761"/>
    <w:rsid w:val="007E07DB"/>
    <w:rsid w:val="007E0C85"/>
    <w:rsid w:val="007E1999"/>
    <w:rsid w:val="007E1A0C"/>
    <w:rsid w:val="007E1A75"/>
    <w:rsid w:val="007E1E44"/>
    <w:rsid w:val="007E27FD"/>
    <w:rsid w:val="007E284A"/>
    <w:rsid w:val="007E29F4"/>
    <w:rsid w:val="007E2A45"/>
    <w:rsid w:val="007E2BC6"/>
    <w:rsid w:val="007E2CCD"/>
    <w:rsid w:val="007E2CFB"/>
    <w:rsid w:val="007E350A"/>
    <w:rsid w:val="007E3E4A"/>
    <w:rsid w:val="007E41F2"/>
    <w:rsid w:val="007E455F"/>
    <w:rsid w:val="007E4A0B"/>
    <w:rsid w:val="007E5017"/>
    <w:rsid w:val="007E51CA"/>
    <w:rsid w:val="007E5319"/>
    <w:rsid w:val="007E55ED"/>
    <w:rsid w:val="007E5C23"/>
    <w:rsid w:val="007E62CE"/>
    <w:rsid w:val="007E6D27"/>
    <w:rsid w:val="007E6D30"/>
    <w:rsid w:val="007E6FC6"/>
    <w:rsid w:val="007E7016"/>
    <w:rsid w:val="007E75B4"/>
    <w:rsid w:val="007F04C3"/>
    <w:rsid w:val="007F0743"/>
    <w:rsid w:val="007F0B13"/>
    <w:rsid w:val="007F0D0B"/>
    <w:rsid w:val="007F0DFC"/>
    <w:rsid w:val="007F1487"/>
    <w:rsid w:val="007F1519"/>
    <w:rsid w:val="007F1647"/>
    <w:rsid w:val="007F1830"/>
    <w:rsid w:val="007F1EFA"/>
    <w:rsid w:val="007F1F5E"/>
    <w:rsid w:val="007F1FA0"/>
    <w:rsid w:val="007F2B96"/>
    <w:rsid w:val="007F3A89"/>
    <w:rsid w:val="007F421C"/>
    <w:rsid w:val="007F4358"/>
    <w:rsid w:val="007F48D3"/>
    <w:rsid w:val="007F497C"/>
    <w:rsid w:val="007F49FF"/>
    <w:rsid w:val="007F5C63"/>
    <w:rsid w:val="007F6DAC"/>
    <w:rsid w:val="007F70C8"/>
    <w:rsid w:val="007F7723"/>
    <w:rsid w:val="007F7B5C"/>
    <w:rsid w:val="008002AB"/>
    <w:rsid w:val="008003BA"/>
    <w:rsid w:val="00800951"/>
    <w:rsid w:val="008015C2"/>
    <w:rsid w:val="00801C79"/>
    <w:rsid w:val="008023A1"/>
    <w:rsid w:val="00802946"/>
    <w:rsid w:val="00802A69"/>
    <w:rsid w:val="00802B9F"/>
    <w:rsid w:val="00802CBA"/>
    <w:rsid w:val="008039DE"/>
    <w:rsid w:val="00803C5A"/>
    <w:rsid w:val="00803D8E"/>
    <w:rsid w:val="00803F68"/>
    <w:rsid w:val="00804383"/>
    <w:rsid w:val="00804642"/>
    <w:rsid w:val="00804808"/>
    <w:rsid w:val="00804B24"/>
    <w:rsid w:val="00804E16"/>
    <w:rsid w:val="008053A9"/>
    <w:rsid w:val="00805743"/>
    <w:rsid w:val="00806B00"/>
    <w:rsid w:val="00806B65"/>
    <w:rsid w:val="008071FD"/>
    <w:rsid w:val="0081010B"/>
    <w:rsid w:val="00810D1F"/>
    <w:rsid w:val="00810D8E"/>
    <w:rsid w:val="00811586"/>
    <w:rsid w:val="008115E8"/>
    <w:rsid w:val="00811DE5"/>
    <w:rsid w:val="008123A3"/>
    <w:rsid w:val="0081251B"/>
    <w:rsid w:val="00812B7F"/>
    <w:rsid w:val="00812CF6"/>
    <w:rsid w:val="008137BA"/>
    <w:rsid w:val="008141FE"/>
    <w:rsid w:val="00814220"/>
    <w:rsid w:val="00814E86"/>
    <w:rsid w:val="00815F42"/>
    <w:rsid w:val="0081600D"/>
    <w:rsid w:val="008162E1"/>
    <w:rsid w:val="008163CD"/>
    <w:rsid w:val="008164B0"/>
    <w:rsid w:val="008169CE"/>
    <w:rsid w:val="008169E9"/>
    <w:rsid w:val="008178BB"/>
    <w:rsid w:val="00820077"/>
    <w:rsid w:val="00820658"/>
    <w:rsid w:val="008209E2"/>
    <w:rsid w:val="00820A9B"/>
    <w:rsid w:val="00820DD7"/>
    <w:rsid w:val="00820E9D"/>
    <w:rsid w:val="00820EE5"/>
    <w:rsid w:val="00820F44"/>
    <w:rsid w:val="00821079"/>
    <w:rsid w:val="0082142E"/>
    <w:rsid w:val="00821470"/>
    <w:rsid w:val="00821882"/>
    <w:rsid w:val="00822B9B"/>
    <w:rsid w:val="00822CFA"/>
    <w:rsid w:val="00822F30"/>
    <w:rsid w:val="0082329C"/>
    <w:rsid w:val="00823B48"/>
    <w:rsid w:val="00824940"/>
    <w:rsid w:val="00824D9B"/>
    <w:rsid w:val="008258A8"/>
    <w:rsid w:val="00825A24"/>
    <w:rsid w:val="008261E6"/>
    <w:rsid w:val="00826368"/>
    <w:rsid w:val="00826ABB"/>
    <w:rsid w:val="00826FE5"/>
    <w:rsid w:val="008270C2"/>
    <w:rsid w:val="00830066"/>
    <w:rsid w:val="00830633"/>
    <w:rsid w:val="00830866"/>
    <w:rsid w:val="00830F9B"/>
    <w:rsid w:val="008319D8"/>
    <w:rsid w:val="00831CB1"/>
    <w:rsid w:val="00831F73"/>
    <w:rsid w:val="008321BB"/>
    <w:rsid w:val="008323F9"/>
    <w:rsid w:val="0083290F"/>
    <w:rsid w:val="00832DDF"/>
    <w:rsid w:val="0083326E"/>
    <w:rsid w:val="00833307"/>
    <w:rsid w:val="00833543"/>
    <w:rsid w:val="00833E5B"/>
    <w:rsid w:val="00833FF3"/>
    <w:rsid w:val="00834057"/>
    <w:rsid w:val="00834748"/>
    <w:rsid w:val="008347C2"/>
    <w:rsid w:val="0083489B"/>
    <w:rsid w:val="0083495F"/>
    <w:rsid w:val="00834A6E"/>
    <w:rsid w:val="00834ABC"/>
    <w:rsid w:val="00834BFA"/>
    <w:rsid w:val="00835BE4"/>
    <w:rsid w:val="00836166"/>
    <w:rsid w:val="00836191"/>
    <w:rsid w:val="008371F6"/>
    <w:rsid w:val="00837455"/>
    <w:rsid w:val="00837B8C"/>
    <w:rsid w:val="00837EFA"/>
    <w:rsid w:val="00840139"/>
    <w:rsid w:val="0084181E"/>
    <w:rsid w:val="00841944"/>
    <w:rsid w:val="00841D9D"/>
    <w:rsid w:val="00842367"/>
    <w:rsid w:val="00842623"/>
    <w:rsid w:val="00843299"/>
    <w:rsid w:val="00843478"/>
    <w:rsid w:val="0084358D"/>
    <w:rsid w:val="008442C3"/>
    <w:rsid w:val="0084542B"/>
    <w:rsid w:val="00845813"/>
    <w:rsid w:val="00845B16"/>
    <w:rsid w:val="00845CBA"/>
    <w:rsid w:val="00845DA9"/>
    <w:rsid w:val="0084658A"/>
    <w:rsid w:val="00847C26"/>
    <w:rsid w:val="0085049D"/>
    <w:rsid w:val="008508F0"/>
    <w:rsid w:val="00851238"/>
    <w:rsid w:val="00851596"/>
    <w:rsid w:val="00851E90"/>
    <w:rsid w:val="00852344"/>
    <w:rsid w:val="00853162"/>
    <w:rsid w:val="00853651"/>
    <w:rsid w:val="008536D7"/>
    <w:rsid w:val="008545A7"/>
    <w:rsid w:val="00854609"/>
    <w:rsid w:val="008546E3"/>
    <w:rsid w:val="00854818"/>
    <w:rsid w:val="00854962"/>
    <w:rsid w:val="00854E10"/>
    <w:rsid w:val="00854F3D"/>
    <w:rsid w:val="00855165"/>
    <w:rsid w:val="0085521D"/>
    <w:rsid w:val="00855413"/>
    <w:rsid w:val="0085585D"/>
    <w:rsid w:val="0085598C"/>
    <w:rsid w:val="00855B3C"/>
    <w:rsid w:val="0085637D"/>
    <w:rsid w:val="008566A4"/>
    <w:rsid w:val="0085686F"/>
    <w:rsid w:val="00856878"/>
    <w:rsid w:val="008568BA"/>
    <w:rsid w:val="008569E9"/>
    <w:rsid w:val="00856B4B"/>
    <w:rsid w:val="00856D0F"/>
    <w:rsid w:val="00856D63"/>
    <w:rsid w:val="00856DE6"/>
    <w:rsid w:val="00856EE4"/>
    <w:rsid w:val="00857132"/>
    <w:rsid w:val="00857322"/>
    <w:rsid w:val="00857424"/>
    <w:rsid w:val="0085766D"/>
    <w:rsid w:val="00857A9B"/>
    <w:rsid w:val="00860749"/>
    <w:rsid w:val="00860BD9"/>
    <w:rsid w:val="00860D8A"/>
    <w:rsid w:val="008613B3"/>
    <w:rsid w:val="008614AA"/>
    <w:rsid w:val="00861B89"/>
    <w:rsid w:val="00862C72"/>
    <w:rsid w:val="00862D5D"/>
    <w:rsid w:val="00862D60"/>
    <w:rsid w:val="0086332F"/>
    <w:rsid w:val="00863802"/>
    <w:rsid w:val="008640A1"/>
    <w:rsid w:val="008640E0"/>
    <w:rsid w:val="008641C7"/>
    <w:rsid w:val="00864CDF"/>
    <w:rsid w:val="00864D6B"/>
    <w:rsid w:val="00864DD7"/>
    <w:rsid w:val="0086541E"/>
    <w:rsid w:val="00866791"/>
    <w:rsid w:val="00866C29"/>
    <w:rsid w:val="00866D52"/>
    <w:rsid w:val="00866FB1"/>
    <w:rsid w:val="008673E0"/>
    <w:rsid w:val="008679CF"/>
    <w:rsid w:val="008703BF"/>
    <w:rsid w:val="008707BA"/>
    <w:rsid w:val="008707F5"/>
    <w:rsid w:val="008710AB"/>
    <w:rsid w:val="008710CA"/>
    <w:rsid w:val="00871394"/>
    <w:rsid w:val="0087154B"/>
    <w:rsid w:val="00871C50"/>
    <w:rsid w:val="00871FD5"/>
    <w:rsid w:val="008723C5"/>
    <w:rsid w:val="00872430"/>
    <w:rsid w:val="0087252B"/>
    <w:rsid w:val="00872B0A"/>
    <w:rsid w:val="0087332E"/>
    <w:rsid w:val="0087419A"/>
    <w:rsid w:val="00874216"/>
    <w:rsid w:val="00874692"/>
    <w:rsid w:val="008748E1"/>
    <w:rsid w:val="00874DA3"/>
    <w:rsid w:val="0087517D"/>
    <w:rsid w:val="00875858"/>
    <w:rsid w:val="00875D54"/>
    <w:rsid w:val="00876293"/>
    <w:rsid w:val="008770B0"/>
    <w:rsid w:val="00877DB4"/>
    <w:rsid w:val="008803F9"/>
    <w:rsid w:val="00880A58"/>
    <w:rsid w:val="00880FD4"/>
    <w:rsid w:val="00881FD5"/>
    <w:rsid w:val="008820B9"/>
    <w:rsid w:val="00882B66"/>
    <w:rsid w:val="00882D0A"/>
    <w:rsid w:val="00882D3E"/>
    <w:rsid w:val="0088351B"/>
    <w:rsid w:val="0088356C"/>
    <w:rsid w:val="00883A2D"/>
    <w:rsid w:val="00883B42"/>
    <w:rsid w:val="00883BBD"/>
    <w:rsid w:val="00884072"/>
    <w:rsid w:val="0088474C"/>
    <w:rsid w:val="00884F5E"/>
    <w:rsid w:val="00885389"/>
    <w:rsid w:val="00886920"/>
    <w:rsid w:val="008873EE"/>
    <w:rsid w:val="00887B89"/>
    <w:rsid w:val="00887DB7"/>
    <w:rsid w:val="0089003D"/>
    <w:rsid w:val="008902DF"/>
    <w:rsid w:val="00890792"/>
    <w:rsid w:val="008908E4"/>
    <w:rsid w:val="0089128C"/>
    <w:rsid w:val="00891742"/>
    <w:rsid w:val="00891812"/>
    <w:rsid w:val="00891C82"/>
    <w:rsid w:val="00892695"/>
    <w:rsid w:val="0089280E"/>
    <w:rsid w:val="008937FB"/>
    <w:rsid w:val="00893BA4"/>
    <w:rsid w:val="0089465C"/>
    <w:rsid w:val="00894EBE"/>
    <w:rsid w:val="00894F62"/>
    <w:rsid w:val="00894F90"/>
    <w:rsid w:val="008951A0"/>
    <w:rsid w:val="008951F4"/>
    <w:rsid w:val="00895652"/>
    <w:rsid w:val="008956D4"/>
    <w:rsid w:val="00895A70"/>
    <w:rsid w:val="0089613C"/>
    <w:rsid w:val="008962A5"/>
    <w:rsid w:val="00896331"/>
    <w:rsid w:val="00896458"/>
    <w:rsid w:val="008968FB"/>
    <w:rsid w:val="00896B04"/>
    <w:rsid w:val="00897747"/>
    <w:rsid w:val="0089777B"/>
    <w:rsid w:val="0089794D"/>
    <w:rsid w:val="00897C69"/>
    <w:rsid w:val="008A01F3"/>
    <w:rsid w:val="008A0B33"/>
    <w:rsid w:val="008A1093"/>
    <w:rsid w:val="008A18BB"/>
    <w:rsid w:val="008A1D7B"/>
    <w:rsid w:val="008A2020"/>
    <w:rsid w:val="008A22F4"/>
    <w:rsid w:val="008A2A16"/>
    <w:rsid w:val="008A2ED2"/>
    <w:rsid w:val="008A300B"/>
    <w:rsid w:val="008A3063"/>
    <w:rsid w:val="008A34C8"/>
    <w:rsid w:val="008A3856"/>
    <w:rsid w:val="008A3873"/>
    <w:rsid w:val="008A3B7C"/>
    <w:rsid w:val="008A40C2"/>
    <w:rsid w:val="008A45A3"/>
    <w:rsid w:val="008A4EC6"/>
    <w:rsid w:val="008A5124"/>
    <w:rsid w:val="008A534C"/>
    <w:rsid w:val="008A53CC"/>
    <w:rsid w:val="008A55ED"/>
    <w:rsid w:val="008A5701"/>
    <w:rsid w:val="008A5AA7"/>
    <w:rsid w:val="008A629E"/>
    <w:rsid w:val="008A6BA2"/>
    <w:rsid w:val="008A7072"/>
    <w:rsid w:val="008A73EE"/>
    <w:rsid w:val="008A7866"/>
    <w:rsid w:val="008A7E60"/>
    <w:rsid w:val="008A7F29"/>
    <w:rsid w:val="008B01D2"/>
    <w:rsid w:val="008B0DF0"/>
    <w:rsid w:val="008B1210"/>
    <w:rsid w:val="008B14F4"/>
    <w:rsid w:val="008B17B7"/>
    <w:rsid w:val="008B1A38"/>
    <w:rsid w:val="008B22B1"/>
    <w:rsid w:val="008B28C4"/>
    <w:rsid w:val="008B2CB2"/>
    <w:rsid w:val="008B2E43"/>
    <w:rsid w:val="008B2EAA"/>
    <w:rsid w:val="008B3033"/>
    <w:rsid w:val="008B34C0"/>
    <w:rsid w:val="008B4F0F"/>
    <w:rsid w:val="008B50E5"/>
    <w:rsid w:val="008B5AA8"/>
    <w:rsid w:val="008B62C0"/>
    <w:rsid w:val="008B642B"/>
    <w:rsid w:val="008B791D"/>
    <w:rsid w:val="008B7D02"/>
    <w:rsid w:val="008B7E87"/>
    <w:rsid w:val="008B7F68"/>
    <w:rsid w:val="008B7FDC"/>
    <w:rsid w:val="008C017F"/>
    <w:rsid w:val="008C0396"/>
    <w:rsid w:val="008C0746"/>
    <w:rsid w:val="008C08CF"/>
    <w:rsid w:val="008C0BF8"/>
    <w:rsid w:val="008C0F4E"/>
    <w:rsid w:val="008C1002"/>
    <w:rsid w:val="008C127F"/>
    <w:rsid w:val="008C1351"/>
    <w:rsid w:val="008C206A"/>
    <w:rsid w:val="008C233F"/>
    <w:rsid w:val="008C2477"/>
    <w:rsid w:val="008C24CC"/>
    <w:rsid w:val="008C24CF"/>
    <w:rsid w:val="008C305B"/>
    <w:rsid w:val="008C34E3"/>
    <w:rsid w:val="008C37C6"/>
    <w:rsid w:val="008C44FF"/>
    <w:rsid w:val="008C4A1C"/>
    <w:rsid w:val="008C4B78"/>
    <w:rsid w:val="008C51EE"/>
    <w:rsid w:val="008C57A6"/>
    <w:rsid w:val="008C5A72"/>
    <w:rsid w:val="008C5EA4"/>
    <w:rsid w:val="008C60ED"/>
    <w:rsid w:val="008C64E2"/>
    <w:rsid w:val="008C69BF"/>
    <w:rsid w:val="008C703A"/>
    <w:rsid w:val="008C7454"/>
    <w:rsid w:val="008C7AF5"/>
    <w:rsid w:val="008C7EEA"/>
    <w:rsid w:val="008C7F5A"/>
    <w:rsid w:val="008D06B2"/>
    <w:rsid w:val="008D0D68"/>
    <w:rsid w:val="008D17FA"/>
    <w:rsid w:val="008D1F4A"/>
    <w:rsid w:val="008D26C8"/>
    <w:rsid w:val="008D2D5A"/>
    <w:rsid w:val="008D3560"/>
    <w:rsid w:val="008D35E4"/>
    <w:rsid w:val="008D39C8"/>
    <w:rsid w:val="008D3EBE"/>
    <w:rsid w:val="008D449E"/>
    <w:rsid w:val="008D471B"/>
    <w:rsid w:val="008D4D24"/>
    <w:rsid w:val="008D5225"/>
    <w:rsid w:val="008D526A"/>
    <w:rsid w:val="008D5467"/>
    <w:rsid w:val="008D54E9"/>
    <w:rsid w:val="008D5C1E"/>
    <w:rsid w:val="008D5F32"/>
    <w:rsid w:val="008D5F6B"/>
    <w:rsid w:val="008D6CBD"/>
    <w:rsid w:val="008D7158"/>
    <w:rsid w:val="008D7701"/>
    <w:rsid w:val="008D7977"/>
    <w:rsid w:val="008E0236"/>
    <w:rsid w:val="008E02DF"/>
    <w:rsid w:val="008E045D"/>
    <w:rsid w:val="008E06C4"/>
    <w:rsid w:val="008E10C6"/>
    <w:rsid w:val="008E1ECE"/>
    <w:rsid w:val="008E2050"/>
    <w:rsid w:val="008E2845"/>
    <w:rsid w:val="008E2A15"/>
    <w:rsid w:val="008E2D5D"/>
    <w:rsid w:val="008E313F"/>
    <w:rsid w:val="008E3354"/>
    <w:rsid w:val="008E392C"/>
    <w:rsid w:val="008E3AAD"/>
    <w:rsid w:val="008E4112"/>
    <w:rsid w:val="008E4430"/>
    <w:rsid w:val="008E4447"/>
    <w:rsid w:val="008E44F4"/>
    <w:rsid w:val="008E45A3"/>
    <w:rsid w:val="008E4F7E"/>
    <w:rsid w:val="008E522A"/>
    <w:rsid w:val="008E53C7"/>
    <w:rsid w:val="008E5542"/>
    <w:rsid w:val="008E575A"/>
    <w:rsid w:val="008E5F78"/>
    <w:rsid w:val="008E62DA"/>
    <w:rsid w:val="008E6F51"/>
    <w:rsid w:val="008E6F79"/>
    <w:rsid w:val="008E78B2"/>
    <w:rsid w:val="008E7C34"/>
    <w:rsid w:val="008F0012"/>
    <w:rsid w:val="008F0797"/>
    <w:rsid w:val="008F0B9E"/>
    <w:rsid w:val="008F0ED2"/>
    <w:rsid w:val="008F1310"/>
    <w:rsid w:val="008F1AA8"/>
    <w:rsid w:val="008F1C21"/>
    <w:rsid w:val="008F2560"/>
    <w:rsid w:val="008F2E9A"/>
    <w:rsid w:val="008F2EAB"/>
    <w:rsid w:val="008F31EE"/>
    <w:rsid w:val="008F47E8"/>
    <w:rsid w:val="008F4954"/>
    <w:rsid w:val="008F4B20"/>
    <w:rsid w:val="008F4EE8"/>
    <w:rsid w:val="008F5000"/>
    <w:rsid w:val="008F508F"/>
    <w:rsid w:val="008F559C"/>
    <w:rsid w:val="008F5E17"/>
    <w:rsid w:val="008F624D"/>
    <w:rsid w:val="008F670A"/>
    <w:rsid w:val="008F68AB"/>
    <w:rsid w:val="008F68C2"/>
    <w:rsid w:val="008F6A2B"/>
    <w:rsid w:val="008F6B9C"/>
    <w:rsid w:val="008F6CB3"/>
    <w:rsid w:val="008F735A"/>
    <w:rsid w:val="008F753C"/>
    <w:rsid w:val="008F7618"/>
    <w:rsid w:val="008F76EB"/>
    <w:rsid w:val="008F7749"/>
    <w:rsid w:val="008F7EB9"/>
    <w:rsid w:val="008F7F91"/>
    <w:rsid w:val="00900A2F"/>
    <w:rsid w:val="00900BEF"/>
    <w:rsid w:val="00901475"/>
    <w:rsid w:val="00901BBB"/>
    <w:rsid w:val="00901F83"/>
    <w:rsid w:val="00902145"/>
    <w:rsid w:val="00902674"/>
    <w:rsid w:val="0090267A"/>
    <w:rsid w:val="00902827"/>
    <w:rsid w:val="0090290F"/>
    <w:rsid w:val="00902BB4"/>
    <w:rsid w:val="00903870"/>
    <w:rsid w:val="00903B3F"/>
    <w:rsid w:val="00904F60"/>
    <w:rsid w:val="0090513D"/>
    <w:rsid w:val="00905685"/>
    <w:rsid w:val="009056EC"/>
    <w:rsid w:val="009059B9"/>
    <w:rsid w:val="009061A8"/>
    <w:rsid w:val="009061AF"/>
    <w:rsid w:val="009064F7"/>
    <w:rsid w:val="009068D3"/>
    <w:rsid w:val="0090726C"/>
    <w:rsid w:val="00907661"/>
    <w:rsid w:val="009105D6"/>
    <w:rsid w:val="00910970"/>
    <w:rsid w:val="00910ADE"/>
    <w:rsid w:val="00910DE8"/>
    <w:rsid w:val="00911713"/>
    <w:rsid w:val="00911D0C"/>
    <w:rsid w:val="00911DDB"/>
    <w:rsid w:val="009121E8"/>
    <w:rsid w:val="009123BC"/>
    <w:rsid w:val="00913521"/>
    <w:rsid w:val="0091352C"/>
    <w:rsid w:val="00913FA3"/>
    <w:rsid w:val="009142D9"/>
    <w:rsid w:val="009154CD"/>
    <w:rsid w:val="00916112"/>
    <w:rsid w:val="009163DD"/>
    <w:rsid w:val="00916405"/>
    <w:rsid w:val="0091688B"/>
    <w:rsid w:val="00916A30"/>
    <w:rsid w:val="00917036"/>
    <w:rsid w:val="0091721E"/>
    <w:rsid w:val="00917A95"/>
    <w:rsid w:val="00917E7C"/>
    <w:rsid w:val="00920A20"/>
    <w:rsid w:val="0092105C"/>
    <w:rsid w:val="009214B5"/>
    <w:rsid w:val="009215AB"/>
    <w:rsid w:val="00921A03"/>
    <w:rsid w:val="00921E1F"/>
    <w:rsid w:val="00921FEE"/>
    <w:rsid w:val="0092247D"/>
    <w:rsid w:val="009225DB"/>
    <w:rsid w:val="00922891"/>
    <w:rsid w:val="00922F5B"/>
    <w:rsid w:val="0092322A"/>
    <w:rsid w:val="0092322F"/>
    <w:rsid w:val="00923314"/>
    <w:rsid w:val="009238D8"/>
    <w:rsid w:val="009239F5"/>
    <w:rsid w:val="00923A02"/>
    <w:rsid w:val="00923AEE"/>
    <w:rsid w:val="009243F4"/>
    <w:rsid w:val="00924745"/>
    <w:rsid w:val="00925698"/>
    <w:rsid w:val="009256E3"/>
    <w:rsid w:val="00925D26"/>
    <w:rsid w:val="00925EA6"/>
    <w:rsid w:val="009261AC"/>
    <w:rsid w:val="0092639F"/>
    <w:rsid w:val="009263A7"/>
    <w:rsid w:val="00926523"/>
    <w:rsid w:val="009267B5"/>
    <w:rsid w:val="00926DFB"/>
    <w:rsid w:val="00927B05"/>
    <w:rsid w:val="00927D64"/>
    <w:rsid w:val="00927F94"/>
    <w:rsid w:val="00930C6E"/>
    <w:rsid w:val="00930D5E"/>
    <w:rsid w:val="00931018"/>
    <w:rsid w:val="0093131A"/>
    <w:rsid w:val="00931A4E"/>
    <w:rsid w:val="00931A55"/>
    <w:rsid w:val="009323E6"/>
    <w:rsid w:val="009327D7"/>
    <w:rsid w:val="0093292A"/>
    <w:rsid w:val="0093313E"/>
    <w:rsid w:val="00933189"/>
    <w:rsid w:val="00933483"/>
    <w:rsid w:val="0093385C"/>
    <w:rsid w:val="00933BD3"/>
    <w:rsid w:val="00933CFB"/>
    <w:rsid w:val="0093478F"/>
    <w:rsid w:val="00934CE5"/>
    <w:rsid w:val="00935147"/>
    <w:rsid w:val="00935AA3"/>
    <w:rsid w:val="00935C39"/>
    <w:rsid w:val="00935E7C"/>
    <w:rsid w:val="00935E9F"/>
    <w:rsid w:val="009361DE"/>
    <w:rsid w:val="009369B9"/>
    <w:rsid w:val="00936A01"/>
    <w:rsid w:val="0094007E"/>
    <w:rsid w:val="0094028C"/>
    <w:rsid w:val="009408A9"/>
    <w:rsid w:val="009409D2"/>
    <w:rsid w:val="00940E3E"/>
    <w:rsid w:val="00940FA3"/>
    <w:rsid w:val="00941083"/>
    <w:rsid w:val="009413EB"/>
    <w:rsid w:val="00941BE3"/>
    <w:rsid w:val="00941C4E"/>
    <w:rsid w:val="00941DD4"/>
    <w:rsid w:val="0094205A"/>
    <w:rsid w:val="009422E5"/>
    <w:rsid w:val="009423B8"/>
    <w:rsid w:val="0094269D"/>
    <w:rsid w:val="00942A92"/>
    <w:rsid w:val="00942CBF"/>
    <w:rsid w:val="00943437"/>
    <w:rsid w:val="00944B26"/>
    <w:rsid w:val="00944BA6"/>
    <w:rsid w:val="00944F8D"/>
    <w:rsid w:val="009453C9"/>
    <w:rsid w:val="00945742"/>
    <w:rsid w:val="00945A61"/>
    <w:rsid w:val="00945B34"/>
    <w:rsid w:val="00945EB8"/>
    <w:rsid w:val="00945FCA"/>
    <w:rsid w:val="00946241"/>
    <w:rsid w:val="0094673C"/>
    <w:rsid w:val="00946F0B"/>
    <w:rsid w:val="009470CB"/>
    <w:rsid w:val="00947B83"/>
    <w:rsid w:val="0095016B"/>
    <w:rsid w:val="00950867"/>
    <w:rsid w:val="009509EA"/>
    <w:rsid w:val="00950F84"/>
    <w:rsid w:val="009515A4"/>
    <w:rsid w:val="00951707"/>
    <w:rsid w:val="00951F0B"/>
    <w:rsid w:val="009523DF"/>
    <w:rsid w:val="00952430"/>
    <w:rsid w:val="00952A3F"/>
    <w:rsid w:val="00952B01"/>
    <w:rsid w:val="00953134"/>
    <w:rsid w:val="00953453"/>
    <w:rsid w:val="00953964"/>
    <w:rsid w:val="00953BBC"/>
    <w:rsid w:val="00953C25"/>
    <w:rsid w:val="00953FD6"/>
    <w:rsid w:val="0095458A"/>
    <w:rsid w:val="009547B2"/>
    <w:rsid w:val="00954912"/>
    <w:rsid w:val="00954D58"/>
    <w:rsid w:val="00955678"/>
    <w:rsid w:val="009556F0"/>
    <w:rsid w:val="0095574B"/>
    <w:rsid w:val="00955953"/>
    <w:rsid w:val="00955D6B"/>
    <w:rsid w:val="00955EC2"/>
    <w:rsid w:val="00955F5F"/>
    <w:rsid w:val="00955F75"/>
    <w:rsid w:val="00956007"/>
    <w:rsid w:val="009566B0"/>
    <w:rsid w:val="009571E2"/>
    <w:rsid w:val="00957E1D"/>
    <w:rsid w:val="0096004D"/>
    <w:rsid w:val="00960D1A"/>
    <w:rsid w:val="009610C2"/>
    <w:rsid w:val="00961251"/>
    <w:rsid w:val="00961256"/>
    <w:rsid w:val="00961556"/>
    <w:rsid w:val="00961892"/>
    <w:rsid w:val="009618EA"/>
    <w:rsid w:val="00962699"/>
    <w:rsid w:val="009629C6"/>
    <w:rsid w:val="00962CC9"/>
    <w:rsid w:val="00963056"/>
    <w:rsid w:val="00963202"/>
    <w:rsid w:val="009635A9"/>
    <w:rsid w:val="00963BD3"/>
    <w:rsid w:val="00963E22"/>
    <w:rsid w:val="0096475E"/>
    <w:rsid w:val="00964CC6"/>
    <w:rsid w:val="00965294"/>
    <w:rsid w:val="009654DB"/>
    <w:rsid w:val="00966A2F"/>
    <w:rsid w:val="00966A59"/>
    <w:rsid w:val="00966C2B"/>
    <w:rsid w:val="00966CD9"/>
    <w:rsid w:val="009677DA"/>
    <w:rsid w:val="00967949"/>
    <w:rsid w:val="00967C19"/>
    <w:rsid w:val="00967C4A"/>
    <w:rsid w:val="00970468"/>
    <w:rsid w:val="00970F52"/>
    <w:rsid w:val="0097114F"/>
    <w:rsid w:val="009714C0"/>
    <w:rsid w:val="00971753"/>
    <w:rsid w:val="00971830"/>
    <w:rsid w:val="009724A1"/>
    <w:rsid w:val="009728E2"/>
    <w:rsid w:val="00972914"/>
    <w:rsid w:val="009735CA"/>
    <w:rsid w:val="00973C88"/>
    <w:rsid w:val="00974637"/>
    <w:rsid w:val="009746BB"/>
    <w:rsid w:val="00974CB3"/>
    <w:rsid w:val="00974D21"/>
    <w:rsid w:val="00974D9B"/>
    <w:rsid w:val="009755E4"/>
    <w:rsid w:val="00976059"/>
    <w:rsid w:val="0097669E"/>
    <w:rsid w:val="00976D50"/>
    <w:rsid w:val="00976E29"/>
    <w:rsid w:val="0097714F"/>
    <w:rsid w:val="0097730A"/>
    <w:rsid w:val="00977526"/>
    <w:rsid w:val="00977645"/>
    <w:rsid w:val="00977B14"/>
    <w:rsid w:val="0098024D"/>
    <w:rsid w:val="0098029B"/>
    <w:rsid w:val="009802ED"/>
    <w:rsid w:val="009807B3"/>
    <w:rsid w:val="00980CBA"/>
    <w:rsid w:val="009812ED"/>
    <w:rsid w:val="0098133E"/>
    <w:rsid w:val="00982469"/>
    <w:rsid w:val="00982784"/>
    <w:rsid w:val="00982CA7"/>
    <w:rsid w:val="009836AE"/>
    <w:rsid w:val="00983714"/>
    <w:rsid w:val="0098396A"/>
    <w:rsid w:val="009840FD"/>
    <w:rsid w:val="009841AA"/>
    <w:rsid w:val="00984700"/>
    <w:rsid w:val="00984A60"/>
    <w:rsid w:val="00984C84"/>
    <w:rsid w:val="009850BB"/>
    <w:rsid w:val="009857E5"/>
    <w:rsid w:val="00986A38"/>
    <w:rsid w:val="00987020"/>
    <w:rsid w:val="009873DF"/>
    <w:rsid w:val="00987439"/>
    <w:rsid w:val="0098762B"/>
    <w:rsid w:val="009878B3"/>
    <w:rsid w:val="00987C11"/>
    <w:rsid w:val="00990395"/>
    <w:rsid w:val="00990C21"/>
    <w:rsid w:val="00990DB7"/>
    <w:rsid w:val="009910FB"/>
    <w:rsid w:val="0099110D"/>
    <w:rsid w:val="009912E6"/>
    <w:rsid w:val="00991E02"/>
    <w:rsid w:val="00992530"/>
    <w:rsid w:val="00992833"/>
    <w:rsid w:val="00992D86"/>
    <w:rsid w:val="00993105"/>
    <w:rsid w:val="009938A4"/>
    <w:rsid w:val="0099395B"/>
    <w:rsid w:val="00993A4A"/>
    <w:rsid w:val="009947E7"/>
    <w:rsid w:val="00995026"/>
    <w:rsid w:val="009956BF"/>
    <w:rsid w:val="00996951"/>
    <w:rsid w:val="009969DD"/>
    <w:rsid w:val="00996A8B"/>
    <w:rsid w:val="00997628"/>
    <w:rsid w:val="00997B40"/>
    <w:rsid w:val="00997B55"/>
    <w:rsid w:val="009A003B"/>
    <w:rsid w:val="009A0311"/>
    <w:rsid w:val="009A074E"/>
    <w:rsid w:val="009A08B9"/>
    <w:rsid w:val="009A0D1E"/>
    <w:rsid w:val="009A1253"/>
    <w:rsid w:val="009A1A53"/>
    <w:rsid w:val="009A2142"/>
    <w:rsid w:val="009A21D0"/>
    <w:rsid w:val="009A25F0"/>
    <w:rsid w:val="009A268B"/>
    <w:rsid w:val="009A327B"/>
    <w:rsid w:val="009A3B24"/>
    <w:rsid w:val="009A3BDA"/>
    <w:rsid w:val="009A42E9"/>
    <w:rsid w:val="009A488D"/>
    <w:rsid w:val="009A4A6E"/>
    <w:rsid w:val="009A4B0D"/>
    <w:rsid w:val="009A54FF"/>
    <w:rsid w:val="009A5755"/>
    <w:rsid w:val="009A612D"/>
    <w:rsid w:val="009A63C8"/>
    <w:rsid w:val="009A67EF"/>
    <w:rsid w:val="009A708D"/>
    <w:rsid w:val="009A71EF"/>
    <w:rsid w:val="009A7E52"/>
    <w:rsid w:val="009B05AC"/>
    <w:rsid w:val="009B0C16"/>
    <w:rsid w:val="009B102B"/>
    <w:rsid w:val="009B16F3"/>
    <w:rsid w:val="009B1EC7"/>
    <w:rsid w:val="009B2172"/>
    <w:rsid w:val="009B2201"/>
    <w:rsid w:val="009B2257"/>
    <w:rsid w:val="009B2A3F"/>
    <w:rsid w:val="009B2B03"/>
    <w:rsid w:val="009B2FE0"/>
    <w:rsid w:val="009B4316"/>
    <w:rsid w:val="009B5097"/>
    <w:rsid w:val="009B50EF"/>
    <w:rsid w:val="009B56C4"/>
    <w:rsid w:val="009B586B"/>
    <w:rsid w:val="009B5F6D"/>
    <w:rsid w:val="009B5FBF"/>
    <w:rsid w:val="009B6033"/>
    <w:rsid w:val="009B678B"/>
    <w:rsid w:val="009B6C0A"/>
    <w:rsid w:val="009B6CB0"/>
    <w:rsid w:val="009B6DD3"/>
    <w:rsid w:val="009B6E56"/>
    <w:rsid w:val="009B7475"/>
    <w:rsid w:val="009B7699"/>
    <w:rsid w:val="009B7E58"/>
    <w:rsid w:val="009C036C"/>
    <w:rsid w:val="009C03C1"/>
    <w:rsid w:val="009C0498"/>
    <w:rsid w:val="009C10C6"/>
    <w:rsid w:val="009C120E"/>
    <w:rsid w:val="009C15D3"/>
    <w:rsid w:val="009C1633"/>
    <w:rsid w:val="009C178B"/>
    <w:rsid w:val="009C1B55"/>
    <w:rsid w:val="009C21BC"/>
    <w:rsid w:val="009C237D"/>
    <w:rsid w:val="009C2490"/>
    <w:rsid w:val="009C27BB"/>
    <w:rsid w:val="009C2D99"/>
    <w:rsid w:val="009C2E7E"/>
    <w:rsid w:val="009C3060"/>
    <w:rsid w:val="009C3412"/>
    <w:rsid w:val="009C36A5"/>
    <w:rsid w:val="009C36F9"/>
    <w:rsid w:val="009C3BF7"/>
    <w:rsid w:val="009C4A30"/>
    <w:rsid w:val="009C4F27"/>
    <w:rsid w:val="009C51F2"/>
    <w:rsid w:val="009C5346"/>
    <w:rsid w:val="009C64FD"/>
    <w:rsid w:val="009C6862"/>
    <w:rsid w:val="009C6DF0"/>
    <w:rsid w:val="009C6DFE"/>
    <w:rsid w:val="009C7394"/>
    <w:rsid w:val="009C76E6"/>
    <w:rsid w:val="009C7842"/>
    <w:rsid w:val="009C7C35"/>
    <w:rsid w:val="009C7D17"/>
    <w:rsid w:val="009C7DC7"/>
    <w:rsid w:val="009C7DF3"/>
    <w:rsid w:val="009D0765"/>
    <w:rsid w:val="009D0976"/>
    <w:rsid w:val="009D09D6"/>
    <w:rsid w:val="009D1044"/>
    <w:rsid w:val="009D1159"/>
    <w:rsid w:val="009D188F"/>
    <w:rsid w:val="009D25F9"/>
    <w:rsid w:val="009D2E37"/>
    <w:rsid w:val="009D2F1F"/>
    <w:rsid w:val="009D2FCF"/>
    <w:rsid w:val="009D339A"/>
    <w:rsid w:val="009D3694"/>
    <w:rsid w:val="009D389D"/>
    <w:rsid w:val="009D3A8E"/>
    <w:rsid w:val="009D3E6D"/>
    <w:rsid w:val="009D3EA0"/>
    <w:rsid w:val="009D43A3"/>
    <w:rsid w:val="009D4656"/>
    <w:rsid w:val="009D4824"/>
    <w:rsid w:val="009D5014"/>
    <w:rsid w:val="009D5313"/>
    <w:rsid w:val="009D5611"/>
    <w:rsid w:val="009D5C50"/>
    <w:rsid w:val="009D63CE"/>
    <w:rsid w:val="009D6924"/>
    <w:rsid w:val="009D7179"/>
    <w:rsid w:val="009D7912"/>
    <w:rsid w:val="009D7B94"/>
    <w:rsid w:val="009E0220"/>
    <w:rsid w:val="009E121C"/>
    <w:rsid w:val="009E124E"/>
    <w:rsid w:val="009E1892"/>
    <w:rsid w:val="009E18CB"/>
    <w:rsid w:val="009E1CCD"/>
    <w:rsid w:val="009E1CE3"/>
    <w:rsid w:val="009E2377"/>
    <w:rsid w:val="009E27A1"/>
    <w:rsid w:val="009E2A84"/>
    <w:rsid w:val="009E2FA0"/>
    <w:rsid w:val="009E310B"/>
    <w:rsid w:val="009E3A01"/>
    <w:rsid w:val="009E3BDC"/>
    <w:rsid w:val="009E4281"/>
    <w:rsid w:val="009E4448"/>
    <w:rsid w:val="009E47C5"/>
    <w:rsid w:val="009E49E6"/>
    <w:rsid w:val="009E4BFA"/>
    <w:rsid w:val="009E5175"/>
    <w:rsid w:val="009E5CAB"/>
    <w:rsid w:val="009E6046"/>
    <w:rsid w:val="009E6232"/>
    <w:rsid w:val="009E6B5C"/>
    <w:rsid w:val="009E7147"/>
    <w:rsid w:val="009E742C"/>
    <w:rsid w:val="009E7D24"/>
    <w:rsid w:val="009F023E"/>
    <w:rsid w:val="009F118C"/>
    <w:rsid w:val="009F184F"/>
    <w:rsid w:val="009F2F10"/>
    <w:rsid w:val="009F33FD"/>
    <w:rsid w:val="009F3585"/>
    <w:rsid w:val="009F35BB"/>
    <w:rsid w:val="009F4202"/>
    <w:rsid w:val="009F4480"/>
    <w:rsid w:val="009F4882"/>
    <w:rsid w:val="009F48E1"/>
    <w:rsid w:val="009F4B96"/>
    <w:rsid w:val="009F4FBB"/>
    <w:rsid w:val="009F501E"/>
    <w:rsid w:val="009F5512"/>
    <w:rsid w:val="009F5969"/>
    <w:rsid w:val="009F59B6"/>
    <w:rsid w:val="009F623B"/>
    <w:rsid w:val="009F66A8"/>
    <w:rsid w:val="009F7698"/>
    <w:rsid w:val="009F7743"/>
    <w:rsid w:val="00A00C2B"/>
    <w:rsid w:val="00A00DDC"/>
    <w:rsid w:val="00A01F79"/>
    <w:rsid w:val="00A020C4"/>
    <w:rsid w:val="00A02405"/>
    <w:rsid w:val="00A02664"/>
    <w:rsid w:val="00A0269F"/>
    <w:rsid w:val="00A0283C"/>
    <w:rsid w:val="00A02999"/>
    <w:rsid w:val="00A02F69"/>
    <w:rsid w:val="00A02F9F"/>
    <w:rsid w:val="00A03462"/>
    <w:rsid w:val="00A0360E"/>
    <w:rsid w:val="00A03751"/>
    <w:rsid w:val="00A03820"/>
    <w:rsid w:val="00A03F47"/>
    <w:rsid w:val="00A04294"/>
    <w:rsid w:val="00A04339"/>
    <w:rsid w:val="00A04EC0"/>
    <w:rsid w:val="00A04F7C"/>
    <w:rsid w:val="00A05AD4"/>
    <w:rsid w:val="00A05CCF"/>
    <w:rsid w:val="00A0600C"/>
    <w:rsid w:val="00A068E0"/>
    <w:rsid w:val="00A07A1B"/>
    <w:rsid w:val="00A07BE2"/>
    <w:rsid w:val="00A07DA5"/>
    <w:rsid w:val="00A102B0"/>
    <w:rsid w:val="00A109DA"/>
    <w:rsid w:val="00A10A01"/>
    <w:rsid w:val="00A10D18"/>
    <w:rsid w:val="00A10E44"/>
    <w:rsid w:val="00A11C93"/>
    <w:rsid w:val="00A11E06"/>
    <w:rsid w:val="00A12336"/>
    <w:rsid w:val="00A125F9"/>
    <w:rsid w:val="00A12865"/>
    <w:rsid w:val="00A1295E"/>
    <w:rsid w:val="00A12A5A"/>
    <w:rsid w:val="00A12BC2"/>
    <w:rsid w:val="00A12E18"/>
    <w:rsid w:val="00A130AD"/>
    <w:rsid w:val="00A13159"/>
    <w:rsid w:val="00A133DC"/>
    <w:rsid w:val="00A137DA"/>
    <w:rsid w:val="00A13CB3"/>
    <w:rsid w:val="00A13CD2"/>
    <w:rsid w:val="00A13EEB"/>
    <w:rsid w:val="00A1445C"/>
    <w:rsid w:val="00A14D08"/>
    <w:rsid w:val="00A151BA"/>
    <w:rsid w:val="00A152BC"/>
    <w:rsid w:val="00A1546C"/>
    <w:rsid w:val="00A15508"/>
    <w:rsid w:val="00A15607"/>
    <w:rsid w:val="00A15E20"/>
    <w:rsid w:val="00A15E21"/>
    <w:rsid w:val="00A15FF5"/>
    <w:rsid w:val="00A16021"/>
    <w:rsid w:val="00A162C2"/>
    <w:rsid w:val="00A16581"/>
    <w:rsid w:val="00A1692F"/>
    <w:rsid w:val="00A16C07"/>
    <w:rsid w:val="00A16C52"/>
    <w:rsid w:val="00A202CF"/>
    <w:rsid w:val="00A205CB"/>
    <w:rsid w:val="00A20D4A"/>
    <w:rsid w:val="00A2108C"/>
    <w:rsid w:val="00A21274"/>
    <w:rsid w:val="00A217C1"/>
    <w:rsid w:val="00A21DB1"/>
    <w:rsid w:val="00A21F2B"/>
    <w:rsid w:val="00A22097"/>
    <w:rsid w:val="00A222A6"/>
    <w:rsid w:val="00A22865"/>
    <w:rsid w:val="00A23D3C"/>
    <w:rsid w:val="00A25264"/>
    <w:rsid w:val="00A256D1"/>
    <w:rsid w:val="00A25ED9"/>
    <w:rsid w:val="00A268BB"/>
    <w:rsid w:val="00A27702"/>
    <w:rsid w:val="00A27B53"/>
    <w:rsid w:val="00A27C06"/>
    <w:rsid w:val="00A27E15"/>
    <w:rsid w:val="00A3028F"/>
    <w:rsid w:val="00A30415"/>
    <w:rsid w:val="00A30587"/>
    <w:rsid w:val="00A31236"/>
    <w:rsid w:val="00A31266"/>
    <w:rsid w:val="00A31A34"/>
    <w:rsid w:val="00A31C97"/>
    <w:rsid w:val="00A32423"/>
    <w:rsid w:val="00A324CC"/>
    <w:rsid w:val="00A32CA0"/>
    <w:rsid w:val="00A33318"/>
    <w:rsid w:val="00A33490"/>
    <w:rsid w:val="00A33607"/>
    <w:rsid w:val="00A34435"/>
    <w:rsid w:val="00A34D0D"/>
    <w:rsid w:val="00A36188"/>
    <w:rsid w:val="00A362BC"/>
    <w:rsid w:val="00A3646B"/>
    <w:rsid w:val="00A36587"/>
    <w:rsid w:val="00A3694A"/>
    <w:rsid w:val="00A37E3D"/>
    <w:rsid w:val="00A40FC4"/>
    <w:rsid w:val="00A410DB"/>
    <w:rsid w:val="00A41820"/>
    <w:rsid w:val="00A4191A"/>
    <w:rsid w:val="00A41DF9"/>
    <w:rsid w:val="00A41F49"/>
    <w:rsid w:val="00A422B2"/>
    <w:rsid w:val="00A423FB"/>
    <w:rsid w:val="00A4242C"/>
    <w:rsid w:val="00A431C4"/>
    <w:rsid w:val="00A43731"/>
    <w:rsid w:val="00A43833"/>
    <w:rsid w:val="00A43942"/>
    <w:rsid w:val="00A43AFB"/>
    <w:rsid w:val="00A44726"/>
    <w:rsid w:val="00A44769"/>
    <w:rsid w:val="00A44D77"/>
    <w:rsid w:val="00A44D8E"/>
    <w:rsid w:val="00A453CD"/>
    <w:rsid w:val="00A454E5"/>
    <w:rsid w:val="00A45585"/>
    <w:rsid w:val="00A46288"/>
    <w:rsid w:val="00A4637C"/>
    <w:rsid w:val="00A46628"/>
    <w:rsid w:val="00A4741C"/>
    <w:rsid w:val="00A475D8"/>
    <w:rsid w:val="00A50441"/>
    <w:rsid w:val="00A50A71"/>
    <w:rsid w:val="00A50A8E"/>
    <w:rsid w:val="00A51A82"/>
    <w:rsid w:val="00A52966"/>
    <w:rsid w:val="00A52ABA"/>
    <w:rsid w:val="00A531DB"/>
    <w:rsid w:val="00A534E2"/>
    <w:rsid w:val="00A536C1"/>
    <w:rsid w:val="00A53836"/>
    <w:rsid w:val="00A53CB7"/>
    <w:rsid w:val="00A53CD1"/>
    <w:rsid w:val="00A54B58"/>
    <w:rsid w:val="00A54B96"/>
    <w:rsid w:val="00A55407"/>
    <w:rsid w:val="00A55D39"/>
    <w:rsid w:val="00A55D6C"/>
    <w:rsid w:val="00A55E3D"/>
    <w:rsid w:val="00A55EA6"/>
    <w:rsid w:val="00A56044"/>
    <w:rsid w:val="00A56989"/>
    <w:rsid w:val="00A56E9E"/>
    <w:rsid w:val="00A57026"/>
    <w:rsid w:val="00A5752B"/>
    <w:rsid w:val="00A57CEF"/>
    <w:rsid w:val="00A57D6B"/>
    <w:rsid w:val="00A6015A"/>
    <w:rsid w:val="00A60767"/>
    <w:rsid w:val="00A60EC0"/>
    <w:rsid w:val="00A6178B"/>
    <w:rsid w:val="00A61E9E"/>
    <w:rsid w:val="00A63124"/>
    <w:rsid w:val="00A6366C"/>
    <w:rsid w:val="00A636CA"/>
    <w:rsid w:val="00A638C6"/>
    <w:rsid w:val="00A63E3B"/>
    <w:rsid w:val="00A63F39"/>
    <w:rsid w:val="00A64652"/>
    <w:rsid w:val="00A64692"/>
    <w:rsid w:val="00A649E6"/>
    <w:rsid w:val="00A64B10"/>
    <w:rsid w:val="00A64D22"/>
    <w:rsid w:val="00A6557F"/>
    <w:rsid w:val="00A655E4"/>
    <w:rsid w:val="00A659C2"/>
    <w:rsid w:val="00A65A6A"/>
    <w:rsid w:val="00A65B4F"/>
    <w:rsid w:val="00A66235"/>
    <w:rsid w:val="00A6688D"/>
    <w:rsid w:val="00A668AD"/>
    <w:rsid w:val="00A670C0"/>
    <w:rsid w:val="00A670FE"/>
    <w:rsid w:val="00A6742A"/>
    <w:rsid w:val="00A674FB"/>
    <w:rsid w:val="00A675F1"/>
    <w:rsid w:val="00A6792F"/>
    <w:rsid w:val="00A67981"/>
    <w:rsid w:val="00A701BD"/>
    <w:rsid w:val="00A704CE"/>
    <w:rsid w:val="00A70657"/>
    <w:rsid w:val="00A711BC"/>
    <w:rsid w:val="00A71736"/>
    <w:rsid w:val="00A71A49"/>
    <w:rsid w:val="00A71DE0"/>
    <w:rsid w:val="00A71FDE"/>
    <w:rsid w:val="00A72276"/>
    <w:rsid w:val="00A725CC"/>
    <w:rsid w:val="00A72AA2"/>
    <w:rsid w:val="00A72CED"/>
    <w:rsid w:val="00A73152"/>
    <w:rsid w:val="00A73A4D"/>
    <w:rsid w:val="00A742E8"/>
    <w:rsid w:val="00A74465"/>
    <w:rsid w:val="00A7487A"/>
    <w:rsid w:val="00A75031"/>
    <w:rsid w:val="00A755A8"/>
    <w:rsid w:val="00A75DC2"/>
    <w:rsid w:val="00A764DD"/>
    <w:rsid w:val="00A76910"/>
    <w:rsid w:val="00A769A8"/>
    <w:rsid w:val="00A774EA"/>
    <w:rsid w:val="00A778D5"/>
    <w:rsid w:val="00A779CE"/>
    <w:rsid w:val="00A779EB"/>
    <w:rsid w:val="00A77DB6"/>
    <w:rsid w:val="00A80824"/>
    <w:rsid w:val="00A80AFA"/>
    <w:rsid w:val="00A80EE5"/>
    <w:rsid w:val="00A82D13"/>
    <w:rsid w:val="00A83D53"/>
    <w:rsid w:val="00A845D8"/>
    <w:rsid w:val="00A84CD1"/>
    <w:rsid w:val="00A84DF0"/>
    <w:rsid w:val="00A851BE"/>
    <w:rsid w:val="00A8533C"/>
    <w:rsid w:val="00A85A31"/>
    <w:rsid w:val="00A85E0F"/>
    <w:rsid w:val="00A860A8"/>
    <w:rsid w:val="00A8654B"/>
    <w:rsid w:val="00A8657C"/>
    <w:rsid w:val="00A866C8"/>
    <w:rsid w:val="00A86B06"/>
    <w:rsid w:val="00A87D43"/>
    <w:rsid w:val="00A902A4"/>
    <w:rsid w:val="00A902ED"/>
    <w:rsid w:val="00A90324"/>
    <w:rsid w:val="00A91595"/>
    <w:rsid w:val="00A91707"/>
    <w:rsid w:val="00A917E8"/>
    <w:rsid w:val="00A91C98"/>
    <w:rsid w:val="00A91FF4"/>
    <w:rsid w:val="00A920D4"/>
    <w:rsid w:val="00A92535"/>
    <w:rsid w:val="00A9269A"/>
    <w:rsid w:val="00A92AAE"/>
    <w:rsid w:val="00A92C42"/>
    <w:rsid w:val="00A93108"/>
    <w:rsid w:val="00A936F0"/>
    <w:rsid w:val="00A93822"/>
    <w:rsid w:val="00A93A79"/>
    <w:rsid w:val="00A9455F"/>
    <w:rsid w:val="00A9497D"/>
    <w:rsid w:val="00A95286"/>
    <w:rsid w:val="00A952B1"/>
    <w:rsid w:val="00A953D3"/>
    <w:rsid w:val="00A957E3"/>
    <w:rsid w:val="00A9589D"/>
    <w:rsid w:val="00A95BA0"/>
    <w:rsid w:val="00A96A09"/>
    <w:rsid w:val="00A96B2C"/>
    <w:rsid w:val="00A9727E"/>
    <w:rsid w:val="00A97E42"/>
    <w:rsid w:val="00AA088A"/>
    <w:rsid w:val="00AA0AB4"/>
    <w:rsid w:val="00AA1083"/>
    <w:rsid w:val="00AA1974"/>
    <w:rsid w:val="00AA1B63"/>
    <w:rsid w:val="00AA2577"/>
    <w:rsid w:val="00AA28DA"/>
    <w:rsid w:val="00AA2F96"/>
    <w:rsid w:val="00AA322C"/>
    <w:rsid w:val="00AA386B"/>
    <w:rsid w:val="00AA401C"/>
    <w:rsid w:val="00AA4031"/>
    <w:rsid w:val="00AA4400"/>
    <w:rsid w:val="00AA47DD"/>
    <w:rsid w:val="00AA4858"/>
    <w:rsid w:val="00AA55AA"/>
    <w:rsid w:val="00AA5B6A"/>
    <w:rsid w:val="00AA5D1E"/>
    <w:rsid w:val="00AA5D84"/>
    <w:rsid w:val="00AA60C9"/>
    <w:rsid w:val="00AA6498"/>
    <w:rsid w:val="00AA64DD"/>
    <w:rsid w:val="00AA679B"/>
    <w:rsid w:val="00AA6BBD"/>
    <w:rsid w:val="00AA6E1F"/>
    <w:rsid w:val="00AA6E5C"/>
    <w:rsid w:val="00AA6F79"/>
    <w:rsid w:val="00AA7A64"/>
    <w:rsid w:val="00AA7BD3"/>
    <w:rsid w:val="00AB01DD"/>
    <w:rsid w:val="00AB0911"/>
    <w:rsid w:val="00AB0C75"/>
    <w:rsid w:val="00AB0FEE"/>
    <w:rsid w:val="00AB1208"/>
    <w:rsid w:val="00AB1CE2"/>
    <w:rsid w:val="00AB1D9B"/>
    <w:rsid w:val="00AB2473"/>
    <w:rsid w:val="00AB277D"/>
    <w:rsid w:val="00AB2AC7"/>
    <w:rsid w:val="00AB3287"/>
    <w:rsid w:val="00AB3EAF"/>
    <w:rsid w:val="00AB4279"/>
    <w:rsid w:val="00AB4740"/>
    <w:rsid w:val="00AB47DF"/>
    <w:rsid w:val="00AB49A4"/>
    <w:rsid w:val="00AB50B6"/>
    <w:rsid w:val="00AB50D7"/>
    <w:rsid w:val="00AB50F6"/>
    <w:rsid w:val="00AB54CB"/>
    <w:rsid w:val="00AB55A5"/>
    <w:rsid w:val="00AB5EB2"/>
    <w:rsid w:val="00AB7097"/>
    <w:rsid w:val="00AB7B59"/>
    <w:rsid w:val="00AB7F2B"/>
    <w:rsid w:val="00AC0A78"/>
    <w:rsid w:val="00AC1086"/>
    <w:rsid w:val="00AC1228"/>
    <w:rsid w:val="00AC22B8"/>
    <w:rsid w:val="00AC28DC"/>
    <w:rsid w:val="00AC2BB3"/>
    <w:rsid w:val="00AC2F23"/>
    <w:rsid w:val="00AC334A"/>
    <w:rsid w:val="00AC38DA"/>
    <w:rsid w:val="00AC3F20"/>
    <w:rsid w:val="00AC434C"/>
    <w:rsid w:val="00AC437C"/>
    <w:rsid w:val="00AC43E8"/>
    <w:rsid w:val="00AC52A8"/>
    <w:rsid w:val="00AC5667"/>
    <w:rsid w:val="00AC5C27"/>
    <w:rsid w:val="00AC5C79"/>
    <w:rsid w:val="00AC601B"/>
    <w:rsid w:val="00AC65C6"/>
    <w:rsid w:val="00AC76D1"/>
    <w:rsid w:val="00AC7EDB"/>
    <w:rsid w:val="00AD08A1"/>
    <w:rsid w:val="00AD1236"/>
    <w:rsid w:val="00AD20C9"/>
    <w:rsid w:val="00AD2116"/>
    <w:rsid w:val="00AD254A"/>
    <w:rsid w:val="00AD2A56"/>
    <w:rsid w:val="00AD2D47"/>
    <w:rsid w:val="00AD31E4"/>
    <w:rsid w:val="00AD33E2"/>
    <w:rsid w:val="00AD3DBD"/>
    <w:rsid w:val="00AD469D"/>
    <w:rsid w:val="00AD4991"/>
    <w:rsid w:val="00AD4C55"/>
    <w:rsid w:val="00AD4CC8"/>
    <w:rsid w:val="00AD5A3C"/>
    <w:rsid w:val="00AD5C61"/>
    <w:rsid w:val="00AD5C79"/>
    <w:rsid w:val="00AD64BD"/>
    <w:rsid w:val="00AD6DD5"/>
    <w:rsid w:val="00AD7548"/>
    <w:rsid w:val="00AE0802"/>
    <w:rsid w:val="00AE099F"/>
    <w:rsid w:val="00AE0C29"/>
    <w:rsid w:val="00AE0E8A"/>
    <w:rsid w:val="00AE109B"/>
    <w:rsid w:val="00AE11B9"/>
    <w:rsid w:val="00AE26A2"/>
    <w:rsid w:val="00AE2C37"/>
    <w:rsid w:val="00AE2EA2"/>
    <w:rsid w:val="00AE35FD"/>
    <w:rsid w:val="00AE3610"/>
    <w:rsid w:val="00AE370F"/>
    <w:rsid w:val="00AE395C"/>
    <w:rsid w:val="00AE3A09"/>
    <w:rsid w:val="00AE3AB9"/>
    <w:rsid w:val="00AE4107"/>
    <w:rsid w:val="00AE50C8"/>
    <w:rsid w:val="00AE548F"/>
    <w:rsid w:val="00AE5769"/>
    <w:rsid w:val="00AE63E6"/>
    <w:rsid w:val="00AE6447"/>
    <w:rsid w:val="00AE6D56"/>
    <w:rsid w:val="00AE7200"/>
    <w:rsid w:val="00AE720F"/>
    <w:rsid w:val="00AE7D0F"/>
    <w:rsid w:val="00AE7D17"/>
    <w:rsid w:val="00AE7E02"/>
    <w:rsid w:val="00AF0064"/>
    <w:rsid w:val="00AF08D3"/>
    <w:rsid w:val="00AF095B"/>
    <w:rsid w:val="00AF13D5"/>
    <w:rsid w:val="00AF1ED3"/>
    <w:rsid w:val="00AF202F"/>
    <w:rsid w:val="00AF235A"/>
    <w:rsid w:val="00AF244F"/>
    <w:rsid w:val="00AF2665"/>
    <w:rsid w:val="00AF26C4"/>
    <w:rsid w:val="00AF273C"/>
    <w:rsid w:val="00AF27FC"/>
    <w:rsid w:val="00AF28A3"/>
    <w:rsid w:val="00AF2CE3"/>
    <w:rsid w:val="00AF2D04"/>
    <w:rsid w:val="00AF2FCC"/>
    <w:rsid w:val="00AF3221"/>
    <w:rsid w:val="00AF335F"/>
    <w:rsid w:val="00AF37BB"/>
    <w:rsid w:val="00AF482E"/>
    <w:rsid w:val="00AF4853"/>
    <w:rsid w:val="00AF504C"/>
    <w:rsid w:val="00AF5283"/>
    <w:rsid w:val="00AF58F3"/>
    <w:rsid w:val="00AF5B45"/>
    <w:rsid w:val="00AF5BE3"/>
    <w:rsid w:val="00AF6360"/>
    <w:rsid w:val="00AF6429"/>
    <w:rsid w:val="00AF7043"/>
    <w:rsid w:val="00AF7058"/>
    <w:rsid w:val="00AF732C"/>
    <w:rsid w:val="00AF77B7"/>
    <w:rsid w:val="00AF7CA9"/>
    <w:rsid w:val="00AF7D3B"/>
    <w:rsid w:val="00B0015A"/>
    <w:rsid w:val="00B002B8"/>
    <w:rsid w:val="00B0087D"/>
    <w:rsid w:val="00B00943"/>
    <w:rsid w:val="00B00B5E"/>
    <w:rsid w:val="00B00C6F"/>
    <w:rsid w:val="00B01021"/>
    <w:rsid w:val="00B01032"/>
    <w:rsid w:val="00B01189"/>
    <w:rsid w:val="00B0131C"/>
    <w:rsid w:val="00B01487"/>
    <w:rsid w:val="00B01656"/>
    <w:rsid w:val="00B01B33"/>
    <w:rsid w:val="00B01CC6"/>
    <w:rsid w:val="00B028A8"/>
    <w:rsid w:val="00B028D4"/>
    <w:rsid w:val="00B02BC1"/>
    <w:rsid w:val="00B02EFD"/>
    <w:rsid w:val="00B04061"/>
    <w:rsid w:val="00B040DD"/>
    <w:rsid w:val="00B04579"/>
    <w:rsid w:val="00B046F0"/>
    <w:rsid w:val="00B05A9C"/>
    <w:rsid w:val="00B05B28"/>
    <w:rsid w:val="00B06030"/>
    <w:rsid w:val="00B064B5"/>
    <w:rsid w:val="00B10327"/>
    <w:rsid w:val="00B10742"/>
    <w:rsid w:val="00B111F5"/>
    <w:rsid w:val="00B11723"/>
    <w:rsid w:val="00B11798"/>
    <w:rsid w:val="00B11C02"/>
    <w:rsid w:val="00B129F2"/>
    <w:rsid w:val="00B14F60"/>
    <w:rsid w:val="00B1504B"/>
    <w:rsid w:val="00B16443"/>
    <w:rsid w:val="00B16B53"/>
    <w:rsid w:val="00B16F5B"/>
    <w:rsid w:val="00B16FD2"/>
    <w:rsid w:val="00B17266"/>
    <w:rsid w:val="00B1739E"/>
    <w:rsid w:val="00B174C2"/>
    <w:rsid w:val="00B175AB"/>
    <w:rsid w:val="00B17685"/>
    <w:rsid w:val="00B17786"/>
    <w:rsid w:val="00B1785D"/>
    <w:rsid w:val="00B17B96"/>
    <w:rsid w:val="00B17BDA"/>
    <w:rsid w:val="00B17BDE"/>
    <w:rsid w:val="00B17FA5"/>
    <w:rsid w:val="00B2012B"/>
    <w:rsid w:val="00B202DC"/>
    <w:rsid w:val="00B208CA"/>
    <w:rsid w:val="00B21BB2"/>
    <w:rsid w:val="00B21C8B"/>
    <w:rsid w:val="00B21E80"/>
    <w:rsid w:val="00B21F03"/>
    <w:rsid w:val="00B22A12"/>
    <w:rsid w:val="00B23D6D"/>
    <w:rsid w:val="00B23F7E"/>
    <w:rsid w:val="00B24AF2"/>
    <w:rsid w:val="00B24B97"/>
    <w:rsid w:val="00B24FBD"/>
    <w:rsid w:val="00B2508C"/>
    <w:rsid w:val="00B25282"/>
    <w:rsid w:val="00B25416"/>
    <w:rsid w:val="00B255BA"/>
    <w:rsid w:val="00B25732"/>
    <w:rsid w:val="00B259A6"/>
    <w:rsid w:val="00B25C14"/>
    <w:rsid w:val="00B25C5C"/>
    <w:rsid w:val="00B26D1D"/>
    <w:rsid w:val="00B2702D"/>
    <w:rsid w:val="00B275D9"/>
    <w:rsid w:val="00B30BB5"/>
    <w:rsid w:val="00B30BC3"/>
    <w:rsid w:val="00B30E7A"/>
    <w:rsid w:val="00B31693"/>
    <w:rsid w:val="00B31801"/>
    <w:rsid w:val="00B31A62"/>
    <w:rsid w:val="00B31E6E"/>
    <w:rsid w:val="00B31FD5"/>
    <w:rsid w:val="00B3211B"/>
    <w:rsid w:val="00B32389"/>
    <w:rsid w:val="00B3260E"/>
    <w:rsid w:val="00B327EE"/>
    <w:rsid w:val="00B32961"/>
    <w:rsid w:val="00B32BB9"/>
    <w:rsid w:val="00B32F27"/>
    <w:rsid w:val="00B33040"/>
    <w:rsid w:val="00B33885"/>
    <w:rsid w:val="00B3430F"/>
    <w:rsid w:val="00B34403"/>
    <w:rsid w:val="00B3443D"/>
    <w:rsid w:val="00B347EC"/>
    <w:rsid w:val="00B35311"/>
    <w:rsid w:val="00B35547"/>
    <w:rsid w:val="00B358DB"/>
    <w:rsid w:val="00B361C6"/>
    <w:rsid w:val="00B36687"/>
    <w:rsid w:val="00B366B2"/>
    <w:rsid w:val="00B372BE"/>
    <w:rsid w:val="00B37CEB"/>
    <w:rsid w:val="00B40162"/>
    <w:rsid w:val="00B404EE"/>
    <w:rsid w:val="00B405DD"/>
    <w:rsid w:val="00B41940"/>
    <w:rsid w:val="00B4227D"/>
    <w:rsid w:val="00B428AD"/>
    <w:rsid w:val="00B42DCD"/>
    <w:rsid w:val="00B42EAB"/>
    <w:rsid w:val="00B42EFA"/>
    <w:rsid w:val="00B431A6"/>
    <w:rsid w:val="00B4361A"/>
    <w:rsid w:val="00B4488A"/>
    <w:rsid w:val="00B448CD"/>
    <w:rsid w:val="00B44A58"/>
    <w:rsid w:val="00B44F11"/>
    <w:rsid w:val="00B46791"/>
    <w:rsid w:val="00B4714B"/>
    <w:rsid w:val="00B478A7"/>
    <w:rsid w:val="00B47C64"/>
    <w:rsid w:val="00B501AA"/>
    <w:rsid w:val="00B50245"/>
    <w:rsid w:val="00B505F1"/>
    <w:rsid w:val="00B506F4"/>
    <w:rsid w:val="00B50857"/>
    <w:rsid w:val="00B5099F"/>
    <w:rsid w:val="00B50A95"/>
    <w:rsid w:val="00B50E70"/>
    <w:rsid w:val="00B52527"/>
    <w:rsid w:val="00B52DD6"/>
    <w:rsid w:val="00B53023"/>
    <w:rsid w:val="00B53065"/>
    <w:rsid w:val="00B53EA3"/>
    <w:rsid w:val="00B543B2"/>
    <w:rsid w:val="00B54867"/>
    <w:rsid w:val="00B551A4"/>
    <w:rsid w:val="00B55575"/>
    <w:rsid w:val="00B56853"/>
    <w:rsid w:val="00B573B4"/>
    <w:rsid w:val="00B57617"/>
    <w:rsid w:val="00B577BD"/>
    <w:rsid w:val="00B60548"/>
    <w:rsid w:val="00B60A47"/>
    <w:rsid w:val="00B61E90"/>
    <w:rsid w:val="00B62EAB"/>
    <w:rsid w:val="00B630D6"/>
    <w:rsid w:val="00B630F8"/>
    <w:rsid w:val="00B6353C"/>
    <w:rsid w:val="00B6387B"/>
    <w:rsid w:val="00B63A9C"/>
    <w:rsid w:val="00B64183"/>
    <w:rsid w:val="00B64192"/>
    <w:rsid w:val="00B644AF"/>
    <w:rsid w:val="00B649B8"/>
    <w:rsid w:val="00B6561C"/>
    <w:rsid w:val="00B65945"/>
    <w:rsid w:val="00B65950"/>
    <w:rsid w:val="00B65AFE"/>
    <w:rsid w:val="00B65F2E"/>
    <w:rsid w:val="00B663B3"/>
    <w:rsid w:val="00B67222"/>
    <w:rsid w:val="00B67730"/>
    <w:rsid w:val="00B67BDE"/>
    <w:rsid w:val="00B700CA"/>
    <w:rsid w:val="00B705CF"/>
    <w:rsid w:val="00B7097E"/>
    <w:rsid w:val="00B70A58"/>
    <w:rsid w:val="00B714C6"/>
    <w:rsid w:val="00B71A01"/>
    <w:rsid w:val="00B720A6"/>
    <w:rsid w:val="00B72FCA"/>
    <w:rsid w:val="00B7312B"/>
    <w:rsid w:val="00B7334F"/>
    <w:rsid w:val="00B73521"/>
    <w:rsid w:val="00B73645"/>
    <w:rsid w:val="00B73737"/>
    <w:rsid w:val="00B7375D"/>
    <w:rsid w:val="00B74238"/>
    <w:rsid w:val="00B74355"/>
    <w:rsid w:val="00B74583"/>
    <w:rsid w:val="00B74615"/>
    <w:rsid w:val="00B74653"/>
    <w:rsid w:val="00B757FD"/>
    <w:rsid w:val="00B75ACE"/>
    <w:rsid w:val="00B7680E"/>
    <w:rsid w:val="00B76DA9"/>
    <w:rsid w:val="00B772E4"/>
    <w:rsid w:val="00B7748F"/>
    <w:rsid w:val="00B77D7B"/>
    <w:rsid w:val="00B77E80"/>
    <w:rsid w:val="00B8025E"/>
    <w:rsid w:val="00B80893"/>
    <w:rsid w:val="00B80C7A"/>
    <w:rsid w:val="00B80ED9"/>
    <w:rsid w:val="00B80FAD"/>
    <w:rsid w:val="00B814B9"/>
    <w:rsid w:val="00B8153B"/>
    <w:rsid w:val="00B81613"/>
    <w:rsid w:val="00B81C36"/>
    <w:rsid w:val="00B81C3A"/>
    <w:rsid w:val="00B81E9B"/>
    <w:rsid w:val="00B8209C"/>
    <w:rsid w:val="00B82543"/>
    <w:rsid w:val="00B82A86"/>
    <w:rsid w:val="00B832AE"/>
    <w:rsid w:val="00B835BD"/>
    <w:rsid w:val="00B836F6"/>
    <w:rsid w:val="00B83ABA"/>
    <w:rsid w:val="00B8440A"/>
    <w:rsid w:val="00B85077"/>
    <w:rsid w:val="00B85319"/>
    <w:rsid w:val="00B85714"/>
    <w:rsid w:val="00B85879"/>
    <w:rsid w:val="00B85A22"/>
    <w:rsid w:val="00B86013"/>
    <w:rsid w:val="00B86DA1"/>
    <w:rsid w:val="00B86E90"/>
    <w:rsid w:val="00B86EB3"/>
    <w:rsid w:val="00B870C1"/>
    <w:rsid w:val="00B87B3F"/>
    <w:rsid w:val="00B87B5F"/>
    <w:rsid w:val="00B90317"/>
    <w:rsid w:val="00B9034F"/>
    <w:rsid w:val="00B909EB"/>
    <w:rsid w:val="00B90F07"/>
    <w:rsid w:val="00B90F92"/>
    <w:rsid w:val="00B91A80"/>
    <w:rsid w:val="00B91CC1"/>
    <w:rsid w:val="00B91DF9"/>
    <w:rsid w:val="00B92759"/>
    <w:rsid w:val="00B92C04"/>
    <w:rsid w:val="00B92DDB"/>
    <w:rsid w:val="00B9318A"/>
    <w:rsid w:val="00B931C9"/>
    <w:rsid w:val="00B93472"/>
    <w:rsid w:val="00B9354A"/>
    <w:rsid w:val="00B93B1B"/>
    <w:rsid w:val="00B93C28"/>
    <w:rsid w:val="00B93EAC"/>
    <w:rsid w:val="00B942ED"/>
    <w:rsid w:val="00B946DE"/>
    <w:rsid w:val="00B95874"/>
    <w:rsid w:val="00B95E8B"/>
    <w:rsid w:val="00B969EB"/>
    <w:rsid w:val="00B96EBB"/>
    <w:rsid w:val="00B97739"/>
    <w:rsid w:val="00B97856"/>
    <w:rsid w:val="00BA06ED"/>
    <w:rsid w:val="00BA07B5"/>
    <w:rsid w:val="00BA23BD"/>
    <w:rsid w:val="00BA2E54"/>
    <w:rsid w:val="00BA352E"/>
    <w:rsid w:val="00BA36D1"/>
    <w:rsid w:val="00BA38F7"/>
    <w:rsid w:val="00BA3F95"/>
    <w:rsid w:val="00BA3FEF"/>
    <w:rsid w:val="00BA409C"/>
    <w:rsid w:val="00BA43A3"/>
    <w:rsid w:val="00BA4444"/>
    <w:rsid w:val="00BA44C3"/>
    <w:rsid w:val="00BA4842"/>
    <w:rsid w:val="00BA4A4A"/>
    <w:rsid w:val="00BA4E00"/>
    <w:rsid w:val="00BA5493"/>
    <w:rsid w:val="00BA5960"/>
    <w:rsid w:val="00BA5986"/>
    <w:rsid w:val="00BA5AA1"/>
    <w:rsid w:val="00BA63A3"/>
    <w:rsid w:val="00BA70E7"/>
    <w:rsid w:val="00BA72CA"/>
    <w:rsid w:val="00BA7303"/>
    <w:rsid w:val="00BA7AC4"/>
    <w:rsid w:val="00BB041B"/>
    <w:rsid w:val="00BB058A"/>
    <w:rsid w:val="00BB0942"/>
    <w:rsid w:val="00BB0A26"/>
    <w:rsid w:val="00BB13D8"/>
    <w:rsid w:val="00BB1D64"/>
    <w:rsid w:val="00BB2D35"/>
    <w:rsid w:val="00BB35A7"/>
    <w:rsid w:val="00BB3AF2"/>
    <w:rsid w:val="00BB3B22"/>
    <w:rsid w:val="00BB3C7F"/>
    <w:rsid w:val="00BB3CFE"/>
    <w:rsid w:val="00BB47D0"/>
    <w:rsid w:val="00BB4A8C"/>
    <w:rsid w:val="00BB4B09"/>
    <w:rsid w:val="00BB52F2"/>
    <w:rsid w:val="00BB5372"/>
    <w:rsid w:val="00BB5DF1"/>
    <w:rsid w:val="00BB6E1E"/>
    <w:rsid w:val="00BB6E24"/>
    <w:rsid w:val="00BB6E98"/>
    <w:rsid w:val="00BB7059"/>
    <w:rsid w:val="00BB7649"/>
    <w:rsid w:val="00BB7A52"/>
    <w:rsid w:val="00BB7C7A"/>
    <w:rsid w:val="00BB7E88"/>
    <w:rsid w:val="00BB7F41"/>
    <w:rsid w:val="00BC02B7"/>
    <w:rsid w:val="00BC14C2"/>
    <w:rsid w:val="00BC1C19"/>
    <w:rsid w:val="00BC240D"/>
    <w:rsid w:val="00BC283D"/>
    <w:rsid w:val="00BC28D9"/>
    <w:rsid w:val="00BC2D98"/>
    <w:rsid w:val="00BC2D9E"/>
    <w:rsid w:val="00BC30FB"/>
    <w:rsid w:val="00BC3158"/>
    <w:rsid w:val="00BC33AA"/>
    <w:rsid w:val="00BC37A0"/>
    <w:rsid w:val="00BC37D6"/>
    <w:rsid w:val="00BC42C7"/>
    <w:rsid w:val="00BC435A"/>
    <w:rsid w:val="00BC436C"/>
    <w:rsid w:val="00BC43A7"/>
    <w:rsid w:val="00BC46E7"/>
    <w:rsid w:val="00BC55C0"/>
    <w:rsid w:val="00BC650B"/>
    <w:rsid w:val="00BC67D9"/>
    <w:rsid w:val="00BC68F6"/>
    <w:rsid w:val="00BC6A35"/>
    <w:rsid w:val="00BC6B55"/>
    <w:rsid w:val="00BC6D2C"/>
    <w:rsid w:val="00BC717B"/>
    <w:rsid w:val="00BC7532"/>
    <w:rsid w:val="00BC7671"/>
    <w:rsid w:val="00BC7E69"/>
    <w:rsid w:val="00BD0129"/>
    <w:rsid w:val="00BD02B2"/>
    <w:rsid w:val="00BD09D7"/>
    <w:rsid w:val="00BD0AFE"/>
    <w:rsid w:val="00BD0BA8"/>
    <w:rsid w:val="00BD1339"/>
    <w:rsid w:val="00BD1B90"/>
    <w:rsid w:val="00BD267D"/>
    <w:rsid w:val="00BD2898"/>
    <w:rsid w:val="00BD385D"/>
    <w:rsid w:val="00BD39B7"/>
    <w:rsid w:val="00BD55D5"/>
    <w:rsid w:val="00BD55DD"/>
    <w:rsid w:val="00BD5654"/>
    <w:rsid w:val="00BD57ED"/>
    <w:rsid w:val="00BD6095"/>
    <w:rsid w:val="00BD6110"/>
    <w:rsid w:val="00BD61CC"/>
    <w:rsid w:val="00BD6286"/>
    <w:rsid w:val="00BD66BF"/>
    <w:rsid w:val="00BD6703"/>
    <w:rsid w:val="00BD726F"/>
    <w:rsid w:val="00BD7310"/>
    <w:rsid w:val="00BD781F"/>
    <w:rsid w:val="00BD7A08"/>
    <w:rsid w:val="00BD7EF3"/>
    <w:rsid w:val="00BE00D7"/>
    <w:rsid w:val="00BE0C77"/>
    <w:rsid w:val="00BE175B"/>
    <w:rsid w:val="00BE19BF"/>
    <w:rsid w:val="00BE1A48"/>
    <w:rsid w:val="00BE1CC4"/>
    <w:rsid w:val="00BE1D34"/>
    <w:rsid w:val="00BE1E88"/>
    <w:rsid w:val="00BE1EEF"/>
    <w:rsid w:val="00BE2293"/>
    <w:rsid w:val="00BE22B2"/>
    <w:rsid w:val="00BE2A21"/>
    <w:rsid w:val="00BE2FBA"/>
    <w:rsid w:val="00BE34D2"/>
    <w:rsid w:val="00BE3604"/>
    <w:rsid w:val="00BE39D7"/>
    <w:rsid w:val="00BE3CCB"/>
    <w:rsid w:val="00BE3CD4"/>
    <w:rsid w:val="00BE3FC9"/>
    <w:rsid w:val="00BE41F2"/>
    <w:rsid w:val="00BE422A"/>
    <w:rsid w:val="00BE44B1"/>
    <w:rsid w:val="00BE44BD"/>
    <w:rsid w:val="00BE543F"/>
    <w:rsid w:val="00BE5564"/>
    <w:rsid w:val="00BE56D6"/>
    <w:rsid w:val="00BE61C7"/>
    <w:rsid w:val="00BE6370"/>
    <w:rsid w:val="00BE7711"/>
    <w:rsid w:val="00BE7810"/>
    <w:rsid w:val="00BE7B3B"/>
    <w:rsid w:val="00BE7B6B"/>
    <w:rsid w:val="00BF056E"/>
    <w:rsid w:val="00BF0F26"/>
    <w:rsid w:val="00BF0F32"/>
    <w:rsid w:val="00BF1197"/>
    <w:rsid w:val="00BF157A"/>
    <w:rsid w:val="00BF15D6"/>
    <w:rsid w:val="00BF16A8"/>
    <w:rsid w:val="00BF1F0B"/>
    <w:rsid w:val="00BF21F6"/>
    <w:rsid w:val="00BF2756"/>
    <w:rsid w:val="00BF2F9F"/>
    <w:rsid w:val="00BF3177"/>
    <w:rsid w:val="00BF3C87"/>
    <w:rsid w:val="00BF3E05"/>
    <w:rsid w:val="00BF3F18"/>
    <w:rsid w:val="00BF3F1C"/>
    <w:rsid w:val="00BF525C"/>
    <w:rsid w:val="00BF56FC"/>
    <w:rsid w:val="00BF5C6C"/>
    <w:rsid w:val="00BF641B"/>
    <w:rsid w:val="00BF6600"/>
    <w:rsid w:val="00BF668B"/>
    <w:rsid w:val="00BF6840"/>
    <w:rsid w:val="00BF6CF7"/>
    <w:rsid w:val="00BF755C"/>
    <w:rsid w:val="00C0001C"/>
    <w:rsid w:val="00C00BE6"/>
    <w:rsid w:val="00C00DB7"/>
    <w:rsid w:val="00C01363"/>
    <w:rsid w:val="00C0178F"/>
    <w:rsid w:val="00C01A16"/>
    <w:rsid w:val="00C01C26"/>
    <w:rsid w:val="00C0214A"/>
    <w:rsid w:val="00C02742"/>
    <w:rsid w:val="00C030C5"/>
    <w:rsid w:val="00C031C5"/>
    <w:rsid w:val="00C03989"/>
    <w:rsid w:val="00C040AA"/>
    <w:rsid w:val="00C040BA"/>
    <w:rsid w:val="00C0425C"/>
    <w:rsid w:val="00C04670"/>
    <w:rsid w:val="00C04D45"/>
    <w:rsid w:val="00C04DF8"/>
    <w:rsid w:val="00C05613"/>
    <w:rsid w:val="00C057E5"/>
    <w:rsid w:val="00C05B37"/>
    <w:rsid w:val="00C06362"/>
    <w:rsid w:val="00C06EF4"/>
    <w:rsid w:val="00C07620"/>
    <w:rsid w:val="00C079F7"/>
    <w:rsid w:val="00C07C7B"/>
    <w:rsid w:val="00C1002D"/>
    <w:rsid w:val="00C102EB"/>
    <w:rsid w:val="00C1083D"/>
    <w:rsid w:val="00C110AB"/>
    <w:rsid w:val="00C1120A"/>
    <w:rsid w:val="00C113ED"/>
    <w:rsid w:val="00C119A6"/>
    <w:rsid w:val="00C11DE3"/>
    <w:rsid w:val="00C1235A"/>
    <w:rsid w:val="00C12851"/>
    <w:rsid w:val="00C12DEA"/>
    <w:rsid w:val="00C1355B"/>
    <w:rsid w:val="00C1363A"/>
    <w:rsid w:val="00C13ADC"/>
    <w:rsid w:val="00C13BB3"/>
    <w:rsid w:val="00C14CB9"/>
    <w:rsid w:val="00C14E51"/>
    <w:rsid w:val="00C14F0E"/>
    <w:rsid w:val="00C15177"/>
    <w:rsid w:val="00C151F2"/>
    <w:rsid w:val="00C1526C"/>
    <w:rsid w:val="00C15375"/>
    <w:rsid w:val="00C15E62"/>
    <w:rsid w:val="00C15F2D"/>
    <w:rsid w:val="00C164E9"/>
    <w:rsid w:val="00C16565"/>
    <w:rsid w:val="00C16F07"/>
    <w:rsid w:val="00C1740E"/>
    <w:rsid w:val="00C174D6"/>
    <w:rsid w:val="00C179A0"/>
    <w:rsid w:val="00C17F34"/>
    <w:rsid w:val="00C206C8"/>
    <w:rsid w:val="00C20D58"/>
    <w:rsid w:val="00C212B4"/>
    <w:rsid w:val="00C22169"/>
    <w:rsid w:val="00C22B4E"/>
    <w:rsid w:val="00C22D1F"/>
    <w:rsid w:val="00C22D93"/>
    <w:rsid w:val="00C22E7A"/>
    <w:rsid w:val="00C22F8E"/>
    <w:rsid w:val="00C237E5"/>
    <w:rsid w:val="00C23DD5"/>
    <w:rsid w:val="00C2545C"/>
    <w:rsid w:val="00C25871"/>
    <w:rsid w:val="00C26393"/>
    <w:rsid w:val="00C26ADA"/>
    <w:rsid w:val="00C26F68"/>
    <w:rsid w:val="00C270F0"/>
    <w:rsid w:val="00C2751A"/>
    <w:rsid w:val="00C27706"/>
    <w:rsid w:val="00C2786C"/>
    <w:rsid w:val="00C27E1D"/>
    <w:rsid w:val="00C3011F"/>
    <w:rsid w:val="00C30342"/>
    <w:rsid w:val="00C30579"/>
    <w:rsid w:val="00C3098C"/>
    <w:rsid w:val="00C30AB8"/>
    <w:rsid w:val="00C30D6F"/>
    <w:rsid w:val="00C30EF7"/>
    <w:rsid w:val="00C315E5"/>
    <w:rsid w:val="00C316DF"/>
    <w:rsid w:val="00C32384"/>
    <w:rsid w:val="00C33023"/>
    <w:rsid w:val="00C334AA"/>
    <w:rsid w:val="00C33749"/>
    <w:rsid w:val="00C33DDA"/>
    <w:rsid w:val="00C34212"/>
    <w:rsid w:val="00C3480C"/>
    <w:rsid w:val="00C34D69"/>
    <w:rsid w:val="00C351C9"/>
    <w:rsid w:val="00C35582"/>
    <w:rsid w:val="00C356C4"/>
    <w:rsid w:val="00C3599B"/>
    <w:rsid w:val="00C35A5B"/>
    <w:rsid w:val="00C35D01"/>
    <w:rsid w:val="00C35DE8"/>
    <w:rsid w:val="00C361EC"/>
    <w:rsid w:val="00C36208"/>
    <w:rsid w:val="00C362B9"/>
    <w:rsid w:val="00C369E1"/>
    <w:rsid w:val="00C36BFD"/>
    <w:rsid w:val="00C3702C"/>
    <w:rsid w:val="00C37168"/>
    <w:rsid w:val="00C376A2"/>
    <w:rsid w:val="00C40A4C"/>
    <w:rsid w:val="00C40D61"/>
    <w:rsid w:val="00C41239"/>
    <w:rsid w:val="00C41839"/>
    <w:rsid w:val="00C41914"/>
    <w:rsid w:val="00C41C00"/>
    <w:rsid w:val="00C423DD"/>
    <w:rsid w:val="00C423F2"/>
    <w:rsid w:val="00C428A1"/>
    <w:rsid w:val="00C429BA"/>
    <w:rsid w:val="00C42DC7"/>
    <w:rsid w:val="00C4319B"/>
    <w:rsid w:val="00C43402"/>
    <w:rsid w:val="00C436A2"/>
    <w:rsid w:val="00C43B27"/>
    <w:rsid w:val="00C44001"/>
    <w:rsid w:val="00C4407C"/>
    <w:rsid w:val="00C44675"/>
    <w:rsid w:val="00C44A73"/>
    <w:rsid w:val="00C44C84"/>
    <w:rsid w:val="00C44F26"/>
    <w:rsid w:val="00C44F75"/>
    <w:rsid w:val="00C45D3C"/>
    <w:rsid w:val="00C463ED"/>
    <w:rsid w:val="00C465F4"/>
    <w:rsid w:val="00C47009"/>
    <w:rsid w:val="00C477F8"/>
    <w:rsid w:val="00C47913"/>
    <w:rsid w:val="00C47F0F"/>
    <w:rsid w:val="00C500C4"/>
    <w:rsid w:val="00C50CAD"/>
    <w:rsid w:val="00C51097"/>
    <w:rsid w:val="00C51475"/>
    <w:rsid w:val="00C51AD9"/>
    <w:rsid w:val="00C51E1D"/>
    <w:rsid w:val="00C5219F"/>
    <w:rsid w:val="00C527B0"/>
    <w:rsid w:val="00C5283D"/>
    <w:rsid w:val="00C52E24"/>
    <w:rsid w:val="00C53491"/>
    <w:rsid w:val="00C53537"/>
    <w:rsid w:val="00C536F1"/>
    <w:rsid w:val="00C53A11"/>
    <w:rsid w:val="00C53C76"/>
    <w:rsid w:val="00C53D35"/>
    <w:rsid w:val="00C53E08"/>
    <w:rsid w:val="00C540D3"/>
    <w:rsid w:val="00C548F3"/>
    <w:rsid w:val="00C55366"/>
    <w:rsid w:val="00C5580C"/>
    <w:rsid w:val="00C55AFD"/>
    <w:rsid w:val="00C56C92"/>
    <w:rsid w:val="00C56D01"/>
    <w:rsid w:val="00C57370"/>
    <w:rsid w:val="00C573B7"/>
    <w:rsid w:val="00C57801"/>
    <w:rsid w:val="00C57BDF"/>
    <w:rsid w:val="00C57E4D"/>
    <w:rsid w:val="00C60175"/>
    <w:rsid w:val="00C6077C"/>
    <w:rsid w:val="00C610D1"/>
    <w:rsid w:val="00C61123"/>
    <w:rsid w:val="00C61A87"/>
    <w:rsid w:val="00C62136"/>
    <w:rsid w:val="00C62604"/>
    <w:rsid w:val="00C626C9"/>
    <w:rsid w:val="00C62F3D"/>
    <w:rsid w:val="00C6316F"/>
    <w:rsid w:val="00C63640"/>
    <w:rsid w:val="00C63FF1"/>
    <w:rsid w:val="00C6432D"/>
    <w:rsid w:val="00C64C19"/>
    <w:rsid w:val="00C657C5"/>
    <w:rsid w:val="00C6589D"/>
    <w:rsid w:val="00C65B53"/>
    <w:rsid w:val="00C672F3"/>
    <w:rsid w:val="00C673F6"/>
    <w:rsid w:val="00C70148"/>
    <w:rsid w:val="00C70210"/>
    <w:rsid w:val="00C70627"/>
    <w:rsid w:val="00C70991"/>
    <w:rsid w:val="00C70ACA"/>
    <w:rsid w:val="00C70F43"/>
    <w:rsid w:val="00C710A1"/>
    <w:rsid w:val="00C711E0"/>
    <w:rsid w:val="00C71693"/>
    <w:rsid w:val="00C71B24"/>
    <w:rsid w:val="00C71FA0"/>
    <w:rsid w:val="00C71FF1"/>
    <w:rsid w:val="00C722CC"/>
    <w:rsid w:val="00C72465"/>
    <w:rsid w:val="00C729EA"/>
    <w:rsid w:val="00C72A39"/>
    <w:rsid w:val="00C72CB0"/>
    <w:rsid w:val="00C72ED1"/>
    <w:rsid w:val="00C7374C"/>
    <w:rsid w:val="00C73E1C"/>
    <w:rsid w:val="00C73EB9"/>
    <w:rsid w:val="00C740E6"/>
    <w:rsid w:val="00C7411C"/>
    <w:rsid w:val="00C750B9"/>
    <w:rsid w:val="00C7521D"/>
    <w:rsid w:val="00C75250"/>
    <w:rsid w:val="00C752A3"/>
    <w:rsid w:val="00C7537E"/>
    <w:rsid w:val="00C75582"/>
    <w:rsid w:val="00C76262"/>
    <w:rsid w:val="00C7685E"/>
    <w:rsid w:val="00C769C8"/>
    <w:rsid w:val="00C77C88"/>
    <w:rsid w:val="00C800FB"/>
    <w:rsid w:val="00C80184"/>
    <w:rsid w:val="00C8025A"/>
    <w:rsid w:val="00C802B4"/>
    <w:rsid w:val="00C80C3D"/>
    <w:rsid w:val="00C80CA0"/>
    <w:rsid w:val="00C810C4"/>
    <w:rsid w:val="00C81169"/>
    <w:rsid w:val="00C813D3"/>
    <w:rsid w:val="00C81598"/>
    <w:rsid w:val="00C817BB"/>
    <w:rsid w:val="00C819E6"/>
    <w:rsid w:val="00C81CA2"/>
    <w:rsid w:val="00C8251D"/>
    <w:rsid w:val="00C82AE7"/>
    <w:rsid w:val="00C83469"/>
    <w:rsid w:val="00C83567"/>
    <w:rsid w:val="00C83EDE"/>
    <w:rsid w:val="00C8424E"/>
    <w:rsid w:val="00C84CED"/>
    <w:rsid w:val="00C84CFD"/>
    <w:rsid w:val="00C85128"/>
    <w:rsid w:val="00C851F2"/>
    <w:rsid w:val="00C854D6"/>
    <w:rsid w:val="00C86B43"/>
    <w:rsid w:val="00C86F28"/>
    <w:rsid w:val="00C876CD"/>
    <w:rsid w:val="00C87710"/>
    <w:rsid w:val="00C879B9"/>
    <w:rsid w:val="00C908BD"/>
    <w:rsid w:val="00C90B54"/>
    <w:rsid w:val="00C913FC"/>
    <w:rsid w:val="00C91BF4"/>
    <w:rsid w:val="00C9228A"/>
    <w:rsid w:val="00C938E7"/>
    <w:rsid w:val="00C93C73"/>
    <w:rsid w:val="00C93E05"/>
    <w:rsid w:val="00C94351"/>
    <w:rsid w:val="00C94366"/>
    <w:rsid w:val="00C943F9"/>
    <w:rsid w:val="00C946A0"/>
    <w:rsid w:val="00C946B5"/>
    <w:rsid w:val="00C948DE"/>
    <w:rsid w:val="00C94B62"/>
    <w:rsid w:val="00C94BF2"/>
    <w:rsid w:val="00C95021"/>
    <w:rsid w:val="00C953E2"/>
    <w:rsid w:val="00C95EA2"/>
    <w:rsid w:val="00C968D3"/>
    <w:rsid w:val="00C96A6D"/>
    <w:rsid w:val="00C96AB1"/>
    <w:rsid w:val="00C97027"/>
    <w:rsid w:val="00C97250"/>
    <w:rsid w:val="00C97571"/>
    <w:rsid w:val="00C975AB"/>
    <w:rsid w:val="00C97728"/>
    <w:rsid w:val="00C97761"/>
    <w:rsid w:val="00C977F8"/>
    <w:rsid w:val="00C97822"/>
    <w:rsid w:val="00C97D3E"/>
    <w:rsid w:val="00CA0563"/>
    <w:rsid w:val="00CA0570"/>
    <w:rsid w:val="00CA144C"/>
    <w:rsid w:val="00CA18C2"/>
    <w:rsid w:val="00CA1C1D"/>
    <w:rsid w:val="00CA1C25"/>
    <w:rsid w:val="00CA24DB"/>
    <w:rsid w:val="00CA2A2C"/>
    <w:rsid w:val="00CA2AA9"/>
    <w:rsid w:val="00CA2CE5"/>
    <w:rsid w:val="00CA3280"/>
    <w:rsid w:val="00CA3AFE"/>
    <w:rsid w:val="00CA3C41"/>
    <w:rsid w:val="00CA3CF2"/>
    <w:rsid w:val="00CA4220"/>
    <w:rsid w:val="00CA43B6"/>
    <w:rsid w:val="00CA461D"/>
    <w:rsid w:val="00CA488A"/>
    <w:rsid w:val="00CA4B13"/>
    <w:rsid w:val="00CA4B76"/>
    <w:rsid w:val="00CA4C23"/>
    <w:rsid w:val="00CA5477"/>
    <w:rsid w:val="00CA5E56"/>
    <w:rsid w:val="00CA61BD"/>
    <w:rsid w:val="00CA6584"/>
    <w:rsid w:val="00CA6B31"/>
    <w:rsid w:val="00CA6CF8"/>
    <w:rsid w:val="00CA6D6C"/>
    <w:rsid w:val="00CA71F4"/>
    <w:rsid w:val="00CA7340"/>
    <w:rsid w:val="00CA74F1"/>
    <w:rsid w:val="00CA7858"/>
    <w:rsid w:val="00CB0885"/>
    <w:rsid w:val="00CB09B3"/>
    <w:rsid w:val="00CB148A"/>
    <w:rsid w:val="00CB1B2A"/>
    <w:rsid w:val="00CB1D4F"/>
    <w:rsid w:val="00CB2B37"/>
    <w:rsid w:val="00CB2C41"/>
    <w:rsid w:val="00CB3159"/>
    <w:rsid w:val="00CB320C"/>
    <w:rsid w:val="00CB3999"/>
    <w:rsid w:val="00CB3BAA"/>
    <w:rsid w:val="00CB3EDD"/>
    <w:rsid w:val="00CB4022"/>
    <w:rsid w:val="00CB412B"/>
    <w:rsid w:val="00CB45FF"/>
    <w:rsid w:val="00CB4657"/>
    <w:rsid w:val="00CB48B6"/>
    <w:rsid w:val="00CB4E80"/>
    <w:rsid w:val="00CB4F19"/>
    <w:rsid w:val="00CB4F4D"/>
    <w:rsid w:val="00CB573B"/>
    <w:rsid w:val="00CB5891"/>
    <w:rsid w:val="00CB5C87"/>
    <w:rsid w:val="00CB6975"/>
    <w:rsid w:val="00CB7252"/>
    <w:rsid w:val="00CB7274"/>
    <w:rsid w:val="00CB74F0"/>
    <w:rsid w:val="00CB792F"/>
    <w:rsid w:val="00CC028A"/>
    <w:rsid w:val="00CC082B"/>
    <w:rsid w:val="00CC098F"/>
    <w:rsid w:val="00CC0B48"/>
    <w:rsid w:val="00CC0FB7"/>
    <w:rsid w:val="00CC11CC"/>
    <w:rsid w:val="00CC152B"/>
    <w:rsid w:val="00CC1EC7"/>
    <w:rsid w:val="00CC2A35"/>
    <w:rsid w:val="00CC3090"/>
    <w:rsid w:val="00CC318C"/>
    <w:rsid w:val="00CC336F"/>
    <w:rsid w:val="00CC3AF6"/>
    <w:rsid w:val="00CC3D6F"/>
    <w:rsid w:val="00CC3FC8"/>
    <w:rsid w:val="00CC44A6"/>
    <w:rsid w:val="00CC47CC"/>
    <w:rsid w:val="00CC4923"/>
    <w:rsid w:val="00CC4DD7"/>
    <w:rsid w:val="00CC6227"/>
    <w:rsid w:val="00CC6EAC"/>
    <w:rsid w:val="00CC6F14"/>
    <w:rsid w:val="00CC745E"/>
    <w:rsid w:val="00CC7A6C"/>
    <w:rsid w:val="00CC7B9E"/>
    <w:rsid w:val="00CD0868"/>
    <w:rsid w:val="00CD1719"/>
    <w:rsid w:val="00CD1988"/>
    <w:rsid w:val="00CD19FB"/>
    <w:rsid w:val="00CD1AB3"/>
    <w:rsid w:val="00CD1F5F"/>
    <w:rsid w:val="00CD208B"/>
    <w:rsid w:val="00CD2972"/>
    <w:rsid w:val="00CD3236"/>
    <w:rsid w:val="00CD3755"/>
    <w:rsid w:val="00CD38E0"/>
    <w:rsid w:val="00CD3E45"/>
    <w:rsid w:val="00CD43BB"/>
    <w:rsid w:val="00CD468F"/>
    <w:rsid w:val="00CD4A9B"/>
    <w:rsid w:val="00CD4B65"/>
    <w:rsid w:val="00CD4C29"/>
    <w:rsid w:val="00CD5081"/>
    <w:rsid w:val="00CD5107"/>
    <w:rsid w:val="00CD52D0"/>
    <w:rsid w:val="00CD5358"/>
    <w:rsid w:val="00CD59F2"/>
    <w:rsid w:val="00CD5E73"/>
    <w:rsid w:val="00CD628D"/>
    <w:rsid w:val="00CD64EE"/>
    <w:rsid w:val="00CD6511"/>
    <w:rsid w:val="00CD66BF"/>
    <w:rsid w:val="00CD6A33"/>
    <w:rsid w:val="00CD6AC9"/>
    <w:rsid w:val="00CD6F05"/>
    <w:rsid w:val="00CD6F1A"/>
    <w:rsid w:val="00CD729D"/>
    <w:rsid w:val="00CD74C0"/>
    <w:rsid w:val="00CD7612"/>
    <w:rsid w:val="00CE0598"/>
    <w:rsid w:val="00CE10A5"/>
    <w:rsid w:val="00CE1662"/>
    <w:rsid w:val="00CE1731"/>
    <w:rsid w:val="00CE190E"/>
    <w:rsid w:val="00CE1B5E"/>
    <w:rsid w:val="00CE1EE1"/>
    <w:rsid w:val="00CE1F45"/>
    <w:rsid w:val="00CE2354"/>
    <w:rsid w:val="00CE2645"/>
    <w:rsid w:val="00CE26FB"/>
    <w:rsid w:val="00CE3093"/>
    <w:rsid w:val="00CE3299"/>
    <w:rsid w:val="00CE3370"/>
    <w:rsid w:val="00CE34E8"/>
    <w:rsid w:val="00CE3587"/>
    <w:rsid w:val="00CE3618"/>
    <w:rsid w:val="00CE37D0"/>
    <w:rsid w:val="00CE3D02"/>
    <w:rsid w:val="00CE4CAF"/>
    <w:rsid w:val="00CE5C9A"/>
    <w:rsid w:val="00CE5CDE"/>
    <w:rsid w:val="00CE6181"/>
    <w:rsid w:val="00CE67FA"/>
    <w:rsid w:val="00CE6FCB"/>
    <w:rsid w:val="00CE786C"/>
    <w:rsid w:val="00CF0073"/>
    <w:rsid w:val="00CF0218"/>
    <w:rsid w:val="00CF08E6"/>
    <w:rsid w:val="00CF0EAF"/>
    <w:rsid w:val="00CF10D2"/>
    <w:rsid w:val="00CF1839"/>
    <w:rsid w:val="00CF186C"/>
    <w:rsid w:val="00CF1D2E"/>
    <w:rsid w:val="00CF214C"/>
    <w:rsid w:val="00CF276D"/>
    <w:rsid w:val="00CF2AD7"/>
    <w:rsid w:val="00CF329F"/>
    <w:rsid w:val="00CF3DB0"/>
    <w:rsid w:val="00CF479D"/>
    <w:rsid w:val="00CF47C5"/>
    <w:rsid w:val="00CF4A8D"/>
    <w:rsid w:val="00CF4D4D"/>
    <w:rsid w:val="00CF51FF"/>
    <w:rsid w:val="00CF59D7"/>
    <w:rsid w:val="00CF5E9A"/>
    <w:rsid w:val="00CF6C67"/>
    <w:rsid w:val="00CF6E63"/>
    <w:rsid w:val="00CF7364"/>
    <w:rsid w:val="00D00314"/>
    <w:rsid w:val="00D011A5"/>
    <w:rsid w:val="00D01C6C"/>
    <w:rsid w:val="00D01C7A"/>
    <w:rsid w:val="00D0219C"/>
    <w:rsid w:val="00D03A7F"/>
    <w:rsid w:val="00D03B41"/>
    <w:rsid w:val="00D048D8"/>
    <w:rsid w:val="00D049A8"/>
    <w:rsid w:val="00D04B78"/>
    <w:rsid w:val="00D04E13"/>
    <w:rsid w:val="00D04EE5"/>
    <w:rsid w:val="00D04F33"/>
    <w:rsid w:val="00D053D8"/>
    <w:rsid w:val="00D05A1E"/>
    <w:rsid w:val="00D05B46"/>
    <w:rsid w:val="00D06015"/>
    <w:rsid w:val="00D06AE1"/>
    <w:rsid w:val="00D06B86"/>
    <w:rsid w:val="00D06E2E"/>
    <w:rsid w:val="00D07379"/>
    <w:rsid w:val="00D105B4"/>
    <w:rsid w:val="00D108A1"/>
    <w:rsid w:val="00D118EA"/>
    <w:rsid w:val="00D12408"/>
    <w:rsid w:val="00D13164"/>
    <w:rsid w:val="00D131A9"/>
    <w:rsid w:val="00D136B8"/>
    <w:rsid w:val="00D1385E"/>
    <w:rsid w:val="00D13A7B"/>
    <w:rsid w:val="00D13BA4"/>
    <w:rsid w:val="00D13C62"/>
    <w:rsid w:val="00D13CEE"/>
    <w:rsid w:val="00D14947"/>
    <w:rsid w:val="00D15886"/>
    <w:rsid w:val="00D1627C"/>
    <w:rsid w:val="00D175AD"/>
    <w:rsid w:val="00D17A7E"/>
    <w:rsid w:val="00D2029F"/>
    <w:rsid w:val="00D207DD"/>
    <w:rsid w:val="00D20C06"/>
    <w:rsid w:val="00D20C9F"/>
    <w:rsid w:val="00D20E41"/>
    <w:rsid w:val="00D21150"/>
    <w:rsid w:val="00D2125C"/>
    <w:rsid w:val="00D215AE"/>
    <w:rsid w:val="00D21819"/>
    <w:rsid w:val="00D21AE2"/>
    <w:rsid w:val="00D21E4E"/>
    <w:rsid w:val="00D22443"/>
    <w:rsid w:val="00D2248A"/>
    <w:rsid w:val="00D22659"/>
    <w:rsid w:val="00D22BCC"/>
    <w:rsid w:val="00D22ED8"/>
    <w:rsid w:val="00D23142"/>
    <w:rsid w:val="00D23356"/>
    <w:rsid w:val="00D235E2"/>
    <w:rsid w:val="00D23677"/>
    <w:rsid w:val="00D238C1"/>
    <w:rsid w:val="00D23B09"/>
    <w:rsid w:val="00D23BF0"/>
    <w:rsid w:val="00D247C7"/>
    <w:rsid w:val="00D24E14"/>
    <w:rsid w:val="00D251EB"/>
    <w:rsid w:val="00D252E9"/>
    <w:rsid w:val="00D254A8"/>
    <w:rsid w:val="00D25508"/>
    <w:rsid w:val="00D25AB4"/>
    <w:rsid w:val="00D25AD1"/>
    <w:rsid w:val="00D26BE7"/>
    <w:rsid w:val="00D277CD"/>
    <w:rsid w:val="00D27A22"/>
    <w:rsid w:val="00D27B3D"/>
    <w:rsid w:val="00D27B94"/>
    <w:rsid w:val="00D27E02"/>
    <w:rsid w:val="00D27E41"/>
    <w:rsid w:val="00D30129"/>
    <w:rsid w:val="00D30398"/>
    <w:rsid w:val="00D3085F"/>
    <w:rsid w:val="00D309D3"/>
    <w:rsid w:val="00D30B17"/>
    <w:rsid w:val="00D31A07"/>
    <w:rsid w:val="00D31B72"/>
    <w:rsid w:val="00D31E28"/>
    <w:rsid w:val="00D3221D"/>
    <w:rsid w:val="00D3241E"/>
    <w:rsid w:val="00D32BBA"/>
    <w:rsid w:val="00D32F11"/>
    <w:rsid w:val="00D331D6"/>
    <w:rsid w:val="00D3355A"/>
    <w:rsid w:val="00D3355B"/>
    <w:rsid w:val="00D335C3"/>
    <w:rsid w:val="00D3362B"/>
    <w:rsid w:val="00D33E68"/>
    <w:rsid w:val="00D34697"/>
    <w:rsid w:val="00D34B66"/>
    <w:rsid w:val="00D34E39"/>
    <w:rsid w:val="00D35921"/>
    <w:rsid w:val="00D35F65"/>
    <w:rsid w:val="00D35F8D"/>
    <w:rsid w:val="00D36035"/>
    <w:rsid w:val="00D36996"/>
    <w:rsid w:val="00D36D6C"/>
    <w:rsid w:val="00D37325"/>
    <w:rsid w:val="00D37AD3"/>
    <w:rsid w:val="00D4014D"/>
    <w:rsid w:val="00D4044F"/>
    <w:rsid w:val="00D40590"/>
    <w:rsid w:val="00D4161A"/>
    <w:rsid w:val="00D4185A"/>
    <w:rsid w:val="00D41926"/>
    <w:rsid w:val="00D41999"/>
    <w:rsid w:val="00D41C67"/>
    <w:rsid w:val="00D41D33"/>
    <w:rsid w:val="00D42156"/>
    <w:rsid w:val="00D423FA"/>
    <w:rsid w:val="00D4287E"/>
    <w:rsid w:val="00D429D9"/>
    <w:rsid w:val="00D42DFF"/>
    <w:rsid w:val="00D43916"/>
    <w:rsid w:val="00D4429E"/>
    <w:rsid w:val="00D445F1"/>
    <w:rsid w:val="00D446C6"/>
    <w:rsid w:val="00D449B7"/>
    <w:rsid w:val="00D44CAF"/>
    <w:rsid w:val="00D454B7"/>
    <w:rsid w:val="00D458E6"/>
    <w:rsid w:val="00D45925"/>
    <w:rsid w:val="00D45B5F"/>
    <w:rsid w:val="00D46360"/>
    <w:rsid w:val="00D46569"/>
    <w:rsid w:val="00D46DA5"/>
    <w:rsid w:val="00D50157"/>
    <w:rsid w:val="00D5016F"/>
    <w:rsid w:val="00D50EF9"/>
    <w:rsid w:val="00D51225"/>
    <w:rsid w:val="00D51934"/>
    <w:rsid w:val="00D5210E"/>
    <w:rsid w:val="00D523E2"/>
    <w:rsid w:val="00D5296C"/>
    <w:rsid w:val="00D52C57"/>
    <w:rsid w:val="00D52D71"/>
    <w:rsid w:val="00D52F7D"/>
    <w:rsid w:val="00D5319A"/>
    <w:rsid w:val="00D5457C"/>
    <w:rsid w:val="00D545B5"/>
    <w:rsid w:val="00D5484A"/>
    <w:rsid w:val="00D54A1E"/>
    <w:rsid w:val="00D54E47"/>
    <w:rsid w:val="00D55191"/>
    <w:rsid w:val="00D5519C"/>
    <w:rsid w:val="00D552D7"/>
    <w:rsid w:val="00D5552A"/>
    <w:rsid w:val="00D55641"/>
    <w:rsid w:val="00D55EA7"/>
    <w:rsid w:val="00D55F4A"/>
    <w:rsid w:val="00D5668C"/>
    <w:rsid w:val="00D56919"/>
    <w:rsid w:val="00D56A0F"/>
    <w:rsid w:val="00D57AB5"/>
    <w:rsid w:val="00D57E36"/>
    <w:rsid w:val="00D57FCF"/>
    <w:rsid w:val="00D600B2"/>
    <w:rsid w:val="00D601B0"/>
    <w:rsid w:val="00D602B1"/>
    <w:rsid w:val="00D605F0"/>
    <w:rsid w:val="00D60861"/>
    <w:rsid w:val="00D60B37"/>
    <w:rsid w:val="00D60C6A"/>
    <w:rsid w:val="00D60D2A"/>
    <w:rsid w:val="00D6118A"/>
    <w:rsid w:val="00D61AF6"/>
    <w:rsid w:val="00D61B9D"/>
    <w:rsid w:val="00D6247B"/>
    <w:rsid w:val="00D6339D"/>
    <w:rsid w:val="00D638E4"/>
    <w:rsid w:val="00D63DE2"/>
    <w:rsid w:val="00D63F09"/>
    <w:rsid w:val="00D640AA"/>
    <w:rsid w:val="00D644B6"/>
    <w:rsid w:val="00D64697"/>
    <w:rsid w:val="00D64CEC"/>
    <w:rsid w:val="00D65116"/>
    <w:rsid w:val="00D6569C"/>
    <w:rsid w:val="00D6590A"/>
    <w:rsid w:val="00D66307"/>
    <w:rsid w:val="00D66798"/>
    <w:rsid w:val="00D66ABC"/>
    <w:rsid w:val="00D66C3B"/>
    <w:rsid w:val="00D66D3F"/>
    <w:rsid w:val="00D6728E"/>
    <w:rsid w:val="00D67680"/>
    <w:rsid w:val="00D67E6A"/>
    <w:rsid w:val="00D67E92"/>
    <w:rsid w:val="00D7007A"/>
    <w:rsid w:val="00D704CE"/>
    <w:rsid w:val="00D70805"/>
    <w:rsid w:val="00D70A57"/>
    <w:rsid w:val="00D70A98"/>
    <w:rsid w:val="00D70B0A"/>
    <w:rsid w:val="00D71013"/>
    <w:rsid w:val="00D711CB"/>
    <w:rsid w:val="00D715D0"/>
    <w:rsid w:val="00D72A48"/>
    <w:rsid w:val="00D72FF5"/>
    <w:rsid w:val="00D73023"/>
    <w:rsid w:val="00D73063"/>
    <w:rsid w:val="00D732ED"/>
    <w:rsid w:val="00D73359"/>
    <w:rsid w:val="00D7349E"/>
    <w:rsid w:val="00D73CC1"/>
    <w:rsid w:val="00D73DEE"/>
    <w:rsid w:val="00D74100"/>
    <w:rsid w:val="00D7448A"/>
    <w:rsid w:val="00D74562"/>
    <w:rsid w:val="00D7525D"/>
    <w:rsid w:val="00D7585A"/>
    <w:rsid w:val="00D7626C"/>
    <w:rsid w:val="00D76665"/>
    <w:rsid w:val="00D76972"/>
    <w:rsid w:val="00D769C4"/>
    <w:rsid w:val="00D76EED"/>
    <w:rsid w:val="00D77326"/>
    <w:rsid w:val="00D7778F"/>
    <w:rsid w:val="00D778BB"/>
    <w:rsid w:val="00D778F0"/>
    <w:rsid w:val="00D77BFE"/>
    <w:rsid w:val="00D77F1B"/>
    <w:rsid w:val="00D77F3B"/>
    <w:rsid w:val="00D8002A"/>
    <w:rsid w:val="00D8013A"/>
    <w:rsid w:val="00D80897"/>
    <w:rsid w:val="00D809CB"/>
    <w:rsid w:val="00D80A1D"/>
    <w:rsid w:val="00D81724"/>
    <w:rsid w:val="00D819C5"/>
    <w:rsid w:val="00D81F71"/>
    <w:rsid w:val="00D82220"/>
    <w:rsid w:val="00D82330"/>
    <w:rsid w:val="00D82707"/>
    <w:rsid w:val="00D827F0"/>
    <w:rsid w:val="00D829C6"/>
    <w:rsid w:val="00D82C5A"/>
    <w:rsid w:val="00D82E59"/>
    <w:rsid w:val="00D8404A"/>
    <w:rsid w:val="00D84549"/>
    <w:rsid w:val="00D84757"/>
    <w:rsid w:val="00D847FB"/>
    <w:rsid w:val="00D84A52"/>
    <w:rsid w:val="00D8526E"/>
    <w:rsid w:val="00D85387"/>
    <w:rsid w:val="00D85893"/>
    <w:rsid w:val="00D85CE0"/>
    <w:rsid w:val="00D86C8E"/>
    <w:rsid w:val="00D87B91"/>
    <w:rsid w:val="00D900C9"/>
    <w:rsid w:val="00D9053A"/>
    <w:rsid w:val="00D9083B"/>
    <w:rsid w:val="00D913A6"/>
    <w:rsid w:val="00D916AB"/>
    <w:rsid w:val="00D91F18"/>
    <w:rsid w:val="00D93032"/>
    <w:rsid w:val="00D9352D"/>
    <w:rsid w:val="00D936BF"/>
    <w:rsid w:val="00D937F8"/>
    <w:rsid w:val="00D93A58"/>
    <w:rsid w:val="00D93A71"/>
    <w:rsid w:val="00D93B1B"/>
    <w:rsid w:val="00D93C41"/>
    <w:rsid w:val="00D9469C"/>
    <w:rsid w:val="00D9475C"/>
    <w:rsid w:val="00D949E3"/>
    <w:rsid w:val="00D95D6D"/>
    <w:rsid w:val="00D966FE"/>
    <w:rsid w:val="00D9705F"/>
    <w:rsid w:val="00D97976"/>
    <w:rsid w:val="00D979D0"/>
    <w:rsid w:val="00DA0D0D"/>
    <w:rsid w:val="00DA18BB"/>
    <w:rsid w:val="00DA1924"/>
    <w:rsid w:val="00DA19C2"/>
    <w:rsid w:val="00DA1D49"/>
    <w:rsid w:val="00DA21B0"/>
    <w:rsid w:val="00DA29E8"/>
    <w:rsid w:val="00DA3BD8"/>
    <w:rsid w:val="00DA4490"/>
    <w:rsid w:val="00DA4B5D"/>
    <w:rsid w:val="00DA58F7"/>
    <w:rsid w:val="00DA5B3B"/>
    <w:rsid w:val="00DA66C9"/>
    <w:rsid w:val="00DA67C1"/>
    <w:rsid w:val="00DA6D80"/>
    <w:rsid w:val="00DA6E23"/>
    <w:rsid w:val="00DA764A"/>
    <w:rsid w:val="00DA76A5"/>
    <w:rsid w:val="00DA787A"/>
    <w:rsid w:val="00DB05C1"/>
    <w:rsid w:val="00DB0926"/>
    <w:rsid w:val="00DB0CE2"/>
    <w:rsid w:val="00DB0F01"/>
    <w:rsid w:val="00DB10D3"/>
    <w:rsid w:val="00DB1131"/>
    <w:rsid w:val="00DB192B"/>
    <w:rsid w:val="00DB1CC2"/>
    <w:rsid w:val="00DB2E25"/>
    <w:rsid w:val="00DB2F0E"/>
    <w:rsid w:val="00DB3DEA"/>
    <w:rsid w:val="00DB3FD3"/>
    <w:rsid w:val="00DB416A"/>
    <w:rsid w:val="00DB47AA"/>
    <w:rsid w:val="00DB4FA9"/>
    <w:rsid w:val="00DB5170"/>
    <w:rsid w:val="00DB6332"/>
    <w:rsid w:val="00DB6492"/>
    <w:rsid w:val="00DB6732"/>
    <w:rsid w:val="00DB67A6"/>
    <w:rsid w:val="00DB6836"/>
    <w:rsid w:val="00DB698D"/>
    <w:rsid w:val="00DB6B17"/>
    <w:rsid w:val="00DB6E01"/>
    <w:rsid w:val="00DB6E2F"/>
    <w:rsid w:val="00DB6EB3"/>
    <w:rsid w:val="00DB7069"/>
    <w:rsid w:val="00DB708A"/>
    <w:rsid w:val="00DB7DA8"/>
    <w:rsid w:val="00DB7DDF"/>
    <w:rsid w:val="00DB7E32"/>
    <w:rsid w:val="00DC01E0"/>
    <w:rsid w:val="00DC0278"/>
    <w:rsid w:val="00DC107D"/>
    <w:rsid w:val="00DC12D5"/>
    <w:rsid w:val="00DC14C3"/>
    <w:rsid w:val="00DC1565"/>
    <w:rsid w:val="00DC1FB3"/>
    <w:rsid w:val="00DC3136"/>
    <w:rsid w:val="00DC3BF3"/>
    <w:rsid w:val="00DC3C7E"/>
    <w:rsid w:val="00DC3D07"/>
    <w:rsid w:val="00DC3DCB"/>
    <w:rsid w:val="00DC3E8C"/>
    <w:rsid w:val="00DC44E1"/>
    <w:rsid w:val="00DC4804"/>
    <w:rsid w:val="00DC4C99"/>
    <w:rsid w:val="00DC5616"/>
    <w:rsid w:val="00DC58A8"/>
    <w:rsid w:val="00DC5BF7"/>
    <w:rsid w:val="00DC61DB"/>
    <w:rsid w:val="00DC6271"/>
    <w:rsid w:val="00DC6B03"/>
    <w:rsid w:val="00DC6BA8"/>
    <w:rsid w:val="00DC6DED"/>
    <w:rsid w:val="00DC719C"/>
    <w:rsid w:val="00DC7319"/>
    <w:rsid w:val="00DC745D"/>
    <w:rsid w:val="00DC7553"/>
    <w:rsid w:val="00DC7B73"/>
    <w:rsid w:val="00DC7C45"/>
    <w:rsid w:val="00DD0562"/>
    <w:rsid w:val="00DD05DE"/>
    <w:rsid w:val="00DD0730"/>
    <w:rsid w:val="00DD07FF"/>
    <w:rsid w:val="00DD106F"/>
    <w:rsid w:val="00DD107F"/>
    <w:rsid w:val="00DD1852"/>
    <w:rsid w:val="00DD2435"/>
    <w:rsid w:val="00DD2F28"/>
    <w:rsid w:val="00DD3D26"/>
    <w:rsid w:val="00DD452D"/>
    <w:rsid w:val="00DD4EEB"/>
    <w:rsid w:val="00DD59B5"/>
    <w:rsid w:val="00DD59CA"/>
    <w:rsid w:val="00DD5ADC"/>
    <w:rsid w:val="00DD5FDC"/>
    <w:rsid w:val="00DD6287"/>
    <w:rsid w:val="00DD63AB"/>
    <w:rsid w:val="00DD6AF1"/>
    <w:rsid w:val="00DD74CC"/>
    <w:rsid w:val="00DD7BED"/>
    <w:rsid w:val="00DD7F43"/>
    <w:rsid w:val="00DE0299"/>
    <w:rsid w:val="00DE0604"/>
    <w:rsid w:val="00DE07C9"/>
    <w:rsid w:val="00DE088D"/>
    <w:rsid w:val="00DE0ADF"/>
    <w:rsid w:val="00DE19AE"/>
    <w:rsid w:val="00DE1C8B"/>
    <w:rsid w:val="00DE22EB"/>
    <w:rsid w:val="00DE2517"/>
    <w:rsid w:val="00DE284B"/>
    <w:rsid w:val="00DE2DD4"/>
    <w:rsid w:val="00DE2E51"/>
    <w:rsid w:val="00DE3316"/>
    <w:rsid w:val="00DE36F5"/>
    <w:rsid w:val="00DE38AC"/>
    <w:rsid w:val="00DE3DBD"/>
    <w:rsid w:val="00DE3DC7"/>
    <w:rsid w:val="00DE4706"/>
    <w:rsid w:val="00DE4790"/>
    <w:rsid w:val="00DE4EBD"/>
    <w:rsid w:val="00DE4EF2"/>
    <w:rsid w:val="00DE521C"/>
    <w:rsid w:val="00DE58E1"/>
    <w:rsid w:val="00DE5932"/>
    <w:rsid w:val="00DE59B9"/>
    <w:rsid w:val="00DE7B35"/>
    <w:rsid w:val="00DF013E"/>
    <w:rsid w:val="00DF019B"/>
    <w:rsid w:val="00DF0A81"/>
    <w:rsid w:val="00DF0C89"/>
    <w:rsid w:val="00DF0DCB"/>
    <w:rsid w:val="00DF1750"/>
    <w:rsid w:val="00DF191D"/>
    <w:rsid w:val="00DF1A8D"/>
    <w:rsid w:val="00DF2223"/>
    <w:rsid w:val="00DF27D9"/>
    <w:rsid w:val="00DF296C"/>
    <w:rsid w:val="00DF34CF"/>
    <w:rsid w:val="00DF42EE"/>
    <w:rsid w:val="00DF456E"/>
    <w:rsid w:val="00DF5674"/>
    <w:rsid w:val="00DF5763"/>
    <w:rsid w:val="00DF584B"/>
    <w:rsid w:val="00DF5C0F"/>
    <w:rsid w:val="00DF5FD1"/>
    <w:rsid w:val="00DF6DF6"/>
    <w:rsid w:val="00DF7003"/>
    <w:rsid w:val="00DF71E7"/>
    <w:rsid w:val="00DF72FA"/>
    <w:rsid w:val="00DF7CFA"/>
    <w:rsid w:val="00E000E0"/>
    <w:rsid w:val="00E00869"/>
    <w:rsid w:val="00E00D2A"/>
    <w:rsid w:val="00E01529"/>
    <w:rsid w:val="00E016BD"/>
    <w:rsid w:val="00E01D80"/>
    <w:rsid w:val="00E0275A"/>
    <w:rsid w:val="00E02F22"/>
    <w:rsid w:val="00E03072"/>
    <w:rsid w:val="00E030BD"/>
    <w:rsid w:val="00E03536"/>
    <w:rsid w:val="00E039AE"/>
    <w:rsid w:val="00E03EF0"/>
    <w:rsid w:val="00E03FC6"/>
    <w:rsid w:val="00E04024"/>
    <w:rsid w:val="00E04416"/>
    <w:rsid w:val="00E0477D"/>
    <w:rsid w:val="00E04C05"/>
    <w:rsid w:val="00E04C27"/>
    <w:rsid w:val="00E04D66"/>
    <w:rsid w:val="00E04E7D"/>
    <w:rsid w:val="00E05339"/>
    <w:rsid w:val="00E0533F"/>
    <w:rsid w:val="00E055AA"/>
    <w:rsid w:val="00E05728"/>
    <w:rsid w:val="00E059B2"/>
    <w:rsid w:val="00E0652E"/>
    <w:rsid w:val="00E0661C"/>
    <w:rsid w:val="00E06935"/>
    <w:rsid w:val="00E07157"/>
    <w:rsid w:val="00E0755D"/>
    <w:rsid w:val="00E077CA"/>
    <w:rsid w:val="00E10160"/>
    <w:rsid w:val="00E10481"/>
    <w:rsid w:val="00E10B81"/>
    <w:rsid w:val="00E10D83"/>
    <w:rsid w:val="00E10FFD"/>
    <w:rsid w:val="00E112E7"/>
    <w:rsid w:val="00E1133E"/>
    <w:rsid w:val="00E117F9"/>
    <w:rsid w:val="00E11D21"/>
    <w:rsid w:val="00E11F8F"/>
    <w:rsid w:val="00E125C4"/>
    <w:rsid w:val="00E1281C"/>
    <w:rsid w:val="00E12BBF"/>
    <w:rsid w:val="00E12FE5"/>
    <w:rsid w:val="00E13343"/>
    <w:rsid w:val="00E13C3E"/>
    <w:rsid w:val="00E14856"/>
    <w:rsid w:val="00E14F36"/>
    <w:rsid w:val="00E151C6"/>
    <w:rsid w:val="00E1592F"/>
    <w:rsid w:val="00E15BA7"/>
    <w:rsid w:val="00E1615F"/>
    <w:rsid w:val="00E161B5"/>
    <w:rsid w:val="00E16751"/>
    <w:rsid w:val="00E16973"/>
    <w:rsid w:val="00E17039"/>
    <w:rsid w:val="00E173D4"/>
    <w:rsid w:val="00E17460"/>
    <w:rsid w:val="00E17BF6"/>
    <w:rsid w:val="00E20107"/>
    <w:rsid w:val="00E2096A"/>
    <w:rsid w:val="00E20A7F"/>
    <w:rsid w:val="00E21152"/>
    <w:rsid w:val="00E21264"/>
    <w:rsid w:val="00E21DC7"/>
    <w:rsid w:val="00E22461"/>
    <w:rsid w:val="00E234E2"/>
    <w:rsid w:val="00E23D84"/>
    <w:rsid w:val="00E23F95"/>
    <w:rsid w:val="00E24075"/>
    <w:rsid w:val="00E243B4"/>
    <w:rsid w:val="00E24D19"/>
    <w:rsid w:val="00E24FF8"/>
    <w:rsid w:val="00E25911"/>
    <w:rsid w:val="00E25B2B"/>
    <w:rsid w:val="00E2683A"/>
    <w:rsid w:val="00E26ED9"/>
    <w:rsid w:val="00E277BC"/>
    <w:rsid w:val="00E2782C"/>
    <w:rsid w:val="00E27BEE"/>
    <w:rsid w:val="00E308FF"/>
    <w:rsid w:val="00E30F0E"/>
    <w:rsid w:val="00E30F9E"/>
    <w:rsid w:val="00E31213"/>
    <w:rsid w:val="00E31B96"/>
    <w:rsid w:val="00E31CB9"/>
    <w:rsid w:val="00E31CFC"/>
    <w:rsid w:val="00E32C3C"/>
    <w:rsid w:val="00E32E90"/>
    <w:rsid w:val="00E32EDF"/>
    <w:rsid w:val="00E32FFC"/>
    <w:rsid w:val="00E3394B"/>
    <w:rsid w:val="00E33ACB"/>
    <w:rsid w:val="00E343AF"/>
    <w:rsid w:val="00E350EA"/>
    <w:rsid w:val="00E35227"/>
    <w:rsid w:val="00E35403"/>
    <w:rsid w:val="00E35563"/>
    <w:rsid w:val="00E35821"/>
    <w:rsid w:val="00E35839"/>
    <w:rsid w:val="00E3717B"/>
    <w:rsid w:val="00E375BA"/>
    <w:rsid w:val="00E378E4"/>
    <w:rsid w:val="00E40017"/>
    <w:rsid w:val="00E4016F"/>
    <w:rsid w:val="00E40377"/>
    <w:rsid w:val="00E404CC"/>
    <w:rsid w:val="00E41730"/>
    <w:rsid w:val="00E41CDE"/>
    <w:rsid w:val="00E42194"/>
    <w:rsid w:val="00E42EAD"/>
    <w:rsid w:val="00E43A30"/>
    <w:rsid w:val="00E444FC"/>
    <w:rsid w:val="00E44BCE"/>
    <w:rsid w:val="00E45175"/>
    <w:rsid w:val="00E45BDD"/>
    <w:rsid w:val="00E4623C"/>
    <w:rsid w:val="00E4681A"/>
    <w:rsid w:val="00E469F3"/>
    <w:rsid w:val="00E46F0B"/>
    <w:rsid w:val="00E47238"/>
    <w:rsid w:val="00E47362"/>
    <w:rsid w:val="00E474FF"/>
    <w:rsid w:val="00E47658"/>
    <w:rsid w:val="00E4783F"/>
    <w:rsid w:val="00E47988"/>
    <w:rsid w:val="00E47B3F"/>
    <w:rsid w:val="00E47C3F"/>
    <w:rsid w:val="00E50024"/>
    <w:rsid w:val="00E50191"/>
    <w:rsid w:val="00E50BCC"/>
    <w:rsid w:val="00E51078"/>
    <w:rsid w:val="00E51339"/>
    <w:rsid w:val="00E51546"/>
    <w:rsid w:val="00E515B8"/>
    <w:rsid w:val="00E518F6"/>
    <w:rsid w:val="00E51B47"/>
    <w:rsid w:val="00E51B5C"/>
    <w:rsid w:val="00E51E64"/>
    <w:rsid w:val="00E524E7"/>
    <w:rsid w:val="00E52CE0"/>
    <w:rsid w:val="00E52EC7"/>
    <w:rsid w:val="00E53AAD"/>
    <w:rsid w:val="00E54861"/>
    <w:rsid w:val="00E549A1"/>
    <w:rsid w:val="00E54A29"/>
    <w:rsid w:val="00E550DB"/>
    <w:rsid w:val="00E55637"/>
    <w:rsid w:val="00E556C0"/>
    <w:rsid w:val="00E5574A"/>
    <w:rsid w:val="00E55B81"/>
    <w:rsid w:val="00E56414"/>
    <w:rsid w:val="00E566BD"/>
    <w:rsid w:val="00E56AB8"/>
    <w:rsid w:val="00E56FDE"/>
    <w:rsid w:val="00E578C1"/>
    <w:rsid w:val="00E579CF"/>
    <w:rsid w:val="00E57C6B"/>
    <w:rsid w:val="00E600AE"/>
    <w:rsid w:val="00E600E3"/>
    <w:rsid w:val="00E60639"/>
    <w:rsid w:val="00E608F9"/>
    <w:rsid w:val="00E6124F"/>
    <w:rsid w:val="00E617B8"/>
    <w:rsid w:val="00E617E2"/>
    <w:rsid w:val="00E62220"/>
    <w:rsid w:val="00E62541"/>
    <w:rsid w:val="00E62584"/>
    <w:rsid w:val="00E6263E"/>
    <w:rsid w:val="00E6267B"/>
    <w:rsid w:val="00E62BBB"/>
    <w:rsid w:val="00E62E1D"/>
    <w:rsid w:val="00E63318"/>
    <w:rsid w:val="00E63560"/>
    <w:rsid w:val="00E6369A"/>
    <w:rsid w:val="00E63877"/>
    <w:rsid w:val="00E63A4B"/>
    <w:rsid w:val="00E63A77"/>
    <w:rsid w:val="00E63C31"/>
    <w:rsid w:val="00E63D25"/>
    <w:rsid w:val="00E63DDE"/>
    <w:rsid w:val="00E641E7"/>
    <w:rsid w:val="00E64D90"/>
    <w:rsid w:val="00E65242"/>
    <w:rsid w:val="00E655C7"/>
    <w:rsid w:val="00E657BC"/>
    <w:rsid w:val="00E65B74"/>
    <w:rsid w:val="00E6630B"/>
    <w:rsid w:val="00E669B8"/>
    <w:rsid w:val="00E66A61"/>
    <w:rsid w:val="00E673BE"/>
    <w:rsid w:val="00E700B3"/>
    <w:rsid w:val="00E70E1E"/>
    <w:rsid w:val="00E712BC"/>
    <w:rsid w:val="00E72086"/>
    <w:rsid w:val="00E721FC"/>
    <w:rsid w:val="00E72432"/>
    <w:rsid w:val="00E725A9"/>
    <w:rsid w:val="00E733C6"/>
    <w:rsid w:val="00E73B8C"/>
    <w:rsid w:val="00E73ECF"/>
    <w:rsid w:val="00E7429E"/>
    <w:rsid w:val="00E742BF"/>
    <w:rsid w:val="00E7443D"/>
    <w:rsid w:val="00E749CE"/>
    <w:rsid w:val="00E74BF4"/>
    <w:rsid w:val="00E74F3C"/>
    <w:rsid w:val="00E7501C"/>
    <w:rsid w:val="00E75330"/>
    <w:rsid w:val="00E75C7A"/>
    <w:rsid w:val="00E75D0D"/>
    <w:rsid w:val="00E76360"/>
    <w:rsid w:val="00E7682D"/>
    <w:rsid w:val="00E76A54"/>
    <w:rsid w:val="00E76B41"/>
    <w:rsid w:val="00E76C89"/>
    <w:rsid w:val="00E77A45"/>
    <w:rsid w:val="00E80557"/>
    <w:rsid w:val="00E80723"/>
    <w:rsid w:val="00E807A7"/>
    <w:rsid w:val="00E808E9"/>
    <w:rsid w:val="00E80945"/>
    <w:rsid w:val="00E80C4E"/>
    <w:rsid w:val="00E80F97"/>
    <w:rsid w:val="00E814DD"/>
    <w:rsid w:val="00E81629"/>
    <w:rsid w:val="00E81ED4"/>
    <w:rsid w:val="00E81F50"/>
    <w:rsid w:val="00E820F8"/>
    <w:rsid w:val="00E82317"/>
    <w:rsid w:val="00E82532"/>
    <w:rsid w:val="00E829FA"/>
    <w:rsid w:val="00E82B79"/>
    <w:rsid w:val="00E82C55"/>
    <w:rsid w:val="00E83074"/>
    <w:rsid w:val="00E83226"/>
    <w:rsid w:val="00E8330B"/>
    <w:rsid w:val="00E83897"/>
    <w:rsid w:val="00E83C2F"/>
    <w:rsid w:val="00E83F06"/>
    <w:rsid w:val="00E83FEF"/>
    <w:rsid w:val="00E84121"/>
    <w:rsid w:val="00E843C1"/>
    <w:rsid w:val="00E846F4"/>
    <w:rsid w:val="00E850DC"/>
    <w:rsid w:val="00E852C3"/>
    <w:rsid w:val="00E85795"/>
    <w:rsid w:val="00E8582F"/>
    <w:rsid w:val="00E85BFF"/>
    <w:rsid w:val="00E85EE6"/>
    <w:rsid w:val="00E86D65"/>
    <w:rsid w:val="00E86D7D"/>
    <w:rsid w:val="00E86F5C"/>
    <w:rsid w:val="00E87811"/>
    <w:rsid w:val="00E87E18"/>
    <w:rsid w:val="00E90D9E"/>
    <w:rsid w:val="00E90FF5"/>
    <w:rsid w:val="00E91253"/>
    <w:rsid w:val="00E91275"/>
    <w:rsid w:val="00E91555"/>
    <w:rsid w:val="00E91AAC"/>
    <w:rsid w:val="00E92010"/>
    <w:rsid w:val="00E920DA"/>
    <w:rsid w:val="00E928FB"/>
    <w:rsid w:val="00E92AE4"/>
    <w:rsid w:val="00E93356"/>
    <w:rsid w:val="00E9353B"/>
    <w:rsid w:val="00E93E5F"/>
    <w:rsid w:val="00E9431D"/>
    <w:rsid w:val="00E945E7"/>
    <w:rsid w:val="00E94E39"/>
    <w:rsid w:val="00E951A7"/>
    <w:rsid w:val="00E95532"/>
    <w:rsid w:val="00E95A18"/>
    <w:rsid w:val="00E95A72"/>
    <w:rsid w:val="00E95A98"/>
    <w:rsid w:val="00E95A9F"/>
    <w:rsid w:val="00E95AC1"/>
    <w:rsid w:val="00E963FD"/>
    <w:rsid w:val="00E96731"/>
    <w:rsid w:val="00E96850"/>
    <w:rsid w:val="00E97D22"/>
    <w:rsid w:val="00E97DC0"/>
    <w:rsid w:val="00EA021C"/>
    <w:rsid w:val="00EA062A"/>
    <w:rsid w:val="00EA08C7"/>
    <w:rsid w:val="00EA08F2"/>
    <w:rsid w:val="00EA092F"/>
    <w:rsid w:val="00EA0EB3"/>
    <w:rsid w:val="00EA0F74"/>
    <w:rsid w:val="00EA130B"/>
    <w:rsid w:val="00EA15AF"/>
    <w:rsid w:val="00EA20D4"/>
    <w:rsid w:val="00EA2436"/>
    <w:rsid w:val="00EA2BF7"/>
    <w:rsid w:val="00EA2D95"/>
    <w:rsid w:val="00EA37C9"/>
    <w:rsid w:val="00EA3F60"/>
    <w:rsid w:val="00EA45D8"/>
    <w:rsid w:val="00EA48BC"/>
    <w:rsid w:val="00EA4CF0"/>
    <w:rsid w:val="00EA6A84"/>
    <w:rsid w:val="00EA6C37"/>
    <w:rsid w:val="00EA7CAB"/>
    <w:rsid w:val="00EA7CF9"/>
    <w:rsid w:val="00EB0288"/>
    <w:rsid w:val="00EB09DD"/>
    <w:rsid w:val="00EB0CCF"/>
    <w:rsid w:val="00EB0DBA"/>
    <w:rsid w:val="00EB1487"/>
    <w:rsid w:val="00EB18A1"/>
    <w:rsid w:val="00EB1941"/>
    <w:rsid w:val="00EB1B62"/>
    <w:rsid w:val="00EB259F"/>
    <w:rsid w:val="00EB2CC6"/>
    <w:rsid w:val="00EB3190"/>
    <w:rsid w:val="00EB3281"/>
    <w:rsid w:val="00EB343F"/>
    <w:rsid w:val="00EB39EF"/>
    <w:rsid w:val="00EB4304"/>
    <w:rsid w:val="00EB460F"/>
    <w:rsid w:val="00EB4E85"/>
    <w:rsid w:val="00EB5117"/>
    <w:rsid w:val="00EB5518"/>
    <w:rsid w:val="00EB62DE"/>
    <w:rsid w:val="00EB6C54"/>
    <w:rsid w:val="00EB71B1"/>
    <w:rsid w:val="00EB72FD"/>
    <w:rsid w:val="00EB75FD"/>
    <w:rsid w:val="00EC0787"/>
    <w:rsid w:val="00EC0C01"/>
    <w:rsid w:val="00EC0C75"/>
    <w:rsid w:val="00EC14E6"/>
    <w:rsid w:val="00EC1C43"/>
    <w:rsid w:val="00EC1DB4"/>
    <w:rsid w:val="00EC2325"/>
    <w:rsid w:val="00EC238A"/>
    <w:rsid w:val="00EC356F"/>
    <w:rsid w:val="00EC4A38"/>
    <w:rsid w:val="00EC4AD7"/>
    <w:rsid w:val="00EC4BF6"/>
    <w:rsid w:val="00EC4C13"/>
    <w:rsid w:val="00EC4CC3"/>
    <w:rsid w:val="00EC522D"/>
    <w:rsid w:val="00EC56B2"/>
    <w:rsid w:val="00EC5A1A"/>
    <w:rsid w:val="00EC6219"/>
    <w:rsid w:val="00EC6ACE"/>
    <w:rsid w:val="00EC6AE9"/>
    <w:rsid w:val="00EC7564"/>
    <w:rsid w:val="00EC7AAA"/>
    <w:rsid w:val="00ED0037"/>
    <w:rsid w:val="00ED0185"/>
    <w:rsid w:val="00ED0AC2"/>
    <w:rsid w:val="00ED0FBD"/>
    <w:rsid w:val="00ED11D0"/>
    <w:rsid w:val="00ED17CA"/>
    <w:rsid w:val="00ED1B9B"/>
    <w:rsid w:val="00ED1C68"/>
    <w:rsid w:val="00ED2743"/>
    <w:rsid w:val="00ED29D2"/>
    <w:rsid w:val="00ED2F50"/>
    <w:rsid w:val="00ED30D9"/>
    <w:rsid w:val="00ED3431"/>
    <w:rsid w:val="00ED37AF"/>
    <w:rsid w:val="00ED3CBA"/>
    <w:rsid w:val="00ED473D"/>
    <w:rsid w:val="00ED47FC"/>
    <w:rsid w:val="00ED4968"/>
    <w:rsid w:val="00ED4C30"/>
    <w:rsid w:val="00ED5081"/>
    <w:rsid w:val="00ED5235"/>
    <w:rsid w:val="00ED5418"/>
    <w:rsid w:val="00ED5B43"/>
    <w:rsid w:val="00ED6546"/>
    <w:rsid w:val="00ED67D0"/>
    <w:rsid w:val="00EE0988"/>
    <w:rsid w:val="00EE0B51"/>
    <w:rsid w:val="00EE118C"/>
    <w:rsid w:val="00EE1301"/>
    <w:rsid w:val="00EE1787"/>
    <w:rsid w:val="00EE181A"/>
    <w:rsid w:val="00EE1823"/>
    <w:rsid w:val="00EE18CB"/>
    <w:rsid w:val="00EE1C3D"/>
    <w:rsid w:val="00EE1DB2"/>
    <w:rsid w:val="00EE25DE"/>
    <w:rsid w:val="00EE2731"/>
    <w:rsid w:val="00EE3E1C"/>
    <w:rsid w:val="00EE3FCE"/>
    <w:rsid w:val="00EE45EC"/>
    <w:rsid w:val="00EE50CD"/>
    <w:rsid w:val="00EE57FD"/>
    <w:rsid w:val="00EE7968"/>
    <w:rsid w:val="00EE7AED"/>
    <w:rsid w:val="00EF017A"/>
    <w:rsid w:val="00EF03D4"/>
    <w:rsid w:val="00EF0764"/>
    <w:rsid w:val="00EF07D5"/>
    <w:rsid w:val="00EF08A0"/>
    <w:rsid w:val="00EF08CA"/>
    <w:rsid w:val="00EF177F"/>
    <w:rsid w:val="00EF1847"/>
    <w:rsid w:val="00EF1E75"/>
    <w:rsid w:val="00EF2DDA"/>
    <w:rsid w:val="00EF345A"/>
    <w:rsid w:val="00EF34A4"/>
    <w:rsid w:val="00EF36C1"/>
    <w:rsid w:val="00EF3ED0"/>
    <w:rsid w:val="00EF3F12"/>
    <w:rsid w:val="00EF4296"/>
    <w:rsid w:val="00EF4670"/>
    <w:rsid w:val="00EF4945"/>
    <w:rsid w:val="00EF4A39"/>
    <w:rsid w:val="00EF4A9B"/>
    <w:rsid w:val="00EF4FE3"/>
    <w:rsid w:val="00EF5258"/>
    <w:rsid w:val="00EF5C84"/>
    <w:rsid w:val="00EF6B31"/>
    <w:rsid w:val="00EF6D31"/>
    <w:rsid w:val="00EF6E8F"/>
    <w:rsid w:val="00EF6FF9"/>
    <w:rsid w:val="00EF71FF"/>
    <w:rsid w:val="00EF7A7F"/>
    <w:rsid w:val="00EF7B5C"/>
    <w:rsid w:val="00EF7BAD"/>
    <w:rsid w:val="00F01957"/>
    <w:rsid w:val="00F01C7A"/>
    <w:rsid w:val="00F02997"/>
    <w:rsid w:val="00F02D61"/>
    <w:rsid w:val="00F03915"/>
    <w:rsid w:val="00F04463"/>
    <w:rsid w:val="00F047ED"/>
    <w:rsid w:val="00F047F5"/>
    <w:rsid w:val="00F05727"/>
    <w:rsid w:val="00F057E9"/>
    <w:rsid w:val="00F05ABB"/>
    <w:rsid w:val="00F05B5C"/>
    <w:rsid w:val="00F05E44"/>
    <w:rsid w:val="00F06676"/>
    <w:rsid w:val="00F0683A"/>
    <w:rsid w:val="00F071DB"/>
    <w:rsid w:val="00F07316"/>
    <w:rsid w:val="00F07470"/>
    <w:rsid w:val="00F10B2B"/>
    <w:rsid w:val="00F10C94"/>
    <w:rsid w:val="00F111D6"/>
    <w:rsid w:val="00F11903"/>
    <w:rsid w:val="00F119EC"/>
    <w:rsid w:val="00F11A39"/>
    <w:rsid w:val="00F12076"/>
    <w:rsid w:val="00F12467"/>
    <w:rsid w:val="00F126A6"/>
    <w:rsid w:val="00F12824"/>
    <w:rsid w:val="00F1295A"/>
    <w:rsid w:val="00F12B06"/>
    <w:rsid w:val="00F13990"/>
    <w:rsid w:val="00F1459C"/>
    <w:rsid w:val="00F14BFE"/>
    <w:rsid w:val="00F14C99"/>
    <w:rsid w:val="00F15068"/>
    <w:rsid w:val="00F15246"/>
    <w:rsid w:val="00F1527E"/>
    <w:rsid w:val="00F152E3"/>
    <w:rsid w:val="00F15EAD"/>
    <w:rsid w:val="00F1762C"/>
    <w:rsid w:val="00F17A53"/>
    <w:rsid w:val="00F17CB0"/>
    <w:rsid w:val="00F17E0E"/>
    <w:rsid w:val="00F206D7"/>
    <w:rsid w:val="00F2096D"/>
    <w:rsid w:val="00F20AE9"/>
    <w:rsid w:val="00F20CB6"/>
    <w:rsid w:val="00F20F0A"/>
    <w:rsid w:val="00F2138C"/>
    <w:rsid w:val="00F2173E"/>
    <w:rsid w:val="00F21EED"/>
    <w:rsid w:val="00F21F90"/>
    <w:rsid w:val="00F228AE"/>
    <w:rsid w:val="00F22B15"/>
    <w:rsid w:val="00F233B9"/>
    <w:rsid w:val="00F23B63"/>
    <w:rsid w:val="00F23C6E"/>
    <w:rsid w:val="00F2455F"/>
    <w:rsid w:val="00F24663"/>
    <w:rsid w:val="00F248BA"/>
    <w:rsid w:val="00F250C9"/>
    <w:rsid w:val="00F25465"/>
    <w:rsid w:val="00F25B96"/>
    <w:rsid w:val="00F25C41"/>
    <w:rsid w:val="00F261A0"/>
    <w:rsid w:val="00F27041"/>
    <w:rsid w:val="00F27C24"/>
    <w:rsid w:val="00F30B24"/>
    <w:rsid w:val="00F30F1F"/>
    <w:rsid w:val="00F312C5"/>
    <w:rsid w:val="00F317C2"/>
    <w:rsid w:val="00F31FCE"/>
    <w:rsid w:val="00F32293"/>
    <w:rsid w:val="00F32B39"/>
    <w:rsid w:val="00F332D0"/>
    <w:rsid w:val="00F332EE"/>
    <w:rsid w:val="00F33602"/>
    <w:rsid w:val="00F336A1"/>
    <w:rsid w:val="00F337F9"/>
    <w:rsid w:val="00F3461A"/>
    <w:rsid w:val="00F346F7"/>
    <w:rsid w:val="00F34B36"/>
    <w:rsid w:val="00F34B81"/>
    <w:rsid w:val="00F34D48"/>
    <w:rsid w:val="00F35583"/>
    <w:rsid w:val="00F36288"/>
    <w:rsid w:val="00F36378"/>
    <w:rsid w:val="00F3722D"/>
    <w:rsid w:val="00F37461"/>
    <w:rsid w:val="00F37881"/>
    <w:rsid w:val="00F37910"/>
    <w:rsid w:val="00F37A8E"/>
    <w:rsid w:val="00F4075B"/>
    <w:rsid w:val="00F409C3"/>
    <w:rsid w:val="00F410A0"/>
    <w:rsid w:val="00F41396"/>
    <w:rsid w:val="00F4189E"/>
    <w:rsid w:val="00F41CB1"/>
    <w:rsid w:val="00F42107"/>
    <w:rsid w:val="00F4291C"/>
    <w:rsid w:val="00F42ADE"/>
    <w:rsid w:val="00F43ACF"/>
    <w:rsid w:val="00F43D75"/>
    <w:rsid w:val="00F447CF"/>
    <w:rsid w:val="00F4490C"/>
    <w:rsid w:val="00F44BAE"/>
    <w:rsid w:val="00F44E91"/>
    <w:rsid w:val="00F45321"/>
    <w:rsid w:val="00F454A5"/>
    <w:rsid w:val="00F45C1D"/>
    <w:rsid w:val="00F45C4E"/>
    <w:rsid w:val="00F4656C"/>
    <w:rsid w:val="00F47306"/>
    <w:rsid w:val="00F474E4"/>
    <w:rsid w:val="00F47ACA"/>
    <w:rsid w:val="00F47B53"/>
    <w:rsid w:val="00F50226"/>
    <w:rsid w:val="00F50435"/>
    <w:rsid w:val="00F507EF"/>
    <w:rsid w:val="00F50A3E"/>
    <w:rsid w:val="00F50C53"/>
    <w:rsid w:val="00F51603"/>
    <w:rsid w:val="00F516E7"/>
    <w:rsid w:val="00F51ACE"/>
    <w:rsid w:val="00F51D66"/>
    <w:rsid w:val="00F51DA4"/>
    <w:rsid w:val="00F51F5C"/>
    <w:rsid w:val="00F51F63"/>
    <w:rsid w:val="00F521CF"/>
    <w:rsid w:val="00F524FC"/>
    <w:rsid w:val="00F5312F"/>
    <w:rsid w:val="00F53839"/>
    <w:rsid w:val="00F5385C"/>
    <w:rsid w:val="00F53F88"/>
    <w:rsid w:val="00F53FBF"/>
    <w:rsid w:val="00F541F8"/>
    <w:rsid w:val="00F54A6F"/>
    <w:rsid w:val="00F54DE7"/>
    <w:rsid w:val="00F54E83"/>
    <w:rsid w:val="00F54FA5"/>
    <w:rsid w:val="00F55323"/>
    <w:rsid w:val="00F55941"/>
    <w:rsid w:val="00F5606F"/>
    <w:rsid w:val="00F56B33"/>
    <w:rsid w:val="00F56F38"/>
    <w:rsid w:val="00F5738C"/>
    <w:rsid w:val="00F5771A"/>
    <w:rsid w:val="00F60046"/>
    <w:rsid w:val="00F601C1"/>
    <w:rsid w:val="00F605F3"/>
    <w:rsid w:val="00F6076C"/>
    <w:rsid w:val="00F60D78"/>
    <w:rsid w:val="00F61274"/>
    <w:rsid w:val="00F61BAF"/>
    <w:rsid w:val="00F61E88"/>
    <w:rsid w:val="00F61F1E"/>
    <w:rsid w:val="00F6270A"/>
    <w:rsid w:val="00F62979"/>
    <w:rsid w:val="00F629E2"/>
    <w:rsid w:val="00F62CFC"/>
    <w:rsid w:val="00F6440D"/>
    <w:rsid w:val="00F64414"/>
    <w:rsid w:val="00F6456C"/>
    <w:rsid w:val="00F646E1"/>
    <w:rsid w:val="00F64F62"/>
    <w:rsid w:val="00F656E8"/>
    <w:rsid w:val="00F66261"/>
    <w:rsid w:val="00F6675F"/>
    <w:rsid w:val="00F66D7C"/>
    <w:rsid w:val="00F66FF9"/>
    <w:rsid w:val="00F67221"/>
    <w:rsid w:val="00F67B7E"/>
    <w:rsid w:val="00F67D2C"/>
    <w:rsid w:val="00F70909"/>
    <w:rsid w:val="00F70AE1"/>
    <w:rsid w:val="00F70D55"/>
    <w:rsid w:val="00F713AB"/>
    <w:rsid w:val="00F71455"/>
    <w:rsid w:val="00F71962"/>
    <w:rsid w:val="00F719FF"/>
    <w:rsid w:val="00F71A2D"/>
    <w:rsid w:val="00F71B81"/>
    <w:rsid w:val="00F720D5"/>
    <w:rsid w:val="00F725F4"/>
    <w:rsid w:val="00F72BAB"/>
    <w:rsid w:val="00F72DD4"/>
    <w:rsid w:val="00F74223"/>
    <w:rsid w:val="00F7491C"/>
    <w:rsid w:val="00F7493D"/>
    <w:rsid w:val="00F74974"/>
    <w:rsid w:val="00F754D5"/>
    <w:rsid w:val="00F75F09"/>
    <w:rsid w:val="00F7610F"/>
    <w:rsid w:val="00F76464"/>
    <w:rsid w:val="00F76496"/>
    <w:rsid w:val="00F765BC"/>
    <w:rsid w:val="00F767A3"/>
    <w:rsid w:val="00F768AA"/>
    <w:rsid w:val="00F768CD"/>
    <w:rsid w:val="00F770F9"/>
    <w:rsid w:val="00F775BF"/>
    <w:rsid w:val="00F801AB"/>
    <w:rsid w:val="00F801F1"/>
    <w:rsid w:val="00F80370"/>
    <w:rsid w:val="00F804DC"/>
    <w:rsid w:val="00F81655"/>
    <w:rsid w:val="00F82219"/>
    <w:rsid w:val="00F82B27"/>
    <w:rsid w:val="00F8325D"/>
    <w:rsid w:val="00F8326E"/>
    <w:rsid w:val="00F83343"/>
    <w:rsid w:val="00F839A6"/>
    <w:rsid w:val="00F83B94"/>
    <w:rsid w:val="00F83EC7"/>
    <w:rsid w:val="00F8403D"/>
    <w:rsid w:val="00F84498"/>
    <w:rsid w:val="00F84812"/>
    <w:rsid w:val="00F853A2"/>
    <w:rsid w:val="00F85B0B"/>
    <w:rsid w:val="00F86AE2"/>
    <w:rsid w:val="00F86DCF"/>
    <w:rsid w:val="00F8737E"/>
    <w:rsid w:val="00F87766"/>
    <w:rsid w:val="00F877B9"/>
    <w:rsid w:val="00F87F1F"/>
    <w:rsid w:val="00F9029D"/>
    <w:rsid w:val="00F9040C"/>
    <w:rsid w:val="00F9059E"/>
    <w:rsid w:val="00F90645"/>
    <w:rsid w:val="00F9068C"/>
    <w:rsid w:val="00F90765"/>
    <w:rsid w:val="00F909BE"/>
    <w:rsid w:val="00F90BAE"/>
    <w:rsid w:val="00F919FF"/>
    <w:rsid w:val="00F91B27"/>
    <w:rsid w:val="00F91FDF"/>
    <w:rsid w:val="00F921A2"/>
    <w:rsid w:val="00F9256A"/>
    <w:rsid w:val="00F929FA"/>
    <w:rsid w:val="00F92C91"/>
    <w:rsid w:val="00F930FF"/>
    <w:rsid w:val="00F93697"/>
    <w:rsid w:val="00F93830"/>
    <w:rsid w:val="00F93D17"/>
    <w:rsid w:val="00F94612"/>
    <w:rsid w:val="00F95300"/>
    <w:rsid w:val="00F9590F"/>
    <w:rsid w:val="00F95B16"/>
    <w:rsid w:val="00F95B7F"/>
    <w:rsid w:val="00F9659B"/>
    <w:rsid w:val="00F965C5"/>
    <w:rsid w:val="00F9748C"/>
    <w:rsid w:val="00FA031D"/>
    <w:rsid w:val="00FA0458"/>
    <w:rsid w:val="00FA046C"/>
    <w:rsid w:val="00FA0E96"/>
    <w:rsid w:val="00FA16AA"/>
    <w:rsid w:val="00FA31E1"/>
    <w:rsid w:val="00FA442A"/>
    <w:rsid w:val="00FA4CD4"/>
    <w:rsid w:val="00FA4D0B"/>
    <w:rsid w:val="00FA4E46"/>
    <w:rsid w:val="00FA56FB"/>
    <w:rsid w:val="00FA57E4"/>
    <w:rsid w:val="00FA5A42"/>
    <w:rsid w:val="00FA5B57"/>
    <w:rsid w:val="00FA5C6A"/>
    <w:rsid w:val="00FA6191"/>
    <w:rsid w:val="00FA627C"/>
    <w:rsid w:val="00FA6756"/>
    <w:rsid w:val="00FA6D05"/>
    <w:rsid w:val="00FA7A20"/>
    <w:rsid w:val="00FA7E75"/>
    <w:rsid w:val="00FB055E"/>
    <w:rsid w:val="00FB07D9"/>
    <w:rsid w:val="00FB1C7E"/>
    <w:rsid w:val="00FB235D"/>
    <w:rsid w:val="00FB2DD2"/>
    <w:rsid w:val="00FB2F5C"/>
    <w:rsid w:val="00FB36A8"/>
    <w:rsid w:val="00FB39EC"/>
    <w:rsid w:val="00FB3BB8"/>
    <w:rsid w:val="00FB3D0E"/>
    <w:rsid w:val="00FB3D46"/>
    <w:rsid w:val="00FB3F7F"/>
    <w:rsid w:val="00FB3FF0"/>
    <w:rsid w:val="00FB414B"/>
    <w:rsid w:val="00FB41E1"/>
    <w:rsid w:val="00FB43F0"/>
    <w:rsid w:val="00FB4719"/>
    <w:rsid w:val="00FB4F2E"/>
    <w:rsid w:val="00FB525C"/>
    <w:rsid w:val="00FB5333"/>
    <w:rsid w:val="00FB538A"/>
    <w:rsid w:val="00FB5519"/>
    <w:rsid w:val="00FB56D1"/>
    <w:rsid w:val="00FB5755"/>
    <w:rsid w:val="00FB6928"/>
    <w:rsid w:val="00FB6C35"/>
    <w:rsid w:val="00FB6FD0"/>
    <w:rsid w:val="00FB6FF9"/>
    <w:rsid w:val="00FB78D2"/>
    <w:rsid w:val="00FB7C6D"/>
    <w:rsid w:val="00FC051D"/>
    <w:rsid w:val="00FC1CA5"/>
    <w:rsid w:val="00FC1CD5"/>
    <w:rsid w:val="00FC2057"/>
    <w:rsid w:val="00FC2A24"/>
    <w:rsid w:val="00FC2A28"/>
    <w:rsid w:val="00FC356F"/>
    <w:rsid w:val="00FC4059"/>
    <w:rsid w:val="00FC4A45"/>
    <w:rsid w:val="00FC4D19"/>
    <w:rsid w:val="00FC4EFF"/>
    <w:rsid w:val="00FC548D"/>
    <w:rsid w:val="00FC566E"/>
    <w:rsid w:val="00FC5F95"/>
    <w:rsid w:val="00FC6748"/>
    <w:rsid w:val="00FC6B67"/>
    <w:rsid w:val="00FC6B8D"/>
    <w:rsid w:val="00FC6C8C"/>
    <w:rsid w:val="00FC6F98"/>
    <w:rsid w:val="00FD0879"/>
    <w:rsid w:val="00FD0BB5"/>
    <w:rsid w:val="00FD2B92"/>
    <w:rsid w:val="00FD2BBE"/>
    <w:rsid w:val="00FD3381"/>
    <w:rsid w:val="00FD387F"/>
    <w:rsid w:val="00FD394A"/>
    <w:rsid w:val="00FD42F3"/>
    <w:rsid w:val="00FD4C28"/>
    <w:rsid w:val="00FD4D4A"/>
    <w:rsid w:val="00FD579D"/>
    <w:rsid w:val="00FD64ED"/>
    <w:rsid w:val="00FD6798"/>
    <w:rsid w:val="00FD6863"/>
    <w:rsid w:val="00FD6D2C"/>
    <w:rsid w:val="00FD6F50"/>
    <w:rsid w:val="00FD7CBE"/>
    <w:rsid w:val="00FD7CC4"/>
    <w:rsid w:val="00FE0F10"/>
    <w:rsid w:val="00FE0F76"/>
    <w:rsid w:val="00FE108D"/>
    <w:rsid w:val="00FE16BC"/>
    <w:rsid w:val="00FE1974"/>
    <w:rsid w:val="00FE1B8A"/>
    <w:rsid w:val="00FE1BB9"/>
    <w:rsid w:val="00FE1E23"/>
    <w:rsid w:val="00FE23CB"/>
    <w:rsid w:val="00FE24F2"/>
    <w:rsid w:val="00FE2929"/>
    <w:rsid w:val="00FE2DB9"/>
    <w:rsid w:val="00FE2EC6"/>
    <w:rsid w:val="00FE3114"/>
    <w:rsid w:val="00FE38D5"/>
    <w:rsid w:val="00FE3976"/>
    <w:rsid w:val="00FE3B07"/>
    <w:rsid w:val="00FE3CCF"/>
    <w:rsid w:val="00FE3FEB"/>
    <w:rsid w:val="00FE4170"/>
    <w:rsid w:val="00FE4A2C"/>
    <w:rsid w:val="00FE4A98"/>
    <w:rsid w:val="00FE5026"/>
    <w:rsid w:val="00FE5383"/>
    <w:rsid w:val="00FE5CD8"/>
    <w:rsid w:val="00FE632E"/>
    <w:rsid w:val="00FE6524"/>
    <w:rsid w:val="00FE690E"/>
    <w:rsid w:val="00FE6CF0"/>
    <w:rsid w:val="00FE7033"/>
    <w:rsid w:val="00FE7785"/>
    <w:rsid w:val="00FF0159"/>
    <w:rsid w:val="00FF018F"/>
    <w:rsid w:val="00FF083D"/>
    <w:rsid w:val="00FF0A1B"/>
    <w:rsid w:val="00FF0A6B"/>
    <w:rsid w:val="00FF12DF"/>
    <w:rsid w:val="00FF14C6"/>
    <w:rsid w:val="00FF1511"/>
    <w:rsid w:val="00FF17B0"/>
    <w:rsid w:val="00FF2009"/>
    <w:rsid w:val="00FF20C1"/>
    <w:rsid w:val="00FF27EC"/>
    <w:rsid w:val="00FF2B25"/>
    <w:rsid w:val="00FF3071"/>
    <w:rsid w:val="00FF31DC"/>
    <w:rsid w:val="00FF35F6"/>
    <w:rsid w:val="00FF44AF"/>
    <w:rsid w:val="00FF45C2"/>
    <w:rsid w:val="00FF47ED"/>
    <w:rsid w:val="00FF48FA"/>
    <w:rsid w:val="00FF4C0E"/>
    <w:rsid w:val="00FF4DAC"/>
    <w:rsid w:val="00FF5A93"/>
    <w:rsid w:val="00FF5ABD"/>
    <w:rsid w:val="00FF605F"/>
    <w:rsid w:val="00FF653C"/>
    <w:rsid w:val="00FF6B40"/>
    <w:rsid w:val="00FF6BEC"/>
    <w:rsid w:val="00FF6C13"/>
    <w:rsid w:val="00FF6C77"/>
    <w:rsid w:val="00FF719F"/>
    <w:rsid w:val="00FF7315"/>
    <w:rsid w:val="00FF731A"/>
    <w:rsid w:val="00FF7B2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26C8B"/>
  <w15:chartTrackingRefBased/>
  <w15:docId w15:val="{81CBD358-5F57-4718-B3D1-FF4CDF849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before="40" w:line="360" w:lineRule="auto"/>
        <w:ind w:left="720" w:hanging="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016"/>
    <w:pPr>
      <w:ind w:left="0" w:firstLine="360"/>
    </w:pPr>
    <w:rPr>
      <w:rFonts w:ascii="Times New Roman" w:hAnsi="Times New Roman"/>
      <w:sz w:val="26"/>
    </w:rPr>
  </w:style>
  <w:style w:type="paragraph" w:styleId="Heading1">
    <w:name w:val="heading 1"/>
    <w:basedOn w:val="Normal"/>
    <w:next w:val="Normal"/>
    <w:link w:val="Heading1Char"/>
    <w:uiPriority w:val="9"/>
    <w:qFormat/>
    <w:rsid w:val="00C43402"/>
    <w:pPr>
      <w:keepNext/>
      <w:keepLines/>
      <w:pageBreakBefore/>
      <w:numPr>
        <w:numId w:val="6"/>
      </w:numPr>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51B47"/>
    <w:pPr>
      <w:keepNext/>
      <w:keepLines/>
      <w:numPr>
        <w:ilvl w:val="1"/>
        <w:numId w:val="6"/>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43402"/>
    <w:pPr>
      <w:keepNext/>
      <w:keepLines/>
      <w:numPr>
        <w:ilvl w:val="2"/>
        <w:numId w:val="6"/>
      </w:numPr>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AE7D17"/>
    <w:pPr>
      <w:keepNext/>
      <w:keepLines/>
      <w:numPr>
        <w:ilvl w:val="3"/>
        <w:numId w:val="6"/>
      </w:numPr>
      <w:outlineLvl w:val="3"/>
    </w:pPr>
    <w:rPr>
      <w:rFonts w:eastAsiaTheme="majorEastAsia" w:cstheme="majorBidi"/>
      <w:i/>
      <w:iCs/>
      <w:lang w:val="vi-VN"/>
    </w:rPr>
  </w:style>
  <w:style w:type="paragraph" w:styleId="Heading5">
    <w:name w:val="heading 5"/>
    <w:basedOn w:val="Normal"/>
    <w:next w:val="Normal"/>
    <w:link w:val="Heading5Char"/>
    <w:uiPriority w:val="9"/>
    <w:unhideWhenUsed/>
    <w:qFormat/>
    <w:rsid w:val="00E51B47"/>
    <w:pPr>
      <w:keepNext/>
      <w:keepLines/>
      <w:numPr>
        <w:ilvl w:val="4"/>
        <w:numId w:val="6"/>
      </w:numPr>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1B47"/>
    <w:pPr>
      <w:keepNext/>
      <w:keepLines/>
      <w:numPr>
        <w:ilvl w:val="5"/>
        <w:numId w:val="6"/>
      </w:numPr>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E51B47"/>
    <w:pPr>
      <w:keepNext/>
      <w:keepLines/>
      <w:numPr>
        <w:ilvl w:val="6"/>
        <w:numId w:val="6"/>
      </w:numPr>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E51B47"/>
    <w:pPr>
      <w:keepNext/>
      <w:keepLines/>
      <w:numPr>
        <w:ilvl w:val="7"/>
        <w:numId w:val="6"/>
      </w:numPr>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51B47"/>
    <w:pPr>
      <w:keepNext/>
      <w:keepLines/>
      <w:numPr>
        <w:ilvl w:val="8"/>
        <w:numId w:val="6"/>
      </w:numPr>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40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51B47"/>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C43402"/>
    <w:rPr>
      <w:rFonts w:ascii="Times New Roman" w:eastAsiaTheme="majorEastAsia" w:hAnsi="Times New Roman" w:cstheme="majorBidi"/>
      <w:color w:val="000000" w:themeColor="text1"/>
      <w:sz w:val="26"/>
      <w:szCs w:val="24"/>
    </w:rPr>
  </w:style>
  <w:style w:type="character" w:customStyle="1" w:styleId="Heading5Char">
    <w:name w:val="Heading 5 Char"/>
    <w:basedOn w:val="DefaultParagraphFont"/>
    <w:link w:val="Heading5"/>
    <w:uiPriority w:val="9"/>
    <w:rsid w:val="00E51B47"/>
    <w:rPr>
      <w:rFonts w:ascii="Times New Roman" w:eastAsiaTheme="majorEastAsia" w:hAnsi="Times New Roman" w:cstheme="majorBidi"/>
      <w:sz w:val="26"/>
    </w:rPr>
  </w:style>
  <w:style w:type="character" w:customStyle="1" w:styleId="Heading6Char">
    <w:name w:val="Heading 6 Char"/>
    <w:basedOn w:val="DefaultParagraphFont"/>
    <w:link w:val="Heading6"/>
    <w:uiPriority w:val="9"/>
    <w:semiHidden/>
    <w:rsid w:val="00E51B47"/>
    <w:rPr>
      <w:rFonts w:asciiTheme="majorHAnsi" w:eastAsiaTheme="majorEastAsia" w:hAnsiTheme="majorHAnsi" w:cstheme="majorBidi"/>
      <w:color w:val="1F3864" w:themeColor="accent1" w:themeShade="80"/>
      <w:sz w:val="26"/>
    </w:rPr>
  </w:style>
  <w:style w:type="character" w:customStyle="1" w:styleId="Heading7Char">
    <w:name w:val="Heading 7 Char"/>
    <w:basedOn w:val="DefaultParagraphFont"/>
    <w:link w:val="Heading7"/>
    <w:uiPriority w:val="9"/>
    <w:semiHidden/>
    <w:rsid w:val="00E51B47"/>
    <w:rPr>
      <w:rFonts w:asciiTheme="majorHAnsi" w:eastAsiaTheme="majorEastAsia" w:hAnsiTheme="majorHAnsi" w:cstheme="majorBidi"/>
      <w:i/>
      <w:iCs/>
      <w:color w:val="1F3864" w:themeColor="accent1" w:themeShade="80"/>
      <w:sz w:val="26"/>
    </w:rPr>
  </w:style>
  <w:style w:type="character" w:customStyle="1" w:styleId="Heading8Char">
    <w:name w:val="Heading 8 Char"/>
    <w:basedOn w:val="DefaultParagraphFont"/>
    <w:link w:val="Heading8"/>
    <w:uiPriority w:val="9"/>
    <w:semiHidden/>
    <w:rsid w:val="00E51B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51B4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B53EA3"/>
    <w:pPr>
      <w:keepNext/>
      <w:spacing w:before="0" w:after="40"/>
      <w:ind w:firstLine="0"/>
      <w:jc w:val="center"/>
    </w:pPr>
    <w:rPr>
      <w:i/>
      <w:iCs/>
      <w:color w:val="000000" w:themeColor="text1"/>
      <w:sz w:val="22"/>
      <w:szCs w:val="18"/>
    </w:rPr>
  </w:style>
  <w:style w:type="paragraph" w:styleId="Footer">
    <w:name w:val="footer"/>
    <w:basedOn w:val="Normal"/>
    <w:link w:val="FooterChar"/>
    <w:uiPriority w:val="99"/>
    <w:unhideWhenUsed/>
    <w:qFormat/>
    <w:rsid w:val="00B347EC"/>
    <w:pPr>
      <w:tabs>
        <w:tab w:val="center" w:pos="4680"/>
        <w:tab w:val="right" w:pos="9360"/>
      </w:tabs>
      <w:ind w:firstLine="0"/>
    </w:pPr>
    <w:rPr>
      <w:b/>
    </w:rPr>
  </w:style>
  <w:style w:type="character" w:customStyle="1" w:styleId="FooterChar">
    <w:name w:val="Footer Char"/>
    <w:basedOn w:val="DefaultParagraphFont"/>
    <w:link w:val="Footer"/>
    <w:uiPriority w:val="99"/>
    <w:qFormat/>
    <w:rsid w:val="00B347EC"/>
    <w:rPr>
      <w:rFonts w:ascii="Times New Roman" w:hAnsi="Times New Roman"/>
      <w:b/>
      <w:sz w:val="26"/>
    </w:rPr>
  </w:style>
  <w:style w:type="paragraph" w:styleId="Header">
    <w:name w:val="header"/>
    <w:basedOn w:val="Normal"/>
    <w:link w:val="HeaderChar"/>
    <w:uiPriority w:val="99"/>
    <w:unhideWhenUsed/>
    <w:qFormat/>
    <w:rsid w:val="00F06676"/>
    <w:pPr>
      <w:tabs>
        <w:tab w:val="center" w:pos="4680"/>
        <w:tab w:val="right" w:pos="9360"/>
      </w:tabs>
      <w:spacing w:before="0"/>
      <w:ind w:firstLine="0"/>
    </w:pPr>
    <w:rPr>
      <w:b/>
    </w:rPr>
  </w:style>
  <w:style w:type="character" w:customStyle="1" w:styleId="HeaderChar">
    <w:name w:val="Header Char"/>
    <w:basedOn w:val="DefaultParagraphFont"/>
    <w:link w:val="Header"/>
    <w:uiPriority w:val="99"/>
    <w:rsid w:val="00F06676"/>
    <w:rPr>
      <w:rFonts w:ascii="Times New Roman" w:hAnsi="Times New Roman"/>
      <w:b/>
      <w:sz w:val="26"/>
    </w:rPr>
  </w:style>
  <w:style w:type="paragraph" w:styleId="TOC1">
    <w:name w:val="toc 1"/>
    <w:basedOn w:val="Normal"/>
    <w:next w:val="Normal"/>
    <w:uiPriority w:val="39"/>
    <w:unhideWhenUsed/>
    <w:qFormat/>
    <w:rsid w:val="00C43402"/>
    <w:pPr>
      <w:tabs>
        <w:tab w:val="right" w:leader="dot" w:pos="9350"/>
      </w:tabs>
      <w:spacing w:before="0"/>
      <w:ind w:firstLine="0"/>
    </w:pPr>
    <w:rPr>
      <w:rFonts w:eastAsiaTheme="minorEastAsia" w:cs="Times New Roman"/>
      <w:b/>
      <w:sz w:val="32"/>
      <w:szCs w:val="28"/>
    </w:rPr>
  </w:style>
  <w:style w:type="paragraph" w:styleId="TOC2">
    <w:name w:val="toc 2"/>
    <w:basedOn w:val="Normal"/>
    <w:next w:val="Normal"/>
    <w:uiPriority w:val="39"/>
    <w:unhideWhenUsed/>
    <w:rsid w:val="00C43402"/>
    <w:pPr>
      <w:tabs>
        <w:tab w:val="left" w:pos="1080"/>
        <w:tab w:val="right" w:leader="dot" w:pos="9350"/>
      </w:tabs>
      <w:spacing w:before="0"/>
      <w:ind w:left="360" w:firstLine="0"/>
    </w:pPr>
    <w:rPr>
      <w:rFonts w:eastAsiaTheme="minorEastAsia" w:cs="Times New Roman"/>
      <w:b/>
      <w:szCs w:val="28"/>
      <w:lang w:val="fr-FR"/>
      <w14:scene3d>
        <w14:camera w14:prst="orthographicFront"/>
        <w14:lightRig w14:rig="threePt" w14:dir="t">
          <w14:rot w14:lat="0" w14:lon="0" w14:rev="0"/>
        </w14:lightRig>
      </w14:scene3d>
    </w:rPr>
  </w:style>
  <w:style w:type="paragraph" w:styleId="TOC3">
    <w:name w:val="toc 3"/>
    <w:basedOn w:val="Normal"/>
    <w:next w:val="Normal"/>
    <w:uiPriority w:val="39"/>
    <w:unhideWhenUsed/>
    <w:rsid w:val="00C43402"/>
    <w:pPr>
      <w:tabs>
        <w:tab w:val="left" w:pos="1540"/>
        <w:tab w:val="right" w:leader="dot" w:pos="9350"/>
      </w:tabs>
      <w:spacing w:before="0"/>
      <w:ind w:left="720" w:firstLine="0"/>
    </w:pPr>
    <w:rPr>
      <w:rFonts w:eastAsiaTheme="minorEastAsia" w:cs="Times New Roman"/>
      <w:szCs w:val="26"/>
    </w:rPr>
  </w:style>
  <w:style w:type="character" w:styleId="Hyperlink">
    <w:name w:val="Hyperlink"/>
    <w:basedOn w:val="DefaultParagraphFont"/>
    <w:uiPriority w:val="99"/>
    <w:unhideWhenUsed/>
    <w:rsid w:val="00E51B47"/>
    <w:rPr>
      <w:color w:val="0000FF"/>
      <w:u w:val="single"/>
    </w:rPr>
  </w:style>
  <w:style w:type="table" w:styleId="TableGrid">
    <w:name w:val="Table Grid"/>
    <w:basedOn w:val="TableNormal"/>
    <w:uiPriority w:val="39"/>
    <w:rsid w:val="00E51B47"/>
    <w:pPr>
      <w:spacing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6676"/>
    <w:pPr>
      <w:numPr>
        <w:numId w:val="1"/>
      </w:numPr>
      <w:contextualSpacing/>
    </w:pPr>
  </w:style>
  <w:style w:type="paragraph" w:customStyle="1" w:styleId="Default">
    <w:name w:val="Default"/>
    <w:uiPriority w:val="99"/>
    <w:rsid w:val="00E51B47"/>
    <w:pPr>
      <w:autoSpaceDE w:val="0"/>
      <w:autoSpaceDN w:val="0"/>
      <w:adjustRightInd w:val="0"/>
      <w:spacing w:line="240" w:lineRule="auto"/>
    </w:pPr>
    <w:rPr>
      <w:rFonts w:ascii="Times New Roman" w:hAnsi="Times New Roman" w:cs="Times New Roman"/>
      <w:color w:val="000000"/>
      <w:sz w:val="24"/>
      <w:szCs w:val="24"/>
    </w:rPr>
  </w:style>
  <w:style w:type="paragraph" w:customStyle="1" w:styleId="rtejustify">
    <w:name w:val="rtejustify"/>
    <w:basedOn w:val="Normal"/>
    <w:uiPriority w:val="99"/>
    <w:rsid w:val="00E51B47"/>
    <w:pPr>
      <w:spacing w:before="100" w:beforeAutospacing="1" w:after="100" w:afterAutospacing="1" w:line="240" w:lineRule="auto"/>
    </w:pPr>
    <w:rPr>
      <w:rFonts w:eastAsia="Times New Roman" w:cs="Times New Roman"/>
      <w:sz w:val="24"/>
      <w:szCs w:val="24"/>
    </w:rPr>
  </w:style>
  <w:style w:type="paragraph" w:styleId="NoSpacing">
    <w:name w:val="No Spacing"/>
    <w:uiPriority w:val="1"/>
    <w:rsid w:val="00E51B47"/>
    <w:pPr>
      <w:spacing w:line="240" w:lineRule="auto"/>
    </w:pPr>
  </w:style>
  <w:style w:type="table" w:customStyle="1" w:styleId="GridTable4-Accent11">
    <w:name w:val="Grid Table 4 - Accent 11"/>
    <w:basedOn w:val="TableNormal"/>
    <w:uiPriority w:val="49"/>
    <w:rsid w:val="00E51B47"/>
    <w:pPr>
      <w:spacing w:line="240" w:lineRule="auto"/>
    </w:pPr>
    <w:rPr>
      <w:sz w:val="20"/>
      <w:szCs w:val="20"/>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9A488D"/>
    <w:pPr>
      <w:spacing w:before="100" w:beforeAutospacing="1" w:after="100" w:afterAutospacing="1" w:line="240" w:lineRule="auto"/>
    </w:pPr>
    <w:rPr>
      <w:rFonts w:eastAsia="Times New Roman" w:cs="Times New Roman"/>
      <w:sz w:val="24"/>
      <w:szCs w:val="24"/>
    </w:rPr>
  </w:style>
  <w:style w:type="character" w:customStyle="1" w:styleId="apple-tab-span">
    <w:name w:val="apple-tab-span"/>
    <w:basedOn w:val="DefaultParagraphFont"/>
    <w:rsid w:val="009A488D"/>
  </w:style>
  <w:style w:type="character" w:styleId="Strong">
    <w:name w:val="Strong"/>
    <w:basedOn w:val="DefaultParagraphFont"/>
    <w:uiPriority w:val="22"/>
    <w:qFormat/>
    <w:rsid w:val="006F2070"/>
    <w:rPr>
      <w:b/>
      <w:bCs/>
    </w:rPr>
  </w:style>
  <w:style w:type="character" w:styleId="Emphasis">
    <w:name w:val="Emphasis"/>
    <w:basedOn w:val="DefaultParagraphFont"/>
    <w:uiPriority w:val="20"/>
    <w:qFormat/>
    <w:rsid w:val="006F2070"/>
    <w:rPr>
      <w:i/>
      <w:iCs/>
    </w:rPr>
  </w:style>
  <w:style w:type="character" w:styleId="FollowedHyperlink">
    <w:name w:val="FollowedHyperlink"/>
    <w:basedOn w:val="DefaultParagraphFont"/>
    <w:uiPriority w:val="99"/>
    <w:semiHidden/>
    <w:unhideWhenUsed/>
    <w:rsid w:val="003E2948"/>
    <w:rPr>
      <w:color w:val="954F72" w:themeColor="followedHyperlink"/>
      <w:u w:val="single"/>
    </w:rPr>
  </w:style>
  <w:style w:type="character" w:customStyle="1" w:styleId="mw-headline">
    <w:name w:val="mw-headline"/>
    <w:basedOn w:val="DefaultParagraphFont"/>
    <w:rsid w:val="00EB3190"/>
  </w:style>
  <w:style w:type="paragraph" w:styleId="TableofFigures">
    <w:name w:val="table of figures"/>
    <w:basedOn w:val="Normal"/>
    <w:next w:val="Normal"/>
    <w:uiPriority w:val="99"/>
    <w:unhideWhenUsed/>
    <w:rsid w:val="00A0600C"/>
    <w:pPr>
      <w:ind w:firstLine="0"/>
    </w:pPr>
  </w:style>
  <w:style w:type="paragraph" w:styleId="HTMLPreformatted">
    <w:name w:val="HTML Preformatted"/>
    <w:basedOn w:val="Normal"/>
    <w:link w:val="HTMLPreformattedChar"/>
    <w:uiPriority w:val="99"/>
    <w:semiHidden/>
    <w:unhideWhenUsed/>
    <w:rsid w:val="00F45C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45C4E"/>
    <w:rPr>
      <w:rFonts w:ascii="Courier New" w:eastAsia="Times New Roman" w:hAnsi="Courier New" w:cs="Courier New"/>
      <w:sz w:val="20"/>
      <w:szCs w:val="20"/>
    </w:rPr>
  </w:style>
  <w:style w:type="character" w:customStyle="1" w:styleId="tag">
    <w:name w:val="tag"/>
    <w:basedOn w:val="DefaultParagraphFont"/>
    <w:rsid w:val="00F45C4E"/>
  </w:style>
  <w:style w:type="character" w:customStyle="1" w:styleId="pln">
    <w:name w:val="pln"/>
    <w:basedOn w:val="DefaultParagraphFont"/>
    <w:rsid w:val="00F45C4E"/>
  </w:style>
  <w:style w:type="character" w:customStyle="1" w:styleId="atn">
    <w:name w:val="atn"/>
    <w:basedOn w:val="DefaultParagraphFont"/>
    <w:rsid w:val="00F45C4E"/>
  </w:style>
  <w:style w:type="character" w:customStyle="1" w:styleId="pun">
    <w:name w:val="pun"/>
    <w:basedOn w:val="DefaultParagraphFont"/>
    <w:rsid w:val="00F45C4E"/>
  </w:style>
  <w:style w:type="character" w:customStyle="1" w:styleId="atv">
    <w:name w:val="atv"/>
    <w:basedOn w:val="DefaultParagraphFont"/>
    <w:rsid w:val="00F45C4E"/>
  </w:style>
  <w:style w:type="character" w:customStyle="1" w:styleId="devsite-heading">
    <w:name w:val="devsite-heading"/>
    <w:basedOn w:val="DefaultParagraphFont"/>
    <w:rsid w:val="00F45C4E"/>
  </w:style>
  <w:style w:type="character" w:styleId="HTMLCode">
    <w:name w:val="HTML Code"/>
    <w:basedOn w:val="DefaultParagraphFont"/>
    <w:uiPriority w:val="99"/>
    <w:semiHidden/>
    <w:unhideWhenUsed/>
    <w:rsid w:val="00F45C4E"/>
    <w:rPr>
      <w:rFonts w:ascii="Courier New" w:eastAsia="Times New Roman" w:hAnsi="Courier New" w:cs="Courier New"/>
      <w:sz w:val="20"/>
      <w:szCs w:val="20"/>
    </w:rPr>
  </w:style>
  <w:style w:type="character" w:customStyle="1" w:styleId="str">
    <w:name w:val="str"/>
    <w:basedOn w:val="DefaultParagraphFont"/>
    <w:rsid w:val="00F45C4E"/>
  </w:style>
  <w:style w:type="paragraph" w:customStyle="1" w:styleId="paragraph">
    <w:name w:val="paragraph"/>
    <w:basedOn w:val="Normal"/>
    <w:rsid w:val="00104F4D"/>
    <w:pPr>
      <w:spacing w:before="100" w:beforeAutospacing="1" w:after="100" w:afterAutospacing="1" w:line="240" w:lineRule="auto"/>
    </w:pPr>
    <w:rPr>
      <w:rFonts w:eastAsia="Times New Roman" w:cs="Times New Roman"/>
      <w:sz w:val="24"/>
      <w:szCs w:val="24"/>
    </w:rPr>
  </w:style>
  <w:style w:type="character" w:customStyle="1" w:styleId="spellingerror">
    <w:name w:val="spellingerror"/>
    <w:basedOn w:val="DefaultParagraphFont"/>
    <w:rsid w:val="00104F4D"/>
  </w:style>
  <w:style w:type="paragraph" w:styleId="TOCHeading">
    <w:name w:val="TOC Heading"/>
    <w:basedOn w:val="Heading1"/>
    <w:next w:val="Normal"/>
    <w:uiPriority w:val="39"/>
    <w:unhideWhenUsed/>
    <w:qFormat/>
    <w:rsid w:val="00F656E8"/>
    <w:pPr>
      <w:numPr>
        <w:numId w:val="0"/>
      </w:numPr>
      <w:spacing w:before="0"/>
      <w:outlineLvl w:val="9"/>
    </w:pPr>
    <w:rPr>
      <w:color w:val="auto"/>
    </w:rPr>
  </w:style>
  <w:style w:type="character" w:customStyle="1" w:styleId="Heading4Char">
    <w:name w:val="Heading 4 Char"/>
    <w:basedOn w:val="DefaultParagraphFont"/>
    <w:link w:val="Heading4"/>
    <w:uiPriority w:val="9"/>
    <w:rsid w:val="00C43402"/>
    <w:rPr>
      <w:rFonts w:ascii="Times New Roman" w:eastAsiaTheme="majorEastAsia" w:hAnsi="Times New Roman" w:cstheme="majorBidi"/>
      <w:i/>
      <w:iCs/>
      <w:sz w:val="26"/>
      <w:lang w:val="vi-VN"/>
    </w:rPr>
  </w:style>
  <w:style w:type="paragraph" w:customStyle="1" w:styleId="Figure">
    <w:name w:val="Figure"/>
    <w:basedOn w:val="Normal"/>
    <w:link w:val="FigureChar"/>
    <w:qFormat/>
    <w:rsid w:val="00D23BF0"/>
    <w:pPr>
      <w:spacing w:line="240" w:lineRule="auto"/>
      <w:ind w:firstLine="0"/>
      <w:jc w:val="center"/>
    </w:pPr>
    <w:rPr>
      <w:lang w:val="vi-VN"/>
    </w:rPr>
  </w:style>
  <w:style w:type="character" w:customStyle="1" w:styleId="FigureChar">
    <w:name w:val="Figure Char"/>
    <w:basedOn w:val="DefaultParagraphFont"/>
    <w:link w:val="Figure"/>
    <w:rsid w:val="00D23BF0"/>
    <w:rPr>
      <w:rFonts w:ascii="Times New Roman" w:hAnsi="Times New Roman"/>
      <w:sz w:val="26"/>
      <w:lang w:val="vi-VN"/>
    </w:rPr>
  </w:style>
  <w:style w:type="character" w:styleId="UnresolvedMention">
    <w:name w:val="Unresolved Mention"/>
    <w:basedOn w:val="DefaultParagraphFont"/>
    <w:uiPriority w:val="99"/>
    <w:semiHidden/>
    <w:unhideWhenUsed/>
    <w:rsid w:val="00D23BF0"/>
    <w:rPr>
      <w:color w:val="605E5C"/>
      <w:shd w:val="clear" w:color="auto" w:fill="E1DFDD"/>
    </w:rPr>
  </w:style>
  <w:style w:type="character" w:styleId="CommentReference">
    <w:name w:val="annotation reference"/>
    <w:basedOn w:val="DefaultParagraphFont"/>
    <w:uiPriority w:val="99"/>
    <w:semiHidden/>
    <w:unhideWhenUsed/>
    <w:rsid w:val="00D23BF0"/>
    <w:rPr>
      <w:sz w:val="16"/>
      <w:szCs w:val="16"/>
    </w:rPr>
  </w:style>
  <w:style w:type="paragraph" w:styleId="CommentText">
    <w:name w:val="annotation text"/>
    <w:basedOn w:val="Normal"/>
    <w:link w:val="CommentTextChar"/>
    <w:uiPriority w:val="99"/>
    <w:unhideWhenUsed/>
    <w:rsid w:val="00D23BF0"/>
    <w:pPr>
      <w:spacing w:line="240" w:lineRule="auto"/>
    </w:pPr>
    <w:rPr>
      <w:sz w:val="20"/>
      <w:szCs w:val="20"/>
    </w:rPr>
  </w:style>
  <w:style w:type="character" w:customStyle="1" w:styleId="CommentTextChar">
    <w:name w:val="Comment Text Char"/>
    <w:basedOn w:val="DefaultParagraphFont"/>
    <w:link w:val="CommentText"/>
    <w:uiPriority w:val="99"/>
    <w:rsid w:val="00D23BF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23BF0"/>
    <w:rPr>
      <w:b/>
      <w:bCs/>
    </w:rPr>
  </w:style>
  <w:style w:type="character" w:customStyle="1" w:styleId="CommentSubjectChar">
    <w:name w:val="Comment Subject Char"/>
    <w:basedOn w:val="CommentTextChar"/>
    <w:link w:val="CommentSubject"/>
    <w:uiPriority w:val="99"/>
    <w:semiHidden/>
    <w:rsid w:val="00D23BF0"/>
    <w:rPr>
      <w:rFonts w:ascii="Times New Roman" w:hAnsi="Times New Roman"/>
      <w:b/>
      <w:bCs/>
      <w:sz w:val="20"/>
      <w:szCs w:val="20"/>
    </w:rPr>
  </w:style>
  <w:style w:type="paragraph" w:customStyle="1" w:styleId="msonormal0">
    <w:name w:val="msonormal"/>
    <w:basedOn w:val="Normal"/>
    <w:rsid w:val="00D23BF0"/>
    <w:pPr>
      <w:spacing w:before="100" w:beforeAutospacing="1" w:after="100" w:afterAutospacing="1" w:line="240" w:lineRule="auto"/>
      <w:ind w:firstLine="0"/>
      <w:jc w:val="left"/>
    </w:pPr>
    <w:rPr>
      <w:rFonts w:eastAsia="Times New Roman" w:cs="Times New Roman"/>
      <w:sz w:val="24"/>
      <w:szCs w:val="24"/>
    </w:rPr>
  </w:style>
  <w:style w:type="character" w:styleId="Mention">
    <w:name w:val="Mention"/>
    <w:basedOn w:val="DefaultParagraphFont"/>
    <w:uiPriority w:val="99"/>
    <w:unhideWhenUsed/>
    <w:rsid w:val="00D23BF0"/>
    <w:rPr>
      <w:color w:val="2B579A"/>
      <w:shd w:val="clear" w:color="auto" w:fill="E1DFDD"/>
    </w:rPr>
  </w:style>
  <w:style w:type="paragraph" w:styleId="Revision">
    <w:name w:val="Revision"/>
    <w:hidden/>
    <w:uiPriority w:val="99"/>
    <w:semiHidden/>
    <w:rsid w:val="00D23BF0"/>
    <w:pPr>
      <w:spacing w:before="0" w:line="240" w:lineRule="auto"/>
      <w:ind w:left="0" w:firstLine="0"/>
      <w:jc w:val="left"/>
    </w:pPr>
    <w:rPr>
      <w:rFonts w:ascii="Times New Roman" w:hAnsi="Times New Roman"/>
      <w:sz w:val="26"/>
    </w:rPr>
  </w:style>
  <w:style w:type="paragraph" w:customStyle="1" w:styleId="Nidungbng">
    <w:name w:val="Nội dung bảng"/>
    <w:basedOn w:val="Normal"/>
    <w:link w:val="NidungbngChar"/>
    <w:qFormat/>
    <w:rsid w:val="002A23FB"/>
    <w:pPr>
      <w:autoSpaceDE w:val="0"/>
      <w:autoSpaceDN w:val="0"/>
      <w:adjustRightInd w:val="0"/>
      <w:spacing w:before="120" w:after="120"/>
      <w:ind w:firstLine="0"/>
    </w:pPr>
    <w:rPr>
      <w:rFonts w:eastAsia="Times New Roman" w:cs="Times New Roman"/>
      <w:noProof/>
      <w:color w:val="000000"/>
      <w:szCs w:val="26"/>
      <w:lang w:val="vi-VN"/>
    </w:rPr>
  </w:style>
  <w:style w:type="character" w:customStyle="1" w:styleId="NidungbngChar">
    <w:name w:val="Nội dung bảng Char"/>
    <w:basedOn w:val="DefaultParagraphFont"/>
    <w:link w:val="Nidungbng"/>
    <w:rsid w:val="002A23FB"/>
    <w:rPr>
      <w:rFonts w:ascii="Times New Roman" w:eastAsia="Times New Roman" w:hAnsi="Times New Roman" w:cs="Times New Roman"/>
      <w:noProof/>
      <w:color w:val="000000"/>
      <w:sz w:val="26"/>
      <w:szCs w:val="26"/>
      <w:lang w:val="vi-VN"/>
    </w:rPr>
  </w:style>
  <w:style w:type="paragraph" w:customStyle="1" w:styleId="Chthch">
    <w:name w:val="Chú thích"/>
    <w:basedOn w:val="Caption"/>
    <w:link w:val="ChthchChar"/>
    <w:autoRedefine/>
    <w:qFormat/>
    <w:rsid w:val="00A92535"/>
    <w:pPr>
      <w:keepNext w:val="0"/>
      <w:spacing w:before="120" w:after="120"/>
    </w:pPr>
    <w:rPr>
      <w:sz w:val="24"/>
      <w:lang w:val="vi-VN"/>
    </w:rPr>
  </w:style>
  <w:style w:type="character" w:customStyle="1" w:styleId="ChthchChar">
    <w:name w:val="Chú thích Char"/>
    <w:basedOn w:val="DefaultParagraphFont"/>
    <w:link w:val="Chthch"/>
    <w:rsid w:val="00A92535"/>
    <w:rPr>
      <w:rFonts w:ascii="Times New Roman" w:hAnsi="Times New Roman"/>
      <w:i/>
      <w:iCs/>
      <w:color w:val="000000" w:themeColor="text1"/>
      <w:sz w:val="24"/>
      <w:szCs w:val="18"/>
      <w:lang w:val="vi-VN"/>
    </w:rPr>
  </w:style>
  <w:style w:type="paragraph" w:styleId="TOC4">
    <w:name w:val="toc 4"/>
    <w:basedOn w:val="Normal"/>
    <w:next w:val="Normal"/>
    <w:autoRedefine/>
    <w:uiPriority w:val="39"/>
    <w:unhideWhenUsed/>
    <w:rsid w:val="006E040C"/>
    <w:pPr>
      <w:spacing w:before="0" w:after="100" w:line="259" w:lineRule="auto"/>
      <w:ind w:left="660" w:firstLine="0"/>
      <w:jc w:val="left"/>
    </w:pPr>
    <w:rPr>
      <w:rFonts w:asciiTheme="minorHAnsi" w:eastAsiaTheme="minorEastAsia" w:hAnsiTheme="minorHAnsi"/>
      <w:kern w:val="2"/>
      <w:sz w:val="22"/>
      <w14:ligatures w14:val="standardContextual"/>
    </w:rPr>
  </w:style>
  <w:style w:type="paragraph" w:styleId="TOC5">
    <w:name w:val="toc 5"/>
    <w:basedOn w:val="Normal"/>
    <w:next w:val="Normal"/>
    <w:autoRedefine/>
    <w:uiPriority w:val="39"/>
    <w:unhideWhenUsed/>
    <w:rsid w:val="006E040C"/>
    <w:pPr>
      <w:spacing w:before="0" w:after="100" w:line="259" w:lineRule="auto"/>
      <w:ind w:left="880" w:firstLine="0"/>
      <w:jc w:val="left"/>
    </w:pPr>
    <w:rPr>
      <w:rFonts w:asciiTheme="minorHAnsi" w:eastAsiaTheme="minorEastAsia" w:hAnsiTheme="minorHAnsi"/>
      <w:kern w:val="2"/>
      <w:sz w:val="22"/>
      <w14:ligatures w14:val="standardContextual"/>
    </w:rPr>
  </w:style>
  <w:style w:type="paragraph" w:styleId="TOC6">
    <w:name w:val="toc 6"/>
    <w:basedOn w:val="Normal"/>
    <w:next w:val="Normal"/>
    <w:autoRedefine/>
    <w:uiPriority w:val="39"/>
    <w:unhideWhenUsed/>
    <w:rsid w:val="006E040C"/>
    <w:pPr>
      <w:spacing w:before="0" w:after="100" w:line="259" w:lineRule="auto"/>
      <w:ind w:left="1100" w:firstLine="0"/>
      <w:jc w:val="left"/>
    </w:pPr>
    <w:rPr>
      <w:rFonts w:asciiTheme="minorHAnsi" w:eastAsiaTheme="minorEastAsia" w:hAnsiTheme="minorHAnsi"/>
      <w:kern w:val="2"/>
      <w:sz w:val="22"/>
      <w14:ligatures w14:val="standardContextual"/>
    </w:rPr>
  </w:style>
  <w:style w:type="paragraph" w:styleId="TOC7">
    <w:name w:val="toc 7"/>
    <w:basedOn w:val="Normal"/>
    <w:next w:val="Normal"/>
    <w:autoRedefine/>
    <w:uiPriority w:val="39"/>
    <w:unhideWhenUsed/>
    <w:rsid w:val="006E040C"/>
    <w:pPr>
      <w:spacing w:before="0" w:after="100" w:line="259" w:lineRule="auto"/>
      <w:ind w:left="1320" w:firstLine="0"/>
      <w:jc w:val="left"/>
    </w:pPr>
    <w:rPr>
      <w:rFonts w:asciiTheme="minorHAnsi" w:eastAsiaTheme="minorEastAsia" w:hAnsiTheme="minorHAnsi"/>
      <w:kern w:val="2"/>
      <w:sz w:val="22"/>
      <w14:ligatures w14:val="standardContextual"/>
    </w:rPr>
  </w:style>
  <w:style w:type="paragraph" w:styleId="TOC8">
    <w:name w:val="toc 8"/>
    <w:basedOn w:val="Normal"/>
    <w:next w:val="Normal"/>
    <w:autoRedefine/>
    <w:uiPriority w:val="39"/>
    <w:unhideWhenUsed/>
    <w:rsid w:val="006E040C"/>
    <w:pPr>
      <w:spacing w:before="0" w:after="100" w:line="259" w:lineRule="auto"/>
      <w:ind w:left="1540" w:firstLine="0"/>
      <w:jc w:val="left"/>
    </w:pPr>
    <w:rPr>
      <w:rFonts w:asciiTheme="minorHAnsi" w:eastAsiaTheme="minorEastAsia" w:hAnsiTheme="minorHAnsi"/>
      <w:kern w:val="2"/>
      <w:sz w:val="22"/>
      <w14:ligatures w14:val="standardContextual"/>
    </w:rPr>
  </w:style>
  <w:style w:type="paragraph" w:styleId="TOC9">
    <w:name w:val="toc 9"/>
    <w:basedOn w:val="Normal"/>
    <w:next w:val="Normal"/>
    <w:autoRedefine/>
    <w:uiPriority w:val="39"/>
    <w:unhideWhenUsed/>
    <w:rsid w:val="006E040C"/>
    <w:pPr>
      <w:spacing w:before="0" w:after="100" w:line="259" w:lineRule="auto"/>
      <w:ind w:left="1760" w:firstLine="0"/>
      <w:jc w:val="left"/>
    </w:pPr>
    <w:rPr>
      <w:rFonts w:asciiTheme="minorHAnsi" w:eastAsiaTheme="minorEastAsia" w:hAnsiTheme="minorHAnsi"/>
      <w:kern w:val="2"/>
      <w:sz w:val="22"/>
      <w14:ligatures w14:val="standardContextual"/>
    </w:rPr>
  </w:style>
  <w:style w:type="paragraph" w:styleId="ListBullet">
    <w:name w:val="List Bullet"/>
    <w:basedOn w:val="Normal"/>
    <w:uiPriority w:val="99"/>
    <w:unhideWhenUsed/>
    <w:rsid w:val="00CA1C25"/>
    <w:pPr>
      <w:numPr>
        <w:numId w:val="26"/>
      </w:numPr>
      <w:contextualSpacing/>
    </w:pPr>
  </w:style>
  <w:style w:type="paragraph" w:styleId="Bibliography">
    <w:name w:val="Bibliography"/>
    <w:basedOn w:val="Normal"/>
    <w:next w:val="Normal"/>
    <w:uiPriority w:val="37"/>
    <w:unhideWhenUsed/>
    <w:rsid w:val="00E03FC6"/>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4809">
      <w:bodyDiv w:val="1"/>
      <w:marLeft w:val="0"/>
      <w:marRight w:val="0"/>
      <w:marTop w:val="0"/>
      <w:marBottom w:val="0"/>
      <w:divBdr>
        <w:top w:val="none" w:sz="0" w:space="0" w:color="auto"/>
        <w:left w:val="none" w:sz="0" w:space="0" w:color="auto"/>
        <w:bottom w:val="none" w:sz="0" w:space="0" w:color="auto"/>
        <w:right w:val="none" w:sz="0" w:space="0" w:color="auto"/>
      </w:divBdr>
    </w:div>
    <w:div w:id="21977684">
      <w:bodyDiv w:val="1"/>
      <w:marLeft w:val="0"/>
      <w:marRight w:val="0"/>
      <w:marTop w:val="0"/>
      <w:marBottom w:val="0"/>
      <w:divBdr>
        <w:top w:val="none" w:sz="0" w:space="0" w:color="auto"/>
        <w:left w:val="none" w:sz="0" w:space="0" w:color="auto"/>
        <w:bottom w:val="none" w:sz="0" w:space="0" w:color="auto"/>
        <w:right w:val="none" w:sz="0" w:space="0" w:color="auto"/>
      </w:divBdr>
    </w:div>
    <w:div w:id="33626179">
      <w:bodyDiv w:val="1"/>
      <w:marLeft w:val="0"/>
      <w:marRight w:val="0"/>
      <w:marTop w:val="0"/>
      <w:marBottom w:val="0"/>
      <w:divBdr>
        <w:top w:val="none" w:sz="0" w:space="0" w:color="auto"/>
        <w:left w:val="none" w:sz="0" w:space="0" w:color="auto"/>
        <w:bottom w:val="none" w:sz="0" w:space="0" w:color="auto"/>
        <w:right w:val="none" w:sz="0" w:space="0" w:color="auto"/>
      </w:divBdr>
      <w:divsChild>
        <w:div w:id="604313608">
          <w:marLeft w:val="0"/>
          <w:marRight w:val="0"/>
          <w:marTop w:val="0"/>
          <w:marBottom w:val="0"/>
          <w:divBdr>
            <w:top w:val="none" w:sz="0" w:space="0" w:color="auto"/>
            <w:left w:val="none" w:sz="0" w:space="0" w:color="auto"/>
            <w:bottom w:val="none" w:sz="0" w:space="0" w:color="auto"/>
            <w:right w:val="none" w:sz="0" w:space="0" w:color="auto"/>
          </w:divBdr>
          <w:divsChild>
            <w:div w:id="208676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70493">
      <w:bodyDiv w:val="1"/>
      <w:marLeft w:val="0"/>
      <w:marRight w:val="0"/>
      <w:marTop w:val="0"/>
      <w:marBottom w:val="0"/>
      <w:divBdr>
        <w:top w:val="none" w:sz="0" w:space="0" w:color="auto"/>
        <w:left w:val="none" w:sz="0" w:space="0" w:color="auto"/>
        <w:bottom w:val="none" w:sz="0" w:space="0" w:color="auto"/>
        <w:right w:val="none" w:sz="0" w:space="0" w:color="auto"/>
      </w:divBdr>
    </w:div>
    <w:div w:id="54672219">
      <w:bodyDiv w:val="1"/>
      <w:marLeft w:val="0"/>
      <w:marRight w:val="0"/>
      <w:marTop w:val="0"/>
      <w:marBottom w:val="0"/>
      <w:divBdr>
        <w:top w:val="none" w:sz="0" w:space="0" w:color="auto"/>
        <w:left w:val="none" w:sz="0" w:space="0" w:color="auto"/>
        <w:bottom w:val="none" w:sz="0" w:space="0" w:color="auto"/>
        <w:right w:val="none" w:sz="0" w:space="0" w:color="auto"/>
      </w:divBdr>
    </w:div>
    <w:div w:id="86509900">
      <w:bodyDiv w:val="1"/>
      <w:marLeft w:val="0"/>
      <w:marRight w:val="0"/>
      <w:marTop w:val="0"/>
      <w:marBottom w:val="0"/>
      <w:divBdr>
        <w:top w:val="none" w:sz="0" w:space="0" w:color="auto"/>
        <w:left w:val="none" w:sz="0" w:space="0" w:color="auto"/>
        <w:bottom w:val="none" w:sz="0" w:space="0" w:color="auto"/>
        <w:right w:val="none" w:sz="0" w:space="0" w:color="auto"/>
      </w:divBdr>
    </w:div>
    <w:div w:id="88278170">
      <w:bodyDiv w:val="1"/>
      <w:marLeft w:val="0"/>
      <w:marRight w:val="0"/>
      <w:marTop w:val="0"/>
      <w:marBottom w:val="0"/>
      <w:divBdr>
        <w:top w:val="none" w:sz="0" w:space="0" w:color="auto"/>
        <w:left w:val="none" w:sz="0" w:space="0" w:color="auto"/>
        <w:bottom w:val="none" w:sz="0" w:space="0" w:color="auto"/>
        <w:right w:val="none" w:sz="0" w:space="0" w:color="auto"/>
      </w:divBdr>
    </w:div>
    <w:div w:id="134690679">
      <w:bodyDiv w:val="1"/>
      <w:marLeft w:val="0"/>
      <w:marRight w:val="0"/>
      <w:marTop w:val="0"/>
      <w:marBottom w:val="0"/>
      <w:divBdr>
        <w:top w:val="none" w:sz="0" w:space="0" w:color="auto"/>
        <w:left w:val="none" w:sz="0" w:space="0" w:color="auto"/>
        <w:bottom w:val="none" w:sz="0" w:space="0" w:color="auto"/>
        <w:right w:val="none" w:sz="0" w:space="0" w:color="auto"/>
      </w:divBdr>
    </w:div>
    <w:div w:id="137109802">
      <w:bodyDiv w:val="1"/>
      <w:marLeft w:val="0"/>
      <w:marRight w:val="0"/>
      <w:marTop w:val="0"/>
      <w:marBottom w:val="0"/>
      <w:divBdr>
        <w:top w:val="none" w:sz="0" w:space="0" w:color="auto"/>
        <w:left w:val="none" w:sz="0" w:space="0" w:color="auto"/>
        <w:bottom w:val="none" w:sz="0" w:space="0" w:color="auto"/>
        <w:right w:val="none" w:sz="0" w:space="0" w:color="auto"/>
      </w:divBdr>
    </w:div>
    <w:div w:id="158619548">
      <w:bodyDiv w:val="1"/>
      <w:marLeft w:val="0"/>
      <w:marRight w:val="0"/>
      <w:marTop w:val="0"/>
      <w:marBottom w:val="0"/>
      <w:divBdr>
        <w:top w:val="none" w:sz="0" w:space="0" w:color="auto"/>
        <w:left w:val="none" w:sz="0" w:space="0" w:color="auto"/>
        <w:bottom w:val="none" w:sz="0" w:space="0" w:color="auto"/>
        <w:right w:val="none" w:sz="0" w:space="0" w:color="auto"/>
      </w:divBdr>
    </w:div>
    <w:div w:id="166402899">
      <w:bodyDiv w:val="1"/>
      <w:marLeft w:val="0"/>
      <w:marRight w:val="0"/>
      <w:marTop w:val="0"/>
      <w:marBottom w:val="0"/>
      <w:divBdr>
        <w:top w:val="none" w:sz="0" w:space="0" w:color="auto"/>
        <w:left w:val="none" w:sz="0" w:space="0" w:color="auto"/>
        <w:bottom w:val="none" w:sz="0" w:space="0" w:color="auto"/>
        <w:right w:val="none" w:sz="0" w:space="0" w:color="auto"/>
      </w:divBdr>
    </w:div>
    <w:div w:id="196040881">
      <w:bodyDiv w:val="1"/>
      <w:marLeft w:val="0"/>
      <w:marRight w:val="0"/>
      <w:marTop w:val="0"/>
      <w:marBottom w:val="0"/>
      <w:divBdr>
        <w:top w:val="none" w:sz="0" w:space="0" w:color="auto"/>
        <w:left w:val="none" w:sz="0" w:space="0" w:color="auto"/>
        <w:bottom w:val="none" w:sz="0" w:space="0" w:color="auto"/>
        <w:right w:val="none" w:sz="0" w:space="0" w:color="auto"/>
      </w:divBdr>
    </w:div>
    <w:div w:id="213010903">
      <w:bodyDiv w:val="1"/>
      <w:marLeft w:val="0"/>
      <w:marRight w:val="0"/>
      <w:marTop w:val="0"/>
      <w:marBottom w:val="0"/>
      <w:divBdr>
        <w:top w:val="none" w:sz="0" w:space="0" w:color="auto"/>
        <w:left w:val="none" w:sz="0" w:space="0" w:color="auto"/>
        <w:bottom w:val="none" w:sz="0" w:space="0" w:color="auto"/>
        <w:right w:val="none" w:sz="0" w:space="0" w:color="auto"/>
      </w:divBdr>
    </w:div>
    <w:div w:id="213658427">
      <w:bodyDiv w:val="1"/>
      <w:marLeft w:val="0"/>
      <w:marRight w:val="0"/>
      <w:marTop w:val="0"/>
      <w:marBottom w:val="0"/>
      <w:divBdr>
        <w:top w:val="none" w:sz="0" w:space="0" w:color="auto"/>
        <w:left w:val="none" w:sz="0" w:space="0" w:color="auto"/>
        <w:bottom w:val="none" w:sz="0" w:space="0" w:color="auto"/>
        <w:right w:val="none" w:sz="0" w:space="0" w:color="auto"/>
      </w:divBdr>
    </w:div>
    <w:div w:id="226915129">
      <w:bodyDiv w:val="1"/>
      <w:marLeft w:val="0"/>
      <w:marRight w:val="0"/>
      <w:marTop w:val="0"/>
      <w:marBottom w:val="0"/>
      <w:divBdr>
        <w:top w:val="none" w:sz="0" w:space="0" w:color="auto"/>
        <w:left w:val="none" w:sz="0" w:space="0" w:color="auto"/>
        <w:bottom w:val="none" w:sz="0" w:space="0" w:color="auto"/>
        <w:right w:val="none" w:sz="0" w:space="0" w:color="auto"/>
      </w:divBdr>
    </w:div>
    <w:div w:id="249895264">
      <w:bodyDiv w:val="1"/>
      <w:marLeft w:val="0"/>
      <w:marRight w:val="0"/>
      <w:marTop w:val="0"/>
      <w:marBottom w:val="0"/>
      <w:divBdr>
        <w:top w:val="none" w:sz="0" w:space="0" w:color="auto"/>
        <w:left w:val="none" w:sz="0" w:space="0" w:color="auto"/>
        <w:bottom w:val="none" w:sz="0" w:space="0" w:color="auto"/>
        <w:right w:val="none" w:sz="0" w:space="0" w:color="auto"/>
      </w:divBdr>
    </w:div>
    <w:div w:id="263659305">
      <w:bodyDiv w:val="1"/>
      <w:marLeft w:val="0"/>
      <w:marRight w:val="0"/>
      <w:marTop w:val="0"/>
      <w:marBottom w:val="0"/>
      <w:divBdr>
        <w:top w:val="none" w:sz="0" w:space="0" w:color="auto"/>
        <w:left w:val="none" w:sz="0" w:space="0" w:color="auto"/>
        <w:bottom w:val="none" w:sz="0" w:space="0" w:color="auto"/>
        <w:right w:val="none" w:sz="0" w:space="0" w:color="auto"/>
      </w:divBdr>
    </w:div>
    <w:div w:id="273639400">
      <w:bodyDiv w:val="1"/>
      <w:marLeft w:val="0"/>
      <w:marRight w:val="0"/>
      <w:marTop w:val="0"/>
      <w:marBottom w:val="0"/>
      <w:divBdr>
        <w:top w:val="none" w:sz="0" w:space="0" w:color="auto"/>
        <w:left w:val="none" w:sz="0" w:space="0" w:color="auto"/>
        <w:bottom w:val="none" w:sz="0" w:space="0" w:color="auto"/>
        <w:right w:val="none" w:sz="0" w:space="0" w:color="auto"/>
      </w:divBdr>
    </w:div>
    <w:div w:id="276185723">
      <w:bodyDiv w:val="1"/>
      <w:marLeft w:val="0"/>
      <w:marRight w:val="0"/>
      <w:marTop w:val="0"/>
      <w:marBottom w:val="0"/>
      <w:divBdr>
        <w:top w:val="none" w:sz="0" w:space="0" w:color="auto"/>
        <w:left w:val="none" w:sz="0" w:space="0" w:color="auto"/>
        <w:bottom w:val="none" w:sz="0" w:space="0" w:color="auto"/>
        <w:right w:val="none" w:sz="0" w:space="0" w:color="auto"/>
      </w:divBdr>
    </w:div>
    <w:div w:id="320893181">
      <w:bodyDiv w:val="1"/>
      <w:marLeft w:val="0"/>
      <w:marRight w:val="0"/>
      <w:marTop w:val="0"/>
      <w:marBottom w:val="0"/>
      <w:divBdr>
        <w:top w:val="none" w:sz="0" w:space="0" w:color="auto"/>
        <w:left w:val="none" w:sz="0" w:space="0" w:color="auto"/>
        <w:bottom w:val="none" w:sz="0" w:space="0" w:color="auto"/>
        <w:right w:val="none" w:sz="0" w:space="0" w:color="auto"/>
      </w:divBdr>
      <w:divsChild>
        <w:div w:id="476931">
          <w:marLeft w:val="0"/>
          <w:marRight w:val="0"/>
          <w:marTop w:val="0"/>
          <w:marBottom w:val="0"/>
          <w:divBdr>
            <w:top w:val="none" w:sz="0" w:space="0" w:color="auto"/>
            <w:left w:val="none" w:sz="0" w:space="0" w:color="auto"/>
            <w:bottom w:val="none" w:sz="0" w:space="0" w:color="auto"/>
            <w:right w:val="none" w:sz="0" w:space="0" w:color="auto"/>
          </w:divBdr>
        </w:div>
        <w:div w:id="354383023">
          <w:marLeft w:val="0"/>
          <w:marRight w:val="0"/>
          <w:marTop w:val="0"/>
          <w:marBottom w:val="0"/>
          <w:divBdr>
            <w:top w:val="none" w:sz="0" w:space="0" w:color="auto"/>
            <w:left w:val="none" w:sz="0" w:space="0" w:color="auto"/>
            <w:bottom w:val="none" w:sz="0" w:space="0" w:color="auto"/>
            <w:right w:val="none" w:sz="0" w:space="0" w:color="auto"/>
          </w:divBdr>
          <w:divsChild>
            <w:div w:id="1167479958">
              <w:marLeft w:val="0"/>
              <w:marRight w:val="0"/>
              <w:marTop w:val="0"/>
              <w:marBottom w:val="0"/>
              <w:divBdr>
                <w:top w:val="none" w:sz="0" w:space="0" w:color="auto"/>
                <w:left w:val="none" w:sz="0" w:space="0" w:color="auto"/>
                <w:bottom w:val="none" w:sz="0" w:space="0" w:color="auto"/>
                <w:right w:val="none" w:sz="0" w:space="0" w:color="auto"/>
              </w:divBdr>
            </w:div>
          </w:divsChild>
        </w:div>
        <w:div w:id="510144397">
          <w:marLeft w:val="0"/>
          <w:marRight w:val="0"/>
          <w:marTop w:val="0"/>
          <w:marBottom w:val="0"/>
          <w:divBdr>
            <w:top w:val="none" w:sz="0" w:space="0" w:color="auto"/>
            <w:left w:val="none" w:sz="0" w:space="0" w:color="auto"/>
            <w:bottom w:val="none" w:sz="0" w:space="0" w:color="auto"/>
            <w:right w:val="none" w:sz="0" w:space="0" w:color="auto"/>
          </w:divBdr>
          <w:divsChild>
            <w:div w:id="1594896792">
              <w:marLeft w:val="0"/>
              <w:marRight w:val="0"/>
              <w:marTop w:val="0"/>
              <w:marBottom w:val="0"/>
              <w:divBdr>
                <w:top w:val="none" w:sz="0" w:space="0" w:color="auto"/>
                <w:left w:val="none" w:sz="0" w:space="0" w:color="auto"/>
                <w:bottom w:val="none" w:sz="0" w:space="0" w:color="auto"/>
                <w:right w:val="none" w:sz="0" w:space="0" w:color="auto"/>
              </w:divBdr>
            </w:div>
          </w:divsChild>
        </w:div>
        <w:div w:id="612176439">
          <w:marLeft w:val="0"/>
          <w:marRight w:val="0"/>
          <w:marTop w:val="0"/>
          <w:marBottom w:val="0"/>
          <w:divBdr>
            <w:top w:val="none" w:sz="0" w:space="0" w:color="auto"/>
            <w:left w:val="none" w:sz="0" w:space="0" w:color="auto"/>
            <w:bottom w:val="none" w:sz="0" w:space="0" w:color="auto"/>
            <w:right w:val="none" w:sz="0" w:space="0" w:color="auto"/>
          </w:divBdr>
        </w:div>
        <w:div w:id="1375275174">
          <w:marLeft w:val="0"/>
          <w:marRight w:val="0"/>
          <w:marTop w:val="0"/>
          <w:marBottom w:val="0"/>
          <w:divBdr>
            <w:top w:val="none" w:sz="0" w:space="0" w:color="auto"/>
            <w:left w:val="none" w:sz="0" w:space="0" w:color="auto"/>
            <w:bottom w:val="none" w:sz="0" w:space="0" w:color="auto"/>
            <w:right w:val="none" w:sz="0" w:space="0" w:color="auto"/>
          </w:divBdr>
        </w:div>
        <w:div w:id="1555312699">
          <w:marLeft w:val="0"/>
          <w:marRight w:val="0"/>
          <w:marTop w:val="0"/>
          <w:marBottom w:val="0"/>
          <w:divBdr>
            <w:top w:val="none" w:sz="0" w:space="0" w:color="auto"/>
            <w:left w:val="none" w:sz="0" w:space="0" w:color="auto"/>
            <w:bottom w:val="none" w:sz="0" w:space="0" w:color="auto"/>
            <w:right w:val="none" w:sz="0" w:space="0" w:color="auto"/>
          </w:divBdr>
        </w:div>
        <w:div w:id="1625113569">
          <w:marLeft w:val="0"/>
          <w:marRight w:val="0"/>
          <w:marTop w:val="0"/>
          <w:marBottom w:val="0"/>
          <w:divBdr>
            <w:top w:val="none" w:sz="0" w:space="0" w:color="auto"/>
            <w:left w:val="none" w:sz="0" w:space="0" w:color="auto"/>
            <w:bottom w:val="none" w:sz="0" w:space="0" w:color="auto"/>
            <w:right w:val="none" w:sz="0" w:space="0" w:color="auto"/>
          </w:divBdr>
        </w:div>
      </w:divsChild>
    </w:div>
    <w:div w:id="329187686">
      <w:bodyDiv w:val="1"/>
      <w:marLeft w:val="0"/>
      <w:marRight w:val="0"/>
      <w:marTop w:val="0"/>
      <w:marBottom w:val="0"/>
      <w:divBdr>
        <w:top w:val="none" w:sz="0" w:space="0" w:color="auto"/>
        <w:left w:val="none" w:sz="0" w:space="0" w:color="auto"/>
        <w:bottom w:val="none" w:sz="0" w:space="0" w:color="auto"/>
        <w:right w:val="none" w:sz="0" w:space="0" w:color="auto"/>
      </w:divBdr>
      <w:divsChild>
        <w:div w:id="274757802">
          <w:marLeft w:val="0"/>
          <w:marRight w:val="0"/>
          <w:marTop w:val="0"/>
          <w:marBottom w:val="0"/>
          <w:divBdr>
            <w:top w:val="none" w:sz="0" w:space="0" w:color="auto"/>
            <w:left w:val="none" w:sz="0" w:space="0" w:color="auto"/>
            <w:bottom w:val="none" w:sz="0" w:space="0" w:color="auto"/>
            <w:right w:val="none" w:sz="0" w:space="0" w:color="auto"/>
          </w:divBdr>
        </w:div>
        <w:div w:id="800726875">
          <w:marLeft w:val="0"/>
          <w:marRight w:val="0"/>
          <w:marTop w:val="0"/>
          <w:marBottom w:val="0"/>
          <w:divBdr>
            <w:top w:val="none" w:sz="0" w:space="0" w:color="auto"/>
            <w:left w:val="none" w:sz="0" w:space="0" w:color="auto"/>
            <w:bottom w:val="none" w:sz="0" w:space="0" w:color="auto"/>
            <w:right w:val="none" w:sz="0" w:space="0" w:color="auto"/>
          </w:divBdr>
        </w:div>
        <w:div w:id="863327505">
          <w:marLeft w:val="0"/>
          <w:marRight w:val="0"/>
          <w:marTop w:val="0"/>
          <w:marBottom w:val="0"/>
          <w:divBdr>
            <w:top w:val="none" w:sz="0" w:space="0" w:color="auto"/>
            <w:left w:val="none" w:sz="0" w:space="0" w:color="auto"/>
            <w:bottom w:val="none" w:sz="0" w:space="0" w:color="auto"/>
            <w:right w:val="none" w:sz="0" w:space="0" w:color="auto"/>
          </w:divBdr>
          <w:divsChild>
            <w:div w:id="725488879">
              <w:marLeft w:val="0"/>
              <w:marRight w:val="0"/>
              <w:marTop w:val="0"/>
              <w:marBottom w:val="0"/>
              <w:divBdr>
                <w:top w:val="none" w:sz="0" w:space="0" w:color="auto"/>
                <w:left w:val="none" w:sz="0" w:space="0" w:color="auto"/>
                <w:bottom w:val="none" w:sz="0" w:space="0" w:color="auto"/>
                <w:right w:val="none" w:sz="0" w:space="0" w:color="auto"/>
              </w:divBdr>
            </w:div>
          </w:divsChild>
        </w:div>
        <w:div w:id="921523909">
          <w:marLeft w:val="0"/>
          <w:marRight w:val="0"/>
          <w:marTop w:val="0"/>
          <w:marBottom w:val="0"/>
          <w:divBdr>
            <w:top w:val="none" w:sz="0" w:space="0" w:color="auto"/>
            <w:left w:val="none" w:sz="0" w:space="0" w:color="auto"/>
            <w:bottom w:val="none" w:sz="0" w:space="0" w:color="auto"/>
            <w:right w:val="none" w:sz="0" w:space="0" w:color="auto"/>
          </w:divBdr>
        </w:div>
        <w:div w:id="1172069086">
          <w:marLeft w:val="0"/>
          <w:marRight w:val="0"/>
          <w:marTop w:val="0"/>
          <w:marBottom w:val="0"/>
          <w:divBdr>
            <w:top w:val="none" w:sz="0" w:space="0" w:color="auto"/>
            <w:left w:val="none" w:sz="0" w:space="0" w:color="auto"/>
            <w:bottom w:val="none" w:sz="0" w:space="0" w:color="auto"/>
            <w:right w:val="none" w:sz="0" w:space="0" w:color="auto"/>
          </w:divBdr>
          <w:divsChild>
            <w:div w:id="328558451">
              <w:marLeft w:val="0"/>
              <w:marRight w:val="0"/>
              <w:marTop w:val="0"/>
              <w:marBottom w:val="0"/>
              <w:divBdr>
                <w:top w:val="none" w:sz="0" w:space="0" w:color="auto"/>
                <w:left w:val="none" w:sz="0" w:space="0" w:color="auto"/>
                <w:bottom w:val="none" w:sz="0" w:space="0" w:color="auto"/>
                <w:right w:val="none" w:sz="0" w:space="0" w:color="auto"/>
              </w:divBdr>
            </w:div>
          </w:divsChild>
        </w:div>
        <w:div w:id="1511796645">
          <w:marLeft w:val="0"/>
          <w:marRight w:val="0"/>
          <w:marTop w:val="0"/>
          <w:marBottom w:val="0"/>
          <w:divBdr>
            <w:top w:val="none" w:sz="0" w:space="0" w:color="auto"/>
            <w:left w:val="none" w:sz="0" w:space="0" w:color="auto"/>
            <w:bottom w:val="none" w:sz="0" w:space="0" w:color="auto"/>
            <w:right w:val="none" w:sz="0" w:space="0" w:color="auto"/>
          </w:divBdr>
        </w:div>
        <w:div w:id="1814130423">
          <w:marLeft w:val="0"/>
          <w:marRight w:val="0"/>
          <w:marTop w:val="0"/>
          <w:marBottom w:val="0"/>
          <w:divBdr>
            <w:top w:val="none" w:sz="0" w:space="0" w:color="auto"/>
            <w:left w:val="none" w:sz="0" w:space="0" w:color="auto"/>
            <w:bottom w:val="none" w:sz="0" w:space="0" w:color="auto"/>
            <w:right w:val="none" w:sz="0" w:space="0" w:color="auto"/>
          </w:divBdr>
        </w:div>
      </w:divsChild>
    </w:div>
    <w:div w:id="365182891">
      <w:bodyDiv w:val="1"/>
      <w:marLeft w:val="0"/>
      <w:marRight w:val="0"/>
      <w:marTop w:val="0"/>
      <w:marBottom w:val="0"/>
      <w:divBdr>
        <w:top w:val="none" w:sz="0" w:space="0" w:color="auto"/>
        <w:left w:val="none" w:sz="0" w:space="0" w:color="auto"/>
        <w:bottom w:val="none" w:sz="0" w:space="0" w:color="auto"/>
        <w:right w:val="none" w:sz="0" w:space="0" w:color="auto"/>
      </w:divBdr>
    </w:div>
    <w:div w:id="372969876">
      <w:bodyDiv w:val="1"/>
      <w:marLeft w:val="0"/>
      <w:marRight w:val="0"/>
      <w:marTop w:val="0"/>
      <w:marBottom w:val="0"/>
      <w:divBdr>
        <w:top w:val="none" w:sz="0" w:space="0" w:color="auto"/>
        <w:left w:val="none" w:sz="0" w:space="0" w:color="auto"/>
        <w:bottom w:val="none" w:sz="0" w:space="0" w:color="auto"/>
        <w:right w:val="none" w:sz="0" w:space="0" w:color="auto"/>
      </w:divBdr>
      <w:divsChild>
        <w:div w:id="293952516">
          <w:marLeft w:val="0"/>
          <w:marRight w:val="0"/>
          <w:marTop w:val="0"/>
          <w:marBottom w:val="0"/>
          <w:divBdr>
            <w:top w:val="none" w:sz="0" w:space="0" w:color="auto"/>
            <w:left w:val="none" w:sz="0" w:space="0" w:color="auto"/>
            <w:bottom w:val="none" w:sz="0" w:space="0" w:color="auto"/>
            <w:right w:val="none" w:sz="0" w:space="0" w:color="auto"/>
          </w:divBdr>
          <w:divsChild>
            <w:div w:id="1949656068">
              <w:marLeft w:val="0"/>
              <w:marRight w:val="0"/>
              <w:marTop w:val="0"/>
              <w:marBottom w:val="0"/>
              <w:divBdr>
                <w:top w:val="none" w:sz="0" w:space="0" w:color="auto"/>
                <w:left w:val="none" w:sz="0" w:space="0" w:color="auto"/>
                <w:bottom w:val="none" w:sz="0" w:space="0" w:color="auto"/>
                <w:right w:val="none" w:sz="0" w:space="0" w:color="auto"/>
              </w:divBdr>
            </w:div>
          </w:divsChild>
        </w:div>
        <w:div w:id="781924555">
          <w:marLeft w:val="0"/>
          <w:marRight w:val="0"/>
          <w:marTop w:val="0"/>
          <w:marBottom w:val="0"/>
          <w:divBdr>
            <w:top w:val="none" w:sz="0" w:space="0" w:color="auto"/>
            <w:left w:val="none" w:sz="0" w:space="0" w:color="auto"/>
            <w:bottom w:val="none" w:sz="0" w:space="0" w:color="auto"/>
            <w:right w:val="none" w:sz="0" w:space="0" w:color="auto"/>
          </w:divBdr>
        </w:div>
        <w:div w:id="986933195">
          <w:marLeft w:val="0"/>
          <w:marRight w:val="0"/>
          <w:marTop w:val="0"/>
          <w:marBottom w:val="0"/>
          <w:divBdr>
            <w:top w:val="none" w:sz="0" w:space="0" w:color="auto"/>
            <w:left w:val="none" w:sz="0" w:space="0" w:color="auto"/>
            <w:bottom w:val="none" w:sz="0" w:space="0" w:color="auto"/>
            <w:right w:val="none" w:sz="0" w:space="0" w:color="auto"/>
          </w:divBdr>
        </w:div>
        <w:div w:id="1470633161">
          <w:marLeft w:val="0"/>
          <w:marRight w:val="0"/>
          <w:marTop w:val="0"/>
          <w:marBottom w:val="0"/>
          <w:divBdr>
            <w:top w:val="none" w:sz="0" w:space="0" w:color="auto"/>
            <w:left w:val="none" w:sz="0" w:space="0" w:color="auto"/>
            <w:bottom w:val="none" w:sz="0" w:space="0" w:color="auto"/>
            <w:right w:val="none" w:sz="0" w:space="0" w:color="auto"/>
          </w:divBdr>
        </w:div>
        <w:div w:id="1563058081">
          <w:marLeft w:val="0"/>
          <w:marRight w:val="0"/>
          <w:marTop w:val="0"/>
          <w:marBottom w:val="0"/>
          <w:divBdr>
            <w:top w:val="none" w:sz="0" w:space="0" w:color="auto"/>
            <w:left w:val="none" w:sz="0" w:space="0" w:color="auto"/>
            <w:bottom w:val="none" w:sz="0" w:space="0" w:color="auto"/>
            <w:right w:val="none" w:sz="0" w:space="0" w:color="auto"/>
          </w:divBdr>
        </w:div>
        <w:div w:id="1781102939">
          <w:marLeft w:val="0"/>
          <w:marRight w:val="0"/>
          <w:marTop w:val="0"/>
          <w:marBottom w:val="0"/>
          <w:divBdr>
            <w:top w:val="none" w:sz="0" w:space="0" w:color="auto"/>
            <w:left w:val="none" w:sz="0" w:space="0" w:color="auto"/>
            <w:bottom w:val="none" w:sz="0" w:space="0" w:color="auto"/>
            <w:right w:val="none" w:sz="0" w:space="0" w:color="auto"/>
          </w:divBdr>
          <w:divsChild>
            <w:div w:id="752431253">
              <w:marLeft w:val="0"/>
              <w:marRight w:val="0"/>
              <w:marTop w:val="0"/>
              <w:marBottom w:val="0"/>
              <w:divBdr>
                <w:top w:val="none" w:sz="0" w:space="0" w:color="auto"/>
                <w:left w:val="none" w:sz="0" w:space="0" w:color="auto"/>
                <w:bottom w:val="none" w:sz="0" w:space="0" w:color="auto"/>
                <w:right w:val="none" w:sz="0" w:space="0" w:color="auto"/>
              </w:divBdr>
            </w:div>
          </w:divsChild>
        </w:div>
        <w:div w:id="1939217318">
          <w:marLeft w:val="0"/>
          <w:marRight w:val="0"/>
          <w:marTop w:val="0"/>
          <w:marBottom w:val="0"/>
          <w:divBdr>
            <w:top w:val="none" w:sz="0" w:space="0" w:color="auto"/>
            <w:left w:val="none" w:sz="0" w:space="0" w:color="auto"/>
            <w:bottom w:val="none" w:sz="0" w:space="0" w:color="auto"/>
            <w:right w:val="none" w:sz="0" w:space="0" w:color="auto"/>
          </w:divBdr>
        </w:div>
        <w:div w:id="2142921469">
          <w:marLeft w:val="0"/>
          <w:marRight w:val="0"/>
          <w:marTop w:val="0"/>
          <w:marBottom w:val="0"/>
          <w:divBdr>
            <w:top w:val="none" w:sz="0" w:space="0" w:color="auto"/>
            <w:left w:val="none" w:sz="0" w:space="0" w:color="auto"/>
            <w:bottom w:val="none" w:sz="0" w:space="0" w:color="auto"/>
            <w:right w:val="none" w:sz="0" w:space="0" w:color="auto"/>
          </w:divBdr>
          <w:divsChild>
            <w:div w:id="140255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857889">
      <w:bodyDiv w:val="1"/>
      <w:marLeft w:val="0"/>
      <w:marRight w:val="0"/>
      <w:marTop w:val="0"/>
      <w:marBottom w:val="0"/>
      <w:divBdr>
        <w:top w:val="none" w:sz="0" w:space="0" w:color="auto"/>
        <w:left w:val="none" w:sz="0" w:space="0" w:color="auto"/>
        <w:bottom w:val="none" w:sz="0" w:space="0" w:color="auto"/>
        <w:right w:val="none" w:sz="0" w:space="0" w:color="auto"/>
      </w:divBdr>
    </w:div>
    <w:div w:id="393698232">
      <w:bodyDiv w:val="1"/>
      <w:marLeft w:val="0"/>
      <w:marRight w:val="0"/>
      <w:marTop w:val="0"/>
      <w:marBottom w:val="0"/>
      <w:divBdr>
        <w:top w:val="none" w:sz="0" w:space="0" w:color="auto"/>
        <w:left w:val="none" w:sz="0" w:space="0" w:color="auto"/>
        <w:bottom w:val="none" w:sz="0" w:space="0" w:color="auto"/>
        <w:right w:val="none" w:sz="0" w:space="0" w:color="auto"/>
      </w:divBdr>
    </w:div>
    <w:div w:id="395856358">
      <w:bodyDiv w:val="1"/>
      <w:marLeft w:val="0"/>
      <w:marRight w:val="0"/>
      <w:marTop w:val="0"/>
      <w:marBottom w:val="0"/>
      <w:divBdr>
        <w:top w:val="none" w:sz="0" w:space="0" w:color="auto"/>
        <w:left w:val="none" w:sz="0" w:space="0" w:color="auto"/>
        <w:bottom w:val="none" w:sz="0" w:space="0" w:color="auto"/>
        <w:right w:val="none" w:sz="0" w:space="0" w:color="auto"/>
      </w:divBdr>
    </w:div>
    <w:div w:id="404960925">
      <w:bodyDiv w:val="1"/>
      <w:marLeft w:val="0"/>
      <w:marRight w:val="0"/>
      <w:marTop w:val="0"/>
      <w:marBottom w:val="0"/>
      <w:divBdr>
        <w:top w:val="none" w:sz="0" w:space="0" w:color="auto"/>
        <w:left w:val="none" w:sz="0" w:space="0" w:color="auto"/>
        <w:bottom w:val="none" w:sz="0" w:space="0" w:color="auto"/>
        <w:right w:val="none" w:sz="0" w:space="0" w:color="auto"/>
      </w:divBdr>
      <w:divsChild>
        <w:div w:id="81342128">
          <w:marLeft w:val="0"/>
          <w:marRight w:val="0"/>
          <w:marTop w:val="0"/>
          <w:marBottom w:val="0"/>
          <w:divBdr>
            <w:top w:val="none" w:sz="0" w:space="0" w:color="auto"/>
            <w:left w:val="none" w:sz="0" w:space="0" w:color="auto"/>
            <w:bottom w:val="none" w:sz="0" w:space="0" w:color="auto"/>
            <w:right w:val="none" w:sz="0" w:space="0" w:color="auto"/>
          </w:divBdr>
        </w:div>
        <w:div w:id="799423030">
          <w:marLeft w:val="0"/>
          <w:marRight w:val="0"/>
          <w:marTop w:val="0"/>
          <w:marBottom w:val="0"/>
          <w:divBdr>
            <w:top w:val="none" w:sz="0" w:space="0" w:color="auto"/>
            <w:left w:val="none" w:sz="0" w:space="0" w:color="auto"/>
            <w:bottom w:val="none" w:sz="0" w:space="0" w:color="auto"/>
            <w:right w:val="none" w:sz="0" w:space="0" w:color="auto"/>
          </w:divBdr>
        </w:div>
        <w:div w:id="1281885521">
          <w:marLeft w:val="0"/>
          <w:marRight w:val="0"/>
          <w:marTop w:val="0"/>
          <w:marBottom w:val="0"/>
          <w:divBdr>
            <w:top w:val="none" w:sz="0" w:space="0" w:color="auto"/>
            <w:left w:val="none" w:sz="0" w:space="0" w:color="auto"/>
            <w:bottom w:val="none" w:sz="0" w:space="0" w:color="auto"/>
            <w:right w:val="none" w:sz="0" w:space="0" w:color="auto"/>
          </w:divBdr>
        </w:div>
        <w:div w:id="1778325799">
          <w:marLeft w:val="0"/>
          <w:marRight w:val="0"/>
          <w:marTop w:val="0"/>
          <w:marBottom w:val="0"/>
          <w:divBdr>
            <w:top w:val="none" w:sz="0" w:space="0" w:color="auto"/>
            <w:left w:val="none" w:sz="0" w:space="0" w:color="auto"/>
            <w:bottom w:val="none" w:sz="0" w:space="0" w:color="auto"/>
            <w:right w:val="none" w:sz="0" w:space="0" w:color="auto"/>
          </w:divBdr>
          <w:divsChild>
            <w:div w:id="1434327158">
              <w:marLeft w:val="0"/>
              <w:marRight w:val="0"/>
              <w:marTop w:val="0"/>
              <w:marBottom w:val="0"/>
              <w:divBdr>
                <w:top w:val="none" w:sz="0" w:space="0" w:color="auto"/>
                <w:left w:val="none" w:sz="0" w:space="0" w:color="auto"/>
                <w:bottom w:val="none" w:sz="0" w:space="0" w:color="auto"/>
                <w:right w:val="none" w:sz="0" w:space="0" w:color="auto"/>
              </w:divBdr>
            </w:div>
          </w:divsChild>
        </w:div>
        <w:div w:id="1839730719">
          <w:marLeft w:val="0"/>
          <w:marRight w:val="0"/>
          <w:marTop w:val="0"/>
          <w:marBottom w:val="0"/>
          <w:divBdr>
            <w:top w:val="none" w:sz="0" w:space="0" w:color="auto"/>
            <w:left w:val="none" w:sz="0" w:space="0" w:color="auto"/>
            <w:bottom w:val="none" w:sz="0" w:space="0" w:color="auto"/>
            <w:right w:val="none" w:sz="0" w:space="0" w:color="auto"/>
          </w:divBdr>
        </w:div>
        <w:div w:id="1947956217">
          <w:marLeft w:val="0"/>
          <w:marRight w:val="0"/>
          <w:marTop w:val="0"/>
          <w:marBottom w:val="0"/>
          <w:divBdr>
            <w:top w:val="none" w:sz="0" w:space="0" w:color="auto"/>
            <w:left w:val="none" w:sz="0" w:space="0" w:color="auto"/>
            <w:bottom w:val="none" w:sz="0" w:space="0" w:color="auto"/>
            <w:right w:val="none" w:sz="0" w:space="0" w:color="auto"/>
          </w:divBdr>
        </w:div>
      </w:divsChild>
    </w:div>
    <w:div w:id="411467771">
      <w:bodyDiv w:val="1"/>
      <w:marLeft w:val="0"/>
      <w:marRight w:val="0"/>
      <w:marTop w:val="0"/>
      <w:marBottom w:val="0"/>
      <w:divBdr>
        <w:top w:val="none" w:sz="0" w:space="0" w:color="auto"/>
        <w:left w:val="none" w:sz="0" w:space="0" w:color="auto"/>
        <w:bottom w:val="none" w:sz="0" w:space="0" w:color="auto"/>
        <w:right w:val="none" w:sz="0" w:space="0" w:color="auto"/>
      </w:divBdr>
      <w:divsChild>
        <w:div w:id="28921475">
          <w:marLeft w:val="0"/>
          <w:marRight w:val="0"/>
          <w:marTop w:val="0"/>
          <w:marBottom w:val="0"/>
          <w:divBdr>
            <w:top w:val="none" w:sz="0" w:space="0" w:color="auto"/>
            <w:left w:val="none" w:sz="0" w:space="0" w:color="auto"/>
            <w:bottom w:val="none" w:sz="0" w:space="0" w:color="auto"/>
            <w:right w:val="none" w:sz="0" w:space="0" w:color="auto"/>
          </w:divBdr>
          <w:divsChild>
            <w:div w:id="1382052325">
              <w:marLeft w:val="0"/>
              <w:marRight w:val="0"/>
              <w:marTop w:val="0"/>
              <w:marBottom w:val="0"/>
              <w:divBdr>
                <w:top w:val="none" w:sz="0" w:space="0" w:color="auto"/>
                <w:left w:val="none" w:sz="0" w:space="0" w:color="auto"/>
                <w:bottom w:val="none" w:sz="0" w:space="0" w:color="auto"/>
                <w:right w:val="none" w:sz="0" w:space="0" w:color="auto"/>
              </w:divBdr>
            </w:div>
          </w:divsChild>
        </w:div>
        <w:div w:id="178399675">
          <w:marLeft w:val="0"/>
          <w:marRight w:val="0"/>
          <w:marTop w:val="0"/>
          <w:marBottom w:val="0"/>
          <w:divBdr>
            <w:top w:val="none" w:sz="0" w:space="0" w:color="auto"/>
            <w:left w:val="none" w:sz="0" w:space="0" w:color="auto"/>
            <w:bottom w:val="none" w:sz="0" w:space="0" w:color="auto"/>
            <w:right w:val="none" w:sz="0" w:space="0" w:color="auto"/>
          </w:divBdr>
        </w:div>
        <w:div w:id="255528263">
          <w:marLeft w:val="0"/>
          <w:marRight w:val="0"/>
          <w:marTop w:val="0"/>
          <w:marBottom w:val="0"/>
          <w:divBdr>
            <w:top w:val="none" w:sz="0" w:space="0" w:color="auto"/>
            <w:left w:val="none" w:sz="0" w:space="0" w:color="auto"/>
            <w:bottom w:val="none" w:sz="0" w:space="0" w:color="auto"/>
            <w:right w:val="none" w:sz="0" w:space="0" w:color="auto"/>
          </w:divBdr>
        </w:div>
        <w:div w:id="1568295918">
          <w:marLeft w:val="0"/>
          <w:marRight w:val="0"/>
          <w:marTop w:val="0"/>
          <w:marBottom w:val="0"/>
          <w:divBdr>
            <w:top w:val="none" w:sz="0" w:space="0" w:color="auto"/>
            <w:left w:val="none" w:sz="0" w:space="0" w:color="auto"/>
            <w:bottom w:val="none" w:sz="0" w:space="0" w:color="auto"/>
            <w:right w:val="none" w:sz="0" w:space="0" w:color="auto"/>
          </w:divBdr>
        </w:div>
        <w:div w:id="1604649636">
          <w:marLeft w:val="0"/>
          <w:marRight w:val="0"/>
          <w:marTop w:val="0"/>
          <w:marBottom w:val="0"/>
          <w:divBdr>
            <w:top w:val="none" w:sz="0" w:space="0" w:color="auto"/>
            <w:left w:val="none" w:sz="0" w:space="0" w:color="auto"/>
            <w:bottom w:val="none" w:sz="0" w:space="0" w:color="auto"/>
            <w:right w:val="none" w:sz="0" w:space="0" w:color="auto"/>
          </w:divBdr>
        </w:div>
        <w:div w:id="1741172355">
          <w:marLeft w:val="0"/>
          <w:marRight w:val="0"/>
          <w:marTop w:val="0"/>
          <w:marBottom w:val="0"/>
          <w:divBdr>
            <w:top w:val="none" w:sz="0" w:space="0" w:color="auto"/>
            <w:left w:val="none" w:sz="0" w:space="0" w:color="auto"/>
            <w:bottom w:val="none" w:sz="0" w:space="0" w:color="auto"/>
            <w:right w:val="none" w:sz="0" w:space="0" w:color="auto"/>
          </w:divBdr>
        </w:div>
        <w:div w:id="2025285718">
          <w:marLeft w:val="0"/>
          <w:marRight w:val="0"/>
          <w:marTop w:val="0"/>
          <w:marBottom w:val="0"/>
          <w:divBdr>
            <w:top w:val="none" w:sz="0" w:space="0" w:color="auto"/>
            <w:left w:val="none" w:sz="0" w:space="0" w:color="auto"/>
            <w:bottom w:val="none" w:sz="0" w:space="0" w:color="auto"/>
            <w:right w:val="none" w:sz="0" w:space="0" w:color="auto"/>
          </w:divBdr>
          <w:divsChild>
            <w:div w:id="199880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45958">
      <w:bodyDiv w:val="1"/>
      <w:marLeft w:val="0"/>
      <w:marRight w:val="0"/>
      <w:marTop w:val="0"/>
      <w:marBottom w:val="0"/>
      <w:divBdr>
        <w:top w:val="none" w:sz="0" w:space="0" w:color="auto"/>
        <w:left w:val="none" w:sz="0" w:space="0" w:color="auto"/>
        <w:bottom w:val="none" w:sz="0" w:space="0" w:color="auto"/>
        <w:right w:val="none" w:sz="0" w:space="0" w:color="auto"/>
      </w:divBdr>
    </w:div>
    <w:div w:id="464277317">
      <w:bodyDiv w:val="1"/>
      <w:marLeft w:val="0"/>
      <w:marRight w:val="0"/>
      <w:marTop w:val="0"/>
      <w:marBottom w:val="0"/>
      <w:divBdr>
        <w:top w:val="none" w:sz="0" w:space="0" w:color="auto"/>
        <w:left w:val="none" w:sz="0" w:space="0" w:color="auto"/>
        <w:bottom w:val="none" w:sz="0" w:space="0" w:color="auto"/>
        <w:right w:val="none" w:sz="0" w:space="0" w:color="auto"/>
      </w:divBdr>
    </w:div>
    <w:div w:id="479733632">
      <w:bodyDiv w:val="1"/>
      <w:marLeft w:val="0"/>
      <w:marRight w:val="0"/>
      <w:marTop w:val="0"/>
      <w:marBottom w:val="0"/>
      <w:divBdr>
        <w:top w:val="none" w:sz="0" w:space="0" w:color="auto"/>
        <w:left w:val="none" w:sz="0" w:space="0" w:color="auto"/>
        <w:bottom w:val="none" w:sz="0" w:space="0" w:color="auto"/>
        <w:right w:val="none" w:sz="0" w:space="0" w:color="auto"/>
      </w:divBdr>
    </w:div>
    <w:div w:id="486212798">
      <w:bodyDiv w:val="1"/>
      <w:marLeft w:val="0"/>
      <w:marRight w:val="0"/>
      <w:marTop w:val="0"/>
      <w:marBottom w:val="0"/>
      <w:divBdr>
        <w:top w:val="none" w:sz="0" w:space="0" w:color="auto"/>
        <w:left w:val="none" w:sz="0" w:space="0" w:color="auto"/>
        <w:bottom w:val="none" w:sz="0" w:space="0" w:color="auto"/>
        <w:right w:val="none" w:sz="0" w:space="0" w:color="auto"/>
      </w:divBdr>
    </w:div>
    <w:div w:id="500851178">
      <w:bodyDiv w:val="1"/>
      <w:marLeft w:val="0"/>
      <w:marRight w:val="0"/>
      <w:marTop w:val="0"/>
      <w:marBottom w:val="0"/>
      <w:divBdr>
        <w:top w:val="none" w:sz="0" w:space="0" w:color="auto"/>
        <w:left w:val="none" w:sz="0" w:space="0" w:color="auto"/>
        <w:bottom w:val="none" w:sz="0" w:space="0" w:color="auto"/>
        <w:right w:val="none" w:sz="0" w:space="0" w:color="auto"/>
      </w:divBdr>
    </w:div>
    <w:div w:id="513417968">
      <w:bodyDiv w:val="1"/>
      <w:marLeft w:val="0"/>
      <w:marRight w:val="0"/>
      <w:marTop w:val="0"/>
      <w:marBottom w:val="0"/>
      <w:divBdr>
        <w:top w:val="none" w:sz="0" w:space="0" w:color="auto"/>
        <w:left w:val="none" w:sz="0" w:space="0" w:color="auto"/>
        <w:bottom w:val="none" w:sz="0" w:space="0" w:color="auto"/>
        <w:right w:val="none" w:sz="0" w:space="0" w:color="auto"/>
      </w:divBdr>
    </w:div>
    <w:div w:id="520552727">
      <w:bodyDiv w:val="1"/>
      <w:marLeft w:val="0"/>
      <w:marRight w:val="0"/>
      <w:marTop w:val="0"/>
      <w:marBottom w:val="0"/>
      <w:divBdr>
        <w:top w:val="none" w:sz="0" w:space="0" w:color="auto"/>
        <w:left w:val="none" w:sz="0" w:space="0" w:color="auto"/>
        <w:bottom w:val="none" w:sz="0" w:space="0" w:color="auto"/>
        <w:right w:val="none" w:sz="0" w:space="0" w:color="auto"/>
      </w:divBdr>
    </w:div>
    <w:div w:id="541208414">
      <w:bodyDiv w:val="1"/>
      <w:marLeft w:val="0"/>
      <w:marRight w:val="0"/>
      <w:marTop w:val="0"/>
      <w:marBottom w:val="0"/>
      <w:divBdr>
        <w:top w:val="none" w:sz="0" w:space="0" w:color="auto"/>
        <w:left w:val="none" w:sz="0" w:space="0" w:color="auto"/>
        <w:bottom w:val="none" w:sz="0" w:space="0" w:color="auto"/>
        <w:right w:val="none" w:sz="0" w:space="0" w:color="auto"/>
      </w:divBdr>
    </w:div>
    <w:div w:id="569996281">
      <w:bodyDiv w:val="1"/>
      <w:marLeft w:val="0"/>
      <w:marRight w:val="0"/>
      <w:marTop w:val="0"/>
      <w:marBottom w:val="0"/>
      <w:divBdr>
        <w:top w:val="none" w:sz="0" w:space="0" w:color="auto"/>
        <w:left w:val="none" w:sz="0" w:space="0" w:color="auto"/>
        <w:bottom w:val="none" w:sz="0" w:space="0" w:color="auto"/>
        <w:right w:val="none" w:sz="0" w:space="0" w:color="auto"/>
      </w:divBdr>
      <w:divsChild>
        <w:div w:id="65031829">
          <w:marLeft w:val="0"/>
          <w:marRight w:val="0"/>
          <w:marTop w:val="0"/>
          <w:marBottom w:val="0"/>
          <w:divBdr>
            <w:top w:val="none" w:sz="0" w:space="0" w:color="auto"/>
            <w:left w:val="none" w:sz="0" w:space="0" w:color="auto"/>
            <w:bottom w:val="none" w:sz="0" w:space="0" w:color="auto"/>
            <w:right w:val="none" w:sz="0" w:space="0" w:color="auto"/>
          </w:divBdr>
        </w:div>
        <w:div w:id="76903696">
          <w:marLeft w:val="0"/>
          <w:marRight w:val="0"/>
          <w:marTop w:val="0"/>
          <w:marBottom w:val="0"/>
          <w:divBdr>
            <w:top w:val="none" w:sz="0" w:space="0" w:color="auto"/>
            <w:left w:val="none" w:sz="0" w:space="0" w:color="auto"/>
            <w:bottom w:val="none" w:sz="0" w:space="0" w:color="auto"/>
            <w:right w:val="none" w:sz="0" w:space="0" w:color="auto"/>
          </w:divBdr>
        </w:div>
        <w:div w:id="129908631">
          <w:marLeft w:val="0"/>
          <w:marRight w:val="0"/>
          <w:marTop w:val="0"/>
          <w:marBottom w:val="0"/>
          <w:divBdr>
            <w:top w:val="none" w:sz="0" w:space="0" w:color="auto"/>
            <w:left w:val="none" w:sz="0" w:space="0" w:color="auto"/>
            <w:bottom w:val="none" w:sz="0" w:space="0" w:color="auto"/>
            <w:right w:val="none" w:sz="0" w:space="0" w:color="auto"/>
          </w:divBdr>
        </w:div>
        <w:div w:id="982807460">
          <w:marLeft w:val="0"/>
          <w:marRight w:val="0"/>
          <w:marTop w:val="0"/>
          <w:marBottom w:val="0"/>
          <w:divBdr>
            <w:top w:val="none" w:sz="0" w:space="0" w:color="auto"/>
            <w:left w:val="none" w:sz="0" w:space="0" w:color="auto"/>
            <w:bottom w:val="none" w:sz="0" w:space="0" w:color="auto"/>
            <w:right w:val="none" w:sz="0" w:space="0" w:color="auto"/>
          </w:divBdr>
        </w:div>
        <w:div w:id="1718167521">
          <w:marLeft w:val="0"/>
          <w:marRight w:val="0"/>
          <w:marTop w:val="0"/>
          <w:marBottom w:val="0"/>
          <w:divBdr>
            <w:top w:val="none" w:sz="0" w:space="0" w:color="auto"/>
            <w:left w:val="none" w:sz="0" w:space="0" w:color="auto"/>
            <w:bottom w:val="none" w:sz="0" w:space="0" w:color="auto"/>
            <w:right w:val="none" w:sz="0" w:space="0" w:color="auto"/>
          </w:divBdr>
        </w:div>
        <w:div w:id="1855225810">
          <w:marLeft w:val="0"/>
          <w:marRight w:val="0"/>
          <w:marTop w:val="0"/>
          <w:marBottom w:val="0"/>
          <w:divBdr>
            <w:top w:val="none" w:sz="0" w:space="0" w:color="auto"/>
            <w:left w:val="none" w:sz="0" w:space="0" w:color="auto"/>
            <w:bottom w:val="none" w:sz="0" w:space="0" w:color="auto"/>
            <w:right w:val="none" w:sz="0" w:space="0" w:color="auto"/>
          </w:divBdr>
          <w:divsChild>
            <w:div w:id="914975964">
              <w:marLeft w:val="0"/>
              <w:marRight w:val="0"/>
              <w:marTop w:val="0"/>
              <w:marBottom w:val="0"/>
              <w:divBdr>
                <w:top w:val="none" w:sz="0" w:space="0" w:color="auto"/>
                <w:left w:val="none" w:sz="0" w:space="0" w:color="auto"/>
                <w:bottom w:val="none" w:sz="0" w:space="0" w:color="auto"/>
                <w:right w:val="none" w:sz="0" w:space="0" w:color="auto"/>
              </w:divBdr>
            </w:div>
          </w:divsChild>
        </w:div>
        <w:div w:id="2080399082">
          <w:marLeft w:val="0"/>
          <w:marRight w:val="0"/>
          <w:marTop w:val="0"/>
          <w:marBottom w:val="0"/>
          <w:divBdr>
            <w:top w:val="none" w:sz="0" w:space="0" w:color="auto"/>
            <w:left w:val="none" w:sz="0" w:space="0" w:color="auto"/>
            <w:bottom w:val="none" w:sz="0" w:space="0" w:color="auto"/>
            <w:right w:val="none" w:sz="0" w:space="0" w:color="auto"/>
          </w:divBdr>
          <w:divsChild>
            <w:div w:id="101491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983929">
      <w:bodyDiv w:val="1"/>
      <w:marLeft w:val="0"/>
      <w:marRight w:val="0"/>
      <w:marTop w:val="0"/>
      <w:marBottom w:val="0"/>
      <w:divBdr>
        <w:top w:val="none" w:sz="0" w:space="0" w:color="auto"/>
        <w:left w:val="none" w:sz="0" w:space="0" w:color="auto"/>
        <w:bottom w:val="none" w:sz="0" w:space="0" w:color="auto"/>
        <w:right w:val="none" w:sz="0" w:space="0" w:color="auto"/>
      </w:divBdr>
    </w:div>
    <w:div w:id="582840269">
      <w:bodyDiv w:val="1"/>
      <w:marLeft w:val="0"/>
      <w:marRight w:val="0"/>
      <w:marTop w:val="0"/>
      <w:marBottom w:val="0"/>
      <w:divBdr>
        <w:top w:val="none" w:sz="0" w:space="0" w:color="auto"/>
        <w:left w:val="none" w:sz="0" w:space="0" w:color="auto"/>
        <w:bottom w:val="none" w:sz="0" w:space="0" w:color="auto"/>
        <w:right w:val="none" w:sz="0" w:space="0" w:color="auto"/>
      </w:divBdr>
      <w:divsChild>
        <w:div w:id="316156467">
          <w:marLeft w:val="0"/>
          <w:marRight w:val="0"/>
          <w:marTop w:val="0"/>
          <w:marBottom w:val="0"/>
          <w:divBdr>
            <w:top w:val="none" w:sz="0" w:space="0" w:color="auto"/>
            <w:left w:val="none" w:sz="0" w:space="0" w:color="auto"/>
            <w:bottom w:val="none" w:sz="0" w:space="0" w:color="auto"/>
            <w:right w:val="none" w:sz="0" w:space="0" w:color="auto"/>
          </w:divBdr>
        </w:div>
        <w:div w:id="614286280">
          <w:marLeft w:val="0"/>
          <w:marRight w:val="0"/>
          <w:marTop w:val="0"/>
          <w:marBottom w:val="0"/>
          <w:divBdr>
            <w:top w:val="none" w:sz="0" w:space="0" w:color="auto"/>
            <w:left w:val="none" w:sz="0" w:space="0" w:color="auto"/>
            <w:bottom w:val="none" w:sz="0" w:space="0" w:color="auto"/>
            <w:right w:val="none" w:sz="0" w:space="0" w:color="auto"/>
          </w:divBdr>
        </w:div>
        <w:div w:id="1754693194">
          <w:marLeft w:val="0"/>
          <w:marRight w:val="0"/>
          <w:marTop w:val="0"/>
          <w:marBottom w:val="0"/>
          <w:divBdr>
            <w:top w:val="none" w:sz="0" w:space="0" w:color="auto"/>
            <w:left w:val="none" w:sz="0" w:space="0" w:color="auto"/>
            <w:bottom w:val="none" w:sz="0" w:space="0" w:color="auto"/>
            <w:right w:val="none" w:sz="0" w:space="0" w:color="auto"/>
          </w:divBdr>
        </w:div>
        <w:div w:id="1805076975">
          <w:marLeft w:val="0"/>
          <w:marRight w:val="0"/>
          <w:marTop w:val="0"/>
          <w:marBottom w:val="0"/>
          <w:divBdr>
            <w:top w:val="none" w:sz="0" w:space="0" w:color="auto"/>
            <w:left w:val="none" w:sz="0" w:space="0" w:color="auto"/>
            <w:bottom w:val="none" w:sz="0" w:space="0" w:color="auto"/>
            <w:right w:val="none" w:sz="0" w:space="0" w:color="auto"/>
          </w:divBdr>
        </w:div>
        <w:div w:id="2105684284">
          <w:marLeft w:val="0"/>
          <w:marRight w:val="0"/>
          <w:marTop w:val="0"/>
          <w:marBottom w:val="0"/>
          <w:divBdr>
            <w:top w:val="none" w:sz="0" w:space="0" w:color="auto"/>
            <w:left w:val="none" w:sz="0" w:space="0" w:color="auto"/>
            <w:bottom w:val="none" w:sz="0" w:space="0" w:color="auto"/>
            <w:right w:val="none" w:sz="0" w:space="0" w:color="auto"/>
          </w:divBdr>
        </w:div>
      </w:divsChild>
    </w:div>
    <w:div w:id="585842639">
      <w:bodyDiv w:val="1"/>
      <w:marLeft w:val="0"/>
      <w:marRight w:val="0"/>
      <w:marTop w:val="0"/>
      <w:marBottom w:val="0"/>
      <w:divBdr>
        <w:top w:val="none" w:sz="0" w:space="0" w:color="auto"/>
        <w:left w:val="none" w:sz="0" w:space="0" w:color="auto"/>
        <w:bottom w:val="none" w:sz="0" w:space="0" w:color="auto"/>
        <w:right w:val="none" w:sz="0" w:space="0" w:color="auto"/>
      </w:divBdr>
      <w:divsChild>
        <w:div w:id="1301885626">
          <w:marLeft w:val="0"/>
          <w:marRight w:val="0"/>
          <w:marTop w:val="0"/>
          <w:marBottom w:val="0"/>
          <w:divBdr>
            <w:top w:val="none" w:sz="0" w:space="0" w:color="auto"/>
            <w:left w:val="none" w:sz="0" w:space="0" w:color="auto"/>
            <w:bottom w:val="none" w:sz="0" w:space="0" w:color="auto"/>
            <w:right w:val="none" w:sz="0" w:space="0" w:color="auto"/>
          </w:divBdr>
          <w:divsChild>
            <w:div w:id="14172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907962">
      <w:bodyDiv w:val="1"/>
      <w:marLeft w:val="0"/>
      <w:marRight w:val="0"/>
      <w:marTop w:val="0"/>
      <w:marBottom w:val="0"/>
      <w:divBdr>
        <w:top w:val="none" w:sz="0" w:space="0" w:color="auto"/>
        <w:left w:val="none" w:sz="0" w:space="0" w:color="auto"/>
        <w:bottom w:val="none" w:sz="0" w:space="0" w:color="auto"/>
        <w:right w:val="none" w:sz="0" w:space="0" w:color="auto"/>
      </w:divBdr>
    </w:div>
    <w:div w:id="661663938">
      <w:bodyDiv w:val="1"/>
      <w:marLeft w:val="0"/>
      <w:marRight w:val="0"/>
      <w:marTop w:val="0"/>
      <w:marBottom w:val="0"/>
      <w:divBdr>
        <w:top w:val="none" w:sz="0" w:space="0" w:color="auto"/>
        <w:left w:val="none" w:sz="0" w:space="0" w:color="auto"/>
        <w:bottom w:val="none" w:sz="0" w:space="0" w:color="auto"/>
        <w:right w:val="none" w:sz="0" w:space="0" w:color="auto"/>
      </w:divBdr>
      <w:divsChild>
        <w:div w:id="245306020">
          <w:marLeft w:val="0"/>
          <w:marRight w:val="0"/>
          <w:marTop w:val="0"/>
          <w:marBottom w:val="0"/>
          <w:divBdr>
            <w:top w:val="none" w:sz="0" w:space="0" w:color="auto"/>
            <w:left w:val="none" w:sz="0" w:space="0" w:color="auto"/>
            <w:bottom w:val="none" w:sz="0" w:space="0" w:color="auto"/>
            <w:right w:val="none" w:sz="0" w:space="0" w:color="auto"/>
          </w:divBdr>
        </w:div>
        <w:div w:id="309024618">
          <w:marLeft w:val="0"/>
          <w:marRight w:val="0"/>
          <w:marTop w:val="0"/>
          <w:marBottom w:val="0"/>
          <w:divBdr>
            <w:top w:val="none" w:sz="0" w:space="0" w:color="auto"/>
            <w:left w:val="none" w:sz="0" w:space="0" w:color="auto"/>
            <w:bottom w:val="none" w:sz="0" w:space="0" w:color="auto"/>
            <w:right w:val="none" w:sz="0" w:space="0" w:color="auto"/>
          </w:divBdr>
        </w:div>
        <w:div w:id="707528005">
          <w:marLeft w:val="0"/>
          <w:marRight w:val="0"/>
          <w:marTop w:val="0"/>
          <w:marBottom w:val="0"/>
          <w:divBdr>
            <w:top w:val="none" w:sz="0" w:space="0" w:color="auto"/>
            <w:left w:val="none" w:sz="0" w:space="0" w:color="auto"/>
            <w:bottom w:val="none" w:sz="0" w:space="0" w:color="auto"/>
            <w:right w:val="none" w:sz="0" w:space="0" w:color="auto"/>
          </w:divBdr>
        </w:div>
        <w:div w:id="729033510">
          <w:marLeft w:val="0"/>
          <w:marRight w:val="0"/>
          <w:marTop w:val="0"/>
          <w:marBottom w:val="0"/>
          <w:divBdr>
            <w:top w:val="none" w:sz="0" w:space="0" w:color="auto"/>
            <w:left w:val="none" w:sz="0" w:space="0" w:color="auto"/>
            <w:bottom w:val="none" w:sz="0" w:space="0" w:color="auto"/>
            <w:right w:val="none" w:sz="0" w:space="0" w:color="auto"/>
          </w:divBdr>
          <w:divsChild>
            <w:div w:id="631981529">
              <w:marLeft w:val="0"/>
              <w:marRight w:val="0"/>
              <w:marTop w:val="0"/>
              <w:marBottom w:val="0"/>
              <w:divBdr>
                <w:top w:val="none" w:sz="0" w:space="0" w:color="auto"/>
                <w:left w:val="none" w:sz="0" w:space="0" w:color="auto"/>
                <w:bottom w:val="none" w:sz="0" w:space="0" w:color="auto"/>
                <w:right w:val="none" w:sz="0" w:space="0" w:color="auto"/>
              </w:divBdr>
            </w:div>
          </w:divsChild>
        </w:div>
        <w:div w:id="881211022">
          <w:marLeft w:val="0"/>
          <w:marRight w:val="0"/>
          <w:marTop w:val="0"/>
          <w:marBottom w:val="0"/>
          <w:divBdr>
            <w:top w:val="none" w:sz="0" w:space="0" w:color="auto"/>
            <w:left w:val="none" w:sz="0" w:space="0" w:color="auto"/>
            <w:bottom w:val="none" w:sz="0" w:space="0" w:color="auto"/>
            <w:right w:val="none" w:sz="0" w:space="0" w:color="auto"/>
          </w:divBdr>
        </w:div>
        <w:div w:id="1937133961">
          <w:marLeft w:val="0"/>
          <w:marRight w:val="0"/>
          <w:marTop w:val="0"/>
          <w:marBottom w:val="0"/>
          <w:divBdr>
            <w:top w:val="none" w:sz="0" w:space="0" w:color="auto"/>
            <w:left w:val="none" w:sz="0" w:space="0" w:color="auto"/>
            <w:bottom w:val="none" w:sz="0" w:space="0" w:color="auto"/>
            <w:right w:val="none" w:sz="0" w:space="0" w:color="auto"/>
          </w:divBdr>
        </w:div>
      </w:divsChild>
    </w:div>
    <w:div w:id="667289990">
      <w:bodyDiv w:val="1"/>
      <w:marLeft w:val="0"/>
      <w:marRight w:val="0"/>
      <w:marTop w:val="0"/>
      <w:marBottom w:val="0"/>
      <w:divBdr>
        <w:top w:val="none" w:sz="0" w:space="0" w:color="auto"/>
        <w:left w:val="none" w:sz="0" w:space="0" w:color="auto"/>
        <w:bottom w:val="none" w:sz="0" w:space="0" w:color="auto"/>
        <w:right w:val="none" w:sz="0" w:space="0" w:color="auto"/>
      </w:divBdr>
    </w:div>
    <w:div w:id="679047314">
      <w:bodyDiv w:val="1"/>
      <w:marLeft w:val="0"/>
      <w:marRight w:val="0"/>
      <w:marTop w:val="0"/>
      <w:marBottom w:val="0"/>
      <w:divBdr>
        <w:top w:val="none" w:sz="0" w:space="0" w:color="auto"/>
        <w:left w:val="none" w:sz="0" w:space="0" w:color="auto"/>
        <w:bottom w:val="none" w:sz="0" w:space="0" w:color="auto"/>
        <w:right w:val="none" w:sz="0" w:space="0" w:color="auto"/>
      </w:divBdr>
      <w:divsChild>
        <w:div w:id="11226705">
          <w:marLeft w:val="0"/>
          <w:marRight w:val="0"/>
          <w:marTop w:val="0"/>
          <w:marBottom w:val="0"/>
          <w:divBdr>
            <w:top w:val="none" w:sz="0" w:space="0" w:color="auto"/>
            <w:left w:val="none" w:sz="0" w:space="0" w:color="auto"/>
            <w:bottom w:val="none" w:sz="0" w:space="0" w:color="auto"/>
            <w:right w:val="none" w:sz="0" w:space="0" w:color="auto"/>
          </w:divBdr>
          <w:divsChild>
            <w:div w:id="1024475120">
              <w:marLeft w:val="0"/>
              <w:marRight w:val="0"/>
              <w:marTop w:val="0"/>
              <w:marBottom w:val="0"/>
              <w:divBdr>
                <w:top w:val="none" w:sz="0" w:space="0" w:color="auto"/>
                <w:left w:val="none" w:sz="0" w:space="0" w:color="auto"/>
                <w:bottom w:val="none" w:sz="0" w:space="0" w:color="auto"/>
                <w:right w:val="none" w:sz="0" w:space="0" w:color="auto"/>
              </w:divBdr>
            </w:div>
          </w:divsChild>
        </w:div>
        <w:div w:id="77992254">
          <w:marLeft w:val="0"/>
          <w:marRight w:val="0"/>
          <w:marTop w:val="0"/>
          <w:marBottom w:val="0"/>
          <w:divBdr>
            <w:top w:val="none" w:sz="0" w:space="0" w:color="auto"/>
            <w:left w:val="none" w:sz="0" w:space="0" w:color="auto"/>
            <w:bottom w:val="none" w:sz="0" w:space="0" w:color="auto"/>
            <w:right w:val="none" w:sz="0" w:space="0" w:color="auto"/>
          </w:divBdr>
        </w:div>
        <w:div w:id="417025376">
          <w:marLeft w:val="0"/>
          <w:marRight w:val="0"/>
          <w:marTop w:val="0"/>
          <w:marBottom w:val="0"/>
          <w:divBdr>
            <w:top w:val="none" w:sz="0" w:space="0" w:color="auto"/>
            <w:left w:val="none" w:sz="0" w:space="0" w:color="auto"/>
            <w:bottom w:val="none" w:sz="0" w:space="0" w:color="auto"/>
            <w:right w:val="none" w:sz="0" w:space="0" w:color="auto"/>
          </w:divBdr>
        </w:div>
        <w:div w:id="622229336">
          <w:marLeft w:val="0"/>
          <w:marRight w:val="0"/>
          <w:marTop w:val="0"/>
          <w:marBottom w:val="0"/>
          <w:divBdr>
            <w:top w:val="none" w:sz="0" w:space="0" w:color="auto"/>
            <w:left w:val="none" w:sz="0" w:space="0" w:color="auto"/>
            <w:bottom w:val="none" w:sz="0" w:space="0" w:color="auto"/>
            <w:right w:val="none" w:sz="0" w:space="0" w:color="auto"/>
          </w:divBdr>
        </w:div>
        <w:div w:id="978417920">
          <w:marLeft w:val="0"/>
          <w:marRight w:val="0"/>
          <w:marTop w:val="0"/>
          <w:marBottom w:val="0"/>
          <w:divBdr>
            <w:top w:val="none" w:sz="0" w:space="0" w:color="auto"/>
            <w:left w:val="none" w:sz="0" w:space="0" w:color="auto"/>
            <w:bottom w:val="none" w:sz="0" w:space="0" w:color="auto"/>
            <w:right w:val="none" w:sz="0" w:space="0" w:color="auto"/>
          </w:divBdr>
        </w:div>
        <w:div w:id="1738431319">
          <w:marLeft w:val="0"/>
          <w:marRight w:val="0"/>
          <w:marTop w:val="0"/>
          <w:marBottom w:val="0"/>
          <w:divBdr>
            <w:top w:val="none" w:sz="0" w:space="0" w:color="auto"/>
            <w:left w:val="none" w:sz="0" w:space="0" w:color="auto"/>
            <w:bottom w:val="none" w:sz="0" w:space="0" w:color="auto"/>
            <w:right w:val="none" w:sz="0" w:space="0" w:color="auto"/>
          </w:divBdr>
          <w:divsChild>
            <w:div w:id="1171525092">
              <w:marLeft w:val="0"/>
              <w:marRight w:val="0"/>
              <w:marTop w:val="0"/>
              <w:marBottom w:val="0"/>
              <w:divBdr>
                <w:top w:val="none" w:sz="0" w:space="0" w:color="auto"/>
                <w:left w:val="none" w:sz="0" w:space="0" w:color="auto"/>
                <w:bottom w:val="none" w:sz="0" w:space="0" w:color="auto"/>
                <w:right w:val="none" w:sz="0" w:space="0" w:color="auto"/>
              </w:divBdr>
            </w:div>
          </w:divsChild>
        </w:div>
        <w:div w:id="1922830969">
          <w:marLeft w:val="0"/>
          <w:marRight w:val="0"/>
          <w:marTop w:val="0"/>
          <w:marBottom w:val="0"/>
          <w:divBdr>
            <w:top w:val="none" w:sz="0" w:space="0" w:color="auto"/>
            <w:left w:val="none" w:sz="0" w:space="0" w:color="auto"/>
            <w:bottom w:val="none" w:sz="0" w:space="0" w:color="auto"/>
            <w:right w:val="none" w:sz="0" w:space="0" w:color="auto"/>
          </w:divBdr>
        </w:div>
      </w:divsChild>
    </w:div>
    <w:div w:id="708607107">
      <w:bodyDiv w:val="1"/>
      <w:marLeft w:val="0"/>
      <w:marRight w:val="0"/>
      <w:marTop w:val="0"/>
      <w:marBottom w:val="0"/>
      <w:divBdr>
        <w:top w:val="none" w:sz="0" w:space="0" w:color="auto"/>
        <w:left w:val="none" w:sz="0" w:space="0" w:color="auto"/>
        <w:bottom w:val="none" w:sz="0" w:space="0" w:color="auto"/>
        <w:right w:val="none" w:sz="0" w:space="0" w:color="auto"/>
      </w:divBdr>
    </w:div>
    <w:div w:id="714042351">
      <w:bodyDiv w:val="1"/>
      <w:marLeft w:val="0"/>
      <w:marRight w:val="0"/>
      <w:marTop w:val="0"/>
      <w:marBottom w:val="0"/>
      <w:divBdr>
        <w:top w:val="none" w:sz="0" w:space="0" w:color="auto"/>
        <w:left w:val="none" w:sz="0" w:space="0" w:color="auto"/>
        <w:bottom w:val="none" w:sz="0" w:space="0" w:color="auto"/>
        <w:right w:val="none" w:sz="0" w:space="0" w:color="auto"/>
      </w:divBdr>
      <w:divsChild>
        <w:div w:id="376205991">
          <w:marLeft w:val="0"/>
          <w:marRight w:val="0"/>
          <w:marTop w:val="0"/>
          <w:marBottom w:val="0"/>
          <w:divBdr>
            <w:top w:val="single" w:sz="2" w:space="0" w:color="E3E3E3"/>
            <w:left w:val="single" w:sz="2" w:space="0" w:color="E3E3E3"/>
            <w:bottom w:val="single" w:sz="2" w:space="0" w:color="E3E3E3"/>
            <w:right w:val="single" w:sz="2" w:space="0" w:color="E3E3E3"/>
          </w:divBdr>
          <w:divsChild>
            <w:div w:id="184291550">
              <w:marLeft w:val="0"/>
              <w:marRight w:val="0"/>
              <w:marTop w:val="0"/>
              <w:marBottom w:val="0"/>
              <w:divBdr>
                <w:top w:val="single" w:sz="2" w:space="0" w:color="E3E3E3"/>
                <w:left w:val="single" w:sz="2" w:space="0" w:color="E3E3E3"/>
                <w:bottom w:val="single" w:sz="2" w:space="0" w:color="E3E3E3"/>
                <w:right w:val="single" w:sz="2" w:space="0" w:color="E3E3E3"/>
              </w:divBdr>
              <w:divsChild>
                <w:div w:id="1753158237">
                  <w:marLeft w:val="0"/>
                  <w:marRight w:val="0"/>
                  <w:marTop w:val="0"/>
                  <w:marBottom w:val="0"/>
                  <w:divBdr>
                    <w:top w:val="single" w:sz="2" w:space="0" w:color="E3E3E3"/>
                    <w:left w:val="single" w:sz="2" w:space="0" w:color="E3E3E3"/>
                    <w:bottom w:val="single" w:sz="2" w:space="0" w:color="E3E3E3"/>
                    <w:right w:val="single" w:sz="2" w:space="0" w:color="E3E3E3"/>
                  </w:divBdr>
                  <w:divsChild>
                    <w:div w:id="1684286433">
                      <w:marLeft w:val="0"/>
                      <w:marRight w:val="0"/>
                      <w:marTop w:val="0"/>
                      <w:marBottom w:val="0"/>
                      <w:divBdr>
                        <w:top w:val="single" w:sz="2" w:space="0" w:color="E3E3E3"/>
                        <w:left w:val="single" w:sz="2" w:space="0" w:color="E3E3E3"/>
                        <w:bottom w:val="single" w:sz="2" w:space="0" w:color="E3E3E3"/>
                        <w:right w:val="single" w:sz="2" w:space="0" w:color="E3E3E3"/>
                      </w:divBdr>
                      <w:divsChild>
                        <w:div w:id="754597865">
                          <w:marLeft w:val="0"/>
                          <w:marRight w:val="0"/>
                          <w:marTop w:val="0"/>
                          <w:marBottom w:val="0"/>
                          <w:divBdr>
                            <w:top w:val="single" w:sz="2" w:space="0" w:color="E3E3E3"/>
                            <w:left w:val="single" w:sz="2" w:space="0" w:color="E3E3E3"/>
                            <w:bottom w:val="single" w:sz="2" w:space="0" w:color="E3E3E3"/>
                            <w:right w:val="single" w:sz="2" w:space="0" w:color="E3E3E3"/>
                          </w:divBdr>
                          <w:divsChild>
                            <w:div w:id="1708602323">
                              <w:marLeft w:val="0"/>
                              <w:marRight w:val="0"/>
                              <w:marTop w:val="0"/>
                              <w:marBottom w:val="0"/>
                              <w:divBdr>
                                <w:top w:val="single" w:sz="2" w:space="0" w:color="E3E3E3"/>
                                <w:left w:val="single" w:sz="2" w:space="0" w:color="E3E3E3"/>
                                <w:bottom w:val="single" w:sz="2" w:space="0" w:color="E3E3E3"/>
                                <w:right w:val="single" w:sz="2" w:space="0" w:color="E3E3E3"/>
                              </w:divBdr>
                              <w:divsChild>
                                <w:div w:id="1756706999">
                                  <w:marLeft w:val="0"/>
                                  <w:marRight w:val="0"/>
                                  <w:marTop w:val="100"/>
                                  <w:marBottom w:val="100"/>
                                  <w:divBdr>
                                    <w:top w:val="single" w:sz="2" w:space="0" w:color="E3E3E3"/>
                                    <w:left w:val="single" w:sz="2" w:space="0" w:color="E3E3E3"/>
                                    <w:bottom w:val="single" w:sz="2" w:space="0" w:color="E3E3E3"/>
                                    <w:right w:val="single" w:sz="2" w:space="0" w:color="E3E3E3"/>
                                  </w:divBdr>
                                  <w:divsChild>
                                    <w:div w:id="1564755045">
                                      <w:marLeft w:val="0"/>
                                      <w:marRight w:val="0"/>
                                      <w:marTop w:val="0"/>
                                      <w:marBottom w:val="0"/>
                                      <w:divBdr>
                                        <w:top w:val="single" w:sz="2" w:space="0" w:color="E3E3E3"/>
                                        <w:left w:val="single" w:sz="2" w:space="0" w:color="E3E3E3"/>
                                        <w:bottom w:val="single" w:sz="2" w:space="0" w:color="E3E3E3"/>
                                        <w:right w:val="single" w:sz="2" w:space="0" w:color="E3E3E3"/>
                                      </w:divBdr>
                                      <w:divsChild>
                                        <w:div w:id="353193672">
                                          <w:marLeft w:val="0"/>
                                          <w:marRight w:val="0"/>
                                          <w:marTop w:val="0"/>
                                          <w:marBottom w:val="0"/>
                                          <w:divBdr>
                                            <w:top w:val="single" w:sz="2" w:space="0" w:color="E3E3E3"/>
                                            <w:left w:val="single" w:sz="2" w:space="0" w:color="E3E3E3"/>
                                            <w:bottom w:val="single" w:sz="2" w:space="0" w:color="E3E3E3"/>
                                            <w:right w:val="single" w:sz="2" w:space="0" w:color="E3E3E3"/>
                                          </w:divBdr>
                                          <w:divsChild>
                                            <w:div w:id="1051854288">
                                              <w:marLeft w:val="0"/>
                                              <w:marRight w:val="0"/>
                                              <w:marTop w:val="0"/>
                                              <w:marBottom w:val="0"/>
                                              <w:divBdr>
                                                <w:top w:val="single" w:sz="2" w:space="0" w:color="E3E3E3"/>
                                                <w:left w:val="single" w:sz="2" w:space="0" w:color="E3E3E3"/>
                                                <w:bottom w:val="single" w:sz="2" w:space="0" w:color="E3E3E3"/>
                                                <w:right w:val="single" w:sz="2" w:space="0" w:color="E3E3E3"/>
                                              </w:divBdr>
                                              <w:divsChild>
                                                <w:div w:id="1610504540">
                                                  <w:marLeft w:val="0"/>
                                                  <w:marRight w:val="0"/>
                                                  <w:marTop w:val="0"/>
                                                  <w:marBottom w:val="0"/>
                                                  <w:divBdr>
                                                    <w:top w:val="single" w:sz="2" w:space="0" w:color="E3E3E3"/>
                                                    <w:left w:val="single" w:sz="2" w:space="0" w:color="E3E3E3"/>
                                                    <w:bottom w:val="single" w:sz="2" w:space="0" w:color="E3E3E3"/>
                                                    <w:right w:val="single" w:sz="2" w:space="0" w:color="E3E3E3"/>
                                                  </w:divBdr>
                                                  <w:divsChild>
                                                    <w:div w:id="2138988787">
                                                      <w:marLeft w:val="0"/>
                                                      <w:marRight w:val="0"/>
                                                      <w:marTop w:val="0"/>
                                                      <w:marBottom w:val="0"/>
                                                      <w:divBdr>
                                                        <w:top w:val="single" w:sz="2" w:space="0" w:color="E3E3E3"/>
                                                        <w:left w:val="single" w:sz="2" w:space="0" w:color="E3E3E3"/>
                                                        <w:bottom w:val="single" w:sz="2" w:space="0" w:color="E3E3E3"/>
                                                        <w:right w:val="single" w:sz="2" w:space="0" w:color="E3E3E3"/>
                                                      </w:divBdr>
                                                      <w:divsChild>
                                                        <w:div w:id="7960671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59938757">
          <w:marLeft w:val="0"/>
          <w:marRight w:val="0"/>
          <w:marTop w:val="0"/>
          <w:marBottom w:val="0"/>
          <w:divBdr>
            <w:top w:val="none" w:sz="0" w:space="0" w:color="auto"/>
            <w:left w:val="none" w:sz="0" w:space="0" w:color="auto"/>
            <w:bottom w:val="none" w:sz="0" w:space="0" w:color="auto"/>
            <w:right w:val="none" w:sz="0" w:space="0" w:color="auto"/>
          </w:divBdr>
        </w:div>
      </w:divsChild>
    </w:div>
    <w:div w:id="725177354">
      <w:bodyDiv w:val="1"/>
      <w:marLeft w:val="0"/>
      <w:marRight w:val="0"/>
      <w:marTop w:val="0"/>
      <w:marBottom w:val="0"/>
      <w:divBdr>
        <w:top w:val="none" w:sz="0" w:space="0" w:color="auto"/>
        <w:left w:val="none" w:sz="0" w:space="0" w:color="auto"/>
        <w:bottom w:val="none" w:sz="0" w:space="0" w:color="auto"/>
        <w:right w:val="none" w:sz="0" w:space="0" w:color="auto"/>
      </w:divBdr>
    </w:div>
    <w:div w:id="730344132">
      <w:bodyDiv w:val="1"/>
      <w:marLeft w:val="0"/>
      <w:marRight w:val="0"/>
      <w:marTop w:val="0"/>
      <w:marBottom w:val="0"/>
      <w:divBdr>
        <w:top w:val="none" w:sz="0" w:space="0" w:color="auto"/>
        <w:left w:val="none" w:sz="0" w:space="0" w:color="auto"/>
        <w:bottom w:val="none" w:sz="0" w:space="0" w:color="auto"/>
        <w:right w:val="none" w:sz="0" w:space="0" w:color="auto"/>
      </w:divBdr>
    </w:div>
    <w:div w:id="735594270">
      <w:bodyDiv w:val="1"/>
      <w:marLeft w:val="0"/>
      <w:marRight w:val="0"/>
      <w:marTop w:val="0"/>
      <w:marBottom w:val="0"/>
      <w:divBdr>
        <w:top w:val="none" w:sz="0" w:space="0" w:color="auto"/>
        <w:left w:val="none" w:sz="0" w:space="0" w:color="auto"/>
        <w:bottom w:val="none" w:sz="0" w:space="0" w:color="auto"/>
        <w:right w:val="none" w:sz="0" w:space="0" w:color="auto"/>
      </w:divBdr>
    </w:div>
    <w:div w:id="760029003">
      <w:bodyDiv w:val="1"/>
      <w:marLeft w:val="0"/>
      <w:marRight w:val="0"/>
      <w:marTop w:val="0"/>
      <w:marBottom w:val="0"/>
      <w:divBdr>
        <w:top w:val="none" w:sz="0" w:space="0" w:color="auto"/>
        <w:left w:val="none" w:sz="0" w:space="0" w:color="auto"/>
        <w:bottom w:val="none" w:sz="0" w:space="0" w:color="auto"/>
        <w:right w:val="none" w:sz="0" w:space="0" w:color="auto"/>
      </w:divBdr>
    </w:div>
    <w:div w:id="770970822">
      <w:bodyDiv w:val="1"/>
      <w:marLeft w:val="0"/>
      <w:marRight w:val="0"/>
      <w:marTop w:val="0"/>
      <w:marBottom w:val="0"/>
      <w:divBdr>
        <w:top w:val="none" w:sz="0" w:space="0" w:color="auto"/>
        <w:left w:val="none" w:sz="0" w:space="0" w:color="auto"/>
        <w:bottom w:val="none" w:sz="0" w:space="0" w:color="auto"/>
        <w:right w:val="none" w:sz="0" w:space="0" w:color="auto"/>
      </w:divBdr>
      <w:divsChild>
        <w:div w:id="60949420">
          <w:marLeft w:val="0"/>
          <w:marRight w:val="0"/>
          <w:marTop w:val="0"/>
          <w:marBottom w:val="0"/>
          <w:divBdr>
            <w:top w:val="none" w:sz="0" w:space="0" w:color="auto"/>
            <w:left w:val="none" w:sz="0" w:space="0" w:color="auto"/>
            <w:bottom w:val="none" w:sz="0" w:space="0" w:color="auto"/>
            <w:right w:val="none" w:sz="0" w:space="0" w:color="auto"/>
          </w:divBdr>
        </w:div>
        <w:div w:id="648676614">
          <w:marLeft w:val="0"/>
          <w:marRight w:val="0"/>
          <w:marTop w:val="0"/>
          <w:marBottom w:val="0"/>
          <w:divBdr>
            <w:top w:val="none" w:sz="0" w:space="0" w:color="auto"/>
            <w:left w:val="none" w:sz="0" w:space="0" w:color="auto"/>
            <w:bottom w:val="none" w:sz="0" w:space="0" w:color="auto"/>
            <w:right w:val="none" w:sz="0" w:space="0" w:color="auto"/>
          </w:divBdr>
        </w:div>
        <w:div w:id="923300668">
          <w:marLeft w:val="0"/>
          <w:marRight w:val="0"/>
          <w:marTop w:val="0"/>
          <w:marBottom w:val="0"/>
          <w:divBdr>
            <w:top w:val="none" w:sz="0" w:space="0" w:color="auto"/>
            <w:left w:val="none" w:sz="0" w:space="0" w:color="auto"/>
            <w:bottom w:val="none" w:sz="0" w:space="0" w:color="auto"/>
            <w:right w:val="none" w:sz="0" w:space="0" w:color="auto"/>
          </w:divBdr>
        </w:div>
        <w:div w:id="1242447406">
          <w:marLeft w:val="0"/>
          <w:marRight w:val="0"/>
          <w:marTop w:val="0"/>
          <w:marBottom w:val="0"/>
          <w:divBdr>
            <w:top w:val="none" w:sz="0" w:space="0" w:color="auto"/>
            <w:left w:val="none" w:sz="0" w:space="0" w:color="auto"/>
            <w:bottom w:val="none" w:sz="0" w:space="0" w:color="auto"/>
            <w:right w:val="none" w:sz="0" w:space="0" w:color="auto"/>
          </w:divBdr>
        </w:div>
        <w:div w:id="1286692242">
          <w:marLeft w:val="0"/>
          <w:marRight w:val="0"/>
          <w:marTop w:val="0"/>
          <w:marBottom w:val="0"/>
          <w:divBdr>
            <w:top w:val="none" w:sz="0" w:space="0" w:color="auto"/>
            <w:left w:val="none" w:sz="0" w:space="0" w:color="auto"/>
            <w:bottom w:val="none" w:sz="0" w:space="0" w:color="auto"/>
            <w:right w:val="none" w:sz="0" w:space="0" w:color="auto"/>
          </w:divBdr>
          <w:divsChild>
            <w:div w:id="1056976621">
              <w:marLeft w:val="0"/>
              <w:marRight w:val="0"/>
              <w:marTop w:val="0"/>
              <w:marBottom w:val="0"/>
              <w:divBdr>
                <w:top w:val="none" w:sz="0" w:space="0" w:color="auto"/>
                <w:left w:val="none" w:sz="0" w:space="0" w:color="auto"/>
                <w:bottom w:val="none" w:sz="0" w:space="0" w:color="auto"/>
                <w:right w:val="none" w:sz="0" w:space="0" w:color="auto"/>
              </w:divBdr>
            </w:div>
          </w:divsChild>
        </w:div>
        <w:div w:id="1647902808">
          <w:marLeft w:val="0"/>
          <w:marRight w:val="0"/>
          <w:marTop w:val="0"/>
          <w:marBottom w:val="0"/>
          <w:divBdr>
            <w:top w:val="none" w:sz="0" w:space="0" w:color="auto"/>
            <w:left w:val="none" w:sz="0" w:space="0" w:color="auto"/>
            <w:bottom w:val="none" w:sz="0" w:space="0" w:color="auto"/>
            <w:right w:val="none" w:sz="0" w:space="0" w:color="auto"/>
          </w:divBdr>
        </w:div>
        <w:div w:id="2120372321">
          <w:marLeft w:val="0"/>
          <w:marRight w:val="0"/>
          <w:marTop w:val="0"/>
          <w:marBottom w:val="0"/>
          <w:divBdr>
            <w:top w:val="none" w:sz="0" w:space="0" w:color="auto"/>
            <w:left w:val="none" w:sz="0" w:space="0" w:color="auto"/>
            <w:bottom w:val="none" w:sz="0" w:space="0" w:color="auto"/>
            <w:right w:val="none" w:sz="0" w:space="0" w:color="auto"/>
          </w:divBdr>
          <w:divsChild>
            <w:div w:id="120301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656892">
      <w:bodyDiv w:val="1"/>
      <w:marLeft w:val="0"/>
      <w:marRight w:val="0"/>
      <w:marTop w:val="0"/>
      <w:marBottom w:val="0"/>
      <w:divBdr>
        <w:top w:val="none" w:sz="0" w:space="0" w:color="auto"/>
        <w:left w:val="none" w:sz="0" w:space="0" w:color="auto"/>
        <w:bottom w:val="none" w:sz="0" w:space="0" w:color="auto"/>
        <w:right w:val="none" w:sz="0" w:space="0" w:color="auto"/>
      </w:divBdr>
      <w:divsChild>
        <w:div w:id="77139593">
          <w:marLeft w:val="0"/>
          <w:marRight w:val="0"/>
          <w:marTop w:val="0"/>
          <w:marBottom w:val="0"/>
          <w:divBdr>
            <w:top w:val="none" w:sz="0" w:space="0" w:color="auto"/>
            <w:left w:val="none" w:sz="0" w:space="0" w:color="auto"/>
            <w:bottom w:val="none" w:sz="0" w:space="0" w:color="auto"/>
            <w:right w:val="none" w:sz="0" w:space="0" w:color="auto"/>
          </w:divBdr>
          <w:divsChild>
            <w:div w:id="1423406655">
              <w:marLeft w:val="0"/>
              <w:marRight w:val="0"/>
              <w:marTop w:val="0"/>
              <w:marBottom w:val="0"/>
              <w:divBdr>
                <w:top w:val="none" w:sz="0" w:space="0" w:color="auto"/>
                <w:left w:val="none" w:sz="0" w:space="0" w:color="auto"/>
                <w:bottom w:val="none" w:sz="0" w:space="0" w:color="auto"/>
                <w:right w:val="none" w:sz="0" w:space="0" w:color="auto"/>
              </w:divBdr>
            </w:div>
          </w:divsChild>
        </w:div>
        <w:div w:id="386690075">
          <w:marLeft w:val="0"/>
          <w:marRight w:val="0"/>
          <w:marTop w:val="0"/>
          <w:marBottom w:val="0"/>
          <w:divBdr>
            <w:top w:val="none" w:sz="0" w:space="0" w:color="auto"/>
            <w:left w:val="none" w:sz="0" w:space="0" w:color="auto"/>
            <w:bottom w:val="none" w:sz="0" w:space="0" w:color="auto"/>
            <w:right w:val="none" w:sz="0" w:space="0" w:color="auto"/>
          </w:divBdr>
          <w:divsChild>
            <w:div w:id="1001856826">
              <w:marLeft w:val="0"/>
              <w:marRight w:val="0"/>
              <w:marTop w:val="0"/>
              <w:marBottom w:val="0"/>
              <w:divBdr>
                <w:top w:val="none" w:sz="0" w:space="0" w:color="auto"/>
                <w:left w:val="none" w:sz="0" w:space="0" w:color="auto"/>
                <w:bottom w:val="none" w:sz="0" w:space="0" w:color="auto"/>
                <w:right w:val="none" w:sz="0" w:space="0" w:color="auto"/>
              </w:divBdr>
            </w:div>
          </w:divsChild>
        </w:div>
        <w:div w:id="894508303">
          <w:marLeft w:val="0"/>
          <w:marRight w:val="0"/>
          <w:marTop w:val="0"/>
          <w:marBottom w:val="0"/>
          <w:divBdr>
            <w:top w:val="none" w:sz="0" w:space="0" w:color="auto"/>
            <w:left w:val="none" w:sz="0" w:space="0" w:color="auto"/>
            <w:bottom w:val="none" w:sz="0" w:space="0" w:color="auto"/>
            <w:right w:val="none" w:sz="0" w:space="0" w:color="auto"/>
          </w:divBdr>
        </w:div>
        <w:div w:id="1106005466">
          <w:marLeft w:val="0"/>
          <w:marRight w:val="0"/>
          <w:marTop w:val="0"/>
          <w:marBottom w:val="0"/>
          <w:divBdr>
            <w:top w:val="none" w:sz="0" w:space="0" w:color="auto"/>
            <w:left w:val="none" w:sz="0" w:space="0" w:color="auto"/>
            <w:bottom w:val="none" w:sz="0" w:space="0" w:color="auto"/>
            <w:right w:val="none" w:sz="0" w:space="0" w:color="auto"/>
          </w:divBdr>
          <w:divsChild>
            <w:div w:id="801653950">
              <w:marLeft w:val="0"/>
              <w:marRight w:val="0"/>
              <w:marTop w:val="0"/>
              <w:marBottom w:val="0"/>
              <w:divBdr>
                <w:top w:val="none" w:sz="0" w:space="0" w:color="auto"/>
                <w:left w:val="none" w:sz="0" w:space="0" w:color="auto"/>
                <w:bottom w:val="none" w:sz="0" w:space="0" w:color="auto"/>
                <w:right w:val="none" w:sz="0" w:space="0" w:color="auto"/>
              </w:divBdr>
            </w:div>
          </w:divsChild>
        </w:div>
        <w:div w:id="1543396667">
          <w:marLeft w:val="0"/>
          <w:marRight w:val="0"/>
          <w:marTop w:val="0"/>
          <w:marBottom w:val="0"/>
          <w:divBdr>
            <w:top w:val="none" w:sz="0" w:space="0" w:color="auto"/>
            <w:left w:val="none" w:sz="0" w:space="0" w:color="auto"/>
            <w:bottom w:val="none" w:sz="0" w:space="0" w:color="auto"/>
            <w:right w:val="none" w:sz="0" w:space="0" w:color="auto"/>
          </w:divBdr>
        </w:div>
        <w:div w:id="1701391836">
          <w:marLeft w:val="0"/>
          <w:marRight w:val="0"/>
          <w:marTop w:val="0"/>
          <w:marBottom w:val="0"/>
          <w:divBdr>
            <w:top w:val="none" w:sz="0" w:space="0" w:color="auto"/>
            <w:left w:val="none" w:sz="0" w:space="0" w:color="auto"/>
            <w:bottom w:val="none" w:sz="0" w:space="0" w:color="auto"/>
            <w:right w:val="none" w:sz="0" w:space="0" w:color="auto"/>
          </w:divBdr>
        </w:div>
        <w:div w:id="1752003646">
          <w:marLeft w:val="0"/>
          <w:marRight w:val="0"/>
          <w:marTop w:val="0"/>
          <w:marBottom w:val="0"/>
          <w:divBdr>
            <w:top w:val="none" w:sz="0" w:space="0" w:color="auto"/>
            <w:left w:val="none" w:sz="0" w:space="0" w:color="auto"/>
            <w:bottom w:val="none" w:sz="0" w:space="0" w:color="auto"/>
            <w:right w:val="none" w:sz="0" w:space="0" w:color="auto"/>
          </w:divBdr>
        </w:div>
        <w:div w:id="2023701240">
          <w:marLeft w:val="0"/>
          <w:marRight w:val="0"/>
          <w:marTop w:val="0"/>
          <w:marBottom w:val="0"/>
          <w:divBdr>
            <w:top w:val="none" w:sz="0" w:space="0" w:color="auto"/>
            <w:left w:val="none" w:sz="0" w:space="0" w:color="auto"/>
            <w:bottom w:val="none" w:sz="0" w:space="0" w:color="auto"/>
            <w:right w:val="none" w:sz="0" w:space="0" w:color="auto"/>
          </w:divBdr>
        </w:div>
      </w:divsChild>
    </w:div>
    <w:div w:id="791242015">
      <w:bodyDiv w:val="1"/>
      <w:marLeft w:val="0"/>
      <w:marRight w:val="0"/>
      <w:marTop w:val="0"/>
      <w:marBottom w:val="0"/>
      <w:divBdr>
        <w:top w:val="none" w:sz="0" w:space="0" w:color="auto"/>
        <w:left w:val="none" w:sz="0" w:space="0" w:color="auto"/>
        <w:bottom w:val="none" w:sz="0" w:space="0" w:color="auto"/>
        <w:right w:val="none" w:sz="0" w:space="0" w:color="auto"/>
      </w:divBdr>
    </w:div>
    <w:div w:id="793254847">
      <w:bodyDiv w:val="1"/>
      <w:marLeft w:val="0"/>
      <w:marRight w:val="0"/>
      <w:marTop w:val="0"/>
      <w:marBottom w:val="0"/>
      <w:divBdr>
        <w:top w:val="none" w:sz="0" w:space="0" w:color="auto"/>
        <w:left w:val="none" w:sz="0" w:space="0" w:color="auto"/>
        <w:bottom w:val="none" w:sz="0" w:space="0" w:color="auto"/>
        <w:right w:val="none" w:sz="0" w:space="0" w:color="auto"/>
      </w:divBdr>
    </w:div>
    <w:div w:id="801388243">
      <w:bodyDiv w:val="1"/>
      <w:marLeft w:val="0"/>
      <w:marRight w:val="0"/>
      <w:marTop w:val="0"/>
      <w:marBottom w:val="0"/>
      <w:divBdr>
        <w:top w:val="none" w:sz="0" w:space="0" w:color="auto"/>
        <w:left w:val="none" w:sz="0" w:space="0" w:color="auto"/>
        <w:bottom w:val="none" w:sz="0" w:space="0" w:color="auto"/>
        <w:right w:val="none" w:sz="0" w:space="0" w:color="auto"/>
      </w:divBdr>
    </w:div>
    <w:div w:id="819351225">
      <w:bodyDiv w:val="1"/>
      <w:marLeft w:val="0"/>
      <w:marRight w:val="0"/>
      <w:marTop w:val="0"/>
      <w:marBottom w:val="0"/>
      <w:divBdr>
        <w:top w:val="none" w:sz="0" w:space="0" w:color="auto"/>
        <w:left w:val="none" w:sz="0" w:space="0" w:color="auto"/>
        <w:bottom w:val="none" w:sz="0" w:space="0" w:color="auto"/>
        <w:right w:val="none" w:sz="0" w:space="0" w:color="auto"/>
      </w:divBdr>
    </w:div>
    <w:div w:id="838035411">
      <w:bodyDiv w:val="1"/>
      <w:marLeft w:val="0"/>
      <w:marRight w:val="0"/>
      <w:marTop w:val="0"/>
      <w:marBottom w:val="0"/>
      <w:divBdr>
        <w:top w:val="none" w:sz="0" w:space="0" w:color="auto"/>
        <w:left w:val="none" w:sz="0" w:space="0" w:color="auto"/>
        <w:bottom w:val="none" w:sz="0" w:space="0" w:color="auto"/>
        <w:right w:val="none" w:sz="0" w:space="0" w:color="auto"/>
      </w:divBdr>
    </w:div>
    <w:div w:id="845631154">
      <w:bodyDiv w:val="1"/>
      <w:marLeft w:val="0"/>
      <w:marRight w:val="0"/>
      <w:marTop w:val="0"/>
      <w:marBottom w:val="0"/>
      <w:divBdr>
        <w:top w:val="none" w:sz="0" w:space="0" w:color="auto"/>
        <w:left w:val="none" w:sz="0" w:space="0" w:color="auto"/>
        <w:bottom w:val="none" w:sz="0" w:space="0" w:color="auto"/>
        <w:right w:val="none" w:sz="0" w:space="0" w:color="auto"/>
      </w:divBdr>
      <w:divsChild>
        <w:div w:id="191380471">
          <w:marLeft w:val="0"/>
          <w:marRight w:val="0"/>
          <w:marTop w:val="0"/>
          <w:marBottom w:val="0"/>
          <w:divBdr>
            <w:top w:val="none" w:sz="0" w:space="0" w:color="auto"/>
            <w:left w:val="none" w:sz="0" w:space="0" w:color="auto"/>
            <w:bottom w:val="none" w:sz="0" w:space="0" w:color="auto"/>
            <w:right w:val="none" w:sz="0" w:space="0" w:color="auto"/>
          </w:divBdr>
        </w:div>
        <w:div w:id="458888252">
          <w:marLeft w:val="0"/>
          <w:marRight w:val="0"/>
          <w:marTop w:val="0"/>
          <w:marBottom w:val="0"/>
          <w:divBdr>
            <w:top w:val="none" w:sz="0" w:space="0" w:color="auto"/>
            <w:left w:val="none" w:sz="0" w:space="0" w:color="auto"/>
            <w:bottom w:val="none" w:sz="0" w:space="0" w:color="auto"/>
            <w:right w:val="none" w:sz="0" w:space="0" w:color="auto"/>
          </w:divBdr>
        </w:div>
        <w:div w:id="1071544257">
          <w:marLeft w:val="0"/>
          <w:marRight w:val="0"/>
          <w:marTop w:val="0"/>
          <w:marBottom w:val="0"/>
          <w:divBdr>
            <w:top w:val="none" w:sz="0" w:space="0" w:color="auto"/>
            <w:left w:val="none" w:sz="0" w:space="0" w:color="auto"/>
            <w:bottom w:val="none" w:sz="0" w:space="0" w:color="auto"/>
            <w:right w:val="none" w:sz="0" w:space="0" w:color="auto"/>
          </w:divBdr>
        </w:div>
        <w:div w:id="1100561033">
          <w:marLeft w:val="0"/>
          <w:marRight w:val="0"/>
          <w:marTop w:val="0"/>
          <w:marBottom w:val="0"/>
          <w:divBdr>
            <w:top w:val="none" w:sz="0" w:space="0" w:color="auto"/>
            <w:left w:val="none" w:sz="0" w:space="0" w:color="auto"/>
            <w:bottom w:val="none" w:sz="0" w:space="0" w:color="auto"/>
            <w:right w:val="none" w:sz="0" w:space="0" w:color="auto"/>
          </w:divBdr>
        </w:div>
        <w:div w:id="1370179050">
          <w:marLeft w:val="0"/>
          <w:marRight w:val="0"/>
          <w:marTop w:val="0"/>
          <w:marBottom w:val="0"/>
          <w:divBdr>
            <w:top w:val="none" w:sz="0" w:space="0" w:color="auto"/>
            <w:left w:val="none" w:sz="0" w:space="0" w:color="auto"/>
            <w:bottom w:val="none" w:sz="0" w:space="0" w:color="auto"/>
            <w:right w:val="none" w:sz="0" w:space="0" w:color="auto"/>
          </w:divBdr>
        </w:div>
      </w:divsChild>
    </w:div>
    <w:div w:id="862861787">
      <w:bodyDiv w:val="1"/>
      <w:marLeft w:val="0"/>
      <w:marRight w:val="0"/>
      <w:marTop w:val="0"/>
      <w:marBottom w:val="0"/>
      <w:divBdr>
        <w:top w:val="none" w:sz="0" w:space="0" w:color="auto"/>
        <w:left w:val="none" w:sz="0" w:space="0" w:color="auto"/>
        <w:bottom w:val="none" w:sz="0" w:space="0" w:color="auto"/>
        <w:right w:val="none" w:sz="0" w:space="0" w:color="auto"/>
      </w:divBdr>
    </w:div>
    <w:div w:id="878318856">
      <w:bodyDiv w:val="1"/>
      <w:marLeft w:val="0"/>
      <w:marRight w:val="0"/>
      <w:marTop w:val="0"/>
      <w:marBottom w:val="0"/>
      <w:divBdr>
        <w:top w:val="none" w:sz="0" w:space="0" w:color="auto"/>
        <w:left w:val="none" w:sz="0" w:space="0" w:color="auto"/>
        <w:bottom w:val="none" w:sz="0" w:space="0" w:color="auto"/>
        <w:right w:val="none" w:sz="0" w:space="0" w:color="auto"/>
      </w:divBdr>
    </w:div>
    <w:div w:id="879518023">
      <w:bodyDiv w:val="1"/>
      <w:marLeft w:val="0"/>
      <w:marRight w:val="0"/>
      <w:marTop w:val="0"/>
      <w:marBottom w:val="0"/>
      <w:divBdr>
        <w:top w:val="none" w:sz="0" w:space="0" w:color="auto"/>
        <w:left w:val="none" w:sz="0" w:space="0" w:color="auto"/>
        <w:bottom w:val="none" w:sz="0" w:space="0" w:color="auto"/>
        <w:right w:val="none" w:sz="0" w:space="0" w:color="auto"/>
      </w:divBdr>
    </w:div>
    <w:div w:id="888147364">
      <w:bodyDiv w:val="1"/>
      <w:marLeft w:val="0"/>
      <w:marRight w:val="0"/>
      <w:marTop w:val="0"/>
      <w:marBottom w:val="0"/>
      <w:divBdr>
        <w:top w:val="none" w:sz="0" w:space="0" w:color="auto"/>
        <w:left w:val="none" w:sz="0" w:space="0" w:color="auto"/>
        <w:bottom w:val="none" w:sz="0" w:space="0" w:color="auto"/>
        <w:right w:val="none" w:sz="0" w:space="0" w:color="auto"/>
      </w:divBdr>
    </w:div>
    <w:div w:id="890263020">
      <w:bodyDiv w:val="1"/>
      <w:marLeft w:val="0"/>
      <w:marRight w:val="0"/>
      <w:marTop w:val="0"/>
      <w:marBottom w:val="0"/>
      <w:divBdr>
        <w:top w:val="none" w:sz="0" w:space="0" w:color="auto"/>
        <w:left w:val="none" w:sz="0" w:space="0" w:color="auto"/>
        <w:bottom w:val="none" w:sz="0" w:space="0" w:color="auto"/>
        <w:right w:val="none" w:sz="0" w:space="0" w:color="auto"/>
      </w:divBdr>
    </w:div>
    <w:div w:id="909001655">
      <w:bodyDiv w:val="1"/>
      <w:marLeft w:val="0"/>
      <w:marRight w:val="0"/>
      <w:marTop w:val="0"/>
      <w:marBottom w:val="0"/>
      <w:divBdr>
        <w:top w:val="none" w:sz="0" w:space="0" w:color="auto"/>
        <w:left w:val="none" w:sz="0" w:space="0" w:color="auto"/>
        <w:bottom w:val="none" w:sz="0" w:space="0" w:color="auto"/>
        <w:right w:val="none" w:sz="0" w:space="0" w:color="auto"/>
      </w:divBdr>
    </w:div>
    <w:div w:id="927425644">
      <w:bodyDiv w:val="1"/>
      <w:marLeft w:val="0"/>
      <w:marRight w:val="0"/>
      <w:marTop w:val="0"/>
      <w:marBottom w:val="0"/>
      <w:divBdr>
        <w:top w:val="none" w:sz="0" w:space="0" w:color="auto"/>
        <w:left w:val="none" w:sz="0" w:space="0" w:color="auto"/>
        <w:bottom w:val="none" w:sz="0" w:space="0" w:color="auto"/>
        <w:right w:val="none" w:sz="0" w:space="0" w:color="auto"/>
      </w:divBdr>
    </w:div>
    <w:div w:id="954364044">
      <w:bodyDiv w:val="1"/>
      <w:marLeft w:val="0"/>
      <w:marRight w:val="0"/>
      <w:marTop w:val="0"/>
      <w:marBottom w:val="0"/>
      <w:divBdr>
        <w:top w:val="none" w:sz="0" w:space="0" w:color="auto"/>
        <w:left w:val="none" w:sz="0" w:space="0" w:color="auto"/>
        <w:bottom w:val="none" w:sz="0" w:space="0" w:color="auto"/>
        <w:right w:val="none" w:sz="0" w:space="0" w:color="auto"/>
      </w:divBdr>
    </w:div>
    <w:div w:id="967318779">
      <w:bodyDiv w:val="1"/>
      <w:marLeft w:val="0"/>
      <w:marRight w:val="0"/>
      <w:marTop w:val="0"/>
      <w:marBottom w:val="0"/>
      <w:divBdr>
        <w:top w:val="none" w:sz="0" w:space="0" w:color="auto"/>
        <w:left w:val="none" w:sz="0" w:space="0" w:color="auto"/>
        <w:bottom w:val="none" w:sz="0" w:space="0" w:color="auto"/>
        <w:right w:val="none" w:sz="0" w:space="0" w:color="auto"/>
      </w:divBdr>
    </w:div>
    <w:div w:id="968171446">
      <w:bodyDiv w:val="1"/>
      <w:marLeft w:val="0"/>
      <w:marRight w:val="0"/>
      <w:marTop w:val="0"/>
      <w:marBottom w:val="0"/>
      <w:divBdr>
        <w:top w:val="none" w:sz="0" w:space="0" w:color="auto"/>
        <w:left w:val="none" w:sz="0" w:space="0" w:color="auto"/>
        <w:bottom w:val="none" w:sz="0" w:space="0" w:color="auto"/>
        <w:right w:val="none" w:sz="0" w:space="0" w:color="auto"/>
      </w:divBdr>
    </w:div>
    <w:div w:id="968902783">
      <w:bodyDiv w:val="1"/>
      <w:marLeft w:val="0"/>
      <w:marRight w:val="0"/>
      <w:marTop w:val="0"/>
      <w:marBottom w:val="0"/>
      <w:divBdr>
        <w:top w:val="none" w:sz="0" w:space="0" w:color="auto"/>
        <w:left w:val="none" w:sz="0" w:space="0" w:color="auto"/>
        <w:bottom w:val="none" w:sz="0" w:space="0" w:color="auto"/>
        <w:right w:val="none" w:sz="0" w:space="0" w:color="auto"/>
      </w:divBdr>
      <w:divsChild>
        <w:div w:id="462385124">
          <w:marLeft w:val="0"/>
          <w:marRight w:val="0"/>
          <w:marTop w:val="0"/>
          <w:marBottom w:val="0"/>
          <w:divBdr>
            <w:top w:val="none" w:sz="0" w:space="0" w:color="auto"/>
            <w:left w:val="none" w:sz="0" w:space="0" w:color="auto"/>
            <w:bottom w:val="none" w:sz="0" w:space="0" w:color="auto"/>
            <w:right w:val="none" w:sz="0" w:space="0" w:color="auto"/>
          </w:divBdr>
        </w:div>
        <w:div w:id="1562522054">
          <w:marLeft w:val="0"/>
          <w:marRight w:val="0"/>
          <w:marTop w:val="0"/>
          <w:marBottom w:val="0"/>
          <w:divBdr>
            <w:top w:val="none" w:sz="0" w:space="0" w:color="auto"/>
            <w:left w:val="none" w:sz="0" w:space="0" w:color="auto"/>
            <w:bottom w:val="none" w:sz="0" w:space="0" w:color="auto"/>
            <w:right w:val="none" w:sz="0" w:space="0" w:color="auto"/>
          </w:divBdr>
        </w:div>
        <w:div w:id="2103142560">
          <w:marLeft w:val="0"/>
          <w:marRight w:val="0"/>
          <w:marTop w:val="0"/>
          <w:marBottom w:val="0"/>
          <w:divBdr>
            <w:top w:val="none" w:sz="0" w:space="0" w:color="auto"/>
            <w:left w:val="none" w:sz="0" w:space="0" w:color="auto"/>
            <w:bottom w:val="none" w:sz="0" w:space="0" w:color="auto"/>
            <w:right w:val="none" w:sz="0" w:space="0" w:color="auto"/>
          </w:divBdr>
        </w:div>
      </w:divsChild>
    </w:div>
    <w:div w:id="1008287899">
      <w:bodyDiv w:val="1"/>
      <w:marLeft w:val="0"/>
      <w:marRight w:val="0"/>
      <w:marTop w:val="0"/>
      <w:marBottom w:val="0"/>
      <w:divBdr>
        <w:top w:val="none" w:sz="0" w:space="0" w:color="auto"/>
        <w:left w:val="none" w:sz="0" w:space="0" w:color="auto"/>
        <w:bottom w:val="none" w:sz="0" w:space="0" w:color="auto"/>
        <w:right w:val="none" w:sz="0" w:space="0" w:color="auto"/>
      </w:divBdr>
    </w:div>
    <w:div w:id="1013415640">
      <w:bodyDiv w:val="1"/>
      <w:marLeft w:val="0"/>
      <w:marRight w:val="0"/>
      <w:marTop w:val="0"/>
      <w:marBottom w:val="0"/>
      <w:divBdr>
        <w:top w:val="none" w:sz="0" w:space="0" w:color="auto"/>
        <w:left w:val="none" w:sz="0" w:space="0" w:color="auto"/>
        <w:bottom w:val="none" w:sz="0" w:space="0" w:color="auto"/>
        <w:right w:val="none" w:sz="0" w:space="0" w:color="auto"/>
      </w:divBdr>
    </w:div>
    <w:div w:id="1021204252">
      <w:bodyDiv w:val="1"/>
      <w:marLeft w:val="0"/>
      <w:marRight w:val="0"/>
      <w:marTop w:val="0"/>
      <w:marBottom w:val="0"/>
      <w:divBdr>
        <w:top w:val="none" w:sz="0" w:space="0" w:color="auto"/>
        <w:left w:val="none" w:sz="0" w:space="0" w:color="auto"/>
        <w:bottom w:val="none" w:sz="0" w:space="0" w:color="auto"/>
        <w:right w:val="none" w:sz="0" w:space="0" w:color="auto"/>
      </w:divBdr>
      <w:divsChild>
        <w:div w:id="1544250378">
          <w:marLeft w:val="0"/>
          <w:marRight w:val="0"/>
          <w:marTop w:val="0"/>
          <w:marBottom w:val="0"/>
          <w:divBdr>
            <w:top w:val="single" w:sz="2" w:space="0" w:color="E3E3E3"/>
            <w:left w:val="single" w:sz="2" w:space="0" w:color="E3E3E3"/>
            <w:bottom w:val="single" w:sz="2" w:space="0" w:color="E3E3E3"/>
            <w:right w:val="single" w:sz="2" w:space="0" w:color="E3E3E3"/>
          </w:divBdr>
          <w:divsChild>
            <w:div w:id="1735202399">
              <w:marLeft w:val="0"/>
              <w:marRight w:val="0"/>
              <w:marTop w:val="0"/>
              <w:marBottom w:val="0"/>
              <w:divBdr>
                <w:top w:val="single" w:sz="2" w:space="0" w:color="E3E3E3"/>
                <w:left w:val="single" w:sz="2" w:space="0" w:color="E3E3E3"/>
                <w:bottom w:val="single" w:sz="2" w:space="0" w:color="E3E3E3"/>
                <w:right w:val="single" w:sz="2" w:space="0" w:color="E3E3E3"/>
              </w:divBdr>
              <w:divsChild>
                <w:div w:id="53428061">
                  <w:marLeft w:val="0"/>
                  <w:marRight w:val="0"/>
                  <w:marTop w:val="0"/>
                  <w:marBottom w:val="0"/>
                  <w:divBdr>
                    <w:top w:val="single" w:sz="2" w:space="0" w:color="E3E3E3"/>
                    <w:left w:val="single" w:sz="2" w:space="0" w:color="E3E3E3"/>
                    <w:bottom w:val="single" w:sz="2" w:space="0" w:color="E3E3E3"/>
                    <w:right w:val="single" w:sz="2" w:space="0" w:color="E3E3E3"/>
                  </w:divBdr>
                  <w:divsChild>
                    <w:div w:id="1863737748">
                      <w:marLeft w:val="0"/>
                      <w:marRight w:val="0"/>
                      <w:marTop w:val="0"/>
                      <w:marBottom w:val="0"/>
                      <w:divBdr>
                        <w:top w:val="single" w:sz="2" w:space="0" w:color="E3E3E3"/>
                        <w:left w:val="single" w:sz="2" w:space="0" w:color="E3E3E3"/>
                        <w:bottom w:val="single" w:sz="2" w:space="0" w:color="E3E3E3"/>
                        <w:right w:val="single" w:sz="2" w:space="0" w:color="E3E3E3"/>
                      </w:divBdr>
                      <w:divsChild>
                        <w:div w:id="443692479">
                          <w:marLeft w:val="0"/>
                          <w:marRight w:val="0"/>
                          <w:marTop w:val="0"/>
                          <w:marBottom w:val="0"/>
                          <w:divBdr>
                            <w:top w:val="single" w:sz="2" w:space="0" w:color="E3E3E3"/>
                            <w:left w:val="single" w:sz="2" w:space="0" w:color="E3E3E3"/>
                            <w:bottom w:val="single" w:sz="2" w:space="0" w:color="E3E3E3"/>
                            <w:right w:val="single" w:sz="2" w:space="0" w:color="E3E3E3"/>
                          </w:divBdr>
                          <w:divsChild>
                            <w:div w:id="6105879">
                              <w:marLeft w:val="0"/>
                              <w:marRight w:val="0"/>
                              <w:marTop w:val="0"/>
                              <w:marBottom w:val="0"/>
                              <w:divBdr>
                                <w:top w:val="single" w:sz="2" w:space="0" w:color="E3E3E3"/>
                                <w:left w:val="single" w:sz="2" w:space="0" w:color="E3E3E3"/>
                                <w:bottom w:val="single" w:sz="2" w:space="0" w:color="E3E3E3"/>
                                <w:right w:val="single" w:sz="2" w:space="0" w:color="E3E3E3"/>
                              </w:divBdr>
                              <w:divsChild>
                                <w:div w:id="2102140693">
                                  <w:marLeft w:val="0"/>
                                  <w:marRight w:val="0"/>
                                  <w:marTop w:val="100"/>
                                  <w:marBottom w:val="100"/>
                                  <w:divBdr>
                                    <w:top w:val="single" w:sz="2" w:space="0" w:color="E3E3E3"/>
                                    <w:left w:val="single" w:sz="2" w:space="0" w:color="E3E3E3"/>
                                    <w:bottom w:val="single" w:sz="2" w:space="0" w:color="E3E3E3"/>
                                    <w:right w:val="single" w:sz="2" w:space="0" w:color="E3E3E3"/>
                                  </w:divBdr>
                                  <w:divsChild>
                                    <w:div w:id="1924298940">
                                      <w:marLeft w:val="0"/>
                                      <w:marRight w:val="0"/>
                                      <w:marTop w:val="0"/>
                                      <w:marBottom w:val="0"/>
                                      <w:divBdr>
                                        <w:top w:val="single" w:sz="2" w:space="0" w:color="E3E3E3"/>
                                        <w:left w:val="single" w:sz="2" w:space="0" w:color="E3E3E3"/>
                                        <w:bottom w:val="single" w:sz="2" w:space="0" w:color="E3E3E3"/>
                                        <w:right w:val="single" w:sz="2" w:space="0" w:color="E3E3E3"/>
                                      </w:divBdr>
                                      <w:divsChild>
                                        <w:div w:id="406998475">
                                          <w:marLeft w:val="0"/>
                                          <w:marRight w:val="0"/>
                                          <w:marTop w:val="0"/>
                                          <w:marBottom w:val="0"/>
                                          <w:divBdr>
                                            <w:top w:val="single" w:sz="2" w:space="0" w:color="E3E3E3"/>
                                            <w:left w:val="single" w:sz="2" w:space="0" w:color="E3E3E3"/>
                                            <w:bottom w:val="single" w:sz="2" w:space="0" w:color="E3E3E3"/>
                                            <w:right w:val="single" w:sz="2" w:space="0" w:color="E3E3E3"/>
                                          </w:divBdr>
                                          <w:divsChild>
                                            <w:div w:id="1506826287">
                                              <w:marLeft w:val="0"/>
                                              <w:marRight w:val="0"/>
                                              <w:marTop w:val="0"/>
                                              <w:marBottom w:val="0"/>
                                              <w:divBdr>
                                                <w:top w:val="single" w:sz="2" w:space="0" w:color="E3E3E3"/>
                                                <w:left w:val="single" w:sz="2" w:space="0" w:color="E3E3E3"/>
                                                <w:bottom w:val="single" w:sz="2" w:space="0" w:color="E3E3E3"/>
                                                <w:right w:val="single" w:sz="2" w:space="0" w:color="E3E3E3"/>
                                              </w:divBdr>
                                              <w:divsChild>
                                                <w:div w:id="159586355">
                                                  <w:marLeft w:val="0"/>
                                                  <w:marRight w:val="0"/>
                                                  <w:marTop w:val="0"/>
                                                  <w:marBottom w:val="0"/>
                                                  <w:divBdr>
                                                    <w:top w:val="single" w:sz="2" w:space="0" w:color="E3E3E3"/>
                                                    <w:left w:val="single" w:sz="2" w:space="0" w:color="E3E3E3"/>
                                                    <w:bottom w:val="single" w:sz="2" w:space="0" w:color="E3E3E3"/>
                                                    <w:right w:val="single" w:sz="2" w:space="0" w:color="E3E3E3"/>
                                                  </w:divBdr>
                                                  <w:divsChild>
                                                    <w:div w:id="445388405">
                                                      <w:marLeft w:val="0"/>
                                                      <w:marRight w:val="0"/>
                                                      <w:marTop w:val="0"/>
                                                      <w:marBottom w:val="0"/>
                                                      <w:divBdr>
                                                        <w:top w:val="single" w:sz="2" w:space="0" w:color="E3E3E3"/>
                                                        <w:left w:val="single" w:sz="2" w:space="0" w:color="E3E3E3"/>
                                                        <w:bottom w:val="single" w:sz="2" w:space="0" w:color="E3E3E3"/>
                                                        <w:right w:val="single" w:sz="2" w:space="0" w:color="E3E3E3"/>
                                                      </w:divBdr>
                                                      <w:divsChild>
                                                        <w:div w:id="4825492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21399715">
          <w:marLeft w:val="0"/>
          <w:marRight w:val="0"/>
          <w:marTop w:val="0"/>
          <w:marBottom w:val="0"/>
          <w:divBdr>
            <w:top w:val="none" w:sz="0" w:space="0" w:color="auto"/>
            <w:left w:val="none" w:sz="0" w:space="0" w:color="auto"/>
            <w:bottom w:val="none" w:sz="0" w:space="0" w:color="auto"/>
            <w:right w:val="none" w:sz="0" w:space="0" w:color="auto"/>
          </w:divBdr>
        </w:div>
      </w:divsChild>
    </w:div>
    <w:div w:id="1030035574">
      <w:bodyDiv w:val="1"/>
      <w:marLeft w:val="0"/>
      <w:marRight w:val="0"/>
      <w:marTop w:val="0"/>
      <w:marBottom w:val="0"/>
      <w:divBdr>
        <w:top w:val="none" w:sz="0" w:space="0" w:color="auto"/>
        <w:left w:val="none" w:sz="0" w:space="0" w:color="auto"/>
        <w:bottom w:val="none" w:sz="0" w:space="0" w:color="auto"/>
        <w:right w:val="none" w:sz="0" w:space="0" w:color="auto"/>
      </w:divBdr>
    </w:div>
    <w:div w:id="1049648828">
      <w:bodyDiv w:val="1"/>
      <w:marLeft w:val="0"/>
      <w:marRight w:val="0"/>
      <w:marTop w:val="0"/>
      <w:marBottom w:val="0"/>
      <w:divBdr>
        <w:top w:val="none" w:sz="0" w:space="0" w:color="auto"/>
        <w:left w:val="none" w:sz="0" w:space="0" w:color="auto"/>
        <w:bottom w:val="none" w:sz="0" w:space="0" w:color="auto"/>
        <w:right w:val="none" w:sz="0" w:space="0" w:color="auto"/>
      </w:divBdr>
    </w:div>
    <w:div w:id="1058358839">
      <w:bodyDiv w:val="1"/>
      <w:marLeft w:val="0"/>
      <w:marRight w:val="0"/>
      <w:marTop w:val="0"/>
      <w:marBottom w:val="0"/>
      <w:divBdr>
        <w:top w:val="none" w:sz="0" w:space="0" w:color="auto"/>
        <w:left w:val="none" w:sz="0" w:space="0" w:color="auto"/>
        <w:bottom w:val="none" w:sz="0" w:space="0" w:color="auto"/>
        <w:right w:val="none" w:sz="0" w:space="0" w:color="auto"/>
      </w:divBdr>
      <w:divsChild>
        <w:div w:id="394551031">
          <w:marLeft w:val="0"/>
          <w:marRight w:val="0"/>
          <w:marTop w:val="0"/>
          <w:marBottom w:val="0"/>
          <w:divBdr>
            <w:top w:val="single" w:sz="2" w:space="0" w:color="E3E3E3"/>
            <w:left w:val="single" w:sz="2" w:space="0" w:color="E3E3E3"/>
            <w:bottom w:val="single" w:sz="2" w:space="0" w:color="E3E3E3"/>
            <w:right w:val="single" w:sz="2" w:space="0" w:color="E3E3E3"/>
          </w:divBdr>
          <w:divsChild>
            <w:div w:id="811219519">
              <w:marLeft w:val="0"/>
              <w:marRight w:val="0"/>
              <w:marTop w:val="0"/>
              <w:marBottom w:val="0"/>
              <w:divBdr>
                <w:top w:val="single" w:sz="2" w:space="0" w:color="E3E3E3"/>
                <w:left w:val="single" w:sz="2" w:space="0" w:color="E3E3E3"/>
                <w:bottom w:val="single" w:sz="2" w:space="0" w:color="E3E3E3"/>
                <w:right w:val="single" w:sz="2" w:space="0" w:color="E3E3E3"/>
              </w:divBdr>
              <w:divsChild>
                <w:div w:id="1827553362">
                  <w:marLeft w:val="0"/>
                  <w:marRight w:val="0"/>
                  <w:marTop w:val="0"/>
                  <w:marBottom w:val="0"/>
                  <w:divBdr>
                    <w:top w:val="single" w:sz="2" w:space="0" w:color="E3E3E3"/>
                    <w:left w:val="single" w:sz="2" w:space="0" w:color="E3E3E3"/>
                    <w:bottom w:val="single" w:sz="2" w:space="0" w:color="E3E3E3"/>
                    <w:right w:val="single" w:sz="2" w:space="0" w:color="E3E3E3"/>
                  </w:divBdr>
                  <w:divsChild>
                    <w:div w:id="308755603">
                      <w:marLeft w:val="0"/>
                      <w:marRight w:val="0"/>
                      <w:marTop w:val="0"/>
                      <w:marBottom w:val="0"/>
                      <w:divBdr>
                        <w:top w:val="single" w:sz="2" w:space="0" w:color="E3E3E3"/>
                        <w:left w:val="single" w:sz="2" w:space="0" w:color="E3E3E3"/>
                        <w:bottom w:val="single" w:sz="2" w:space="0" w:color="E3E3E3"/>
                        <w:right w:val="single" w:sz="2" w:space="0" w:color="E3E3E3"/>
                      </w:divBdr>
                      <w:divsChild>
                        <w:div w:id="1670208542">
                          <w:marLeft w:val="0"/>
                          <w:marRight w:val="0"/>
                          <w:marTop w:val="0"/>
                          <w:marBottom w:val="0"/>
                          <w:divBdr>
                            <w:top w:val="single" w:sz="2" w:space="0" w:color="E3E3E3"/>
                            <w:left w:val="single" w:sz="2" w:space="0" w:color="E3E3E3"/>
                            <w:bottom w:val="single" w:sz="2" w:space="0" w:color="E3E3E3"/>
                            <w:right w:val="single" w:sz="2" w:space="0" w:color="E3E3E3"/>
                          </w:divBdr>
                          <w:divsChild>
                            <w:div w:id="589197883">
                              <w:marLeft w:val="0"/>
                              <w:marRight w:val="0"/>
                              <w:marTop w:val="0"/>
                              <w:marBottom w:val="0"/>
                              <w:divBdr>
                                <w:top w:val="single" w:sz="2" w:space="0" w:color="E3E3E3"/>
                                <w:left w:val="single" w:sz="2" w:space="0" w:color="E3E3E3"/>
                                <w:bottom w:val="single" w:sz="2" w:space="0" w:color="E3E3E3"/>
                                <w:right w:val="single" w:sz="2" w:space="0" w:color="E3E3E3"/>
                              </w:divBdr>
                              <w:divsChild>
                                <w:div w:id="1550191457">
                                  <w:marLeft w:val="0"/>
                                  <w:marRight w:val="0"/>
                                  <w:marTop w:val="100"/>
                                  <w:marBottom w:val="100"/>
                                  <w:divBdr>
                                    <w:top w:val="single" w:sz="2" w:space="0" w:color="E3E3E3"/>
                                    <w:left w:val="single" w:sz="2" w:space="0" w:color="E3E3E3"/>
                                    <w:bottom w:val="single" w:sz="2" w:space="0" w:color="E3E3E3"/>
                                    <w:right w:val="single" w:sz="2" w:space="0" w:color="E3E3E3"/>
                                  </w:divBdr>
                                  <w:divsChild>
                                    <w:div w:id="466170289">
                                      <w:marLeft w:val="0"/>
                                      <w:marRight w:val="0"/>
                                      <w:marTop w:val="0"/>
                                      <w:marBottom w:val="0"/>
                                      <w:divBdr>
                                        <w:top w:val="single" w:sz="2" w:space="0" w:color="E3E3E3"/>
                                        <w:left w:val="single" w:sz="2" w:space="0" w:color="E3E3E3"/>
                                        <w:bottom w:val="single" w:sz="2" w:space="0" w:color="E3E3E3"/>
                                        <w:right w:val="single" w:sz="2" w:space="0" w:color="E3E3E3"/>
                                      </w:divBdr>
                                      <w:divsChild>
                                        <w:div w:id="1176111168">
                                          <w:marLeft w:val="0"/>
                                          <w:marRight w:val="0"/>
                                          <w:marTop w:val="0"/>
                                          <w:marBottom w:val="0"/>
                                          <w:divBdr>
                                            <w:top w:val="single" w:sz="2" w:space="0" w:color="E3E3E3"/>
                                            <w:left w:val="single" w:sz="2" w:space="0" w:color="E3E3E3"/>
                                            <w:bottom w:val="single" w:sz="2" w:space="0" w:color="E3E3E3"/>
                                            <w:right w:val="single" w:sz="2" w:space="0" w:color="E3E3E3"/>
                                          </w:divBdr>
                                          <w:divsChild>
                                            <w:div w:id="104691669">
                                              <w:marLeft w:val="0"/>
                                              <w:marRight w:val="0"/>
                                              <w:marTop w:val="0"/>
                                              <w:marBottom w:val="0"/>
                                              <w:divBdr>
                                                <w:top w:val="single" w:sz="2" w:space="0" w:color="E3E3E3"/>
                                                <w:left w:val="single" w:sz="2" w:space="0" w:color="E3E3E3"/>
                                                <w:bottom w:val="single" w:sz="2" w:space="0" w:color="E3E3E3"/>
                                                <w:right w:val="single" w:sz="2" w:space="0" w:color="E3E3E3"/>
                                              </w:divBdr>
                                              <w:divsChild>
                                                <w:div w:id="276064066">
                                                  <w:marLeft w:val="0"/>
                                                  <w:marRight w:val="0"/>
                                                  <w:marTop w:val="0"/>
                                                  <w:marBottom w:val="0"/>
                                                  <w:divBdr>
                                                    <w:top w:val="single" w:sz="2" w:space="0" w:color="E3E3E3"/>
                                                    <w:left w:val="single" w:sz="2" w:space="0" w:color="E3E3E3"/>
                                                    <w:bottom w:val="single" w:sz="2" w:space="0" w:color="E3E3E3"/>
                                                    <w:right w:val="single" w:sz="2" w:space="0" w:color="E3E3E3"/>
                                                  </w:divBdr>
                                                  <w:divsChild>
                                                    <w:div w:id="324745197">
                                                      <w:marLeft w:val="0"/>
                                                      <w:marRight w:val="0"/>
                                                      <w:marTop w:val="0"/>
                                                      <w:marBottom w:val="0"/>
                                                      <w:divBdr>
                                                        <w:top w:val="single" w:sz="2" w:space="0" w:color="E3E3E3"/>
                                                        <w:left w:val="single" w:sz="2" w:space="0" w:color="E3E3E3"/>
                                                        <w:bottom w:val="single" w:sz="2" w:space="0" w:color="E3E3E3"/>
                                                        <w:right w:val="single" w:sz="2" w:space="0" w:color="E3E3E3"/>
                                                      </w:divBdr>
                                                      <w:divsChild>
                                                        <w:div w:id="891695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16012765">
          <w:marLeft w:val="0"/>
          <w:marRight w:val="0"/>
          <w:marTop w:val="0"/>
          <w:marBottom w:val="0"/>
          <w:divBdr>
            <w:top w:val="none" w:sz="0" w:space="0" w:color="auto"/>
            <w:left w:val="none" w:sz="0" w:space="0" w:color="auto"/>
            <w:bottom w:val="none" w:sz="0" w:space="0" w:color="auto"/>
            <w:right w:val="none" w:sz="0" w:space="0" w:color="auto"/>
          </w:divBdr>
        </w:div>
      </w:divsChild>
    </w:div>
    <w:div w:id="1073893739">
      <w:bodyDiv w:val="1"/>
      <w:marLeft w:val="0"/>
      <w:marRight w:val="0"/>
      <w:marTop w:val="0"/>
      <w:marBottom w:val="0"/>
      <w:divBdr>
        <w:top w:val="none" w:sz="0" w:space="0" w:color="auto"/>
        <w:left w:val="none" w:sz="0" w:space="0" w:color="auto"/>
        <w:bottom w:val="none" w:sz="0" w:space="0" w:color="auto"/>
        <w:right w:val="none" w:sz="0" w:space="0" w:color="auto"/>
      </w:divBdr>
    </w:div>
    <w:div w:id="1088961740">
      <w:bodyDiv w:val="1"/>
      <w:marLeft w:val="0"/>
      <w:marRight w:val="0"/>
      <w:marTop w:val="0"/>
      <w:marBottom w:val="0"/>
      <w:divBdr>
        <w:top w:val="none" w:sz="0" w:space="0" w:color="auto"/>
        <w:left w:val="none" w:sz="0" w:space="0" w:color="auto"/>
        <w:bottom w:val="none" w:sz="0" w:space="0" w:color="auto"/>
        <w:right w:val="none" w:sz="0" w:space="0" w:color="auto"/>
      </w:divBdr>
    </w:div>
    <w:div w:id="1105270490">
      <w:bodyDiv w:val="1"/>
      <w:marLeft w:val="0"/>
      <w:marRight w:val="0"/>
      <w:marTop w:val="0"/>
      <w:marBottom w:val="0"/>
      <w:divBdr>
        <w:top w:val="none" w:sz="0" w:space="0" w:color="auto"/>
        <w:left w:val="none" w:sz="0" w:space="0" w:color="auto"/>
        <w:bottom w:val="none" w:sz="0" w:space="0" w:color="auto"/>
        <w:right w:val="none" w:sz="0" w:space="0" w:color="auto"/>
      </w:divBdr>
      <w:divsChild>
        <w:div w:id="358357491">
          <w:marLeft w:val="0"/>
          <w:marRight w:val="0"/>
          <w:marTop w:val="0"/>
          <w:marBottom w:val="0"/>
          <w:divBdr>
            <w:top w:val="none" w:sz="0" w:space="0" w:color="auto"/>
            <w:left w:val="none" w:sz="0" w:space="0" w:color="auto"/>
            <w:bottom w:val="none" w:sz="0" w:space="0" w:color="auto"/>
            <w:right w:val="none" w:sz="0" w:space="0" w:color="auto"/>
          </w:divBdr>
        </w:div>
        <w:div w:id="413362941">
          <w:marLeft w:val="0"/>
          <w:marRight w:val="0"/>
          <w:marTop w:val="0"/>
          <w:marBottom w:val="0"/>
          <w:divBdr>
            <w:top w:val="none" w:sz="0" w:space="0" w:color="auto"/>
            <w:left w:val="none" w:sz="0" w:space="0" w:color="auto"/>
            <w:bottom w:val="none" w:sz="0" w:space="0" w:color="auto"/>
            <w:right w:val="none" w:sz="0" w:space="0" w:color="auto"/>
          </w:divBdr>
        </w:div>
        <w:div w:id="537860524">
          <w:marLeft w:val="0"/>
          <w:marRight w:val="0"/>
          <w:marTop w:val="0"/>
          <w:marBottom w:val="0"/>
          <w:divBdr>
            <w:top w:val="none" w:sz="0" w:space="0" w:color="auto"/>
            <w:left w:val="none" w:sz="0" w:space="0" w:color="auto"/>
            <w:bottom w:val="none" w:sz="0" w:space="0" w:color="auto"/>
            <w:right w:val="none" w:sz="0" w:space="0" w:color="auto"/>
          </w:divBdr>
        </w:div>
        <w:div w:id="575240852">
          <w:marLeft w:val="0"/>
          <w:marRight w:val="0"/>
          <w:marTop w:val="0"/>
          <w:marBottom w:val="0"/>
          <w:divBdr>
            <w:top w:val="none" w:sz="0" w:space="0" w:color="auto"/>
            <w:left w:val="none" w:sz="0" w:space="0" w:color="auto"/>
            <w:bottom w:val="none" w:sz="0" w:space="0" w:color="auto"/>
            <w:right w:val="none" w:sz="0" w:space="0" w:color="auto"/>
          </w:divBdr>
        </w:div>
        <w:div w:id="1316177217">
          <w:marLeft w:val="0"/>
          <w:marRight w:val="0"/>
          <w:marTop w:val="0"/>
          <w:marBottom w:val="0"/>
          <w:divBdr>
            <w:top w:val="none" w:sz="0" w:space="0" w:color="auto"/>
            <w:left w:val="none" w:sz="0" w:space="0" w:color="auto"/>
            <w:bottom w:val="none" w:sz="0" w:space="0" w:color="auto"/>
            <w:right w:val="none" w:sz="0" w:space="0" w:color="auto"/>
          </w:divBdr>
          <w:divsChild>
            <w:div w:id="961305331">
              <w:marLeft w:val="0"/>
              <w:marRight w:val="0"/>
              <w:marTop w:val="0"/>
              <w:marBottom w:val="0"/>
              <w:divBdr>
                <w:top w:val="none" w:sz="0" w:space="0" w:color="auto"/>
                <w:left w:val="none" w:sz="0" w:space="0" w:color="auto"/>
                <w:bottom w:val="none" w:sz="0" w:space="0" w:color="auto"/>
                <w:right w:val="none" w:sz="0" w:space="0" w:color="auto"/>
              </w:divBdr>
            </w:div>
          </w:divsChild>
        </w:div>
        <w:div w:id="1618828862">
          <w:marLeft w:val="0"/>
          <w:marRight w:val="0"/>
          <w:marTop w:val="0"/>
          <w:marBottom w:val="0"/>
          <w:divBdr>
            <w:top w:val="none" w:sz="0" w:space="0" w:color="auto"/>
            <w:left w:val="none" w:sz="0" w:space="0" w:color="auto"/>
            <w:bottom w:val="none" w:sz="0" w:space="0" w:color="auto"/>
            <w:right w:val="none" w:sz="0" w:space="0" w:color="auto"/>
          </w:divBdr>
        </w:div>
        <w:div w:id="1629822969">
          <w:marLeft w:val="0"/>
          <w:marRight w:val="0"/>
          <w:marTop w:val="0"/>
          <w:marBottom w:val="0"/>
          <w:divBdr>
            <w:top w:val="none" w:sz="0" w:space="0" w:color="auto"/>
            <w:left w:val="none" w:sz="0" w:space="0" w:color="auto"/>
            <w:bottom w:val="none" w:sz="0" w:space="0" w:color="auto"/>
            <w:right w:val="none" w:sz="0" w:space="0" w:color="auto"/>
          </w:divBdr>
          <w:divsChild>
            <w:div w:id="151376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253844">
      <w:bodyDiv w:val="1"/>
      <w:marLeft w:val="0"/>
      <w:marRight w:val="0"/>
      <w:marTop w:val="0"/>
      <w:marBottom w:val="0"/>
      <w:divBdr>
        <w:top w:val="none" w:sz="0" w:space="0" w:color="auto"/>
        <w:left w:val="none" w:sz="0" w:space="0" w:color="auto"/>
        <w:bottom w:val="none" w:sz="0" w:space="0" w:color="auto"/>
        <w:right w:val="none" w:sz="0" w:space="0" w:color="auto"/>
      </w:divBdr>
    </w:div>
    <w:div w:id="1133983916">
      <w:bodyDiv w:val="1"/>
      <w:marLeft w:val="0"/>
      <w:marRight w:val="0"/>
      <w:marTop w:val="0"/>
      <w:marBottom w:val="0"/>
      <w:divBdr>
        <w:top w:val="none" w:sz="0" w:space="0" w:color="auto"/>
        <w:left w:val="none" w:sz="0" w:space="0" w:color="auto"/>
        <w:bottom w:val="none" w:sz="0" w:space="0" w:color="auto"/>
        <w:right w:val="none" w:sz="0" w:space="0" w:color="auto"/>
      </w:divBdr>
      <w:divsChild>
        <w:div w:id="379479226">
          <w:marLeft w:val="0"/>
          <w:marRight w:val="0"/>
          <w:marTop w:val="0"/>
          <w:marBottom w:val="0"/>
          <w:divBdr>
            <w:top w:val="none" w:sz="0" w:space="0" w:color="auto"/>
            <w:left w:val="none" w:sz="0" w:space="0" w:color="auto"/>
            <w:bottom w:val="none" w:sz="0" w:space="0" w:color="auto"/>
            <w:right w:val="none" w:sz="0" w:space="0" w:color="auto"/>
          </w:divBdr>
        </w:div>
        <w:div w:id="696201664">
          <w:marLeft w:val="0"/>
          <w:marRight w:val="0"/>
          <w:marTop w:val="0"/>
          <w:marBottom w:val="0"/>
          <w:divBdr>
            <w:top w:val="none" w:sz="0" w:space="0" w:color="auto"/>
            <w:left w:val="none" w:sz="0" w:space="0" w:color="auto"/>
            <w:bottom w:val="none" w:sz="0" w:space="0" w:color="auto"/>
            <w:right w:val="none" w:sz="0" w:space="0" w:color="auto"/>
          </w:divBdr>
          <w:divsChild>
            <w:div w:id="65612233">
              <w:marLeft w:val="0"/>
              <w:marRight w:val="0"/>
              <w:marTop w:val="0"/>
              <w:marBottom w:val="0"/>
              <w:divBdr>
                <w:top w:val="none" w:sz="0" w:space="0" w:color="auto"/>
                <w:left w:val="none" w:sz="0" w:space="0" w:color="auto"/>
                <w:bottom w:val="none" w:sz="0" w:space="0" w:color="auto"/>
                <w:right w:val="none" w:sz="0" w:space="0" w:color="auto"/>
              </w:divBdr>
            </w:div>
          </w:divsChild>
        </w:div>
        <w:div w:id="1505321433">
          <w:marLeft w:val="0"/>
          <w:marRight w:val="0"/>
          <w:marTop w:val="0"/>
          <w:marBottom w:val="0"/>
          <w:divBdr>
            <w:top w:val="none" w:sz="0" w:space="0" w:color="auto"/>
            <w:left w:val="none" w:sz="0" w:space="0" w:color="auto"/>
            <w:bottom w:val="none" w:sz="0" w:space="0" w:color="auto"/>
            <w:right w:val="none" w:sz="0" w:space="0" w:color="auto"/>
          </w:divBdr>
        </w:div>
        <w:div w:id="1547568943">
          <w:marLeft w:val="0"/>
          <w:marRight w:val="0"/>
          <w:marTop w:val="0"/>
          <w:marBottom w:val="0"/>
          <w:divBdr>
            <w:top w:val="none" w:sz="0" w:space="0" w:color="auto"/>
            <w:left w:val="none" w:sz="0" w:space="0" w:color="auto"/>
            <w:bottom w:val="none" w:sz="0" w:space="0" w:color="auto"/>
            <w:right w:val="none" w:sz="0" w:space="0" w:color="auto"/>
          </w:divBdr>
        </w:div>
        <w:div w:id="1559785609">
          <w:marLeft w:val="0"/>
          <w:marRight w:val="0"/>
          <w:marTop w:val="0"/>
          <w:marBottom w:val="0"/>
          <w:divBdr>
            <w:top w:val="none" w:sz="0" w:space="0" w:color="auto"/>
            <w:left w:val="none" w:sz="0" w:space="0" w:color="auto"/>
            <w:bottom w:val="none" w:sz="0" w:space="0" w:color="auto"/>
            <w:right w:val="none" w:sz="0" w:space="0" w:color="auto"/>
          </w:divBdr>
        </w:div>
        <w:div w:id="1645354449">
          <w:marLeft w:val="0"/>
          <w:marRight w:val="0"/>
          <w:marTop w:val="0"/>
          <w:marBottom w:val="0"/>
          <w:divBdr>
            <w:top w:val="none" w:sz="0" w:space="0" w:color="auto"/>
            <w:left w:val="none" w:sz="0" w:space="0" w:color="auto"/>
            <w:bottom w:val="none" w:sz="0" w:space="0" w:color="auto"/>
            <w:right w:val="none" w:sz="0" w:space="0" w:color="auto"/>
          </w:divBdr>
          <w:divsChild>
            <w:div w:id="405762335">
              <w:marLeft w:val="0"/>
              <w:marRight w:val="0"/>
              <w:marTop w:val="0"/>
              <w:marBottom w:val="0"/>
              <w:divBdr>
                <w:top w:val="none" w:sz="0" w:space="0" w:color="auto"/>
                <w:left w:val="none" w:sz="0" w:space="0" w:color="auto"/>
                <w:bottom w:val="none" w:sz="0" w:space="0" w:color="auto"/>
                <w:right w:val="none" w:sz="0" w:space="0" w:color="auto"/>
              </w:divBdr>
            </w:div>
          </w:divsChild>
        </w:div>
        <w:div w:id="1762947076">
          <w:marLeft w:val="0"/>
          <w:marRight w:val="0"/>
          <w:marTop w:val="0"/>
          <w:marBottom w:val="0"/>
          <w:divBdr>
            <w:top w:val="none" w:sz="0" w:space="0" w:color="auto"/>
            <w:left w:val="none" w:sz="0" w:space="0" w:color="auto"/>
            <w:bottom w:val="none" w:sz="0" w:space="0" w:color="auto"/>
            <w:right w:val="none" w:sz="0" w:space="0" w:color="auto"/>
          </w:divBdr>
          <w:divsChild>
            <w:div w:id="2144082752">
              <w:marLeft w:val="0"/>
              <w:marRight w:val="0"/>
              <w:marTop w:val="0"/>
              <w:marBottom w:val="0"/>
              <w:divBdr>
                <w:top w:val="none" w:sz="0" w:space="0" w:color="auto"/>
                <w:left w:val="none" w:sz="0" w:space="0" w:color="auto"/>
                <w:bottom w:val="none" w:sz="0" w:space="0" w:color="auto"/>
                <w:right w:val="none" w:sz="0" w:space="0" w:color="auto"/>
              </w:divBdr>
            </w:div>
          </w:divsChild>
        </w:div>
        <w:div w:id="2049447935">
          <w:marLeft w:val="0"/>
          <w:marRight w:val="0"/>
          <w:marTop w:val="0"/>
          <w:marBottom w:val="0"/>
          <w:divBdr>
            <w:top w:val="none" w:sz="0" w:space="0" w:color="auto"/>
            <w:left w:val="none" w:sz="0" w:space="0" w:color="auto"/>
            <w:bottom w:val="none" w:sz="0" w:space="0" w:color="auto"/>
            <w:right w:val="none" w:sz="0" w:space="0" w:color="auto"/>
          </w:divBdr>
        </w:div>
      </w:divsChild>
    </w:div>
    <w:div w:id="1134567359">
      <w:bodyDiv w:val="1"/>
      <w:marLeft w:val="0"/>
      <w:marRight w:val="0"/>
      <w:marTop w:val="0"/>
      <w:marBottom w:val="0"/>
      <w:divBdr>
        <w:top w:val="none" w:sz="0" w:space="0" w:color="auto"/>
        <w:left w:val="none" w:sz="0" w:space="0" w:color="auto"/>
        <w:bottom w:val="none" w:sz="0" w:space="0" w:color="auto"/>
        <w:right w:val="none" w:sz="0" w:space="0" w:color="auto"/>
      </w:divBdr>
      <w:divsChild>
        <w:div w:id="1914392974">
          <w:blockQuote w:val="1"/>
          <w:marLeft w:val="720"/>
          <w:marRight w:val="720"/>
          <w:marTop w:val="100"/>
          <w:marBottom w:val="100"/>
          <w:divBdr>
            <w:top w:val="none" w:sz="0" w:space="0" w:color="auto"/>
            <w:left w:val="single" w:sz="36" w:space="31" w:color="276AE6"/>
            <w:bottom w:val="none" w:sz="0" w:space="0" w:color="auto"/>
            <w:right w:val="none" w:sz="0" w:space="0" w:color="auto"/>
          </w:divBdr>
        </w:div>
        <w:div w:id="2065373932">
          <w:blockQuote w:val="1"/>
          <w:marLeft w:val="720"/>
          <w:marRight w:val="720"/>
          <w:marTop w:val="100"/>
          <w:marBottom w:val="100"/>
          <w:divBdr>
            <w:top w:val="none" w:sz="0" w:space="0" w:color="auto"/>
            <w:left w:val="single" w:sz="36" w:space="31" w:color="276AE6"/>
            <w:bottom w:val="none" w:sz="0" w:space="0" w:color="auto"/>
            <w:right w:val="none" w:sz="0" w:space="0" w:color="auto"/>
          </w:divBdr>
        </w:div>
      </w:divsChild>
    </w:div>
    <w:div w:id="1138106263">
      <w:bodyDiv w:val="1"/>
      <w:marLeft w:val="0"/>
      <w:marRight w:val="0"/>
      <w:marTop w:val="0"/>
      <w:marBottom w:val="0"/>
      <w:divBdr>
        <w:top w:val="none" w:sz="0" w:space="0" w:color="auto"/>
        <w:left w:val="none" w:sz="0" w:space="0" w:color="auto"/>
        <w:bottom w:val="none" w:sz="0" w:space="0" w:color="auto"/>
        <w:right w:val="none" w:sz="0" w:space="0" w:color="auto"/>
      </w:divBdr>
    </w:div>
    <w:div w:id="1138186829">
      <w:bodyDiv w:val="1"/>
      <w:marLeft w:val="0"/>
      <w:marRight w:val="0"/>
      <w:marTop w:val="0"/>
      <w:marBottom w:val="0"/>
      <w:divBdr>
        <w:top w:val="none" w:sz="0" w:space="0" w:color="auto"/>
        <w:left w:val="none" w:sz="0" w:space="0" w:color="auto"/>
        <w:bottom w:val="none" w:sz="0" w:space="0" w:color="auto"/>
        <w:right w:val="none" w:sz="0" w:space="0" w:color="auto"/>
      </w:divBdr>
    </w:div>
    <w:div w:id="1167939562">
      <w:bodyDiv w:val="1"/>
      <w:marLeft w:val="0"/>
      <w:marRight w:val="0"/>
      <w:marTop w:val="0"/>
      <w:marBottom w:val="0"/>
      <w:divBdr>
        <w:top w:val="none" w:sz="0" w:space="0" w:color="auto"/>
        <w:left w:val="none" w:sz="0" w:space="0" w:color="auto"/>
        <w:bottom w:val="none" w:sz="0" w:space="0" w:color="auto"/>
        <w:right w:val="none" w:sz="0" w:space="0" w:color="auto"/>
      </w:divBdr>
    </w:div>
    <w:div w:id="1191647648">
      <w:bodyDiv w:val="1"/>
      <w:marLeft w:val="0"/>
      <w:marRight w:val="0"/>
      <w:marTop w:val="0"/>
      <w:marBottom w:val="0"/>
      <w:divBdr>
        <w:top w:val="none" w:sz="0" w:space="0" w:color="auto"/>
        <w:left w:val="none" w:sz="0" w:space="0" w:color="auto"/>
        <w:bottom w:val="none" w:sz="0" w:space="0" w:color="auto"/>
        <w:right w:val="none" w:sz="0" w:space="0" w:color="auto"/>
      </w:divBdr>
      <w:divsChild>
        <w:div w:id="2143427638">
          <w:marLeft w:val="-1095"/>
          <w:marRight w:val="0"/>
          <w:marTop w:val="0"/>
          <w:marBottom w:val="0"/>
          <w:divBdr>
            <w:top w:val="none" w:sz="0" w:space="0" w:color="auto"/>
            <w:left w:val="none" w:sz="0" w:space="0" w:color="auto"/>
            <w:bottom w:val="none" w:sz="0" w:space="0" w:color="auto"/>
            <w:right w:val="none" w:sz="0" w:space="0" w:color="auto"/>
          </w:divBdr>
        </w:div>
      </w:divsChild>
    </w:div>
    <w:div w:id="1197768693">
      <w:bodyDiv w:val="1"/>
      <w:marLeft w:val="0"/>
      <w:marRight w:val="0"/>
      <w:marTop w:val="0"/>
      <w:marBottom w:val="0"/>
      <w:divBdr>
        <w:top w:val="none" w:sz="0" w:space="0" w:color="auto"/>
        <w:left w:val="none" w:sz="0" w:space="0" w:color="auto"/>
        <w:bottom w:val="none" w:sz="0" w:space="0" w:color="auto"/>
        <w:right w:val="none" w:sz="0" w:space="0" w:color="auto"/>
      </w:divBdr>
    </w:div>
    <w:div w:id="1223560972">
      <w:bodyDiv w:val="1"/>
      <w:marLeft w:val="0"/>
      <w:marRight w:val="0"/>
      <w:marTop w:val="0"/>
      <w:marBottom w:val="0"/>
      <w:divBdr>
        <w:top w:val="none" w:sz="0" w:space="0" w:color="auto"/>
        <w:left w:val="none" w:sz="0" w:space="0" w:color="auto"/>
        <w:bottom w:val="none" w:sz="0" w:space="0" w:color="auto"/>
        <w:right w:val="none" w:sz="0" w:space="0" w:color="auto"/>
      </w:divBdr>
    </w:div>
    <w:div w:id="1250432799">
      <w:bodyDiv w:val="1"/>
      <w:marLeft w:val="0"/>
      <w:marRight w:val="0"/>
      <w:marTop w:val="0"/>
      <w:marBottom w:val="0"/>
      <w:divBdr>
        <w:top w:val="none" w:sz="0" w:space="0" w:color="auto"/>
        <w:left w:val="none" w:sz="0" w:space="0" w:color="auto"/>
        <w:bottom w:val="none" w:sz="0" w:space="0" w:color="auto"/>
        <w:right w:val="none" w:sz="0" w:space="0" w:color="auto"/>
      </w:divBdr>
    </w:div>
    <w:div w:id="1254705018">
      <w:bodyDiv w:val="1"/>
      <w:marLeft w:val="0"/>
      <w:marRight w:val="0"/>
      <w:marTop w:val="0"/>
      <w:marBottom w:val="0"/>
      <w:divBdr>
        <w:top w:val="none" w:sz="0" w:space="0" w:color="auto"/>
        <w:left w:val="none" w:sz="0" w:space="0" w:color="auto"/>
        <w:bottom w:val="none" w:sz="0" w:space="0" w:color="auto"/>
        <w:right w:val="none" w:sz="0" w:space="0" w:color="auto"/>
      </w:divBdr>
    </w:div>
    <w:div w:id="1274051994">
      <w:bodyDiv w:val="1"/>
      <w:marLeft w:val="0"/>
      <w:marRight w:val="0"/>
      <w:marTop w:val="0"/>
      <w:marBottom w:val="0"/>
      <w:divBdr>
        <w:top w:val="none" w:sz="0" w:space="0" w:color="auto"/>
        <w:left w:val="none" w:sz="0" w:space="0" w:color="auto"/>
        <w:bottom w:val="none" w:sz="0" w:space="0" w:color="auto"/>
        <w:right w:val="none" w:sz="0" w:space="0" w:color="auto"/>
      </w:divBdr>
    </w:div>
    <w:div w:id="1291011062">
      <w:bodyDiv w:val="1"/>
      <w:marLeft w:val="0"/>
      <w:marRight w:val="0"/>
      <w:marTop w:val="0"/>
      <w:marBottom w:val="0"/>
      <w:divBdr>
        <w:top w:val="none" w:sz="0" w:space="0" w:color="auto"/>
        <w:left w:val="none" w:sz="0" w:space="0" w:color="auto"/>
        <w:bottom w:val="none" w:sz="0" w:space="0" w:color="auto"/>
        <w:right w:val="none" w:sz="0" w:space="0" w:color="auto"/>
      </w:divBdr>
    </w:div>
    <w:div w:id="1295022535">
      <w:bodyDiv w:val="1"/>
      <w:marLeft w:val="0"/>
      <w:marRight w:val="0"/>
      <w:marTop w:val="0"/>
      <w:marBottom w:val="0"/>
      <w:divBdr>
        <w:top w:val="none" w:sz="0" w:space="0" w:color="auto"/>
        <w:left w:val="none" w:sz="0" w:space="0" w:color="auto"/>
        <w:bottom w:val="none" w:sz="0" w:space="0" w:color="auto"/>
        <w:right w:val="none" w:sz="0" w:space="0" w:color="auto"/>
      </w:divBdr>
    </w:div>
    <w:div w:id="1324045335">
      <w:bodyDiv w:val="1"/>
      <w:marLeft w:val="0"/>
      <w:marRight w:val="0"/>
      <w:marTop w:val="0"/>
      <w:marBottom w:val="0"/>
      <w:divBdr>
        <w:top w:val="none" w:sz="0" w:space="0" w:color="auto"/>
        <w:left w:val="none" w:sz="0" w:space="0" w:color="auto"/>
        <w:bottom w:val="none" w:sz="0" w:space="0" w:color="auto"/>
        <w:right w:val="none" w:sz="0" w:space="0" w:color="auto"/>
      </w:divBdr>
    </w:div>
    <w:div w:id="1338997716">
      <w:bodyDiv w:val="1"/>
      <w:marLeft w:val="0"/>
      <w:marRight w:val="0"/>
      <w:marTop w:val="0"/>
      <w:marBottom w:val="0"/>
      <w:divBdr>
        <w:top w:val="none" w:sz="0" w:space="0" w:color="auto"/>
        <w:left w:val="none" w:sz="0" w:space="0" w:color="auto"/>
        <w:bottom w:val="none" w:sz="0" w:space="0" w:color="auto"/>
        <w:right w:val="none" w:sz="0" w:space="0" w:color="auto"/>
      </w:divBdr>
    </w:div>
    <w:div w:id="1339311615">
      <w:bodyDiv w:val="1"/>
      <w:marLeft w:val="0"/>
      <w:marRight w:val="0"/>
      <w:marTop w:val="0"/>
      <w:marBottom w:val="0"/>
      <w:divBdr>
        <w:top w:val="none" w:sz="0" w:space="0" w:color="auto"/>
        <w:left w:val="none" w:sz="0" w:space="0" w:color="auto"/>
        <w:bottom w:val="none" w:sz="0" w:space="0" w:color="auto"/>
        <w:right w:val="none" w:sz="0" w:space="0" w:color="auto"/>
      </w:divBdr>
      <w:divsChild>
        <w:div w:id="24989186">
          <w:marLeft w:val="0"/>
          <w:marRight w:val="0"/>
          <w:marTop w:val="0"/>
          <w:marBottom w:val="0"/>
          <w:divBdr>
            <w:top w:val="none" w:sz="0" w:space="0" w:color="auto"/>
            <w:left w:val="none" w:sz="0" w:space="0" w:color="auto"/>
            <w:bottom w:val="none" w:sz="0" w:space="0" w:color="auto"/>
            <w:right w:val="none" w:sz="0" w:space="0" w:color="auto"/>
          </w:divBdr>
        </w:div>
        <w:div w:id="136380436">
          <w:marLeft w:val="0"/>
          <w:marRight w:val="0"/>
          <w:marTop w:val="0"/>
          <w:marBottom w:val="0"/>
          <w:divBdr>
            <w:top w:val="none" w:sz="0" w:space="0" w:color="auto"/>
            <w:left w:val="none" w:sz="0" w:space="0" w:color="auto"/>
            <w:bottom w:val="none" w:sz="0" w:space="0" w:color="auto"/>
            <w:right w:val="none" w:sz="0" w:space="0" w:color="auto"/>
          </w:divBdr>
        </w:div>
        <w:div w:id="177936149">
          <w:marLeft w:val="0"/>
          <w:marRight w:val="0"/>
          <w:marTop w:val="0"/>
          <w:marBottom w:val="0"/>
          <w:divBdr>
            <w:top w:val="none" w:sz="0" w:space="0" w:color="auto"/>
            <w:left w:val="none" w:sz="0" w:space="0" w:color="auto"/>
            <w:bottom w:val="none" w:sz="0" w:space="0" w:color="auto"/>
            <w:right w:val="none" w:sz="0" w:space="0" w:color="auto"/>
          </w:divBdr>
        </w:div>
        <w:div w:id="424494344">
          <w:marLeft w:val="0"/>
          <w:marRight w:val="0"/>
          <w:marTop w:val="0"/>
          <w:marBottom w:val="0"/>
          <w:divBdr>
            <w:top w:val="none" w:sz="0" w:space="0" w:color="auto"/>
            <w:left w:val="none" w:sz="0" w:space="0" w:color="auto"/>
            <w:bottom w:val="none" w:sz="0" w:space="0" w:color="auto"/>
            <w:right w:val="none" w:sz="0" w:space="0" w:color="auto"/>
          </w:divBdr>
        </w:div>
        <w:div w:id="1419134384">
          <w:marLeft w:val="0"/>
          <w:marRight w:val="0"/>
          <w:marTop w:val="0"/>
          <w:marBottom w:val="0"/>
          <w:divBdr>
            <w:top w:val="none" w:sz="0" w:space="0" w:color="auto"/>
            <w:left w:val="none" w:sz="0" w:space="0" w:color="auto"/>
            <w:bottom w:val="none" w:sz="0" w:space="0" w:color="auto"/>
            <w:right w:val="none" w:sz="0" w:space="0" w:color="auto"/>
          </w:divBdr>
        </w:div>
        <w:div w:id="1943486552">
          <w:marLeft w:val="0"/>
          <w:marRight w:val="0"/>
          <w:marTop w:val="0"/>
          <w:marBottom w:val="0"/>
          <w:divBdr>
            <w:top w:val="none" w:sz="0" w:space="0" w:color="auto"/>
            <w:left w:val="none" w:sz="0" w:space="0" w:color="auto"/>
            <w:bottom w:val="none" w:sz="0" w:space="0" w:color="auto"/>
            <w:right w:val="none" w:sz="0" w:space="0" w:color="auto"/>
          </w:divBdr>
          <w:divsChild>
            <w:div w:id="1620068293">
              <w:marLeft w:val="0"/>
              <w:marRight w:val="0"/>
              <w:marTop w:val="0"/>
              <w:marBottom w:val="0"/>
              <w:divBdr>
                <w:top w:val="none" w:sz="0" w:space="0" w:color="auto"/>
                <w:left w:val="none" w:sz="0" w:space="0" w:color="auto"/>
                <w:bottom w:val="none" w:sz="0" w:space="0" w:color="auto"/>
                <w:right w:val="none" w:sz="0" w:space="0" w:color="auto"/>
              </w:divBdr>
            </w:div>
          </w:divsChild>
        </w:div>
        <w:div w:id="2073037437">
          <w:marLeft w:val="0"/>
          <w:marRight w:val="0"/>
          <w:marTop w:val="0"/>
          <w:marBottom w:val="0"/>
          <w:divBdr>
            <w:top w:val="none" w:sz="0" w:space="0" w:color="auto"/>
            <w:left w:val="none" w:sz="0" w:space="0" w:color="auto"/>
            <w:bottom w:val="none" w:sz="0" w:space="0" w:color="auto"/>
            <w:right w:val="none" w:sz="0" w:space="0" w:color="auto"/>
          </w:divBdr>
          <w:divsChild>
            <w:div w:id="9021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512455">
      <w:bodyDiv w:val="1"/>
      <w:marLeft w:val="0"/>
      <w:marRight w:val="0"/>
      <w:marTop w:val="0"/>
      <w:marBottom w:val="0"/>
      <w:divBdr>
        <w:top w:val="none" w:sz="0" w:space="0" w:color="auto"/>
        <w:left w:val="none" w:sz="0" w:space="0" w:color="auto"/>
        <w:bottom w:val="none" w:sz="0" w:space="0" w:color="auto"/>
        <w:right w:val="none" w:sz="0" w:space="0" w:color="auto"/>
      </w:divBdr>
    </w:div>
    <w:div w:id="1347975265">
      <w:bodyDiv w:val="1"/>
      <w:marLeft w:val="0"/>
      <w:marRight w:val="0"/>
      <w:marTop w:val="0"/>
      <w:marBottom w:val="0"/>
      <w:divBdr>
        <w:top w:val="none" w:sz="0" w:space="0" w:color="auto"/>
        <w:left w:val="none" w:sz="0" w:space="0" w:color="auto"/>
        <w:bottom w:val="none" w:sz="0" w:space="0" w:color="auto"/>
        <w:right w:val="none" w:sz="0" w:space="0" w:color="auto"/>
      </w:divBdr>
    </w:div>
    <w:div w:id="1352799609">
      <w:bodyDiv w:val="1"/>
      <w:marLeft w:val="0"/>
      <w:marRight w:val="0"/>
      <w:marTop w:val="0"/>
      <w:marBottom w:val="0"/>
      <w:divBdr>
        <w:top w:val="none" w:sz="0" w:space="0" w:color="auto"/>
        <w:left w:val="none" w:sz="0" w:space="0" w:color="auto"/>
        <w:bottom w:val="none" w:sz="0" w:space="0" w:color="auto"/>
        <w:right w:val="none" w:sz="0" w:space="0" w:color="auto"/>
      </w:divBdr>
    </w:div>
    <w:div w:id="1371766585">
      <w:bodyDiv w:val="1"/>
      <w:marLeft w:val="0"/>
      <w:marRight w:val="0"/>
      <w:marTop w:val="0"/>
      <w:marBottom w:val="0"/>
      <w:divBdr>
        <w:top w:val="none" w:sz="0" w:space="0" w:color="auto"/>
        <w:left w:val="none" w:sz="0" w:space="0" w:color="auto"/>
        <w:bottom w:val="none" w:sz="0" w:space="0" w:color="auto"/>
        <w:right w:val="none" w:sz="0" w:space="0" w:color="auto"/>
      </w:divBdr>
      <w:divsChild>
        <w:div w:id="239146850">
          <w:marLeft w:val="0"/>
          <w:marRight w:val="0"/>
          <w:marTop w:val="0"/>
          <w:marBottom w:val="0"/>
          <w:divBdr>
            <w:top w:val="none" w:sz="0" w:space="0" w:color="auto"/>
            <w:left w:val="none" w:sz="0" w:space="0" w:color="auto"/>
            <w:bottom w:val="none" w:sz="0" w:space="0" w:color="auto"/>
            <w:right w:val="none" w:sz="0" w:space="0" w:color="auto"/>
          </w:divBdr>
        </w:div>
        <w:div w:id="390466270">
          <w:marLeft w:val="0"/>
          <w:marRight w:val="0"/>
          <w:marTop w:val="0"/>
          <w:marBottom w:val="0"/>
          <w:divBdr>
            <w:top w:val="none" w:sz="0" w:space="0" w:color="auto"/>
            <w:left w:val="none" w:sz="0" w:space="0" w:color="auto"/>
            <w:bottom w:val="none" w:sz="0" w:space="0" w:color="auto"/>
            <w:right w:val="none" w:sz="0" w:space="0" w:color="auto"/>
          </w:divBdr>
        </w:div>
        <w:div w:id="882792948">
          <w:marLeft w:val="0"/>
          <w:marRight w:val="0"/>
          <w:marTop w:val="0"/>
          <w:marBottom w:val="0"/>
          <w:divBdr>
            <w:top w:val="none" w:sz="0" w:space="0" w:color="auto"/>
            <w:left w:val="none" w:sz="0" w:space="0" w:color="auto"/>
            <w:bottom w:val="none" w:sz="0" w:space="0" w:color="auto"/>
            <w:right w:val="none" w:sz="0" w:space="0" w:color="auto"/>
          </w:divBdr>
        </w:div>
        <w:div w:id="1074426937">
          <w:marLeft w:val="0"/>
          <w:marRight w:val="0"/>
          <w:marTop w:val="0"/>
          <w:marBottom w:val="0"/>
          <w:divBdr>
            <w:top w:val="none" w:sz="0" w:space="0" w:color="auto"/>
            <w:left w:val="none" w:sz="0" w:space="0" w:color="auto"/>
            <w:bottom w:val="none" w:sz="0" w:space="0" w:color="auto"/>
            <w:right w:val="none" w:sz="0" w:space="0" w:color="auto"/>
          </w:divBdr>
        </w:div>
        <w:div w:id="1660768817">
          <w:marLeft w:val="0"/>
          <w:marRight w:val="0"/>
          <w:marTop w:val="0"/>
          <w:marBottom w:val="0"/>
          <w:divBdr>
            <w:top w:val="none" w:sz="0" w:space="0" w:color="auto"/>
            <w:left w:val="none" w:sz="0" w:space="0" w:color="auto"/>
            <w:bottom w:val="none" w:sz="0" w:space="0" w:color="auto"/>
            <w:right w:val="none" w:sz="0" w:space="0" w:color="auto"/>
          </w:divBdr>
        </w:div>
        <w:div w:id="1960574994">
          <w:marLeft w:val="0"/>
          <w:marRight w:val="0"/>
          <w:marTop w:val="0"/>
          <w:marBottom w:val="0"/>
          <w:divBdr>
            <w:top w:val="none" w:sz="0" w:space="0" w:color="auto"/>
            <w:left w:val="none" w:sz="0" w:space="0" w:color="auto"/>
            <w:bottom w:val="none" w:sz="0" w:space="0" w:color="auto"/>
            <w:right w:val="none" w:sz="0" w:space="0" w:color="auto"/>
          </w:divBdr>
          <w:divsChild>
            <w:div w:id="153546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87762">
      <w:bodyDiv w:val="1"/>
      <w:marLeft w:val="0"/>
      <w:marRight w:val="0"/>
      <w:marTop w:val="0"/>
      <w:marBottom w:val="0"/>
      <w:divBdr>
        <w:top w:val="none" w:sz="0" w:space="0" w:color="auto"/>
        <w:left w:val="none" w:sz="0" w:space="0" w:color="auto"/>
        <w:bottom w:val="none" w:sz="0" w:space="0" w:color="auto"/>
        <w:right w:val="none" w:sz="0" w:space="0" w:color="auto"/>
      </w:divBdr>
    </w:div>
    <w:div w:id="1386444948">
      <w:bodyDiv w:val="1"/>
      <w:marLeft w:val="0"/>
      <w:marRight w:val="0"/>
      <w:marTop w:val="0"/>
      <w:marBottom w:val="0"/>
      <w:divBdr>
        <w:top w:val="none" w:sz="0" w:space="0" w:color="auto"/>
        <w:left w:val="none" w:sz="0" w:space="0" w:color="auto"/>
        <w:bottom w:val="none" w:sz="0" w:space="0" w:color="auto"/>
        <w:right w:val="none" w:sz="0" w:space="0" w:color="auto"/>
      </w:divBdr>
    </w:div>
    <w:div w:id="1408573104">
      <w:bodyDiv w:val="1"/>
      <w:marLeft w:val="0"/>
      <w:marRight w:val="0"/>
      <w:marTop w:val="0"/>
      <w:marBottom w:val="0"/>
      <w:divBdr>
        <w:top w:val="none" w:sz="0" w:space="0" w:color="auto"/>
        <w:left w:val="none" w:sz="0" w:space="0" w:color="auto"/>
        <w:bottom w:val="none" w:sz="0" w:space="0" w:color="auto"/>
        <w:right w:val="none" w:sz="0" w:space="0" w:color="auto"/>
      </w:divBdr>
    </w:div>
    <w:div w:id="1422338812">
      <w:bodyDiv w:val="1"/>
      <w:marLeft w:val="0"/>
      <w:marRight w:val="0"/>
      <w:marTop w:val="0"/>
      <w:marBottom w:val="0"/>
      <w:divBdr>
        <w:top w:val="none" w:sz="0" w:space="0" w:color="auto"/>
        <w:left w:val="none" w:sz="0" w:space="0" w:color="auto"/>
        <w:bottom w:val="none" w:sz="0" w:space="0" w:color="auto"/>
        <w:right w:val="none" w:sz="0" w:space="0" w:color="auto"/>
      </w:divBdr>
      <w:divsChild>
        <w:div w:id="99109515">
          <w:marLeft w:val="0"/>
          <w:marRight w:val="0"/>
          <w:marTop w:val="0"/>
          <w:marBottom w:val="0"/>
          <w:divBdr>
            <w:top w:val="none" w:sz="0" w:space="0" w:color="auto"/>
            <w:left w:val="none" w:sz="0" w:space="0" w:color="auto"/>
            <w:bottom w:val="none" w:sz="0" w:space="0" w:color="auto"/>
            <w:right w:val="none" w:sz="0" w:space="0" w:color="auto"/>
          </w:divBdr>
          <w:divsChild>
            <w:div w:id="2087996535">
              <w:marLeft w:val="0"/>
              <w:marRight w:val="0"/>
              <w:marTop w:val="0"/>
              <w:marBottom w:val="0"/>
              <w:divBdr>
                <w:top w:val="none" w:sz="0" w:space="0" w:color="auto"/>
                <w:left w:val="none" w:sz="0" w:space="0" w:color="auto"/>
                <w:bottom w:val="none" w:sz="0" w:space="0" w:color="auto"/>
                <w:right w:val="none" w:sz="0" w:space="0" w:color="auto"/>
              </w:divBdr>
            </w:div>
          </w:divsChild>
        </w:div>
        <w:div w:id="658535591">
          <w:marLeft w:val="0"/>
          <w:marRight w:val="0"/>
          <w:marTop w:val="0"/>
          <w:marBottom w:val="0"/>
          <w:divBdr>
            <w:top w:val="none" w:sz="0" w:space="0" w:color="auto"/>
            <w:left w:val="none" w:sz="0" w:space="0" w:color="auto"/>
            <w:bottom w:val="none" w:sz="0" w:space="0" w:color="auto"/>
            <w:right w:val="none" w:sz="0" w:space="0" w:color="auto"/>
          </w:divBdr>
        </w:div>
        <w:div w:id="1102804932">
          <w:marLeft w:val="0"/>
          <w:marRight w:val="0"/>
          <w:marTop w:val="0"/>
          <w:marBottom w:val="0"/>
          <w:divBdr>
            <w:top w:val="none" w:sz="0" w:space="0" w:color="auto"/>
            <w:left w:val="none" w:sz="0" w:space="0" w:color="auto"/>
            <w:bottom w:val="none" w:sz="0" w:space="0" w:color="auto"/>
            <w:right w:val="none" w:sz="0" w:space="0" w:color="auto"/>
          </w:divBdr>
        </w:div>
        <w:div w:id="1420367117">
          <w:marLeft w:val="0"/>
          <w:marRight w:val="0"/>
          <w:marTop w:val="0"/>
          <w:marBottom w:val="0"/>
          <w:divBdr>
            <w:top w:val="none" w:sz="0" w:space="0" w:color="auto"/>
            <w:left w:val="none" w:sz="0" w:space="0" w:color="auto"/>
            <w:bottom w:val="none" w:sz="0" w:space="0" w:color="auto"/>
            <w:right w:val="none" w:sz="0" w:space="0" w:color="auto"/>
          </w:divBdr>
        </w:div>
        <w:div w:id="1534076690">
          <w:marLeft w:val="0"/>
          <w:marRight w:val="0"/>
          <w:marTop w:val="0"/>
          <w:marBottom w:val="0"/>
          <w:divBdr>
            <w:top w:val="none" w:sz="0" w:space="0" w:color="auto"/>
            <w:left w:val="none" w:sz="0" w:space="0" w:color="auto"/>
            <w:bottom w:val="none" w:sz="0" w:space="0" w:color="auto"/>
            <w:right w:val="none" w:sz="0" w:space="0" w:color="auto"/>
          </w:divBdr>
        </w:div>
        <w:div w:id="1723476648">
          <w:marLeft w:val="0"/>
          <w:marRight w:val="0"/>
          <w:marTop w:val="0"/>
          <w:marBottom w:val="0"/>
          <w:divBdr>
            <w:top w:val="none" w:sz="0" w:space="0" w:color="auto"/>
            <w:left w:val="none" w:sz="0" w:space="0" w:color="auto"/>
            <w:bottom w:val="none" w:sz="0" w:space="0" w:color="auto"/>
            <w:right w:val="none" w:sz="0" w:space="0" w:color="auto"/>
          </w:divBdr>
          <w:divsChild>
            <w:div w:id="1470900379">
              <w:marLeft w:val="0"/>
              <w:marRight w:val="0"/>
              <w:marTop w:val="0"/>
              <w:marBottom w:val="0"/>
              <w:divBdr>
                <w:top w:val="none" w:sz="0" w:space="0" w:color="auto"/>
                <w:left w:val="none" w:sz="0" w:space="0" w:color="auto"/>
                <w:bottom w:val="none" w:sz="0" w:space="0" w:color="auto"/>
                <w:right w:val="none" w:sz="0" w:space="0" w:color="auto"/>
              </w:divBdr>
            </w:div>
          </w:divsChild>
        </w:div>
        <w:div w:id="1886866966">
          <w:marLeft w:val="0"/>
          <w:marRight w:val="0"/>
          <w:marTop w:val="0"/>
          <w:marBottom w:val="0"/>
          <w:divBdr>
            <w:top w:val="none" w:sz="0" w:space="0" w:color="auto"/>
            <w:left w:val="none" w:sz="0" w:space="0" w:color="auto"/>
            <w:bottom w:val="none" w:sz="0" w:space="0" w:color="auto"/>
            <w:right w:val="none" w:sz="0" w:space="0" w:color="auto"/>
          </w:divBdr>
        </w:div>
      </w:divsChild>
    </w:div>
    <w:div w:id="1436753351">
      <w:bodyDiv w:val="1"/>
      <w:marLeft w:val="0"/>
      <w:marRight w:val="0"/>
      <w:marTop w:val="0"/>
      <w:marBottom w:val="0"/>
      <w:divBdr>
        <w:top w:val="none" w:sz="0" w:space="0" w:color="auto"/>
        <w:left w:val="none" w:sz="0" w:space="0" w:color="auto"/>
        <w:bottom w:val="none" w:sz="0" w:space="0" w:color="auto"/>
        <w:right w:val="none" w:sz="0" w:space="0" w:color="auto"/>
      </w:divBdr>
    </w:div>
    <w:div w:id="1465586412">
      <w:bodyDiv w:val="1"/>
      <w:marLeft w:val="0"/>
      <w:marRight w:val="0"/>
      <w:marTop w:val="0"/>
      <w:marBottom w:val="0"/>
      <w:divBdr>
        <w:top w:val="none" w:sz="0" w:space="0" w:color="auto"/>
        <w:left w:val="none" w:sz="0" w:space="0" w:color="auto"/>
        <w:bottom w:val="none" w:sz="0" w:space="0" w:color="auto"/>
        <w:right w:val="none" w:sz="0" w:space="0" w:color="auto"/>
      </w:divBdr>
      <w:divsChild>
        <w:div w:id="107436907">
          <w:marLeft w:val="0"/>
          <w:marRight w:val="0"/>
          <w:marTop w:val="0"/>
          <w:marBottom w:val="0"/>
          <w:divBdr>
            <w:top w:val="none" w:sz="0" w:space="0" w:color="auto"/>
            <w:left w:val="none" w:sz="0" w:space="0" w:color="auto"/>
            <w:bottom w:val="none" w:sz="0" w:space="0" w:color="auto"/>
            <w:right w:val="none" w:sz="0" w:space="0" w:color="auto"/>
          </w:divBdr>
        </w:div>
        <w:div w:id="336084485">
          <w:marLeft w:val="0"/>
          <w:marRight w:val="0"/>
          <w:marTop w:val="0"/>
          <w:marBottom w:val="0"/>
          <w:divBdr>
            <w:top w:val="none" w:sz="0" w:space="0" w:color="auto"/>
            <w:left w:val="none" w:sz="0" w:space="0" w:color="auto"/>
            <w:bottom w:val="none" w:sz="0" w:space="0" w:color="auto"/>
            <w:right w:val="none" w:sz="0" w:space="0" w:color="auto"/>
          </w:divBdr>
          <w:divsChild>
            <w:div w:id="873077632">
              <w:marLeft w:val="0"/>
              <w:marRight w:val="0"/>
              <w:marTop w:val="0"/>
              <w:marBottom w:val="0"/>
              <w:divBdr>
                <w:top w:val="none" w:sz="0" w:space="0" w:color="auto"/>
                <w:left w:val="none" w:sz="0" w:space="0" w:color="auto"/>
                <w:bottom w:val="none" w:sz="0" w:space="0" w:color="auto"/>
                <w:right w:val="none" w:sz="0" w:space="0" w:color="auto"/>
              </w:divBdr>
            </w:div>
          </w:divsChild>
        </w:div>
        <w:div w:id="592738606">
          <w:marLeft w:val="0"/>
          <w:marRight w:val="0"/>
          <w:marTop w:val="0"/>
          <w:marBottom w:val="0"/>
          <w:divBdr>
            <w:top w:val="none" w:sz="0" w:space="0" w:color="auto"/>
            <w:left w:val="none" w:sz="0" w:space="0" w:color="auto"/>
            <w:bottom w:val="none" w:sz="0" w:space="0" w:color="auto"/>
            <w:right w:val="none" w:sz="0" w:space="0" w:color="auto"/>
          </w:divBdr>
        </w:div>
        <w:div w:id="612712992">
          <w:marLeft w:val="0"/>
          <w:marRight w:val="0"/>
          <w:marTop w:val="0"/>
          <w:marBottom w:val="0"/>
          <w:divBdr>
            <w:top w:val="none" w:sz="0" w:space="0" w:color="auto"/>
            <w:left w:val="none" w:sz="0" w:space="0" w:color="auto"/>
            <w:bottom w:val="none" w:sz="0" w:space="0" w:color="auto"/>
            <w:right w:val="none" w:sz="0" w:space="0" w:color="auto"/>
          </w:divBdr>
        </w:div>
        <w:div w:id="738867925">
          <w:marLeft w:val="0"/>
          <w:marRight w:val="0"/>
          <w:marTop w:val="0"/>
          <w:marBottom w:val="0"/>
          <w:divBdr>
            <w:top w:val="none" w:sz="0" w:space="0" w:color="auto"/>
            <w:left w:val="none" w:sz="0" w:space="0" w:color="auto"/>
            <w:bottom w:val="none" w:sz="0" w:space="0" w:color="auto"/>
            <w:right w:val="none" w:sz="0" w:space="0" w:color="auto"/>
          </w:divBdr>
        </w:div>
        <w:div w:id="891501611">
          <w:marLeft w:val="0"/>
          <w:marRight w:val="0"/>
          <w:marTop w:val="0"/>
          <w:marBottom w:val="0"/>
          <w:divBdr>
            <w:top w:val="none" w:sz="0" w:space="0" w:color="auto"/>
            <w:left w:val="none" w:sz="0" w:space="0" w:color="auto"/>
            <w:bottom w:val="none" w:sz="0" w:space="0" w:color="auto"/>
            <w:right w:val="none" w:sz="0" w:space="0" w:color="auto"/>
          </w:divBdr>
          <w:divsChild>
            <w:div w:id="1774402422">
              <w:marLeft w:val="0"/>
              <w:marRight w:val="0"/>
              <w:marTop w:val="0"/>
              <w:marBottom w:val="0"/>
              <w:divBdr>
                <w:top w:val="none" w:sz="0" w:space="0" w:color="auto"/>
                <w:left w:val="none" w:sz="0" w:space="0" w:color="auto"/>
                <w:bottom w:val="none" w:sz="0" w:space="0" w:color="auto"/>
                <w:right w:val="none" w:sz="0" w:space="0" w:color="auto"/>
              </w:divBdr>
            </w:div>
          </w:divsChild>
        </w:div>
        <w:div w:id="1486699475">
          <w:marLeft w:val="0"/>
          <w:marRight w:val="0"/>
          <w:marTop w:val="0"/>
          <w:marBottom w:val="0"/>
          <w:divBdr>
            <w:top w:val="none" w:sz="0" w:space="0" w:color="auto"/>
            <w:left w:val="none" w:sz="0" w:space="0" w:color="auto"/>
            <w:bottom w:val="none" w:sz="0" w:space="0" w:color="auto"/>
            <w:right w:val="none" w:sz="0" w:space="0" w:color="auto"/>
          </w:divBdr>
        </w:div>
      </w:divsChild>
    </w:div>
    <w:div w:id="1493374967">
      <w:bodyDiv w:val="1"/>
      <w:marLeft w:val="0"/>
      <w:marRight w:val="0"/>
      <w:marTop w:val="0"/>
      <w:marBottom w:val="0"/>
      <w:divBdr>
        <w:top w:val="none" w:sz="0" w:space="0" w:color="auto"/>
        <w:left w:val="none" w:sz="0" w:space="0" w:color="auto"/>
        <w:bottom w:val="none" w:sz="0" w:space="0" w:color="auto"/>
        <w:right w:val="none" w:sz="0" w:space="0" w:color="auto"/>
      </w:divBdr>
      <w:divsChild>
        <w:div w:id="188177489">
          <w:marLeft w:val="0"/>
          <w:marRight w:val="0"/>
          <w:marTop w:val="0"/>
          <w:marBottom w:val="0"/>
          <w:divBdr>
            <w:top w:val="none" w:sz="0" w:space="0" w:color="auto"/>
            <w:left w:val="none" w:sz="0" w:space="0" w:color="auto"/>
            <w:bottom w:val="none" w:sz="0" w:space="0" w:color="auto"/>
            <w:right w:val="none" w:sz="0" w:space="0" w:color="auto"/>
          </w:divBdr>
        </w:div>
        <w:div w:id="275866153">
          <w:marLeft w:val="0"/>
          <w:marRight w:val="0"/>
          <w:marTop w:val="0"/>
          <w:marBottom w:val="0"/>
          <w:divBdr>
            <w:top w:val="none" w:sz="0" w:space="0" w:color="auto"/>
            <w:left w:val="none" w:sz="0" w:space="0" w:color="auto"/>
            <w:bottom w:val="none" w:sz="0" w:space="0" w:color="auto"/>
            <w:right w:val="none" w:sz="0" w:space="0" w:color="auto"/>
          </w:divBdr>
          <w:divsChild>
            <w:div w:id="574558286">
              <w:marLeft w:val="0"/>
              <w:marRight w:val="0"/>
              <w:marTop w:val="0"/>
              <w:marBottom w:val="0"/>
              <w:divBdr>
                <w:top w:val="none" w:sz="0" w:space="0" w:color="auto"/>
                <w:left w:val="none" w:sz="0" w:space="0" w:color="auto"/>
                <w:bottom w:val="none" w:sz="0" w:space="0" w:color="auto"/>
                <w:right w:val="none" w:sz="0" w:space="0" w:color="auto"/>
              </w:divBdr>
            </w:div>
          </w:divsChild>
        </w:div>
        <w:div w:id="290399940">
          <w:marLeft w:val="0"/>
          <w:marRight w:val="0"/>
          <w:marTop w:val="0"/>
          <w:marBottom w:val="0"/>
          <w:divBdr>
            <w:top w:val="none" w:sz="0" w:space="0" w:color="auto"/>
            <w:left w:val="none" w:sz="0" w:space="0" w:color="auto"/>
            <w:bottom w:val="none" w:sz="0" w:space="0" w:color="auto"/>
            <w:right w:val="none" w:sz="0" w:space="0" w:color="auto"/>
          </w:divBdr>
        </w:div>
        <w:div w:id="789782414">
          <w:marLeft w:val="0"/>
          <w:marRight w:val="0"/>
          <w:marTop w:val="0"/>
          <w:marBottom w:val="0"/>
          <w:divBdr>
            <w:top w:val="none" w:sz="0" w:space="0" w:color="auto"/>
            <w:left w:val="none" w:sz="0" w:space="0" w:color="auto"/>
            <w:bottom w:val="none" w:sz="0" w:space="0" w:color="auto"/>
            <w:right w:val="none" w:sz="0" w:space="0" w:color="auto"/>
          </w:divBdr>
        </w:div>
        <w:div w:id="806817387">
          <w:marLeft w:val="0"/>
          <w:marRight w:val="0"/>
          <w:marTop w:val="0"/>
          <w:marBottom w:val="0"/>
          <w:divBdr>
            <w:top w:val="none" w:sz="0" w:space="0" w:color="auto"/>
            <w:left w:val="none" w:sz="0" w:space="0" w:color="auto"/>
            <w:bottom w:val="none" w:sz="0" w:space="0" w:color="auto"/>
            <w:right w:val="none" w:sz="0" w:space="0" w:color="auto"/>
          </w:divBdr>
        </w:div>
        <w:div w:id="1538541527">
          <w:marLeft w:val="0"/>
          <w:marRight w:val="0"/>
          <w:marTop w:val="0"/>
          <w:marBottom w:val="0"/>
          <w:divBdr>
            <w:top w:val="none" w:sz="0" w:space="0" w:color="auto"/>
            <w:left w:val="none" w:sz="0" w:space="0" w:color="auto"/>
            <w:bottom w:val="none" w:sz="0" w:space="0" w:color="auto"/>
            <w:right w:val="none" w:sz="0" w:space="0" w:color="auto"/>
          </w:divBdr>
          <w:divsChild>
            <w:div w:id="288124227">
              <w:marLeft w:val="0"/>
              <w:marRight w:val="0"/>
              <w:marTop w:val="0"/>
              <w:marBottom w:val="0"/>
              <w:divBdr>
                <w:top w:val="none" w:sz="0" w:space="0" w:color="auto"/>
                <w:left w:val="none" w:sz="0" w:space="0" w:color="auto"/>
                <w:bottom w:val="none" w:sz="0" w:space="0" w:color="auto"/>
                <w:right w:val="none" w:sz="0" w:space="0" w:color="auto"/>
              </w:divBdr>
            </w:div>
          </w:divsChild>
        </w:div>
        <w:div w:id="1743331554">
          <w:marLeft w:val="0"/>
          <w:marRight w:val="0"/>
          <w:marTop w:val="0"/>
          <w:marBottom w:val="0"/>
          <w:divBdr>
            <w:top w:val="none" w:sz="0" w:space="0" w:color="auto"/>
            <w:left w:val="none" w:sz="0" w:space="0" w:color="auto"/>
            <w:bottom w:val="none" w:sz="0" w:space="0" w:color="auto"/>
            <w:right w:val="none" w:sz="0" w:space="0" w:color="auto"/>
          </w:divBdr>
        </w:div>
      </w:divsChild>
    </w:div>
    <w:div w:id="1522086750">
      <w:bodyDiv w:val="1"/>
      <w:marLeft w:val="0"/>
      <w:marRight w:val="0"/>
      <w:marTop w:val="0"/>
      <w:marBottom w:val="0"/>
      <w:divBdr>
        <w:top w:val="none" w:sz="0" w:space="0" w:color="auto"/>
        <w:left w:val="none" w:sz="0" w:space="0" w:color="auto"/>
        <w:bottom w:val="none" w:sz="0" w:space="0" w:color="auto"/>
        <w:right w:val="none" w:sz="0" w:space="0" w:color="auto"/>
      </w:divBdr>
      <w:divsChild>
        <w:div w:id="102118725">
          <w:marLeft w:val="0"/>
          <w:marRight w:val="0"/>
          <w:marTop w:val="0"/>
          <w:marBottom w:val="0"/>
          <w:divBdr>
            <w:top w:val="none" w:sz="0" w:space="0" w:color="auto"/>
            <w:left w:val="none" w:sz="0" w:space="0" w:color="auto"/>
            <w:bottom w:val="none" w:sz="0" w:space="0" w:color="auto"/>
            <w:right w:val="none" w:sz="0" w:space="0" w:color="auto"/>
          </w:divBdr>
        </w:div>
        <w:div w:id="382678462">
          <w:marLeft w:val="0"/>
          <w:marRight w:val="0"/>
          <w:marTop w:val="0"/>
          <w:marBottom w:val="0"/>
          <w:divBdr>
            <w:top w:val="none" w:sz="0" w:space="0" w:color="auto"/>
            <w:left w:val="none" w:sz="0" w:space="0" w:color="auto"/>
            <w:bottom w:val="none" w:sz="0" w:space="0" w:color="auto"/>
            <w:right w:val="none" w:sz="0" w:space="0" w:color="auto"/>
          </w:divBdr>
        </w:div>
        <w:div w:id="655652613">
          <w:marLeft w:val="0"/>
          <w:marRight w:val="0"/>
          <w:marTop w:val="0"/>
          <w:marBottom w:val="0"/>
          <w:divBdr>
            <w:top w:val="none" w:sz="0" w:space="0" w:color="auto"/>
            <w:left w:val="none" w:sz="0" w:space="0" w:color="auto"/>
            <w:bottom w:val="none" w:sz="0" w:space="0" w:color="auto"/>
            <w:right w:val="none" w:sz="0" w:space="0" w:color="auto"/>
          </w:divBdr>
          <w:divsChild>
            <w:div w:id="2104716256">
              <w:marLeft w:val="0"/>
              <w:marRight w:val="0"/>
              <w:marTop w:val="0"/>
              <w:marBottom w:val="0"/>
              <w:divBdr>
                <w:top w:val="none" w:sz="0" w:space="0" w:color="auto"/>
                <w:left w:val="none" w:sz="0" w:space="0" w:color="auto"/>
                <w:bottom w:val="none" w:sz="0" w:space="0" w:color="auto"/>
                <w:right w:val="none" w:sz="0" w:space="0" w:color="auto"/>
              </w:divBdr>
            </w:div>
          </w:divsChild>
        </w:div>
        <w:div w:id="680468338">
          <w:marLeft w:val="0"/>
          <w:marRight w:val="0"/>
          <w:marTop w:val="0"/>
          <w:marBottom w:val="0"/>
          <w:divBdr>
            <w:top w:val="none" w:sz="0" w:space="0" w:color="auto"/>
            <w:left w:val="none" w:sz="0" w:space="0" w:color="auto"/>
            <w:bottom w:val="none" w:sz="0" w:space="0" w:color="auto"/>
            <w:right w:val="none" w:sz="0" w:space="0" w:color="auto"/>
          </w:divBdr>
        </w:div>
        <w:div w:id="885604577">
          <w:marLeft w:val="0"/>
          <w:marRight w:val="0"/>
          <w:marTop w:val="0"/>
          <w:marBottom w:val="0"/>
          <w:divBdr>
            <w:top w:val="none" w:sz="0" w:space="0" w:color="auto"/>
            <w:left w:val="none" w:sz="0" w:space="0" w:color="auto"/>
            <w:bottom w:val="none" w:sz="0" w:space="0" w:color="auto"/>
            <w:right w:val="none" w:sz="0" w:space="0" w:color="auto"/>
          </w:divBdr>
        </w:div>
        <w:div w:id="1746217724">
          <w:marLeft w:val="0"/>
          <w:marRight w:val="0"/>
          <w:marTop w:val="0"/>
          <w:marBottom w:val="0"/>
          <w:divBdr>
            <w:top w:val="none" w:sz="0" w:space="0" w:color="auto"/>
            <w:left w:val="none" w:sz="0" w:space="0" w:color="auto"/>
            <w:bottom w:val="none" w:sz="0" w:space="0" w:color="auto"/>
            <w:right w:val="none" w:sz="0" w:space="0" w:color="auto"/>
          </w:divBdr>
        </w:div>
        <w:div w:id="1808431462">
          <w:marLeft w:val="0"/>
          <w:marRight w:val="0"/>
          <w:marTop w:val="0"/>
          <w:marBottom w:val="0"/>
          <w:divBdr>
            <w:top w:val="none" w:sz="0" w:space="0" w:color="auto"/>
            <w:left w:val="none" w:sz="0" w:space="0" w:color="auto"/>
            <w:bottom w:val="none" w:sz="0" w:space="0" w:color="auto"/>
            <w:right w:val="none" w:sz="0" w:space="0" w:color="auto"/>
          </w:divBdr>
          <w:divsChild>
            <w:div w:id="61918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101537">
      <w:bodyDiv w:val="1"/>
      <w:marLeft w:val="0"/>
      <w:marRight w:val="0"/>
      <w:marTop w:val="0"/>
      <w:marBottom w:val="0"/>
      <w:divBdr>
        <w:top w:val="none" w:sz="0" w:space="0" w:color="auto"/>
        <w:left w:val="none" w:sz="0" w:space="0" w:color="auto"/>
        <w:bottom w:val="none" w:sz="0" w:space="0" w:color="auto"/>
        <w:right w:val="none" w:sz="0" w:space="0" w:color="auto"/>
      </w:divBdr>
    </w:div>
    <w:div w:id="1541745899">
      <w:bodyDiv w:val="1"/>
      <w:marLeft w:val="0"/>
      <w:marRight w:val="0"/>
      <w:marTop w:val="0"/>
      <w:marBottom w:val="0"/>
      <w:divBdr>
        <w:top w:val="none" w:sz="0" w:space="0" w:color="auto"/>
        <w:left w:val="none" w:sz="0" w:space="0" w:color="auto"/>
        <w:bottom w:val="none" w:sz="0" w:space="0" w:color="auto"/>
        <w:right w:val="none" w:sz="0" w:space="0" w:color="auto"/>
      </w:divBdr>
      <w:divsChild>
        <w:div w:id="393434907">
          <w:marLeft w:val="0"/>
          <w:marRight w:val="0"/>
          <w:marTop w:val="0"/>
          <w:marBottom w:val="0"/>
          <w:divBdr>
            <w:top w:val="none" w:sz="0" w:space="0" w:color="auto"/>
            <w:left w:val="none" w:sz="0" w:space="0" w:color="auto"/>
            <w:bottom w:val="none" w:sz="0" w:space="0" w:color="auto"/>
            <w:right w:val="none" w:sz="0" w:space="0" w:color="auto"/>
          </w:divBdr>
        </w:div>
        <w:div w:id="618032930">
          <w:marLeft w:val="0"/>
          <w:marRight w:val="0"/>
          <w:marTop w:val="0"/>
          <w:marBottom w:val="0"/>
          <w:divBdr>
            <w:top w:val="none" w:sz="0" w:space="0" w:color="auto"/>
            <w:left w:val="none" w:sz="0" w:space="0" w:color="auto"/>
            <w:bottom w:val="none" w:sz="0" w:space="0" w:color="auto"/>
            <w:right w:val="none" w:sz="0" w:space="0" w:color="auto"/>
          </w:divBdr>
          <w:divsChild>
            <w:div w:id="701634646">
              <w:marLeft w:val="0"/>
              <w:marRight w:val="0"/>
              <w:marTop w:val="0"/>
              <w:marBottom w:val="0"/>
              <w:divBdr>
                <w:top w:val="none" w:sz="0" w:space="0" w:color="auto"/>
                <w:left w:val="none" w:sz="0" w:space="0" w:color="auto"/>
                <w:bottom w:val="none" w:sz="0" w:space="0" w:color="auto"/>
                <w:right w:val="none" w:sz="0" w:space="0" w:color="auto"/>
              </w:divBdr>
            </w:div>
          </w:divsChild>
        </w:div>
        <w:div w:id="760836219">
          <w:marLeft w:val="0"/>
          <w:marRight w:val="0"/>
          <w:marTop w:val="0"/>
          <w:marBottom w:val="0"/>
          <w:divBdr>
            <w:top w:val="none" w:sz="0" w:space="0" w:color="auto"/>
            <w:left w:val="none" w:sz="0" w:space="0" w:color="auto"/>
            <w:bottom w:val="none" w:sz="0" w:space="0" w:color="auto"/>
            <w:right w:val="none" w:sz="0" w:space="0" w:color="auto"/>
          </w:divBdr>
        </w:div>
        <w:div w:id="1264994048">
          <w:marLeft w:val="0"/>
          <w:marRight w:val="0"/>
          <w:marTop w:val="0"/>
          <w:marBottom w:val="0"/>
          <w:divBdr>
            <w:top w:val="none" w:sz="0" w:space="0" w:color="auto"/>
            <w:left w:val="none" w:sz="0" w:space="0" w:color="auto"/>
            <w:bottom w:val="none" w:sz="0" w:space="0" w:color="auto"/>
            <w:right w:val="none" w:sz="0" w:space="0" w:color="auto"/>
          </w:divBdr>
        </w:div>
        <w:div w:id="1393964523">
          <w:marLeft w:val="0"/>
          <w:marRight w:val="0"/>
          <w:marTop w:val="0"/>
          <w:marBottom w:val="0"/>
          <w:divBdr>
            <w:top w:val="none" w:sz="0" w:space="0" w:color="auto"/>
            <w:left w:val="none" w:sz="0" w:space="0" w:color="auto"/>
            <w:bottom w:val="none" w:sz="0" w:space="0" w:color="auto"/>
            <w:right w:val="none" w:sz="0" w:space="0" w:color="auto"/>
          </w:divBdr>
        </w:div>
        <w:div w:id="1749688287">
          <w:marLeft w:val="0"/>
          <w:marRight w:val="0"/>
          <w:marTop w:val="0"/>
          <w:marBottom w:val="0"/>
          <w:divBdr>
            <w:top w:val="none" w:sz="0" w:space="0" w:color="auto"/>
            <w:left w:val="none" w:sz="0" w:space="0" w:color="auto"/>
            <w:bottom w:val="none" w:sz="0" w:space="0" w:color="auto"/>
            <w:right w:val="none" w:sz="0" w:space="0" w:color="auto"/>
          </w:divBdr>
          <w:divsChild>
            <w:div w:id="309210018">
              <w:marLeft w:val="0"/>
              <w:marRight w:val="0"/>
              <w:marTop w:val="0"/>
              <w:marBottom w:val="0"/>
              <w:divBdr>
                <w:top w:val="none" w:sz="0" w:space="0" w:color="auto"/>
                <w:left w:val="none" w:sz="0" w:space="0" w:color="auto"/>
                <w:bottom w:val="none" w:sz="0" w:space="0" w:color="auto"/>
                <w:right w:val="none" w:sz="0" w:space="0" w:color="auto"/>
              </w:divBdr>
            </w:div>
          </w:divsChild>
        </w:div>
        <w:div w:id="1983728579">
          <w:marLeft w:val="0"/>
          <w:marRight w:val="0"/>
          <w:marTop w:val="0"/>
          <w:marBottom w:val="0"/>
          <w:divBdr>
            <w:top w:val="none" w:sz="0" w:space="0" w:color="auto"/>
            <w:left w:val="none" w:sz="0" w:space="0" w:color="auto"/>
            <w:bottom w:val="none" w:sz="0" w:space="0" w:color="auto"/>
            <w:right w:val="none" w:sz="0" w:space="0" w:color="auto"/>
          </w:divBdr>
        </w:div>
      </w:divsChild>
    </w:div>
    <w:div w:id="1564759261">
      <w:bodyDiv w:val="1"/>
      <w:marLeft w:val="0"/>
      <w:marRight w:val="0"/>
      <w:marTop w:val="0"/>
      <w:marBottom w:val="0"/>
      <w:divBdr>
        <w:top w:val="none" w:sz="0" w:space="0" w:color="auto"/>
        <w:left w:val="none" w:sz="0" w:space="0" w:color="auto"/>
        <w:bottom w:val="none" w:sz="0" w:space="0" w:color="auto"/>
        <w:right w:val="none" w:sz="0" w:space="0" w:color="auto"/>
      </w:divBdr>
    </w:div>
    <w:div w:id="1595939823">
      <w:bodyDiv w:val="1"/>
      <w:marLeft w:val="0"/>
      <w:marRight w:val="0"/>
      <w:marTop w:val="0"/>
      <w:marBottom w:val="0"/>
      <w:divBdr>
        <w:top w:val="none" w:sz="0" w:space="0" w:color="auto"/>
        <w:left w:val="none" w:sz="0" w:space="0" w:color="auto"/>
        <w:bottom w:val="none" w:sz="0" w:space="0" w:color="auto"/>
        <w:right w:val="none" w:sz="0" w:space="0" w:color="auto"/>
      </w:divBdr>
    </w:div>
    <w:div w:id="1606420908">
      <w:bodyDiv w:val="1"/>
      <w:marLeft w:val="0"/>
      <w:marRight w:val="0"/>
      <w:marTop w:val="0"/>
      <w:marBottom w:val="0"/>
      <w:divBdr>
        <w:top w:val="none" w:sz="0" w:space="0" w:color="auto"/>
        <w:left w:val="none" w:sz="0" w:space="0" w:color="auto"/>
        <w:bottom w:val="none" w:sz="0" w:space="0" w:color="auto"/>
        <w:right w:val="none" w:sz="0" w:space="0" w:color="auto"/>
      </w:divBdr>
    </w:div>
    <w:div w:id="1620720456">
      <w:bodyDiv w:val="1"/>
      <w:marLeft w:val="0"/>
      <w:marRight w:val="0"/>
      <w:marTop w:val="0"/>
      <w:marBottom w:val="0"/>
      <w:divBdr>
        <w:top w:val="none" w:sz="0" w:space="0" w:color="auto"/>
        <w:left w:val="none" w:sz="0" w:space="0" w:color="auto"/>
        <w:bottom w:val="none" w:sz="0" w:space="0" w:color="auto"/>
        <w:right w:val="none" w:sz="0" w:space="0" w:color="auto"/>
      </w:divBdr>
    </w:div>
    <w:div w:id="1632126865">
      <w:bodyDiv w:val="1"/>
      <w:marLeft w:val="0"/>
      <w:marRight w:val="0"/>
      <w:marTop w:val="0"/>
      <w:marBottom w:val="0"/>
      <w:divBdr>
        <w:top w:val="none" w:sz="0" w:space="0" w:color="auto"/>
        <w:left w:val="none" w:sz="0" w:space="0" w:color="auto"/>
        <w:bottom w:val="none" w:sz="0" w:space="0" w:color="auto"/>
        <w:right w:val="none" w:sz="0" w:space="0" w:color="auto"/>
      </w:divBdr>
    </w:div>
    <w:div w:id="1643391580">
      <w:bodyDiv w:val="1"/>
      <w:marLeft w:val="0"/>
      <w:marRight w:val="0"/>
      <w:marTop w:val="0"/>
      <w:marBottom w:val="0"/>
      <w:divBdr>
        <w:top w:val="none" w:sz="0" w:space="0" w:color="auto"/>
        <w:left w:val="none" w:sz="0" w:space="0" w:color="auto"/>
        <w:bottom w:val="none" w:sz="0" w:space="0" w:color="auto"/>
        <w:right w:val="none" w:sz="0" w:space="0" w:color="auto"/>
      </w:divBdr>
    </w:div>
    <w:div w:id="1665356892">
      <w:bodyDiv w:val="1"/>
      <w:marLeft w:val="0"/>
      <w:marRight w:val="0"/>
      <w:marTop w:val="0"/>
      <w:marBottom w:val="0"/>
      <w:divBdr>
        <w:top w:val="none" w:sz="0" w:space="0" w:color="auto"/>
        <w:left w:val="none" w:sz="0" w:space="0" w:color="auto"/>
        <w:bottom w:val="none" w:sz="0" w:space="0" w:color="auto"/>
        <w:right w:val="none" w:sz="0" w:space="0" w:color="auto"/>
      </w:divBdr>
      <w:divsChild>
        <w:div w:id="392628542">
          <w:marLeft w:val="0"/>
          <w:marRight w:val="0"/>
          <w:marTop w:val="0"/>
          <w:marBottom w:val="0"/>
          <w:divBdr>
            <w:top w:val="none" w:sz="0" w:space="0" w:color="auto"/>
            <w:left w:val="none" w:sz="0" w:space="0" w:color="auto"/>
            <w:bottom w:val="none" w:sz="0" w:space="0" w:color="auto"/>
            <w:right w:val="none" w:sz="0" w:space="0" w:color="auto"/>
          </w:divBdr>
          <w:divsChild>
            <w:div w:id="330302725">
              <w:marLeft w:val="0"/>
              <w:marRight w:val="0"/>
              <w:marTop w:val="0"/>
              <w:marBottom w:val="0"/>
              <w:divBdr>
                <w:top w:val="none" w:sz="0" w:space="0" w:color="auto"/>
                <w:left w:val="none" w:sz="0" w:space="0" w:color="auto"/>
                <w:bottom w:val="none" w:sz="0" w:space="0" w:color="auto"/>
                <w:right w:val="none" w:sz="0" w:space="0" w:color="auto"/>
              </w:divBdr>
            </w:div>
          </w:divsChild>
        </w:div>
        <w:div w:id="562760565">
          <w:marLeft w:val="0"/>
          <w:marRight w:val="0"/>
          <w:marTop w:val="0"/>
          <w:marBottom w:val="0"/>
          <w:divBdr>
            <w:top w:val="none" w:sz="0" w:space="0" w:color="auto"/>
            <w:left w:val="none" w:sz="0" w:space="0" w:color="auto"/>
            <w:bottom w:val="none" w:sz="0" w:space="0" w:color="auto"/>
            <w:right w:val="none" w:sz="0" w:space="0" w:color="auto"/>
          </w:divBdr>
          <w:divsChild>
            <w:div w:id="548801381">
              <w:marLeft w:val="0"/>
              <w:marRight w:val="0"/>
              <w:marTop w:val="0"/>
              <w:marBottom w:val="0"/>
              <w:divBdr>
                <w:top w:val="none" w:sz="0" w:space="0" w:color="auto"/>
                <w:left w:val="none" w:sz="0" w:space="0" w:color="auto"/>
                <w:bottom w:val="none" w:sz="0" w:space="0" w:color="auto"/>
                <w:right w:val="none" w:sz="0" w:space="0" w:color="auto"/>
              </w:divBdr>
            </w:div>
          </w:divsChild>
        </w:div>
        <w:div w:id="629632893">
          <w:marLeft w:val="0"/>
          <w:marRight w:val="0"/>
          <w:marTop w:val="0"/>
          <w:marBottom w:val="0"/>
          <w:divBdr>
            <w:top w:val="none" w:sz="0" w:space="0" w:color="auto"/>
            <w:left w:val="none" w:sz="0" w:space="0" w:color="auto"/>
            <w:bottom w:val="none" w:sz="0" w:space="0" w:color="auto"/>
            <w:right w:val="none" w:sz="0" w:space="0" w:color="auto"/>
          </w:divBdr>
        </w:div>
        <w:div w:id="1083137163">
          <w:marLeft w:val="0"/>
          <w:marRight w:val="0"/>
          <w:marTop w:val="0"/>
          <w:marBottom w:val="0"/>
          <w:divBdr>
            <w:top w:val="none" w:sz="0" w:space="0" w:color="auto"/>
            <w:left w:val="none" w:sz="0" w:space="0" w:color="auto"/>
            <w:bottom w:val="none" w:sz="0" w:space="0" w:color="auto"/>
            <w:right w:val="none" w:sz="0" w:space="0" w:color="auto"/>
          </w:divBdr>
        </w:div>
        <w:div w:id="1218780248">
          <w:marLeft w:val="0"/>
          <w:marRight w:val="0"/>
          <w:marTop w:val="0"/>
          <w:marBottom w:val="0"/>
          <w:divBdr>
            <w:top w:val="none" w:sz="0" w:space="0" w:color="auto"/>
            <w:left w:val="none" w:sz="0" w:space="0" w:color="auto"/>
            <w:bottom w:val="none" w:sz="0" w:space="0" w:color="auto"/>
            <w:right w:val="none" w:sz="0" w:space="0" w:color="auto"/>
          </w:divBdr>
        </w:div>
        <w:div w:id="1452015948">
          <w:marLeft w:val="0"/>
          <w:marRight w:val="0"/>
          <w:marTop w:val="0"/>
          <w:marBottom w:val="0"/>
          <w:divBdr>
            <w:top w:val="none" w:sz="0" w:space="0" w:color="auto"/>
            <w:left w:val="none" w:sz="0" w:space="0" w:color="auto"/>
            <w:bottom w:val="none" w:sz="0" w:space="0" w:color="auto"/>
            <w:right w:val="none" w:sz="0" w:space="0" w:color="auto"/>
          </w:divBdr>
        </w:div>
        <w:div w:id="1888645553">
          <w:marLeft w:val="0"/>
          <w:marRight w:val="0"/>
          <w:marTop w:val="0"/>
          <w:marBottom w:val="0"/>
          <w:divBdr>
            <w:top w:val="none" w:sz="0" w:space="0" w:color="auto"/>
            <w:left w:val="none" w:sz="0" w:space="0" w:color="auto"/>
            <w:bottom w:val="none" w:sz="0" w:space="0" w:color="auto"/>
            <w:right w:val="none" w:sz="0" w:space="0" w:color="auto"/>
          </w:divBdr>
        </w:div>
      </w:divsChild>
    </w:div>
    <w:div w:id="1705641822">
      <w:bodyDiv w:val="1"/>
      <w:marLeft w:val="0"/>
      <w:marRight w:val="0"/>
      <w:marTop w:val="0"/>
      <w:marBottom w:val="0"/>
      <w:divBdr>
        <w:top w:val="none" w:sz="0" w:space="0" w:color="auto"/>
        <w:left w:val="none" w:sz="0" w:space="0" w:color="auto"/>
        <w:bottom w:val="none" w:sz="0" w:space="0" w:color="auto"/>
        <w:right w:val="none" w:sz="0" w:space="0" w:color="auto"/>
      </w:divBdr>
    </w:div>
    <w:div w:id="1707026201">
      <w:bodyDiv w:val="1"/>
      <w:marLeft w:val="0"/>
      <w:marRight w:val="0"/>
      <w:marTop w:val="0"/>
      <w:marBottom w:val="0"/>
      <w:divBdr>
        <w:top w:val="none" w:sz="0" w:space="0" w:color="auto"/>
        <w:left w:val="none" w:sz="0" w:space="0" w:color="auto"/>
        <w:bottom w:val="none" w:sz="0" w:space="0" w:color="auto"/>
        <w:right w:val="none" w:sz="0" w:space="0" w:color="auto"/>
      </w:divBdr>
    </w:div>
    <w:div w:id="1724138884">
      <w:bodyDiv w:val="1"/>
      <w:marLeft w:val="0"/>
      <w:marRight w:val="0"/>
      <w:marTop w:val="0"/>
      <w:marBottom w:val="0"/>
      <w:divBdr>
        <w:top w:val="none" w:sz="0" w:space="0" w:color="auto"/>
        <w:left w:val="none" w:sz="0" w:space="0" w:color="auto"/>
        <w:bottom w:val="none" w:sz="0" w:space="0" w:color="auto"/>
        <w:right w:val="none" w:sz="0" w:space="0" w:color="auto"/>
      </w:divBdr>
    </w:div>
    <w:div w:id="1744911474">
      <w:bodyDiv w:val="1"/>
      <w:marLeft w:val="0"/>
      <w:marRight w:val="0"/>
      <w:marTop w:val="0"/>
      <w:marBottom w:val="0"/>
      <w:divBdr>
        <w:top w:val="none" w:sz="0" w:space="0" w:color="auto"/>
        <w:left w:val="none" w:sz="0" w:space="0" w:color="auto"/>
        <w:bottom w:val="none" w:sz="0" w:space="0" w:color="auto"/>
        <w:right w:val="none" w:sz="0" w:space="0" w:color="auto"/>
      </w:divBdr>
    </w:div>
    <w:div w:id="1773085910">
      <w:bodyDiv w:val="1"/>
      <w:marLeft w:val="0"/>
      <w:marRight w:val="0"/>
      <w:marTop w:val="0"/>
      <w:marBottom w:val="0"/>
      <w:divBdr>
        <w:top w:val="none" w:sz="0" w:space="0" w:color="auto"/>
        <w:left w:val="none" w:sz="0" w:space="0" w:color="auto"/>
        <w:bottom w:val="none" w:sz="0" w:space="0" w:color="auto"/>
        <w:right w:val="none" w:sz="0" w:space="0" w:color="auto"/>
      </w:divBdr>
      <w:divsChild>
        <w:div w:id="68312826">
          <w:marLeft w:val="0"/>
          <w:marRight w:val="0"/>
          <w:marTop w:val="0"/>
          <w:marBottom w:val="0"/>
          <w:divBdr>
            <w:top w:val="none" w:sz="0" w:space="0" w:color="auto"/>
            <w:left w:val="none" w:sz="0" w:space="0" w:color="auto"/>
            <w:bottom w:val="none" w:sz="0" w:space="0" w:color="auto"/>
            <w:right w:val="none" w:sz="0" w:space="0" w:color="auto"/>
          </w:divBdr>
        </w:div>
        <w:div w:id="368459293">
          <w:marLeft w:val="0"/>
          <w:marRight w:val="0"/>
          <w:marTop w:val="0"/>
          <w:marBottom w:val="0"/>
          <w:divBdr>
            <w:top w:val="none" w:sz="0" w:space="0" w:color="auto"/>
            <w:left w:val="none" w:sz="0" w:space="0" w:color="auto"/>
            <w:bottom w:val="none" w:sz="0" w:space="0" w:color="auto"/>
            <w:right w:val="none" w:sz="0" w:space="0" w:color="auto"/>
          </w:divBdr>
        </w:div>
        <w:div w:id="557285154">
          <w:marLeft w:val="0"/>
          <w:marRight w:val="0"/>
          <w:marTop w:val="0"/>
          <w:marBottom w:val="0"/>
          <w:divBdr>
            <w:top w:val="none" w:sz="0" w:space="0" w:color="auto"/>
            <w:left w:val="none" w:sz="0" w:space="0" w:color="auto"/>
            <w:bottom w:val="none" w:sz="0" w:space="0" w:color="auto"/>
            <w:right w:val="none" w:sz="0" w:space="0" w:color="auto"/>
          </w:divBdr>
          <w:divsChild>
            <w:div w:id="1950776847">
              <w:marLeft w:val="0"/>
              <w:marRight w:val="0"/>
              <w:marTop w:val="0"/>
              <w:marBottom w:val="0"/>
              <w:divBdr>
                <w:top w:val="none" w:sz="0" w:space="0" w:color="auto"/>
                <w:left w:val="none" w:sz="0" w:space="0" w:color="auto"/>
                <w:bottom w:val="none" w:sz="0" w:space="0" w:color="auto"/>
                <w:right w:val="none" w:sz="0" w:space="0" w:color="auto"/>
              </w:divBdr>
            </w:div>
          </w:divsChild>
        </w:div>
        <w:div w:id="557402858">
          <w:marLeft w:val="0"/>
          <w:marRight w:val="0"/>
          <w:marTop w:val="0"/>
          <w:marBottom w:val="0"/>
          <w:divBdr>
            <w:top w:val="none" w:sz="0" w:space="0" w:color="auto"/>
            <w:left w:val="none" w:sz="0" w:space="0" w:color="auto"/>
            <w:bottom w:val="none" w:sz="0" w:space="0" w:color="auto"/>
            <w:right w:val="none" w:sz="0" w:space="0" w:color="auto"/>
          </w:divBdr>
        </w:div>
        <w:div w:id="952858378">
          <w:marLeft w:val="0"/>
          <w:marRight w:val="0"/>
          <w:marTop w:val="0"/>
          <w:marBottom w:val="0"/>
          <w:divBdr>
            <w:top w:val="none" w:sz="0" w:space="0" w:color="auto"/>
            <w:left w:val="none" w:sz="0" w:space="0" w:color="auto"/>
            <w:bottom w:val="none" w:sz="0" w:space="0" w:color="auto"/>
            <w:right w:val="none" w:sz="0" w:space="0" w:color="auto"/>
          </w:divBdr>
          <w:divsChild>
            <w:div w:id="1358696827">
              <w:marLeft w:val="0"/>
              <w:marRight w:val="0"/>
              <w:marTop w:val="0"/>
              <w:marBottom w:val="0"/>
              <w:divBdr>
                <w:top w:val="none" w:sz="0" w:space="0" w:color="auto"/>
                <w:left w:val="none" w:sz="0" w:space="0" w:color="auto"/>
                <w:bottom w:val="none" w:sz="0" w:space="0" w:color="auto"/>
                <w:right w:val="none" w:sz="0" w:space="0" w:color="auto"/>
              </w:divBdr>
            </w:div>
          </w:divsChild>
        </w:div>
        <w:div w:id="1668481111">
          <w:marLeft w:val="0"/>
          <w:marRight w:val="0"/>
          <w:marTop w:val="0"/>
          <w:marBottom w:val="0"/>
          <w:divBdr>
            <w:top w:val="none" w:sz="0" w:space="0" w:color="auto"/>
            <w:left w:val="none" w:sz="0" w:space="0" w:color="auto"/>
            <w:bottom w:val="none" w:sz="0" w:space="0" w:color="auto"/>
            <w:right w:val="none" w:sz="0" w:space="0" w:color="auto"/>
          </w:divBdr>
        </w:div>
        <w:div w:id="2033070876">
          <w:marLeft w:val="0"/>
          <w:marRight w:val="0"/>
          <w:marTop w:val="0"/>
          <w:marBottom w:val="0"/>
          <w:divBdr>
            <w:top w:val="none" w:sz="0" w:space="0" w:color="auto"/>
            <w:left w:val="none" w:sz="0" w:space="0" w:color="auto"/>
            <w:bottom w:val="none" w:sz="0" w:space="0" w:color="auto"/>
            <w:right w:val="none" w:sz="0" w:space="0" w:color="auto"/>
          </w:divBdr>
        </w:div>
      </w:divsChild>
    </w:div>
    <w:div w:id="1774091400">
      <w:bodyDiv w:val="1"/>
      <w:marLeft w:val="0"/>
      <w:marRight w:val="0"/>
      <w:marTop w:val="0"/>
      <w:marBottom w:val="0"/>
      <w:divBdr>
        <w:top w:val="none" w:sz="0" w:space="0" w:color="auto"/>
        <w:left w:val="none" w:sz="0" w:space="0" w:color="auto"/>
        <w:bottom w:val="none" w:sz="0" w:space="0" w:color="auto"/>
        <w:right w:val="none" w:sz="0" w:space="0" w:color="auto"/>
      </w:divBdr>
      <w:divsChild>
        <w:div w:id="48918733">
          <w:marLeft w:val="0"/>
          <w:marRight w:val="0"/>
          <w:marTop w:val="0"/>
          <w:marBottom w:val="0"/>
          <w:divBdr>
            <w:top w:val="none" w:sz="0" w:space="0" w:color="auto"/>
            <w:left w:val="none" w:sz="0" w:space="0" w:color="auto"/>
            <w:bottom w:val="none" w:sz="0" w:space="0" w:color="auto"/>
            <w:right w:val="none" w:sz="0" w:space="0" w:color="auto"/>
          </w:divBdr>
        </w:div>
        <w:div w:id="471213828">
          <w:marLeft w:val="0"/>
          <w:marRight w:val="0"/>
          <w:marTop w:val="0"/>
          <w:marBottom w:val="0"/>
          <w:divBdr>
            <w:top w:val="none" w:sz="0" w:space="0" w:color="auto"/>
            <w:left w:val="none" w:sz="0" w:space="0" w:color="auto"/>
            <w:bottom w:val="none" w:sz="0" w:space="0" w:color="auto"/>
            <w:right w:val="none" w:sz="0" w:space="0" w:color="auto"/>
          </w:divBdr>
        </w:div>
        <w:div w:id="517811790">
          <w:marLeft w:val="0"/>
          <w:marRight w:val="0"/>
          <w:marTop w:val="0"/>
          <w:marBottom w:val="0"/>
          <w:divBdr>
            <w:top w:val="none" w:sz="0" w:space="0" w:color="auto"/>
            <w:left w:val="none" w:sz="0" w:space="0" w:color="auto"/>
            <w:bottom w:val="none" w:sz="0" w:space="0" w:color="auto"/>
            <w:right w:val="none" w:sz="0" w:space="0" w:color="auto"/>
          </w:divBdr>
        </w:div>
        <w:div w:id="1227914442">
          <w:marLeft w:val="0"/>
          <w:marRight w:val="0"/>
          <w:marTop w:val="0"/>
          <w:marBottom w:val="0"/>
          <w:divBdr>
            <w:top w:val="none" w:sz="0" w:space="0" w:color="auto"/>
            <w:left w:val="none" w:sz="0" w:space="0" w:color="auto"/>
            <w:bottom w:val="none" w:sz="0" w:space="0" w:color="auto"/>
            <w:right w:val="none" w:sz="0" w:space="0" w:color="auto"/>
          </w:divBdr>
        </w:div>
        <w:div w:id="1519125556">
          <w:marLeft w:val="0"/>
          <w:marRight w:val="0"/>
          <w:marTop w:val="0"/>
          <w:marBottom w:val="0"/>
          <w:divBdr>
            <w:top w:val="none" w:sz="0" w:space="0" w:color="auto"/>
            <w:left w:val="none" w:sz="0" w:space="0" w:color="auto"/>
            <w:bottom w:val="none" w:sz="0" w:space="0" w:color="auto"/>
            <w:right w:val="none" w:sz="0" w:space="0" w:color="auto"/>
          </w:divBdr>
        </w:div>
      </w:divsChild>
    </w:div>
    <w:div w:id="1784306159">
      <w:bodyDiv w:val="1"/>
      <w:marLeft w:val="0"/>
      <w:marRight w:val="0"/>
      <w:marTop w:val="0"/>
      <w:marBottom w:val="0"/>
      <w:divBdr>
        <w:top w:val="none" w:sz="0" w:space="0" w:color="auto"/>
        <w:left w:val="none" w:sz="0" w:space="0" w:color="auto"/>
        <w:bottom w:val="none" w:sz="0" w:space="0" w:color="auto"/>
        <w:right w:val="none" w:sz="0" w:space="0" w:color="auto"/>
      </w:divBdr>
    </w:div>
    <w:div w:id="1785230115">
      <w:bodyDiv w:val="1"/>
      <w:marLeft w:val="0"/>
      <w:marRight w:val="0"/>
      <w:marTop w:val="0"/>
      <w:marBottom w:val="0"/>
      <w:divBdr>
        <w:top w:val="none" w:sz="0" w:space="0" w:color="auto"/>
        <w:left w:val="none" w:sz="0" w:space="0" w:color="auto"/>
        <w:bottom w:val="none" w:sz="0" w:space="0" w:color="auto"/>
        <w:right w:val="none" w:sz="0" w:space="0" w:color="auto"/>
      </w:divBdr>
      <w:divsChild>
        <w:div w:id="60909813">
          <w:marLeft w:val="0"/>
          <w:marRight w:val="0"/>
          <w:marTop w:val="0"/>
          <w:marBottom w:val="0"/>
          <w:divBdr>
            <w:top w:val="none" w:sz="0" w:space="0" w:color="auto"/>
            <w:left w:val="none" w:sz="0" w:space="0" w:color="auto"/>
            <w:bottom w:val="none" w:sz="0" w:space="0" w:color="auto"/>
            <w:right w:val="none" w:sz="0" w:space="0" w:color="auto"/>
          </w:divBdr>
        </w:div>
        <w:div w:id="370492817">
          <w:marLeft w:val="0"/>
          <w:marRight w:val="0"/>
          <w:marTop w:val="0"/>
          <w:marBottom w:val="0"/>
          <w:divBdr>
            <w:top w:val="none" w:sz="0" w:space="0" w:color="auto"/>
            <w:left w:val="none" w:sz="0" w:space="0" w:color="auto"/>
            <w:bottom w:val="none" w:sz="0" w:space="0" w:color="auto"/>
            <w:right w:val="none" w:sz="0" w:space="0" w:color="auto"/>
          </w:divBdr>
        </w:div>
        <w:div w:id="1083799688">
          <w:marLeft w:val="0"/>
          <w:marRight w:val="0"/>
          <w:marTop w:val="0"/>
          <w:marBottom w:val="0"/>
          <w:divBdr>
            <w:top w:val="none" w:sz="0" w:space="0" w:color="auto"/>
            <w:left w:val="none" w:sz="0" w:space="0" w:color="auto"/>
            <w:bottom w:val="none" w:sz="0" w:space="0" w:color="auto"/>
            <w:right w:val="none" w:sz="0" w:space="0" w:color="auto"/>
          </w:divBdr>
        </w:div>
        <w:div w:id="1491942089">
          <w:marLeft w:val="0"/>
          <w:marRight w:val="0"/>
          <w:marTop w:val="0"/>
          <w:marBottom w:val="0"/>
          <w:divBdr>
            <w:top w:val="none" w:sz="0" w:space="0" w:color="auto"/>
            <w:left w:val="none" w:sz="0" w:space="0" w:color="auto"/>
            <w:bottom w:val="none" w:sz="0" w:space="0" w:color="auto"/>
            <w:right w:val="none" w:sz="0" w:space="0" w:color="auto"/>
          </w:divBdr>
        </w:div>
        <w:div w:id="1758987625">
          <w:marLeft w:val="0"/>
          <w:marRight w:val="0"/>
          <w:marTop w:val="0"/>
          <w:marBottom w:val="0"/>
          <w:divBdr>
            <w:top w:val="none" w:sz="0" w:space="0" w:color="auto"/>
            <w:left w:val="none" w:sz="0" w:space="0" w:color="auto"/>
            <w:bottom w:val="none" w:sz="0" w:space="0" w:color="auto"/>
            <w:right w:val="none" w:sz="0" w:space="0" w:color="auto"/>
          </w:divBdr>
        </w:div>
      </w:divsChild>
    </w:div>
    <w:div w:id="1788742483">
      <w:bodyDiv w:val="1"/>
      <w:marLeft w:val="0"/>
      <w:marRight w:val="0"/>
      <w:marTop w:val="0"/>
      <w:marBottom w:val="0"/>
      <w:divBdr>
        <w:top w:val="none" w:sz="0" w:space="0" w:color="auto"/>
        <w:left w:val="none" w:sz="0" w:space="0" w:color="auto"/>
        <w:bottom w:val="none" w:sz="0" w:space="0" w:color="auto"/>
        <w:right w:val="none" w:sz="0" w:space="0" w:color="auto"/>
      </w:divBdr>
    </w:div>
    <w:div w:id="1808930192">
      <w:bodyDiv w:val="1"/>
      <w:marLeft w:val="0"/>
      <w:marRight w:val="0"/>
      <w:marTop w:val="0"/>
      <w:marBottom w:val="0"/>
      <w:divBdr>
        <w:top w:val="none" w:sz="0" w:space="0" w:color="auto"/>
        <w:left w:val="none" w:sz="0" w:space="0" w:color="auto"/>
        <w:bottom w:val="none" w:sz="0" w:space="0" w:color="auto"/>
        <w:right w:val="none" w:sz="0" w:space="0" w:color="auto"/>
      </w:divBdr>
      <w:divsChild>
        <w:div w:id="944532489">
          <w:marLeft w:val="0"/>
          <w:marRight w:val="0"/>
          <w:marTop w:val="0"/>
          <w:marBottom w:val="0"/>
          <w:divBdr>
            <w:top w:val="none" w:sz="0" w:space="0" w:color="auto"/>
            <w:left w:val="none" w:sz="0" w:space="0" w:color="auto"/>
            <w:bottom w:val="none" w:sz="0" w:space="0" w:color="auto"/>
            <w:right w:val="none" w:sz="0" w:space="0" w:color="auto"/>
          </w:divBdr>
        </w:div>
        <w:div w:id="949748631">
          <w:marLeft w:val="0"/>
          <w:marRight w:val="0"/>
          <w:marTop w:val="0"/>
          <w:marBottom w:val="0"/>
          <w:divBdr>
            <w:top w:val="none" w:sz="0" w:space="0" w:color="auto"/>
            <w:left w:val="none" w:sz="0" w:space="0" w:color="auto"/>
            <w:bottom w:val="none" w:sz="0" w:space="0" w:color="auto"/>
            <w:right w:val="none" w:sz="0" w:space="0" w:color="auto"/>
          </w:divBdr>
          <w:divsChild>
            <w:div w:id="1678851354">
              <w:marLeft w:val="0"/>
              <w:marRight w:val="0"/>
              <w:marTop w:val="0"/>
              <w:marBottom w:val="0"/>
              <w:divBdr>
                <w:top w:val="none" w:sz="0" w:space="0" w:color="auto"/>
                <w:left w:val="none" w:sz="0" w:space="0" w:color="auto"/>
                <w:bottom w:val="none" w:sz="0" w:space="0" w:color="auto"/>
                <w:right w:val="none" w:sz="0" w:space="0" w:color="auto"/>
              </w:divBdr>
            </w:div>
          </w:divsChild>
        </w:div>
        <w:div w:id="1106734553">
          <w:marLeft w:val="0"/>
          <w:marRight w:val="0"/>
          <w:marTop w:val="0"/>
          <w:marBottom w:val="0"/>
          <w:divBdr>
            <w:top w:val="none" w:sz="0" w:space="0" w:color="auto"/>
            <w:left w:val="none" w:sz="0" w:space="0" w:color="auto"/>
            <w:bottom w:val="none" w:sz="0" w:space="0" w:color="auto"/>
            <w:right w:val="none" w:sz="0" w:space="0" w:color="auto"/>
          </w:divBdr>
        </w:div>
        <w:div w:id="1203249153">
          <w:marLeft w:val="0"/>
          <w:marRight w:val="0"/>
          <w:marTop w:val="0"/>
          <w:marBottom w:val="0"/>
          <w:divBdr>
            <w:top w:val="none" w:sz="0" w:space="0" w:color="auto"/>
            <w:left w:val="none" w:sz="0" w:space="0" w:color="auto"/>
            <w:bottom w:val="none" w:sz="0" w:space="0" w:color="auto"/>
            <w:right w:val="none" w:sz="0" w:space="0" w:color="auto"/>
          </w:divBdr>
        </w:div>
        <w:div w:id="1505785362">
          <w:marLeft w:val="0"/>
          <w:marRight w:val="0"/>
          <w:marTop w:val="0"/>
          <w:marBottom w:val="0"/>
          <w:divBdr>
            <w:top w:val="none" w:sz="0" w:space="0" w:color="auto"/>
            <w:left w:val="none" w:sz="0" w:space="0" w:color="auto"/>
            <w:bottom w:val="none" w:sz="0" w:space="0" w:color="auto"/>
            <w:right w:val="none" w:sz="0" w:space="0" w:color="auto"/>
          </w:divBdr>
        </w:div>
        <w:div w:id="1620718785">
          <w:marLeft w:val="0"/>
          <w:marRight w:val="0"/>
          <w:marTop w:val="0"/>
          <w:marBottom w:val="0"/>
          <w:divBdr>
            <w:top w:val="none" w:sz="0" w:space="0" w:color="auto"/>
            <w:left w:val="none" w:sz="0" w:space="0" w:color="auto"/>
            <w:bottom w:val="none" w:sz="0" w:space="0" w:color="auto"/>
            <w:right w:val="none" w:sz="0" w:space="0" w:color="auto"/>
          </w:divBdr>
        </w:div>
      </w:divsChild>
    </w:div>
    <w:div w:id="1839229470">
      <w:bodyDiv w:val="1"/>
      <w:marLeft w:val="0"/>
      <w:marRight w:val="0"/>
      <w:marTop w:val="0"/>
      <w:marBottom w:val="0"/>
      <w:divBdr>
        <w:top w:val="none" w:sz="0" w:space="0" w:color="auto"/>
        <w:left w:val="none" w:sz="0" w:space="0" w:color="auto"/>
        <w:bottom w:val="none" w:sz="0" w:space="0" w:color="auto"/>
        <w:right w:val="none" w:sz="0" w:space="0" w:color="auto"/>
      </w:divBdr>
      <w:divsChild>
        <w:div w:id="1400059487">
          <w:marLeft w:val="0"/>
          <w:marRight w:val="0"/>
          <w:marTop w:val="0"/>
          <w:marBottom w:val="0"/>
          <w:divBdr>
            <w:top w:val="none" w:sz="0" w:space="0" w:color="auto"/>
            <w:left w:val="none" w:sz="0" w:space="0" w:color="auto"/>
            <w:bottom w:val="none" w:sz="0" w:space="0" w:color="auto"/>
            <w:right w:val="none" w:sz="0" w:space="0" w:color="auto"/>
          </w:divBdr>
          <w:divsChild>
            <w:div w:id="120617641">
              <w:marLeft w:val="0"/>
              <w:marRight w:val="0"/>
              <w:marTop w:val="0"/>
              <w:marBottom w:val="0"/>
              <w:divBdr>
                <w:top w:val="none" w:sz="0" w:space="0" w:color="auto"/>
                <w:left w:val="none" w:sz="0" w:space="0" w:color="auto"/>
                <w:bottom w:val="none" w:sz="0" w:space="0" w:color="auto"/>
                <w:right w:val="none" w:sz="0" w:space="0" w:color="auto"/>
              </w:divBdr>
            </w:div>
            <w:div w:id="346491165">
              <w:marLeft w:val="0"/>
              <w:marRight w:val="0"/>
              <w:marTop w:val="0"/>
              <w:marBottom w:val="0"/>
              <w:divBdr>
                <w:top w:val="none" w:sz="0" w:space="0" w:color="auto"/>
                <w:left w:val="none" w:sz="0" w:space="0" w:color="auto"/>
                <w:bottom w:val="none" w:sz="0" w:space="0" w:color="auto"/>
                <w:right w:val="none" w:sz="0" w:space="0" w:color="auto"/>
              </w:divBdr>
            </w:div>
            <w:div w:id="366611200">
              <w:marLeft w:val="0"/>
              <w:marRight w:val="0"/>
              <w:marTop w:val="0"/>
              <w:marBottom w:val="0"/>
              <w:divBdr>
                <w:top w:val="none" w:sz="0" w:space="0" w:color="auto"/>
                <w:left w:val="none" w:sz="0" w:space="0" w:color="auto"/>
                <w:bottom w:val="none" w:sz="0" w:space="0" w:color="auto"/>
                <w:right w:val="none" w:sz="0" w:space="0" w:color="auto"/>
              </w:divBdr>
            </w:div>
            <w:div w:id="1131900952">
              <w:marLeft w:val="0"/>
              <w:marRight w:val="0"/>
              <w:marTop w:val="0"/>
              <w:marBottom w:val="0"/>
              <w:divBdr>
                <w:top w:val="none" w:sz="0" w:space="0" w:color="auto"/>
                <w:left w:val="none" w:sz="0" w:space="0" w:color="auto"/>
                <w:bottom w:val="none" w:sz="0" w:space="0" w:color="auto"/>
                <w:right w:val="none" w:sz="0" w:space="0" w:color="auto"/>
              </w:divBdr>
            </w:div>
            <w:div w:id="1424255427">
              <w:marLeft w:val="0"/>
              <w:marRight w:val="0"/>
              <w:marTop w:val="0"/>
              <w:marBottom w:val="0"/>
              <w:divBdr>
                <w:top w:val="none" w:sz="0" w:space="0" w:color="auto"/>
                <w:left w:val="none" w:sz="0" w:space="0" w:color="auto"/>
                <w:bottom w:val="none" w:sz="0" w:space="0" w:color="auto"/>
                <w:right w:val="none" w:sz="0" w:space="0" w:color="auto"/>
              </w:divBdr>
            </w:div>
            <w:div w:id="1556316132">
              <w:marLeft w:val="0"/>
              <w:marRight w:val="0"/>
              <w:marTop w:val="0"/>
              <w:marBottom w:val="0"/>
              <w:divBdr>
                <w:top w:val="none" w:sz="0" w:space="0" w:color="auto"/>
                <w:left w:val="none" w:sz="0" w:space="0" w:color="auto"/>
                <w:bottom w:val="none" w:sz="0" w:space="0" w:color="auto"/>
                <w:right w:val="none" w:sz="0" w:space="0" w:color="auto"/>
              </w:divBdr>
            </w:div>
            <w:div w:id="1992444478">
              <w:marLeft w:val="0"/>
              <w:marRight w:val="0"/>
              <w:marTop w:val="0"/>
              <w:marBottom w:val="0"/>
              <w:divBdr>
                <w:top w:val="none" w:sz="0" w:space="0" w:color="auto"/>
                <w:left w:val="none" w:sz="0" w:space="0" w:color="auto"/>
                <w:bottom w:val="none" w:sz="0" w:space="0" w:color="auto"/>
                <w:right w:val="none" w:sz="0" w:space="0" w:color="auto"/>
              </w:divBdr>
            </w:div>
            <w:div w:id="2056543667">
              <w:marLeft w:val="0"/>
              <w:marRight w:val="0"/>
              <w:marTop w:val="0"/>
              <w:marBottom w:val="0"/>
              <w:divBdr>
                <w:top w:val="none" w:sz="0" w:space="0" w:color="auto"/>
                <w:left w:val="none" w:sz="0" w:space="0" w:color="auto"/>
                <w:bottom w:val="none" w:sz="0" w:space="0" w:color="auto"/>
                <w:right w:val="none" w:sz="0" w:space="0" w:color="auto"/>
              </w:divBdr>
            </w:div>
            <w:div w:id="208915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12796">
      <w:bodyDiv w:val="1"/>
      <w:marLeft w:val="0"/>
      <w:marRight w:val="0"/>
      <w:marTop w:val="0"/>
      <w:marBottom w:val="0"/>
      <w:divBdr>
        <w:top w:val="none" w:sz="0" w:space="0" w:color="auto"/>
        <w:left w:val="none" w:sz="0" w:space="0" w:color="auto"/>
        <w:bottom w:val="none" w:sz="0" w:space="0" w:color="auto"/>
        <w:right w:val="none" w:sz="0" w:space="0" w:color="auto"/>
      </w:divBdr>
    </w:div>
    <w:div w:id="1873877802">
      <w:bodyDiv w:val="1"/>
      <w:marLeft w:val="0"/>
      <w:marRight w:val="0"/>
      <w:marTop w:val="0"/>
      <w:marBottom w:val="0"/>
      <w:divBdr>
        <w:top w:val="none" w:sz="0" w:space="0" w:color="auto"/>
        <w:left w:val="none" w:sz="0" w:space="0" w:color="auto"/>
        <w:bottom w:val="none" w:sz="0" w:space="0" w:color="auto"/>
        <w:right w:val="none" w:sz="0" w:space="0" w:color="auto"/>
      </w:divBdr>
    </w:div>
    <w:div w:id="1876233443">
      <w:bodyDiv w:val="1"/>
      <w:marLeft w:val="0"/>
      <w:marRight w:val="0"/>
      <w:marTop w:val="0"/>
      <w:marBottom w:val="0"/>
      <w:divBdr>
        <w:top w:val="none" w:sz="0" w:space="0" w:color="auto"/>
        <w:left w:val="none" w:sz="0" w:space="0" w:color="auto"/>
        <w:bottom w:val="none" w:sz="0" w:space="0" w:color="auto"/>
        <w:right w:val="none" w:sz="0" w:space="0" w:color="auto"/>
      </w:divBdr>
    </w:div>
    <w:div w:id="1876575317">
      <w:bodyDiv w:val="1"/>
      <w:marLeft w:val="0"/>
      <w:marRight w:val="0"/>
      <w:marTop w:val="0"/>
      <w:marBottom w:val="0"/>
      <w:divBdr>
        <w:top w:val="none" w:sz="0" w:space="0" w:color="auto"/>
        <w:left w:val="none" w:sz="0" w:space="0" w:color="auto"/>
        <w:bottom w:val="none" w:sz="0" w:space="0" w:color="auto"/>
        <w:right w:val="none" w:sz="0" w:space="0" w:color="auto"/>
      </w:divBdr>
    </w:div>
    <w:div w:id="1882814367">
      <w:bodyDiv w:val="1"/>
      <w:marLeft w:val="0"/>
      <w:marRight w:val="0"/>
      <w:marTop w:val="0"/>
      <w:marBottom w:val="0"/>
      <w:divBdr>
        <w:top w:val="none" w:sz="0" w:space="0" w:color="auto"/>
        <w:left w:val="none" w:sz="0" w:space="0" w:color="auto"/>
        <w:bottom w:val="none" w:sz="0" w:space="0" w:color="auto"/>
        <w:right w:val="none" w:sz="0" w:space="0" w:color="auto"/>
      </w:divBdr>
      <w:divsChild>
        <w:div w:id="549192920">
          <w:marLeft w:val="0"/>
          <w:marRight w:val="0"/>
          <w:marTop w:val="0"/>
          <w:marBottom w:val="0"/>
          <w:divBdr>
            <w:top w:val="none" w:sz="0" w:space="0" w:color="auto"/>
            <w:left w:val="none" w:sz="0" w:space="0" w:color="auto"/>
            <w:bottom w:val="none" w:sz="0" w:space="0" w:color="auto"/>
            <w:right w:val="none" w:sz="0" w:space="0" w:color="auto"/>
          </w:divBdr>
        </w:div>
        <w:div w:id="1142505797">
          <w:marLeft w:val="0"/>
          <w:marRight w:val="0"/>
          <w:marTop w:val="0"/>
          <w:marBottom w:val="0"/>
          <w:divBdr>
            <w:top w:val="none" w:sz="0" w:space="0" w:color="auto"/>
            <w:left w:val="none" w:sz="0" w:space="0" w:color="auto"/>
            <w:bottom w:val="none" w:sz="0" w:space="0" w:color="auto"/>
            <w:right w:val="none" w:sz="0" w:space="0" w:color="auto"/>
          </w:divBdr>
        </w:div>
        <w:div w:id="1377006166">
          <w:marLeft w:val="0"/>
          <w:marRight w:val="0"/>
          <w:marTop w:val="0"/>
          <w:marBottom w:val="0"/>
          <w:divBdr>
            <w:top w:val="none" w:sz="0" w:space="0" w:color="auto"/>
            <w:left w:val="none" w:sz="0" w:space="0" w:color="auto"/>
            <w:bottom w:val="none" w:sz="0" w:space="0" w:color="auto"/>
            <w:right w:val="none" w:sz="0" w:space="0" w:color="auto"/>
          </w:divBdr>
          <w:divsChild>
            <w:div w:id="4211382">
              <w:marLeft w:val="0"/>
              <w:marRight w:val="0"/>
              <w:marTop w:val="0"/>
              <w:marBottom w:val="0"/>
              <w:divBdr>
                <w:top w:val="none" w:sz="0" w:space="0" w:color="auto"/>
                <w:left w:val="none" w:sz="0" w:space="0" w:color="auto"/>
                <w:bottom w:val="none" w:sz="0" w:space="0" w:color="auto"/>
                <w:right w:val="none" w:sz="0" w:space="0" w:color="auto"/>
              </w:divBdr>
            </w:div>
          </w:divsChild>
        </w:div>
        <w:div w:id="1501386627">
          <w:marLeft w:val="0"/>
          <w:marRight w:val="0"/>
          <w:marTop w:val="0"/>
          <w:marBottom w:val="0"/>
          <w:divBdr>
            <w:top w:val="none" w:sz="0" w:space="0" w:color="auto"/>
            <w:left w:val="none" w:sz="0" w:space="0" w:color="auto"/>
            <w:bottom w:val="none" w:sz="0" w:space="0" w:color="auto"/>
            <w:right w:val="none" w:sz="0" w:space="0" w:color="auto"/>
          </w:divBdr>
        </w:div>
        <w:div w:id="1653679932">
          <w:marLeft w:val="0"/>
          <w:marRight w:val="0"/>
          <w:marTop w:val="0"/>
          <w:marBottom w:val="0"/>
          <w:divBdr>
            <w:top w:val="none" w:sz="0" w:space="0" w:color="auto"/>
            <w:left w:val="none" w:sz="0" w:space="0" w:color="auto"/>
            <w:bottom w:val="none" w:sz="0" w:space="0" w:color="auto"/>
            <w:right w:val="none" w:sz="0" w:space="0" w:color="auto"/>
          </w:divBdr>
        </w:div>
        <w:div w:id="1945575157">
          <w:marLeft w:val="0"/>
          <w:marRight w:val="0"/>
          <w:marTop w:val="0"/>
          <w:marBottom w:val="0"/>
          <w:divBdr>
            <w:top w:val="none" w:sz="0" w:space="0" w:color="auto"/>
            <w:left w:val="none" w:sz="0" w:space="0" w:color="auto"/>
            <w:bottom w:val="none" w:sz="0" w:space="0" w:color="auto"/>
            <w:right w:val="none" w:sz="0" w:space="0" w:color="auto"/>
          </w:divBdr>
        </w:div>
      </w:divsChild>
    </w:div>
    <w:div w:id="1931308804">
      <w:bodyDiv w:val="1"/>
      <w:marLeft w:val="0"/>
      <w:marRight w:val="0"/>
      <w:marTop w:val="0"/>
      <w:marBottom w:val="0"/>
      <w:divBdr>
        <w:top w:val="none" w:sz="0" w:space="0" w:color="auto"/>
        <w:left w:val="none" w:sz="0" w:space="0" w:color="auto"/>
        <w:bottom w:val="none" w:sz="0" w:space="0" w:color="auto"/>
        <w:right w:val="none" w:sz="0" w:space="0" w:color="auto"/>
      </w:divBdr>
      <w:divsChild>
        <w:div w:id="183440029">
          <w:marLeft w:val="0"/>
          <w:marRight w:val="0"/>
          <w:marTop w:val="0"/>
          <w:marBottom w:val="0"/>
          <w:divBdr>
            <w:top w:val="none" w:sz="0" w:space="0" w:color="auto"/>
            <w:left w:val="none" w:sz="0" w:space="0" w:color="auto"/>
            <w:bottom w:val="none" w:sz="0" w:space="0" w:color="auto"/>
            <w:right w:val="none" w:sz="0" w:space="0" w:color="auto"/>
          </w:divBdr>
          <w:divsChild>
            <w:div w:id="1362394231">
              <w:marLeft w:val="0"/>
              <w:marRight w:val="0"/>
              <w:marTop w:val="0"/>
              <w:marBottom w:val="0"/>
              <w:divBdr>
                <w:top w:val="none" w:sz="0" w:space="0" w:color="auto"/>
                <w:left w:val="none" w:sz="0" w:space="0" w:color="auto"/>
                <w:bottom w:val="none" w:sz="0" w:space="0" w:color="auto"/>
                <w:right w:val="none" w:sz="0" w:space="0" w:color="auto"/>
              </w:divBdr>
            </w:div>
          </w:divsChild>
        </w:div>
        <w:div w:id="300035141">
          <w:marLeft w:val="0"/>
          <w:marRight w:val="0"/>
          <w:marTop w:val="0"/>
          <w:marBottom w:val="0"/>
          <w:divBdr>
            <w:top w:val="none" w:sz="0" w:space="0" w:color="auto"/>
            <w:left w:val="none" w:sz="0" w:space="0" w:color="auto"/>
            <w:bottom w:val="none" w:sz="0" w:space="0" w:color="auto"/>
            <w:right w:val="none" w:sz="0" w:space="0" w:color="auto"/>
          </w:divBdr>
        </w:div>
        <w:div w:id="704060460">
          <w:marLeft w:val="0"/>
          <w:marRight w:val="0"/>
          <w:marTop w:val="0"/>
          <w:marBottom w:val="0"/>
          <w:divBdr>
            <w:top w:val="none" w:sz="0" w:space="0" w:color="auto"/>
            <w:left w:val="none" w:sz="0" w:space="0" w:color="auto"/>
            <w:bottom w:val="none" w:sz="0" w:space="0" w:color="auto"/>
            <w:right w:val="none" w:sz="0" w:space="0" w:color="auto"/>
          </w:divBdr>
        </w:div>
        <w:div w:id="1107777632">
          <w:marLeft w:val="0"/>
          <w:marRight w:val="0"/>
          <w:marTop w:val="0"/>
          <w:marBottom w:val="0"/>
          <w:divBdr>
            <w:top w:val="none" w:sz="0" w:space="0" w:color="auto"/>
            <w:left w:val="none" w:sz="0" w:space="0" w:color="auto"/>
            <w:bottom w:val="none" w:sz="0" w:space="0" w:color="auto"/>
            <w:right w:val="none" w:sz="0" w:space="0" w:color="auto"/>
          </w:divBdr>
        </w:div>
        <w:div w:id="1808281221">
          <w:marLeft w:val="0"/>
          <w:marRight w:val="0"/>
          <w:marTop w:val="0"/>
          <w:marBottom w:val="0"/>
          <w:divBdr>
            <w:top w:val="none" w:sz="0" w:space="0" w:color="auto"/>
            <w:left w:val="none" w:sz="0" w:space="0" w:color="auto"/>
            <w:bottom w:val="none" w:sz="0" w:space="0" w:color="auto"/>
            <w:right w:val="none" w:sz="0" w:space="0" w:color="auto"/>
          </w:divBdr>
        </w:div>
        <w:div w:id="2068141670">
          <w:marLeft w:val="0"/>
          <w:marRight w:val="0"/>
          <w:marTop w:val="0"/>
          <w:marBottom w:val="0"/>
          <w:divBdr>
            <w:top w:val="none" w:sz="0" w:space="0" w:color="auto"/>
            <w:left w:val="none" w:sz="0" w:space="0" w:color="auto"/>
            <w:bottom w:val="none" w:sz="0" w:space="0" w:color="auto"/>
            <w:right w:val="none" w:sz="0" w:space="0" w:color="auto"/>
          </w:divBdr>
        </w:div>
      </w:divsChild>
    </w:div>
    <w:div w:id="1936402525">
      <w:bodyDiv w:val="1"/>
      <w:marLeft w:val="0"/>
      <w:marRight w:val="0"/>
      <w:marTop w:val="0"/>
      <w:marBottom w:val="0"/>
      <w:divBdr>
        <w:top w:val="none" w:sz="0" w:space="0" w:color="auto"/>
        <w:left w:val="none" w:sz="0" w:space="0" w:color="auto"/>
        <w:bottom w:val="none" w:sz="0" w:space="0" w:color="auto"/>
        <w:right w:val="none" w:sz="0" w:space="0" w:color="auto"/>
      </w:divBdr>
    </w:div>
    <w:div w:id="1954364194">
      <w:bodyDiv w:val="1"/>
      <w:marLeft w:val="0"/>
      <w:marRight w:val="0"/>
      <w:marTop w:val="0"/>
      <w:marBottom w:val="0"/>
      <w:divBdr>
        <w:top w:val="none" w:sz="0" w:space="0" w:color="auto"/>
        <w:left w:val="none" w:sz="0" w:space="0" w:color="auto"/>
        <w:bottom w:val="none" w:sz="0" w:space="0" w:color="auto"/>
        <w:right w:val="none" w:sz="0" w:space="0" w:color="auto"/>
      </w:divBdr>
    </w:div>
    <w:div w:id="1959070318">
      <w:bodyDiv w:val="1"/>
      <w:marLeft w:val="0"/>
      <w:marRight w:val="0"/>
      <w:marTop w:val="0"/>
      <w:marBottom w:val="0"/>
      <w:divBdr>
        <w:top w:val="none" w:sz="0" w:space="0" w:color="auto"/>
        <w:left w:val="none" w:sz="0" w:space="0" w:color="auto"/>
        <w:bottom w:val="none" w:sz="0" w:space="0" w:color="auto"/>
        <w:right w:val="none" w:sz="0" w:space="0" w:color="auto"/>
      </w:divBdr>
    </w:div>
    <w:div w:id="1968927878">
      <w:bodyDiv w:val="1"/>
      <w:marLeft w:val="0"/>
      <w:marRight w:val="0"/>
      <w:marTop w:val="0"/>
      <w:marBottom w:val="0"/>
      <w:divBdr>
        <w:top w:val="none" w:sz="0" w:space="0" w:color="auto"/>
        <w:left w:val="none" w:sz="0" w:space="0" w:color="auto"/>
        <w:bottom w:val="none" w:sz="0" w:space="0" w:color="auto"/>
        <w:right w:val="none" w:sz="0" w:space="0" w:color="auto"/>
      </w:divBdr>
    </w:div>
    <w:div w:id="1996763056">
      <w:bodyDiv w:val="1"/>
      <w:marLeft w:val="0"/>
      <w:marRight w:val="0"/>
      <w:marTop w:val="0"/>
      <w:marBottom w:val="0"/>
      <w:divBdr>
        <w:top w:val="none" w:sz="0" w:space="0" w:color="auto"/>
        <w:left w:val="none" w:sz="0" w:space="0" w:color="auto"/>
        <w:bottom w:val="none" w:sz="0" w:space="0" w:color="auto"/>
        <w:right w:val="none" w:sz="0" w:space="0" w:color="auto"/>
      </w:divBdr>
    </w:div>
    <w:div w:id="2002924189">
      <w:bodyDiv w:val="1"/>
      <w:marLeft w:val="0"/>
      <w:marRight w:val="0"/>
      <w:marTop w:val="0"/>
      <w:marBottom w:val="0"/>
      <w:divBdr>
        <w:top w:val="none" w:sz="0" w:space="0" w:color="auto"/>
        <w:left w:val="none" w:sz="0" w:space="0" w:color="auto"/>
        <w:bottom w:val="none" w:sz="0" w:space="0" w:color="auto"/>
        <w:right w:val="none" w:sz="0" w:space="0" w:color="auto"/>
      </w:divBdr>
      <w:divsChild>
        <w:div w:id="63450964">
          <w:marLeft w:val="0"/>
          <w:marRight w:val="0"/>
          <w:marTop w:val="0"/>
          <w:marBottom w:val="0"/>
          <w:divBdr>
            <w:top w:val="none" w:sz="0" w:space="0" w:color="auto"/>
            <w:left w:val="none" w:sz="0" w:space="0" w:color="auto"/>
            <w:bottom w:val="none" w:sz="0" w:space="0" w:color="auto"/>
            <w:right w:val="none" w:sz="0" w:space="0" w:color="auto"/>
          </w:divBdr>
        </w:div>
        <w:div w:id="403261834">
          <w:marLeft w:val="0"/>
          <w:marRight w:val="0"/>
          <w:marTop w:val="0"/>
          <w:marBottom w:val="0"/>
          <w:divBdr>
            <w:top w:val="none" w:sz="0" w:space="0" w:color="auto"/>
            <w:left w:val="none" w:sz="0" w:space="0" w:color="auto"/>
            <w:bottom w:val="none" w:sz="0" w:space="0" w:color="auto"/>
            <w:right w:val="none" w:sz="0" w:space="0" w:color="auto"/>
          </w:divBdr>
        </w:div>
        <w:div w:id="426386920">
          <w:marLeft w:val="0"/>
          <w:marRight w:val="0"/>
          <w:marTop w:val="0"/>
          <w:marBottom w:val="0"/>
          <w:divBdr>
            <w:top w:val="none" w:sz="0" w:space="0" w:color="auto"/>
            <w:left w:val="none" w:sz="0" w:space="0" w:color="auto"/>
            <w:bottom w:val="none" w:sz="0" w:space="0" w:color="auto"/>
            <w:right w:val="none" w:sz="0" w:space="0" w:color="auto"/>
          </w:divBdr>
          <w:divsChild>
            <w:div w:id="1966813929">
              <w:marLeft w:val="0"/>
              <w:marRight w:val="0"/>
              <w:marTop w:val="0"/>
              <w:marBottom w:val="0"/>
              <w:divBdr>
                <w:top w:val="none" w:sz="0" w:space="0" w:color="auto"/>
                <w:left w:val="none" w:sz="0" w:space="0" w:color="auto"/>
                <w:bottom w:val="none" w:sz="0" w:space="0" w:color="auto"/>
                <w:right w:val="none" w:sz="0" w:space="0" w:color="auto"/>
              </w:divBdr>
            </w:div>
          </w:divsChild>
        </w:div>
        <w:div w:id="1174302465">
          <w:marLeft w:val="0"/>
          <w:marRight w:val="0"/>
          <w:marTop w:val="0"/>
          <w:marBottom w:val="0"/>
          <w:divBdr>
            <w:top w:val="none" w:sz="0" w:space="0" w:color="auto"/>
            <w:left w:val="none" w:sz="0" w:space="0" w:color="auto"/>
            <w:bottom w:val="none" w:sz="0" w:space="0" w:color="auto"/>
            <w:right w:val="none" w:sz="0" w:space="0" w:color="auto"/>
          </w:divBdr>
        </w:div>
        <w:div w:id="1183520648">
          <w:marLeft w:val="0"/>
          <w:marRight w:val="0"/>
          <w:marTop w:val="0"/>
          <w:marBottom w:val="0"/>
          <w:divBdr>
            <w:top w:val="none" w:sz="0" w:space="0" w:color="auto"/>
            <w:left w:val="none" w:sz="0" w:space="0" w:color="auto"/>
            <w:bottom w:val="none" w:sz="0" w:space="0" w:color="auto"/>
            <w:right w:val="none" w:sz="0" w:space="0" w:color="auto"/>
          </w:divBdr>
        </w:div>
        <w:div w:id="1258713111">
          <w:marLeft w:val="0"/>
          <w:marRight w:val="0"/>
          <w:marTop w:val="0"/>
          <w:marBottom w:val="0"/>
          <w:divBdr>
            <w:top w:val="none" w:sz="0" w:space="0" w:color="auto"/>
            <w:left w:val="none" w:sz="0" w:space="0" w:color="auto"/>
            <w:bottom w:val="none" w:sz="0" w:space="0" w:color="auto"/>
            <w:right w:val="none" w:sz="0" w:space="0" w:color="auto"/>
          </w:divBdr>
        </w:div>
        <w:div w:id="2014989094">
          <w:marLeft w:val="0"/>
          <w:marRight w:val="0"/>
          <w:marTop w:val="0"/>
          <w:marBottom w:val="0"/>
          <w:divBdr>
            <w:top w:val="none" w:sz="0" w:space="0" w:color="auto"/>
            <w:left w:val="none" w:sz="0" w:space="0" w:color="auto"/>
            <w:bottom w:val="none" w:sz="0" w:space="0" w:color="auto"/>
            <w:right w:val="none" w:sz="0" w:space="0" w:color="auto"/>
          </w:divBdr>
          <w:divsChild>
            <w:div w:id="123169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21965">
      <w:bodyDiv w:val="1"/>
      <w:marLeft w:val="0"/>
      <w:marRight w:val="0"/>
      <w:marTop w:val="0"/>
      <w:marBottom w:val="0"/>
      <w:divBdr>
        <w:top w:val="none" w:sz="0" w:space="0" w:color="auto"/>
        <w:left w:val="none" w:sz="0" w:space="0" w:color="auto"/>
        <w:bottom w:val="none" w:sz="0" w:space="0" w:color="auto"/>
        <w:right w:val="none" w:sz="0" w:space="0" w:color="auto"/>
      </w:divBdr>
    </w:div>
    <w:div w:id="2025007996">
      <w:bodyDiv w:val="1"/>
      <w:marLeft w:val="0"/>
      <w:marRight w:val="0"/>
      <w:marTop w:val="0"/>
      <w:marBottom w:val="0"/>
      <w:divBdr>
        <w:top w:val="none" w:sz="0" w:space="0" w:color="auto"/>
        <w:left w:val="none" w:sz="0" w:space="0" w:color="auto"/>
        <w:bottom w:val="none" w:sz="0" w:space="0" w:color="auto"/>
        <w:right w:val="none" w:sz="0" w:space="0" w:color="auto"/>
      </w:divBdr>
    </w:div>
    <w:div w:id="2051177263">
      <w:bodyDiv w:val="1"/>
      <w:marLeft w:val="0"/>
      <w:marRight w:val="0"/>
      <w:marTop w:val="0"/>
      <w:marBottom w:val="0"/>
      <w:divBdr>
        <w:top w:val="none" w:sz="0" w:space="0" w:color="auto"/>
        <w:left w:val="none" w:sz="0" w:space="0" w:color="auto"/>
        <w:bottom w:val="none" w:sz="0" w:space="0" w:color="auto"/>
        <w:right w:val="none" w:sz="0" w:space="0" w:color="auto"/>
      </w:divBdr>
    </w:div>
    <w:div w:id="2053144322">
      <w:bodyDiv w:val="1"/>
      <w:marLeft w:val="0"/>
      <w:marRight w:val="0"/>
      <w:marTop w:val="0"/>
      <w:marBottom w:val="0"/>
      <w:divBdr>
        <w:top w:val="none" w:sz="0" w:space="0" w:color="auto"/>
        <w:left w:val="none" w:sz="0" w:space="0" w:color="auto"/>
        <w:bottom w:val="none" w:sz="0" w:space="0" w:color="auto"/>
        <w:right w:val="none" w:sz="0" w:space="0" w:color="auto"/>
      </w:divBdr>
    </w:div>
    <w:div w:id="2053264477">
      <w:bodyDiv w:val="1"/>
      <w:marLeft w:val="0"/>
      <w:marRight w:val="0"/>
      <w:marTop w:val="0"/>
      <w:marBottom w:val="0"/>
      <w:divBdr>
        <w:top w:val="none" w:sz="0" w:space="0" w:color="auto"/>
        <w:left w:val="none" w:sz="0" w:space="0" w:color="auto"/>
        <w:bottom w:val="none" w:sz="0" w:space="0" w:color="auto"/>
        <w:right w:val="none" w:sz="0" w:space="0" w:color="auto"/>
      </w:divBdr>
    </w:div>
    <w:div w:id="2054772409">
      <w:bodyDiv w:val="1"/>
      <w:marLeft w:val="0"/>
      <w:marRight w:val="0"/>
      <w:marTop w:val="0"/>
      <w:marBottom w:val="0"/>
      <w:divBdr>
        <w:top w:val="none" w:sz="0" w:space="0" w:color="auto"/>
        <w:left w:val="none" w:sz="0" w:space="0" w:color="auto"/>
        <w:bottom w:val="none" w:sz="0" w:space="0" w:color="auto"/>
        <w:right w:val="none" w:sz="0" w:space="0" w:color="auto"/>
      </w:divBdr>
    </w:div>
    <w:div w:id="2071346495">
      <w:bodyDiv w:val="1"/>
      <w:marLeft w:val="0"/>
      <w:marRight w:val="0"/>
      <w:marTop w:val="0"/>
      <w:marBottom w:val="0"/>
      <w:divBdr>
        <w:top w:val="none" w:sz="0" w:space="0" w:color="auto"/>
        <w:left w:val="none" w:sz="0" w:space="0" w:color="auto"/>
        <w:bottom w:val="none" w:sz="0" w:space="0" w:color="auto"/>
        <w:right w:val="none" w:sz="0" w:space="0" w:color="auto"/>
      </w:divBdr>
      <w:divsChild>
        <w:div w:id="1490058508">
          <w:marLeft w:val="0"/>
          <w:marRight w:val="0"/>
          <w:marTop w:val="0"/>
          <w:marBottom w:val="0"/>
          <w:divBdr>
            <w:top w:val="single" w:sz="2" w:space="0" w:color="E3E3E3"/>
            <w:left w:val="single" w:sz="2" w:space="0" w:color="E3E3E3"/>
            <w:bottom w:val="single" w:sz="2" w:space="0" w:color="E3E3E3"/>
            <w:right w:val="single" w:sz="2" w:space="0" w:color="E3E3E3"/>
          </w:divBdr>
          <w:divsChild>
            <w:div w:id="1144664713">
              <w:marLeft w:val="0"/>
              <w:marRight w:val="0"/>
              <w:marTop w:val="0"/>
              <w:marBottom w:val="0"/>
              <w:divBdr>
                <w:top w:val="single" w:sz="2" w:space="0" w:color="E3E3E3"/>
                <w:left w:val="single" w:sz="2" w:space="0" w:color="E3E3E3"/>
                <w:bottom w:val="single" w:sz="2" w:space="0" w:color="E3E3E3"/>
                <w:right w:val="single" w:sz="2" w:space="0" w:color="E3E3E3"/>
              </w:divBdr>
              <w:divsChild>
                <w:div w:id="1288001767">
                  <w:marLeft w:val="0"/>
                  <w:marRight w:val="0"/>
                  <w:marTop w:val="0"/>
                  <w:marBottom w:val="0"/>
                  <w:divBdr>
                    <w:top w:val="single" w:sz="2" w:space="0" w:color="E3E3E3"/>
                    <w:left w:val="single" w:sz="2" w:space="0" w:color="E3E3E3"/>
                    <w:bottom w:val="single" w:sz="2" w:space="0" w:color="E3E3E3"/>
                    <w:right w:val="single" w:sz="2" w:space="0" w:color="E3E3E3"/>
                  </w:divBdr>
                  <w:divsChild>
                    <w:div w:id="910046764">
                      <w:marLeft w:val="0"/>
                      <w:marRight w:val="0"/>
                      <w:marTop w:val="0"/>
                      <w:marBottom w:val="0"/>
                      <w:divBdr>
                        <w:top w:val="single" w:sz="2" w:space="0" w:color="E3E3E3"/>
                        <w:left w:val="single" w:sz="2" w:space="0" w:color="E3E3E3"/>
                        <w:bottom w:val="single" w:sz="2" w:space="0" w:color="E3E3E3"/>
                        <w:right w:val="single" w:sz="2" w:space="0" w:color="E3E3E3"/>
                      </w:divBdr>
                      <w:divsChild>
                        <w:div w:id="2146267796">
                          <w:marLeft w:val="0"/>
                          <w:marRight w:val="0"/>
                          <w:marTop w:val="0"/>
                          <w:marBottom w:val="0"/>
                          <w:divBdr>
                            <w:top w:val="single" w:sz="2" w:space="0" w:color="E3E3E3"/>
                            <w:left w:val="single" w:sz="2" w:space="0" w:color="E3E3E3"/>
                            <w:bottom w:val="single" w:sz="2" w:space="0" w:color="E3E3E3"/>
                            <w:right w:val="single" w:sz="2" w:space="0" w:color="E3E3E3"/>
                          </w:divBdr>
                          <w:divsChild>
                            <w:div w:id="996761583">
                              <w:marLeft w:val="0"/>
                              <w:marRight w:val="0"/>
                              <w:marTop w:val="0"/>
                              <w:marBottom w:val="0"/>
                              <w:divBdr>
                                <w:top w:val="single" w:sz="2" w:space="0" w:color="E3E3E3"/>
                                <w:left w:val="single" w:sz="2" w:space="0" w:color="E3E3E3"/>
                                <w:bottom w:val="single" w:sz="2" w:space="0" w:color="E3E3E3"/>
                                <w:right w:val="single" w:sz="2" w:space="0" w:color="E3E3E3"/>
                              </w:divBdr>
                              <w:divsChild>
                                <w:div w:id="1697196947">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060493">
                                      <w:marLeft w:val="0"/>
                                      <w:marRight w:val="0"/>
                                      <w:marTop w:val="0"/>
                                      <w:marBottom w:val="0"/>
                                      <w:divBdr>
                                        <w:top w:val="single" w:sz="2" w:space="0" w:color="E3E3E3"/>
                                        <w:left w:val="single" w:sz="2" w:space="0" w:color="E3E3E3"/>
                                        <w:bottom w:val="single" w:sz="2" w:space="0" w:color="E3E3E3"/>
                                        <w:right w:val="single" w:sz="2" w:space="0" w:color="E3E3E3"/>
                                      </w:divBdr>
                                      <w:divsChild>
                                        <w:div w:id="789709809">
                                          <w:marLeft w:val="0"/>
                                          <w:marRight w:val="0"/>
                                          <w:marTop w:val="0"/>
                                          <w:marBottom w:val="0"/>
                                          <w:divBdr>
                                            <w:top w:val="single" w:sz="2" w:space="0" w:color="E3E3E3"/>
                                            <w:left w:val="single" w:sz="2" w:space="0" w:color="E3E3E3"/>
                                            <w:bottom w:val="single" w:sz="2" w:space="0" w:color="E3E3E3"/>
                                            <w:right w:val="single" w:sz="2" w:space="0" w:color="E3E3E3"/>
                                          </w:divBdr>
                                          <w:divsChild>
                                            <w:div w:id="1158620120">
                                              <w:marLeft w:val="0"/>
                                              <w:marRight w:val="0"/>
                                              <w:marTop w:val="0"/>
                                              <w:marBottom w:val="0"/>
                                              <w:divBdr>
                                                <w:top w:val="single" w:sz="2" w:space="0" w:color="E3E3E3"/>
                                                <w:left w:val="single" w:sz="2" w:space="0" w:color="E3E3E3"/>
                                                <w:bottom w:val="single" w:sz="2" w:space="0" w:color="E3E3E3"/>
                                                <w:right w:val="single" w:sz="2" w:space="0" w:color="E3E3E3"/>
                                              </w:divBdr>
                                              <w:divsChild>
                                                <w:div w:id="603223697">
                                                  <w:marLeft w:val="0"/>
                                                  <w:marRight w:val="0"/>
                                                  <w:marTop w:val="0"/>
                                                  <w:marBottom w:val="0"/>
                                                  <w:divBdr>
                                                    <w:top w:val="single" w:sz="2" w:space="0" w:color="E3E3E3"/>
                                                    <w:left w:val="single" w:sz="2" w:space="0" w:color="E3E3E3"/>
                                                    <w:bottom w:val="single" w:sz="2" w:space="0" w:color="E3E3E3"/>
                                                    <w:right w:val="single" w:sz="2" w:space="0" w:color="E3E3E3"/>
                                                  </w:divBdr>
                                                  <w:divsChild>
                                                    <w:div w:id="1446146817">
                                                      <w:marLeft w:val="0"/>
                                                      <w:marRight w:val="0"/>
                                                      <w:marTop w:val="0"/>
                                                      <w:marBottom w:val="0"/>
                                                      <w:divBdr>
                                                        <w:top w:val="single" w:sz="2" w:space="0" w:color="E3E3E3"/>
                                                        <w:left w:val="single" w:sz="2" w:space="0" w:color="E3E3E3"/>
                                                        <w:bottom w:val="single" w:sz="2" w:space="0" w:color="E3E3E3"/>
                                                        <w:right w:val="single" w:sz="2" w:space="0" w:color="E3E3E3"/>
                                                      </w:divBdr>
                                                      <w:divsChild>
                                                        <w:div w:id="15501895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834967">
          <w:marLeft w:val="0"/>
          <w:marRight w:val="0"/>
          <w:marTop w:val="0"/>
          <w:marBottom w:val="0"/>
          <w:divBdr>
            <w:top w:val="none" w:sz="0" w:space="0" w:color="auto"/>
            <w:left w:val="none" w:sz="0" w:space="0" w:color="auto"/>
            <w:bottom w:val="none" w:sz="0" w:space="0" w:color="auto"/>
            <w:right w:val="none" w:sz="0" w:space="0" w:color="auto"/>
          </w:divBdr>
        </w:div>
      </w:divsChild>
    </w:div>
    <w:div w:id="2073309712">
      <w:bodyDiv w:val="1"/>
      <w:marLeft w:val="0"/>
      <w:marRight w:val="0"/>
      <w:marTop w:val="0"/>
      <w:marBottom w:val="0"/>
      <w:divBdr>
        <w:top w:val="none" w:sz="0" w:space="0" w:color="auto"/>
        <w:left w:val="none" w:sz="0" w:space="0" w:color="auto"/>
        <w:bottom w:val="none" w:sz="0" w:space="0" w:color="auto"/>
        <w:right w:val="none" w:sz="0" w:space="0" w:color="auto"/>
      </w:divBdr>
    </w:div>
    <w:div w:id="2085254167">
      <w:bodyDiv w:val="1"/>
      <w:marLeft w:val="0"/>
      <w:marRight w:val="0"/>
      <w:marTop w:val="0"/>
      <w:marBottom w:val="0"/>
      <w:divBdr>
        <w:top w:val="none" w:sz="0" w:space="0" w:color="auto"/>
        <w:left w:val="none" w:sz="0" w:space="0" w:color="auto"/>
        <w:bottom w:val="none" w:sz="0" w:space="0" w:color="auto"/>
        <w:right w:val="none" w:sz="0" w:space="0" w:color="auto"/>
      </w:divBdr>
      <w:divsChild>
        <w:div w:id="7097306">
          <w:marLeft w:val="0"/>
          <w:marRight w:val="0"/>
          <w:marTop w:val="0"/>
          <w:marBottom w:val="0"/>
          <w:divBdr>
            <w:top w:val="single" w:sz="2" w:space="0" w:color="E3E3E3"/>
            <w:left w:val="single" w:sz="2" w:space="0" w:color="E3E3E3"/>
            <w:bottom w:val="single" w:sz="2" w:space="0" w:color="E3E3E3"/>
            <w:right w:val="single" w:sz="2" w:space="0" w:color="E3E3E3"/>
          </w:divBdr>
          <w:divsChild>
            <w:div w:id="1152254526">
              <w:marLeft w:val="0"/>
              <w:marRight w:val="0"/>
              <w:marTop w:val="0"/>
              <w:marBottom w:val="0"/>
              <w:divBdr>
                <w:top w:val="single" w:sz="2" w:space="0" w:color="E3E3E3"/>
                <w:left w:val="single" w:sz="2" w:space="0" w:color="E3E3E3"/>
                <w:bottom w:val="single" w:sz="2" w:space="0" w:color="E3E3E3"/>
                <w:right w:val="single" w:sz="2" w:space="0" w:color="E3E3E3"/>
              </w:divBdr>
              <w:divsChild>
                <w:div w:id="1764035473">
                  <w:marLeft w:val="0"/>
                  <w:marRight w:val="0"/>
                  <w:marTop w:val="0"/>
                  <w:marBottom w:val="0"/>
                  <w:divBdr>
                    <w:top w:val="single" w:sz="2" w:space="0" w:color="E3E3E3"/>
                    <w:left w:val="single" w:sz="2" w:space="0" w:color="E3E3E3"/>
                    <w:bottom w:val="single" w:sz="2" w:space="0" w:color="E3E3E3"/>
                    <w:right w:val="single" w:sz="2" w:space="0" w:color="E3E3E3"/>
                  </w:divBdr>
                  <w:divsChild>
                    <w:div w:id="1481537047">
                      <w:marLeft w:val="0"/>
                      <w:marRight w:val="0"/>
                      <w:marTop w:val="0"/>
                      <w:marBottom w:val="0"/>
                      <w:divBdr>
                        <w:top w:val="single" w:sz="2" w:space="0" w:color="E3E3E3"/>
                        <w:left w:val="single" w:sz="2" w:space="0" w:color="E3E3E3"/>
                        <w:bottom w:val="single" w:sz="2" w:space="0" w:color="E3E3E3"/>
                        <w:right w:val="single" w:sz="2" w:space="0" w:color="E3E3E3"/>
                      </w:divBdr>
                      <w:divsChild>
                        <w:div w:id="63841949">
                          <w:marLeft w:val="0"/>
                          <w:marRight w:val="0"/>
                          <w:marTop w:val="0"/>
                          <w:marBottom w:val="0"/>
                          <w:divBdr>
                            <w:top w:val="single" w:sz="2" w:space="0" w:color="E3E3E3"/>
                            <w:left w:val="single" w:sz="2" w:space="0" w:color="E3E3E3"/>
                            <w:bottom w:val="single" w:sz="2" w:space="0" w:color="E3E3E3"/>
                            <w:right w:val="single" w:sz="2" w:space="0" w:color="E3E3E3"/>
                          </w:divBdr>
                          <w:divsChild>
                            <w:div w:id="457454252">
                              <w:marLeft w:val="0"/>
                              <w:marRight w:val="0"/>
                              <w:marTop w:val="0"/>
                              <w:marBottom w:val="0"/>
                              <w:divBdr>
                                <w:top w:val="single" w:sz="2" w:space="0" w:color="E3E3E3"/>
                                <w:left w:val="single" w:sz="2" w:space="0" w:color="E3E3E3"/>
                                <w:bottom w:val="single" w:sz="2" w:space="0" w:color="E3E3E3"/>
                                <w:right w:val="single" w:sz="2" w:space="0" w:color="E3E3E3"/>
                              </w:divBdr>
                              <w:divsChild>
                                <w:div w:id="199560397">
                                  <w:marLeft w:val="0"/>
                                  <w:marRight w:val="0"/>
                                  <w:marTop w:val="100"/>
                                  <w:marBottom w:val="100"/>
                                  <w:divBdr>
                                    <w:top w:val="single" w:sz="2" w:space="0" w:color="E3E3E3"/>
                                    <w:left w:val="single" w:sz="2" w:space="0" w:color="E3E3E3"/>
                                    <w:bottom w:val="single" w:sz="2" w:space="0" w:color="E3E3E3"/>
                                    <w:right w:val="single" w:sz="2" w:space="0" w:color="E3E3E3"/>
                                  </w:divBdr>
                                  <w:divsChild>
                                    <w:div w:id="962928489">
                                      <w:marLeft w:val="0"/>
                                      <w:marRight w:val="0"/>
                                      <w:marTop w:val="0"/>
                                      <w:marBottom w:val="0"/>
                                      <w:divBdr>
                                        <w:top w:val="single" w:sz="2" w:space="0" w:color="E3E3E3"/>
                                        <w:left w:val="single" w:sz="2" w:space="0" w:color="E3E3E3"/>
                                        <w:bottom w:val="single" w:sz="2" w:space="0" w:color="E3E3E3"/>
                                        <w:right w:val="single" w:sz="2" w:space="0" w:color="E3E3E3"/>
                                      </w:divBdr>
                                      <w:divsChild>
                                        <w:div w:id="813520473">
                                          <w:marLeft w:val="0"/>
                                          <w:marRight w:val="0"/>
                                          <w:marTop w:val="0"/>
                                          <w:marBottom w:val="0"/>
                                          <w:divBdr>
                                            <w:top w:val="single" w:sz="2" w:space="0" w:color="E3E3E3"/>
                                            <w:left w:val="single" w:sz="2" w:space="0" w:color="E3E3E3"/>
                                            <w:bottom w:val="single" w:sz="2" w:space="0" w:color="E3E3E3"/>
                                            <w:right w:val="single" w:sz="2" w:space="0" w:color="E3E3E3"/>
                                          </w:divBdr>
                                          <w:divsChild>
                                            <w:div w:id="1444422443">
                                              <w:marLeft w:val="0"/>
                                              <w:marRight w:val="0"/>
                                              <w:marTop w:val="0"/>
                                              <w:marBottom w:val="0"/>
                                              <w:divBdr>
                                                <w:top w:val="single" w:sz="2" w:space="0" w:color="E3E3E3"/>
                                                <w:left w:val="single" w:sz="2" w:space="0" w:color="E3E3E3"/>
                                                <w:bottom w:val="single" w:sz="2" w:space="0" w:color="E3E3E3"/>
                                                <w:right w:val="single" w:sz="2" w:space="0" w:color="E3E3E3"/>
                                              </w:divBdr>
                                              <w:divsChild>
                                                <w:div w:id="1356804936">
                                                  <w:marLeft w:val="0"/>
                                                  <w:marRight w:val="0"/>
                                                  <w:marTop w:val="0"/>
                                                  <w:marBottom w:val="0"/>
                                                  <w:divBdr>
                                                    <w:top w:val="single" w:sz="2" w:space="0" w:color="E3E3E3"/>
                                                    <w:left w:val="single" w:sz="2" w:space="0" w:color="E3E3E3"/>
                                                    <w:bottom w:val="single" w:sz="2" w:space="0" w:color="E3E3E3"/>
                                                    <w:right w:val="single" w:sz="2" w:space="0" w:color="E3E3E3"/>
                                                  </w:divBdr>
                                                  <w:divsChild>
                                                    <w:div w:id="1878009547">
                                                      <w:marLeft w:val="0"/>
                                                      <w:marRight w:val="0"/>
                                                      <w:marTop w:val="0"/>
                                                      <w:marBottom w:val="0"/>
                                                      <w:divBdr>
                                                        <w:top w:val="single" w:sz="2" w:space="0" w:color="E3E3E3"/>
                                                        <w:left w:val="single" w:sz="2" w:space="0" w:color="E3E3E3"/>
                                                        <w:bottom w:val="single" w:sz="2" w:space="0" w:color="E3E3E3"/>
                                                        <w:right w:val="single" w:sz="2" w:space="0" w:color="E3E3E3"/>
                                                      </w:divBdr>
                                                      <w:divsChild>
                                                        <w:div w:id="19126199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30153206">
          <w:marLeft w:val="0"/>
          <w:marRight w:val="0"/>
          <w:marTop w:val="0"/>
          <w:marBottom w:val="0"/>
          <w:divBdr>
            <w:top w:val="none" w:sz="0" w:space="0" w:color="auto"/>
            <w:left w:val="none" w:sz="0" w:space="0" w:color="auto"/>
            <w:bottom w:val="none" w:sz="0" w:space="0" w:color="auto"/>
            <w:right w:val="none" w:sz="0" w:space="0" w:color="auto"/>
          </w:divBdr>
        </w:div>
      </w:divsChild>
    </w:div>
    <w:div w:id="2102140650">
      <w:bodyDiv w:val="1"/>
      <w:marLeft w:val="0"/>
      <w:marRight w:val="0"/>
      <w:marTop w:val="0"/>
      <w:marBottom w:val="0"/>
      <w:divBdr>
        <w:top w:val="none" w:sz="0" w:space="0" w:color="auto"/>
        <w:left w:val="none" w:sz="0" w:space="0" w:color="auto"/>
        <w:bottom w:val="none" w:sz="0" w:space="0" w:color="auto"/>
        <w:right w:val="none" w:sz="0" w:space="0" w:color="auto"/>
      </w:divBdr>
    </w:div>
    <w:div w:id="2124417785">
      <w:bodyDiv w:val="1"/>
      <w:marLeft w:val="0"/>
      <w:marRight w:val="0"/>
      <w:marTop w:val="0"/>
      <w:marBottom w:val="0"/>
      <w:divBdr>
        <w:top w:val="none" w:sz="0" w:space="0" w:color="auto"/>
        <w:left w:val="none" w:sz="0" w:space="0" w:color="auto"/>
        <w:bottom w:val="none" w:sz="0" w:space="0" w:color="auto"/>
        <w:right w:val="none" w:sz="0" w:space="0" w:color="auto"/>
      </w:divBdr>
      <w:divsChild>
        <w:div w:id="162939665">
          <w:marLeft w:val="0"/>
          <w:marRight w:val="0"/>
          <w:marTop w:val="0"/>
          <w:marBottom w:val="0"/>
          <w:divBdr>
            <w:top w:val="none" w:sz="0" w:space="0" w:color="auto"/>
            <w:left w:val="none" w:sz="0" w:space="0" w:color="auto"/>
            <w:bottom w:val="none" w:sz="0" w:space="0" w:color="auto"/>
            <w:right w:val="none" w:sz="0" w:space="0" w:color="auto"/>
          </w:divBdr>
        </w:div>
        <w:div w:id="372926136">
          <w:marLeft w:val="0"/>
          <w:marRight w:val="0"/>
          <w:marTop w:val="0"/>
          <w:marBottom w:val="0"/>
          <w:divBdr>
            <w:top w:val="none" w:sz="0" w:space="0" w:color="auto"/>
            <w:left w:val="none" w:sz="0" w:space="0" w:color="auto"/>
            <w:bottom w:val="none" w:sz="0" w:space="0" w:color="auto"/>
            <w:right w:val="none" w:sz="0" w:space="0" w:color="auto"/>
          </w:divBdr>
        </w:div>
        <w:div w:id="1018116894">
          <w:marLeft w:val="0"/>
          <w:marRight w:val="0"/>
          <w:marTop w:val="0"/>
          <w:marBottom w:val="0"/>
          <w:divBdr>
            <w:top w:val="none" w:sz="0" w:space="0" w:color="auto"/>
            <w:left w:val="none" w:sz="0" w:space="0" w:color="auto"/>
            <w:bottom w:val="none" w:sz="0" w:space="0" w:color="auto"/>
            <w:right w:val="none" w:sz="0" w:space="0" w:color="auto"/>
          </w:divBdr>
        </w:div>
        <w:div w:id="1392848709">
          <w:marLeft w:val="0"/>
          <w:marRight w:val="0"/>
          <w:marTop w:val="0"/>
          <w:marBottom w:val="0"/>
          <w:divBdr>
            <w:top w:val="none" w:sz="0" w:space="0" w:color="auto"/>
            <w:left w:val="none" w:sz="0" w:space="0" w:color="auto"/>
            <w:bottom w:val="none" w:sz="0" w:space="0" w:color="auto"/>
            <w:right w:val="none" w:sz="0" w:space="0" w:color="auto"/>
          </w:divBdr>
        </w:div>
        <w:div w:id="1410883896">
          <w:marLeft w:val="0"/>
          <w:marRight w:val="0"/>
          <w:marTop w:val="0"/>
          <w:marBottom w:val="0"/>
          <w:divBdr>
            <w:top w:val="none" w:sz="0" w:space="0" w:color="auto"/>
            <w:left w:val="none" w:sz="0" w:space="0" w:color="auto"/>
            <w:bottom w:val="none" w:sz="0" w:space="0" w:color="auto"/>
            <w:right w:val="none" w:sz="0" w:space="0" w:color="auto"/>
          </w:divBdr>
          <w:divsChild>
            <w:div w:id="1840845060">
              <w:marLeft w:val="0"/>
              <w:marRight w:val="0"/>
              <w:marTop w:val="0"/>
              <w:marBottom w:val="0"/>
              <w:divBdr>
                <w:top w:val="none" w:sz="0" w:space="0" w:color="auto"/>
                <w:left w:val="none" w:sz="0" w:space="0" w:color="auto"/>
                <w:bottom w:val="none" w:sz="0" w:space="0" w:color="auto"/>
                <w:right w:val="none" w:sz="0" w:space="0" w:color="auto"/>
              </w:divBdr>
            </w:div>
          </w:divsChild>
        </w:div>
        <w:div w:id="1797873353">
          <w:marLeft w:val="0"/>
          <w:marRight w:val="0"/>
          <w:marTop w:val="0"/>
          <w:marBottom w:val="0"/>
          <w:divBdr>
            <w:top w:val="none" w:sz="0" w:space="0" w:color="auto"/>
            <w:left w:val="none" w:sz="0" w:space="0" w:color="auto"/>
            <w:bottom w:val="none" w:sz="0" w:space="0" w:color="auto"/>
            <w:right w:val="none" w:sz="0" w:space="0" w:color="auto"/>
          </w:divBdr>
          <w:divsChild>
            <w:div w:id="1256279652">
              <w:marLeft w:val="0"/>
              <w:marRight w:val="0"/>
              <w:marTop w:val="0"/>
              <w:marBottom w:val="0"/>
              <w:divBdr>
                <w:top w:val="none" w:sz="0" w:space="0" w:color="auto"/>
                <w:left w:val="none" w:sz="0" w:space="0" w:color="auto"/>
                <w:bottom w:val="none" w:sz="0" w:space="0" w:color="auto"/>
                <w:right w:val="none" w:sz="0" w:space="0" w:color="auto"/>
              </w:divBdr>
            </w:div>
          </w:divsChild>
        </w:div>
        <w:div w:id="2067488259">
          <w:marLeft w:val="0"/>
          <w:marRight w:val="0"/>
          <w:marTop w:val="0"/>
          <w:marBottom w:val="0"/>
          <w:divBdr>
            <w:top w:val="none" w:sz="0" w:space="0" w:color="auto"/>
            <w:left w:val="none" w:sz="0" w:space="0" w:color="auto"/>
            <w:bottom w:val="none" w:sz="0" w:space="0" w:color="auto"/>
            <w:right w:val="none" w:sz="0" w:space="0" w:color="auto"/>
          </w:divBdr>
          <w:divsChild>
            <w:div w:id="952440249">
              <w:marLeft w:val="0"/>
              <w:marRight w:val="0"/>
              <w:marTop w:val="0"/>
              <w:marBottom w:val="0"/>
              <w:divBdr>
                <w:top w:val="none" w:sz="0" w:space="0" w:color="auto"/>
                <w:left w:val="none" w:sz="0" w:space="0" w:color="auto"/>
                <w:bottom w:val="none" w:sz="0" w:space="0" w:color="auto"/>
                <w:right w:val="none" w:sz="0" w:space="0" w:color="auto"/>
              </w:divBdr>
            </w:div>
          </w:divsChild>
        </w:div>
        <w:div w:id="2140146606">
          <w:marLeft w:val="0"/>
          <w:marRight w:val="0"/>
          <w:marTop w:val="0"/>
          <w:marBottom w:val="0"/>
          <w:divBdr>
            <w:top w:val="none" w:sz="0" w:space="0" w:color="auto"/>
            <w:left w:val="none" w:sz="0" w:space="0" w:color="auto"/>
            <w:bottom w:val="none" w:sz="0" w:space="0" w:color="auto"/>
            <w:right w:val="none" w:sz="0" w:space="0" w:color="auto"/>
          </w:divBdr>
        </w:div>
      </w:divsChild>
    </w:div>
    <w:div w:id="214738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oleObject" Target="embeddings/oleObject5.bin"/><Relationship Id="rId42" Type="http://schemas.openxmlformats.org/officeDocument/2006/relationships/oleObject" Target="embeddings/oleObject15.bin"/><Relationship Id="rId47" Type="http://schemas.openxmlformats.org/officeDocument/2006/relationships/image" Target="media/image20.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oleObject" Target="embeddings/oleObject10.bin"/><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8.png"/><Relationship Id="rId27" Type="http://schemas.openxmlformats.org/officeDocument/2006/relationships/oleObject" Target="embeddings/oleObject8.bin"/><Relationship Id="rId43" Type="http://schemas.openxmlformats.org/officeDocument/2006/relationships/image" Target="media/image18.png"/><Relationship Id="rId48" Type="http://schemas.openxmlformats.org/officeDocument/2006/relationships/oleObject" Target="embeddings/oleObject18.bin"/><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50.png"/><Relationship Id="rId85" Type="http://schemas.openxmlformats.org/officeDocument/2006/relationships/image" Target="media/image55.png"/><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3.png"/><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17.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hyperlink" Target="https://mobilecity.vn/" TargetMode="External"/><Relationship Id="rId36" Type="http://schemas.openxmlformats.org/officeDocument/2006/relationships/oleObject" Target="embeddings/oleObject12.bin"/><Relationship Id="rId49" Type="http://schemas.openxmlformats.org/officeDocument/2006/relationships/image" Target="media/image21.png"/><Relationship Id="rId57" Type="http://schemas.openxmlformats.org/officeDocument/2006/relationships/image" Target="media/image2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oleObject" Target="embeddings/oleObject16.bin"/><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hyperlink" Target="https://github.com/Dat22540003/e-commerce.git" TargetMode="External"/><Relationship Id="rId101" Type="http://schemas.openxmlformats.org/officeDocument/2006/relationships/footer" Target="footer2.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image" Target="media/image16.png"/><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hyperlink" Target="https://drive.google.com/drive/folders/1nUauC6jKq0Q9tk7LHeRMFaHVoiqiIO2b?usp=sharing" TargetMode="External"/><Relationship Id="rId104" Type="http://schemas.microsoft.com/office/2019/05/relationships/documenttasks" Target="documenttasks/documenttasks1.xml"/><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9.png"/><Relationship Id="rId40" Type="http://schemas.openxmlformats.org/officeDocument/2006/relationships/oleObject" Target="embeddings/oleObject14.bin"/><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image" Target="media/image57.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oleObject" Target="embeddings/oleObject4.bin"/><Relationship Id="rId14" Type="http://schemas.openxmlformats.org/officeDocument/2006/relationships/image" Target="media/image4.png"/><Relationship Id="rId30" Type="http://schemas.openxmlformats.org/officeDocument/2006/relationships/oleObject" Target="embeddings/oleObject9.bin"/><Relationship Id="rId35" Type="http://schemas.openxmlformats.org/officeDocument/2006/relationships/image" Target="media/image14.png"/><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42.png"/><Relationship Id="rId93" Type="http://schemas.openxmlformats.org/officeDocument/2006/relationships/image" Target="media/image63.png"/><Relationship Id="rId98" Type="http://schemas.openxmlformats.org/officeDocument/2006/relationships/hyperlink" Target="https://drive.google.com/drive/folders/1ndusW2mEP7reoiOgoyZm3ySioMC7miOV?usp=sharing"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197\OneDrive\Documents\Custom%20Office%20Templates\%5bUIT%5d%20-%20B&#225;o%20c&#225;o.dotx" TargetMode="External"/></Relationships>
</file>

<file path=word/documenttasks/documenttasks1.xml><?xml version="1.0" encoding="utf-8"?>
<t:Tasks xmlns:t="http://schemas.microsoft.com/office/tasks/2019/documenttasks" xmlns:oel="http://schemas.microsoft.com/office/2019/extlst">
  <t:Task id="{D6E5F9C1-24A2-42B8-8E85-FABB269F9616}">
    <t:Anchor>
      <t:Comment id="78159714"/>
    </t:Anchor>
    <t:History>
      <t:Event id="{31384C6D-CA62-41F8-880A-02A8B3D31991}" time="2023-10-18T15:05:49.187Z">
        <t:Attribution userId="S::21520850@ms.uit.edu.vn::371cfefe-2e6c-45a5-ac24-26117902a094" userProvider="AD" userName="Lê Trung Hiếu"/>
        <t:Anchor>
          <t:Comment id="78159714"/>
        </t:Anchor>
        <t:Create/>
      </t:Event>
      <t:Event id="{2C2B90D6-C985-496E-BFC5-210EF707EE2A}" time="2023-10-18T15:05:49.187Z">
        <t:Attribution userId="S::21520850@ms.uit.edu.vn::371cfefe-2e6c-45a5-ac24-26117902a094" userProvider="AD" userName="Lê Trung Hiếu"/>
        <t:Anchor>
          <t:Comment id="78159714"/>
        </t:Anchor>
        <t:Assign userId="S::21522422@ms.uit.edu.vn::1f177ce2-449f-467f-a4e1-a1655ae8ff68" userProvider="AD" userName="Bùi Xuân Nhi"/>
      </t:Event>
      <t:Event id="{460FA795-1A6E-46B5-ACDF-719EA86FAFED}" time="2023-10-18T15:05:49.187Z">
        <t:Attribution userId="S::21520850@ms.uit.edu.vn::371cfefe-2e6c-45a5-ac24-26117902a094" userProvider="AD" userName="Lê Trung Hiếu"/>
        <t:Anchor>
          <t:Comment id="78159714"/>
        </t:Anchor>
        <t:SetTitle title="@Bùi Xuân Nhi @Huỳnh An Nghiệp Tại sao cái này ở đây vậy. Bởi vì cái này là `Thiết kế hệ thống` này là `Phân tích`"/>
      </t:Event>
      <t:Event id="{E3CECE38-71B6-4DF0-B93F-F6891DC99CC8}" time="2023-10-18T19:29:18.507Z">
        <t:Attribution userId="S::21522422@ms.uit.edu.vn::1f177ce2-449f-467f-a4e1-a1655ae8ff68" userProvider="AD" userName="Bùi Xuân Nhi"/>
        <t:Progress percentComplete="100"/>
      </t:Event>
    </t:History>
  </t:Task>
  <t:Task id="{65045779-54E0-4B87-8CC6-35E7DF9AF911}">
    <t:Anchor>
      <t:Comment id="130388452"/>
    </t:Anchor>
    <t:History>
      <t:Event id="{63E2216F-0E13-4E30-AA2D-5E4DDC39E3BB}" time="2023-10-19T03:17:18.262Z">
        <t:Attribution userId="S::21520850@ms.uit.edu.vn::371cfefe-2e6c-45a5-ac24-26117902a094" userProvider="AD" userName="Lê Trung Hiếu"/>
        <t:Anchor>
          <t:Comment id="130388452"/>
        </t:Anchor>
        <t:Create/>
      </t:Event>
      <t:Event id="{C1548C9A-2F16-4D29-89FB-F98A8C8591A4}" time="2023-10-19T03:17:18.262Z">
        <t:Attribution userId="S::21520850@ms.uit.edu.vn::371cfefe-2e6c-45a5-ac24-26117902a094" userProvider="AD" userName="Lê Trung Hiếu"/>
        <t:Anchor>
          <t:Comment id="130388452"/>
        </t:Anchor>
        <t:Assign userId="S::21520009@ms.uit.edu.vn::94a6b91e-b7e0-4029-add7-6472565d2798" userProvider="AD" userName="Lâm Thị Hồng Cẩm"/>
      </t:Event>
      <t:Event id="{2F65C84A-4C3E-45F4-A4E1-11963C8D9838}" time="2023-10-19T03:17:18.262Z">
        <t:Attribution userId="S::21520850@ms.uit.edu.vn::371cfefe-2e6c-45a5-ac24-26117902a094" userProvider="AD" userName="Lê Trung Hiếu"/>
        <t:Anchor>
          <t:Comment id="130388452"/>
        </t:Anchor>
        <t:SetTitle title="@Lâm Thị Hồng Cẩm check xem có dư, thiếu usecase hay nào không"/>
      </t:Event>
      <t:Event id="{2E17B8C7-AA8D-4EEC-BD07-D9AB7412CD17}" time="2024-04-21T13:27:16.734Z">
        <t:Attribution userId="5137100e3e324bb4" userProvider="Windows Live" userName="Huynh Hieu"/>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BCD1F-E276-4F0C-9A08-F5263785A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 - Báo cáo</Template>
  <TotalTime>6</TotalTime>
  <Pages>79</Pages>
  <Words>11426</Words>
  <Characters>65130</Characters>
  <Application>Microsoft Office Word</Application>
  <DocSecurity>0</DocSecurity>
  <Lines>542</Lines>
  <Paragraphs>15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404</CharactersWithSpaces>
  <SharedDoc>false</SharedDoc>
  <HLinks>
    <vt:vector size="2304" baseType="variant">
      <vt:variant>
        <vt:i4>2818107</vt:i4>
      </vt:variant>
      <vt:variant>
        <vt:i4>3459</vt:i4>
      </vt:variant>
      <vt:variant>
        <vt:i4>0</vt:i4>
      </vt:variant>
      <vt:variant>
        <vt:i4>5</vt:i4>
      </vt:variant>
      <vt:variant>
        <vt:lpwstr>https://www.figma.com/file/2eBWLTQGifZtEdNoHcYrXY/%C4%90%E1%BB%93-%C3%A1n-IE104.O12-Website-TAA?type=design&amp;node-id=11%3A1833&amp;mode=design&amp;t=8mgo456xSNtvQvn9-1</vt:lpwstr>
      </vt:variant>
      <vt:variant>
        <vt:lpwstr/>
      </vt:variant>
      <vt:variant>
        <vt:i4>3801179</vt:i4>
      </vt:variant>
      <vt:variant>
        <vt:i4>3456</vt:i4>
      </vt:variant>
      <vt:variant>
        <vt:i4>0</vt:i4>
      </vt:variant>
      <vt:variant>
        <vt:i4>5</vt:i4>
      </vt:variant>
      <vt:variant>
        <vt:lpwstr>https://youtube.com/playlist?list=PL4BUVCcdTKTupSixSgRtP1rw8rwotDhuz&amp;si=Ifl7ZeXYTMcyvVV_</vt:lpwstr>
      </vt:variant>
      <vt:variant>
        <vt:lpwstr/>
      </vt:variant>
      <vt:variant>
        <vt:i4>2949181</vt:i4>
      </vt:variant>
      <vt:variant>
        <vt:i4>3453</vt:i4>
      </vt:variant>
      <vt:variant>
        <vt:i4>0</vt:i4>
      </vt:variant>
      <vt:variant>
        <vt:i4>5</vt:i4>
      </vt:variant>
      <vt:variant>
        <vt:lpwstr>https://github.com/Lamcam/UIT-VNU_IE104_TAA</vt:lpwstr>
      </vt:variant>
      <vt:variant>
        <vt:lpwstr/>
      </vt:variant>
      <vt:variant>
        <vt:i4>6619175</vt:i4>
      </vt:variant>
      <vt:variant>
        <vt:i4>3450</vt:i4>
      </vt:variant>
      <vt:variant>
        <vt:i4>0</vt:i4>
      </vt:variant>
      <vt:variant>
        <vt:i4>5</vt:i4>
      </vt:variant>
      <vt:variant>
        <vt:lpwstr>https://www.notion.so/8ef3cce90ee54c86a667f4aeaecf184a?v=438cbb9ccd6e45de964e045401cc9a1d&amp;pvs=4</vt:lpwstr>
      </vt:variant>
      <vt:variant>
        <vt:lpwstr/>
      </vt:variant>
      <vt:variant>
        <vt:i4>4718605</vt:i4>
      </vt:variant>
      <vt:variant>
        <vt:i4>3447</vt:i4>
      </vt:variant>
      <vt:variant>
        <vt:i4>0</vt:i4>
      </vt:variant>
      <vt:variant>
        <vt:i4>5</vt:i4>
      </vt:variant>
      <vt:variant>
        <vt:lpwstr>https://drive.google.com/drive/folders/1vuk-YiChqH59KMvqvWqLsWYh5cn22iMD?usp=sharing</vt:lpwstr>
      </vt:variant>
      <vt:variant>
        <vt:lpwstr/>
      </vt:variant>
      <vt:variant>
        <vt:i4>5439561</vt:i4>
      </vt:variant>
      <vt:variant>
        <vt:i4>3444</vt:i4>
      </vt:variant>
      <vt:variant>
        <vt:i4>0</vt:i4>
      </vt:variant>
      <vt:variant>
        <vt:i4>5</vt:i4>
      </vt:variant>
      <vt:variant>
        <vt:lpwstr>https://sicko.vn/</vt:lpwstr>
      </vt:variant>
      <vt:variant>
        <vt:lpwstr/>
      </vt:variant>
      <vt:variant>
        <vt:i4>5701662</vt:i4>
      </vt:variant>
      <vt:variant>
        <vt:i4>3441</vt:i4>
      </vt:variant>
      <vt:variant>
        <vt:i4>0</vt:i4>
      </vt:variant>
      <vt:variant>
        <vt:i4>5</vt:i4>
      </vt:variant>
      <vt:variant>
        <vt:lpwstr>https://thelittleowl.vn/</vt:lpwstr>
      </vt:variant>
      <vt:variant>
        <vt:lpwstr/>
      </vt:variant>
      <vt:variant>
        <vt:i4>1507411</vt:i4>
      </vt:variant>
      <vt:variant>
        <vt:i4>3438</vt:i4>
      </vt:variant>
      <vt:variant>
        <vt:i4>0</vt:i4>
      </vt:variant>
      <vt:variant>
        <vt:i4>5</vt:i4>
      </vt:variant>
      <vt:variant>
        <vt:lpwstr>https://www.youtube.com/watch?v=Wxuwv4roGT8&amp;t=1s</vt:lpwstr>
      </vt:variant>
      <vt:variant>
        <vt:lpwstr/>
      </vt:variant>
      <vt:variant>
        <vt:i4>3473517</vt:i4>
      </vt:variant>
      <vt:variant>
        <vt:i4>3435</vt:i4>
      </vt:variant>
      <vt:variant>
        <vt:i4>0</vt:i4>
      </vt:variant>
      <vt:variant>
        <vt:i4>5</vt:i4>
      </vt:variant>
      <vt:variant>
        <vt:lpwstr>https://viblo.asia/p/performance-testing-va-mot-so-cong-cu-kiem-thu-performance-bWrZnLwm5xw</vt:lpwstr>
      </vt:variant>
      <vt:variant>
        <vt:lpwstr/>
      </vt:variant>
      <vt:variant>
        <vt:i4>5767223</vt:i4>
      </vt:variant>
      <vt:variant>
        <vt:i4>3432</vt:i4>
      </vt:variant>
      <vt:variant>
        <vt:i4>0</vt:i4>
      </vt:variant>
      <vt:variant>
        <vt:i4>5</vt:i4>
      </vt:variant>
      <vt:variant>
        <vt:lpwstr>https://www.youtube.com/watch?v=x0e9s_2EAm0&amp;t=415s</vt:lpwstr>
      </vt:variant>
      <vt:variant>
        <vt:lpwstr/>
      </vt:variant>
      <vt:variant>
        <vt:i4>458769</vt:i4>
      </vt:variant>
      <vt:variant>
        <vt:i4>3429</vt:i4>
      </vt:variant>
      <vt:variant>
        <vt:i4>0</vt:i4>
      </vt:variant>
      <vt:variant>
        <vt:i4>5</vt:i4>
      </vt:variant>
      <vt:variant>
        <vt:lpwstr>https://anhtester.com/blog/system-testing-kiem-thu-he-thong-b299.html</vt:lpwstr>
      </vt:variant>
      <vt:variant>
        <vt:lpwstr/>
      </vt:variant>
      <vt:variant>
        <vt:i4>5832786</vt:i4>
      </vt:variant>
      <vt:variant>
        <vt:i4>3426</vt:i4>
      </vt:variant>
      <vt:variant>
        <vt:i4>0</vt:i4>
      </vt:variant>
      <vt:variant>
        <vt:i4>5</vt:i4>
      </vt:variant>
      <vt:variant>
        <vt:lpwstr>https://viblo.asia/p/system-testing-la-gi-huong-dan-toi-uu-cho-nguoi-moi-bat-dau</vt:lpwstr>
      </vt:variant>
      <vt:variant>
        <vt:lpwstr/>
      </vt:variant>
      <vt:variant>
        <vt:i4>6094873</vt:i4>
      </vt:variant>
      <vt:variant>
        <vt:i4>3423</vt:i4>
      </vt:variant>
      <vt:variant>
        <vt:i4>0</vt:i4>
      </vt:variant>
      <vt:variant>
        <vt:i4>5</vt:i4>
      </vt:variant>
      <vt:variant>
        <vt:lpwstr>https://viblo.asia/p/system-testing-kiem-thu-he-thong-aWj53pOPK6m</vt:lpwstr>
      </vt:variant>
      <vt:variant>
        <vt:lpwstr/>
      </vt:variant>
      <vt:variant>
        <vt:i4>1835030</vt:i4>
      </vt:variant>
      <vt:variant>
        <vt:i4>3420</vt:i4>
      </vt:variant>
      <vt:variant>
        <vt:i4>0</vt:i4>
      </vt:variant>
      <vt:variant>
        <vt:i4>5</vt:i4>
      </vt:variant>
      <vt:variant>
        <vt:lpwstr>https://co-well.vn/nhat-ky-cong-nghe/4-muc-do-kiem-thu-phan-mem-tester-phai-biet/</vt:lpwstr>
      </vt:variant>
      <vt:variant>
        <vt:lpwstr/>
      </vt:variant>
      <vt:variant>
        <vt:i4>12</vt:i4>
      </vt:variant>
      <vt:variant>
        <vt:i4>3417</vt:i4>
      </vt:variant>
      <vt:variant>
        <vt:i4>0</vt:i4>
      </vt:variant>
      <vt:variant>
        <vt:i4>5</vt:i4>
      </vt:variant>
      <vt:variant>
        <vt:lpwstr>https://daotaotester.com/test-case-la-gi/</vt:lpwstr>
      </vt:variant>
      <vt:variant>
        <vt:lpwstr/>
      </vt:variant>
      <vt:variant>
        <vt:i4>5439561</vt:i4>
      </vt:variant>
      <vt:variant>
        <vt:i4>2244</vt:i4>
      </vt:variant>
      <vt:variant>
        <vt:i4>0</vt:i4>
      </vt:variant>
      <vt:variant>
        <vt:i4>5</vt:i4>
      </vt:variant>
      <vt:variant>
        <vt:lpwstr>https://sicko.vn/</vt:lpwstr>
      </vt:variant>
      <vt:variant>
        <vt:lpwstr/>
      </vt:variant>
      <vt:variant>
        <vt:i4>5701662</vt:i4>
      </vt:variant>
      <vt:variant>
        <vt:i4>2163</vt:i4>
      </vt:variant>
      <vt:variant>
        <vt:i4>0</vt:i4>
      </vt:variant>
      <vt:variant>
        <vt:i4>5</vt:i4>
      </vt:variant>
      <vt:variant>
        <vt:lpwstr>https://thelittleowl.vn/</vt:lpwstr>
      </vt:variant>
      <vt:variant>
        <vt:lpwstr/>
      </vt:variant>
      <vt:variant>
        <vt:i4>1179709</vt:i4>
      </vt:variant>
      <vt:variant>
        <vt:i4>2156</vt:i4>
      </vt:variant>
      <vt:variant>
        <vt:i4>0</vt:i4>
      </vt:variant>
      <vt:variant>
        <vt:i4>5</vt:i4>
      </vt:variant>
      <vt:variant>
        <vt:lpwstr/>
      </vt:variant>
      <vt:variant>
        <vt:lpwstr>_Toc152695738</vt:lpwstr>
      </vt:variant>
      <vt:variant>
        <vt:i4>1179709</vt:i4>
      </vt:variant>
      <vt:variant>
        <vt:i4>2150</vt:i4>
      </vt:variant>
      <vt:variant>
        <vt:i4>0</vt:i4>
      </vt:variant>
      <vt:variant>
        <vt:i4>5</vt:i4>
      </vt:variant>
      <vt:variant>
        <vt:lpwstr/>
      </vt:variant>
      <vt:variant>
        <vt:lpwstr>_Toc152695737</vt:lpwstr>
      </vt:variant>
      <vt:variant>
        <vt:i4>1179709</vt:i4>
      </vt:variant>
      <vt:variant>
        <vt:i4>2144</vt:i4>
      </vt:variant>
      <vt:variant>
        <vt:i4>0</vt:i4>
      </vt:variant>
      <vt:variant>
        <vt:i4>5</vt:i4>
      </vt:variant>
      <vt:variant>
        <vt:lpwstr/>
      </vt:variant>
      <vt:variant>
        <vt:lpwstr>_Toc152695736</vt:lpwstr>
      </vt:variant>
      <vt:variant>
        <vt:i4>1179709</vt:i4>
      </vt:variant>
      <vt:variant>
        <vt:i4>2138</vt:i4>
      </vt:variant>
      <vt:variant>
        <vt:i4>0</vt:i4>
      </vt:variant>
      <vt:variant>
        <vt:i4>5</vt:i4>
      </vt:variant>
      <vt:variant>
        <vt:lpwstr/>
      </vt:variant>
      <vt:variant>
        <vt:lpwstr>_Toc152695735</vt:lpwstr>
      </vt:variant>
      <vt:variant>
        <vt:i4>1179709</vt:i4>
      </vt:variant>
      <vt:variant>
        <vt:i4>2132</vt:i4>
      </vt:variant>
      <vt:variant>
        <vt:i4>0</vt:i4>
      </vt:variant>
      <vt:variant>
        <vt:i4>5</vt:i4>
      </vt:variant>
      <vt:variant>
        <vt:lpwstr/>
      </vt:variant>
      <vt:variant>
        <vt:lpwstr>_Toc152695734</vt:lpwstr>
      </vt:variant>
      <vt:variant>
        <vt:i4>1179709</vt:i4>
      </vt:variant>
      <vt:variant>
        <vt:i4>2126</vt:i4>
      </vt:variant>
      <vt:variant>
        <vt:i4>0</vt:i4>
      </vt:variant>
      <vt:variant>
        <vt:i4>5</vt:i4>
      </vt:variant>
      <vt:variant>
        <vt:lpwstr/>
      </vt:variant>
      <vt:variant>
        <vt:lpwstr>_Toc152695733</vt:lpwstr>
      </vt:variant>
      <vt:variant>
        <vt:i4>1179709</vt:i4>
      </vt:variant>
      <vt:variant>
        <vt:i4>2120</vt:i4>
      </vt:variant>
      <vt:variant>
        <vt:i4>0</vt:i4>
      </vt:variant>
      <vt:variant>
        <vt:i4>5</vt:i4>
      </vt:variant>
      <vt:variant>
        <vt:lpwstr/>
      </vt:variant>
      <vt:variant>
        <vt:lpwstr>_Toc152695732</vt:lpwstr>
      </vt:variant>
      <vt:variant>
        <vt:i4>1179709</vt:i4>
      </vt:variant>
      <vt:variant>
        <vt:i4>2114</vt:i4>
      </vt:variant>
      <vt:variant>
        <vt:i4>0</vt:i4>
      </vt:variant>
      <vt:variant>
        <vt:i4>5</vt:i4>
      </vt:variant>
      <vt:variant>
        <vt:lpwstr/>
      </vt:variant>
      <vt:variant>
        <vt:lpwstr>_Toc152695731</vt:lpwstr>
      </vt:variant>
      <vt:variant>
        <vt:i4>1179709</vt:i4>
      </vt:variant>
      <vt:variant>
        <vt:i4>2108</vt:i4>
      </vt:variant>
      <vt:variant>
        <vt:i4>0</vt:i4>
      </vt:variant>
      <vt:variant>
        <vt:i4>5</vt:i4>
      </vt:variant>
      <vt:variant>
        <vt:lpwstr/>
      </vt:variant>
      <vt:variant>
        <vt:lpwstr>_Toc152695730</vt:lpwstr>
      </vt:variant>
      <vt:variant>
        <vt:i4>1245245</vt:i4>
      </vt:variant>
      <vt:variant>
        <vt:i4>2102</vt:i4>
      </vt:variant>
      <vt:variant>
        <vt:i4>0</vt:i4>
      </vt:variant>
      <vt:variant>
        <vt:i4>5</vt:i4>
      </vt:variant>
      <vt:variant>
        <vt:lpwstr/>
      </vt:variant>
      <vt:variant>
        <vt:lpwstr>_Toc152695729</vt:lpwstr>
      </vt:variant>
      <vt:variant>
        <vt:i4>1245245</vt:i4>
      </vt:variant>
      <vt:variant>
        <vt:i4>2096</vt:i4>
      </vt:variant>
      <vt:variant>
        <vt:i4>0</vt:i4>
      </vt:variant>
      <vt:variant>
        <vt:i4>5</vt:i4>
      </vt:variant>
      <vt:variant>
        <vt:lpwstr/>
      </vt:variant>
      <vt:variant>
        <vt:lpwstr>_Toc152695728</vt:lpwstr>
      </vt:variant>
      <vt:variant>
        <vt:i4>1245245</vt:i4>
      </vt:variant>
      <vt:variant>
        <vt:i4>2090</vt:i4>
      </vt:variant>
      <vt:variant>
        <vt:i4>0</vt:i4>
      </vt:variant>
      <vt:variant>
        <vt:i4>5</vt:i4>
      </vt:variant>
      <vt:variant>
        <vt:lpwstr/>
      </vt:variant>
      <vt:variant>
        <vt:lpwstr>_Toc152695727</vt:lpwstr>
      </vt:variant>
      <vt:variant>
        <vt:i4>1245245</vt:i4>
      </vt:variant>
      <vt:variant>
        <vt:i4>2084</vt:i4>
      </vt:variant>
      <vt:variant>
        <vt:i4>0</vt:i4>
      </vt:variant>
      <vt:variant>
        <vt:i4>5</vt:i4>
      </vt:variant>
      <vt:variant>
        <vt:lpwstr/>
      </vt:variant>
      <vt:variant>
        <vt:lpwstr>_Toc152695726</vt:lpwstr>
      </vt:variant>
      <vt:variant>
        <vt:i4>1245245</vt:i4>
      </vt:variant>
      <vt:variant>
        <vt:i4>2078</vt:i4>
      </vt:variant>
      <vt:variant>
        <vt:i4>0</vt:i4>
      </vt:variant>
      <vt:variant>
        <vt:i4>5</vt:i4>
      </vt:variant>
      <vt:variant>
        <vt:lpwstr/>
      </vt:variant>
      <vt:variant>
        <vt:lpwstr>_Toc152695725</vt:lpwstr>
      </vt:variant>
      <vt:variant>
        <vt:i4>1245245</vt:i4>
      </vt:variant>
      <vt:variant>
        <vt:i4>2072</vt:i4>
      </vt:variant>
      <vt:variant>
        <vt:i4>0</vt:i4>
      </vt:variant>
      <vt:variant>
        <vt:i4>5</vt:i4>
      </vt:variant>
      <vt:variant>
        <vt:lpwstr/>
      </vt:variant>
      <vt:variant>
        <vt:lpwstr>_Toc152695724</vt:lpwstr>
      </vt:variant>
      <vt:variant>
        <vt:i4>1245245</vt:i4>
      </vt:variant>
      <vt:variant>
        <vt:i4>2066</vt:i4>
      </vt:variant>
      <vt:variant>
        <vt:i4>0</vt:i4>
      </vt:variant>
      <vt:variant>
        <vt:i4>5</vt:i4>
      </vt:variant>
      <vt:variant>
        <vt:lpwstr/>
      </vt:variant>
      <vt:variant>
        <vt:lpwstr>_Toc152695723</vt:lpwstr>
      </vt:variant>
      <vt:variant>
        <vt:i4>1245245</vt:i4>
      </vt:variant>
      <vt:variant>
        <vt:i4>2060</vt:i4>
      </vt:variant>
      <vt:variant>
        <vt:i4>0</vt:i4>
      </vt:variant>
      <vt:variant>
        <vt:i4>5</vt:i4>
      </vt:variant>
      <vt:variant>
        <vt:lpwstr/>
      </vt:variant>
      <vt:variant>
        <vt:lpwstr>_Toc152695722</vt:lpwstr>
      </vt:variant>
      <vt:variant>
        <vt:i4>1245245</vt:i4>
      </vt:variant>
      <vt:variant>
        <vt:i4>2054</vt:i4>
      </vt:variant>
      <vt:variant>
        <vt:i4>0</vt:i4>
      </vt:variant>
      <vt:variant>
        <vt:i4>5</vt:i4>
      </vt:variant>
      <vt:variant>
        <vt:lpwstr/>
      </vt:variant>
      <vt:variant>
        <vt:lpwstr>_Toc152695721</vt:lpwstr>
      </vt:variant>
      <vt:variant>
        <vt:i4>1245245</vt:i4>
      </vt:variant>
      <vt:variant>
        <vt:i4>2048</vt:i4>
      </vt:variant>
      <vt:variant>
        <vt:i4>0</vt:i4>
      </vt:variant>
      <vt:variant>
        <vt:i4>5</vt:i4>
      </vt:variant>
      <vt:variant>
        <vt:lpwstr/>
      </vt:variant>
      <vt:variant>
        <vt:lpwstr>_Toc152695720</vt:lpwstr>
      </vt:variant>
      <vt:variant>
        <vt:i4>1048637</vt:i4>
      </vt:variant>
      <vt:variant>
        <vt:i4>2042</vt:i4>
      </vt:variant>
      <vt:variant>
        <vt:i4>0</vt:i4>
      </vt:variant>
      <vt:variant>
        <vt:i4>5</vt:i4>
      </vt:variant>
      <vt:variant>
        <vt:lpwstr/>
      </vt:variant>
      <vt:variant>
        <vt:lpwstr>_Toc152695719</vt:lpwstr>
      </vt:variant>
      <vt:variant>
        <vt:i4>1048637</vt:i4>
      </vt:variant>
      <vt:variant>
        <vt:i4>2036</vt:i4>
      </vt:variant>
      <vt:variant>
        <vt:i4>0</vt:i4>
      </vt:variant>
      <vt:variant>
        <vt:i4>5</vt:i4>
      </vt:variant>
      <vt:variant>
        <vt:lpwstr/>
      </vt:variant>
      <vt:variant>
        <vt:lpwstr>_Toc152695718</vt:lpwstr>
      </vt:variant>
      <vt:variant>
        <vt:i4>1048637</vt:i4>
      </vt:variant>
      <vt:variant>
        <vt:i4>2030</vt:i4>
      </vt:variant>
      <vt:variant>
        <vt:i4>0</vt:i4>
      </vt:variant>
      <vt:variant>
        <vt:i4>5</vt:i4>
      </vt:variant>
      <vt:variant>
        <vt:lpwstr/>
      </vt:variant>
      <vt:variant>
        <vt:lpwstr>_Toc152695717</vt:lpwstr>
      </vt:variant>
      <vt:variant>
        <vt:i4>1048637</vt:i4>
      </vt:variant>
      <vt:variant>
        <vt:i4>2024</vt:i4>
      </vt:variant>
      <vt:variant>
        <vt:i4>0</vt:i4>
      </vt:variant>
      <vt:variant>
        <vt:i4>5</vt:i4>
      </vt:variant>
      <vt:variant>
        <vt:lpwstr/>
      </vt:variant>
      <vt:variant>
        <vt:lpwstr>_Toc152695716</vt:lpwstr>
      </vt:variant>
      <vt:variant>
        <vt:i4>1048637</vt:i4>
      </vt:variant>
      <vt:variant>
        <vt:i4>2018</vt:i4>
      </vt:variant>
      <vt:variant>
        <vt:i4>0</vt:i4>
      </vt:variant>
      <vt:variant>
        <vt:i4>5</vt:i4>
      </vt:variant>
      <vt:variant>
        <vt:lpwstr/>
      </vt:variant>
      <vt:variant>
        <vt:lpwstr>_Toc152695715</vt:lpwstr>
      </vt:variant>
      <vt:variant>
        <vt:i4>1048637</vt:i4>
      </vt:variant>
      <vt:variant>
        <vt:i4>2012</vt:i4>
      </vt:variant>
      <vt:variant>
        <vt:i4>0</vt:i4>
      </vt:variant>
      <vt:variant>
        <vt:i4>5</vt:i4>
      </vt:variant>
      <vt:variant>
        <vt:lpwstr/>
      </vt:variant>
      <vt:variant>
        <vt:lpwstr>_Toc152695714</vt:lpwstr>
      </vt:variant>
      <vt:variant>
        <vt:i4>1048637</vt:i4>
      </vt:variant>
      <vt:variant>
        <vt:i4>2006</vt:i4>
      </vt:variant>
      <vt:variant>
        <vt:i4>0</vt:i4>
      </vt:variant>
      <vt:variant>
        <vt:i4>5</vt:i4>
      </vt:variant>
      <vt:variant>
        <vt:lpwstr/>
      </vt:variant>
      <vt:variant>
        <vt:lpwstr>_Toc152695713</vt:lpwstr>
      </vt:variant>
      <vt:variant>
        <vt:i4>1048637</vt:i4>
      </vt:variant>
      <vt:variant>
        <vt:i4>2000</vt:i4>
      </vt:variant>
      <vt:variant>
        <vt:i4>0</vt:i4>
      </vt:variant>
      <vt:variant>
        <vt:i4>5</vt:i4>
      </vt:variant>
      <vt:variant>
        <vt:lpwstr/>
      </vt:variant>
      <vt:variant>
        <vt:lpwstr>_Toc152695712</vt:lpwstr>
      </vt:variant>
      <vt:variant>
        <vt:i4>1048637</vt:i4>
      </vt:variant>
      <vt:variant>
        <vt:i4>1994</vt:i4>
      </vt:variant>
      <vt:variant>
        <vt:i4>0</vt:i4>
      </vt:variant>
      <vt:variant>
        <vt:i4>5</vt:i4>
      </vt:variant>
      <vt:variant>
        <vt:lpwstr/>
      </vt:variant>
      <vt:variant>
        <vt:lpwstr>_Toc152695711</vt:lpwstr>
      </vt:variant>
      <vt:variant>
        <vt:i4>1048637</vt:i4>
      </vt:variant>
      <vt:variant>
        <vt:i4>1988</vt:i4>
      </vt:variant>
      <vt:variant>
        <vt:i4>0</vt:i4>
      </vt:variant>
      <vt:variant>
        <vt:i4>5</vt:i4>
      </vt:variant>
      <vt:variant>
        <vt:lpwstr/>
      </vt:variant>
      <vt:variant>
        <vt:lpwstr>_Toc152695710</vt:lpwstr>
      </vt:variant>
      <vt:variant>
        <vt:i4>1114173</vt:i4>
      </vt:variant>
      <vt:variant>
        <vt:i4>1982</vt:i4>
      </vt:variant>
      <vt:variant>
        <vt:i4>0</vt:i4>
      </vt:variant>
      <vt:variant>
        <vt:i4>5</vt:i4>
      </vt:variant>
      <vt:variant>
        <vt:lpwstr/>
      </vt:variant>
      <vt:variant>
        <vt:lpwstr>_Toc152695709</vt:lpwstr>
      </vt:variant>
      <vt:variant>
        <vt:i4>1114173</vt:i4>
      </vt:variant>
      <vt:variant>
        <vt:i4>1976</vt:i4>
      </vt:variant>
      <vt:variant>
        <vt:i4>0</vt:i4>
      </vt:variant>
      <vt:variant>
        <vt:i4>5</vt:i4>
      </vt:variant>
      <vt:variant>
        <vt:lpwstr/>
      </vt:variant>
      <vt:variant>
        <vt:lpwstr>_Toc152695708</vt:lpwstr>
      </vt:variant>
      <vt:variant>
        <vt:i4>1114173</vt:i4>
      </vt:variant>
      <vt:variant>
        <vt:i4>1970</vt:i4>
      </vt:variant>
      <vt:variant>
        <vt:i4>0</vt:i4>
      </vt:variant>
      <vt:variant>
        <vt:i4>5</vt:i4>
      </vt:variant>
      <vt:variant>
        <vt:lpwstr/>
      </vt:variant>
      <vt:variant>
        <vt:lpwstr>_Toc152695707</vt:lpwstr>
      </vt:variant>
      <vt:variant>
        <vt:i4>1114173</vt:i4>
      </vt:variant>
      <vt:variant>
        <vt:i4>1964</vt:i4>
      </vt:variant>
      <vt:variant>
        <vt:i4>0</vt:i4>
      </vt:variant>
      <vt:variant>
        <vt:i4>5</vt:i4>
      </vt:variant>
      <vt:variant>
        <vt:lpwstr/>
      </vt:variant>
      <vt:variant>
        <vt:lpwstr>_Toc152695706</vt:lpwstr>
      </vt:variant>
      <vt:variant>
        <vt:i4>1114173</vt:i4>
      </vt:variant>
      <vt:variant>
        <vt:i4>1958</vt:i4>
      </vt:variant>
      <vt:variant>
        <vt:i4>0</vt:i4>
      </vt:variant>
      <vt:variant>
        <vt:i4>5</vt:i4>
      </vt:variant>
      <vt:variant>
        <vt:lpwstr/>
      </vt:variant>
      <vt:variant>
        <vt:lpwstr>_Toc152695705</vt:lpwstr>
      </vt:variant>
      <vt:variant>
        <vt:i4>1114173</vt:i4>
      </vt:variant>
      <vt:variant>
        <vt:i4>1952</vt:i4>
      </vt:variant>
      <vt:variant>
        <vt:i4>0</vt:i4>
      </vt:variant>
      <vt:variant>
        <vt:i4>5</vt:i4>
      </vt:variant>
      <vt:variant>
        <vt:lpwstr/>
      </vt:variant>
      <vt:variant>
        <vt:lpwstr>_Toc152695704</vt:lpwstr>
      </vt:variant>
      <vt:variant>
        <vt:i4>1114173</vt:i4>
      </vt:variant>
      <vt:variant>
        <vt:i4>1946</vt:i4>
      </vt:variant>
      <vt:variant>
        <vt:i4>0</vt:i4>
      </vt:variant>
      <vt:variant>
        <vt:i4>5</vt:i4>
      </vt:variant>
      <vt:variant>
        <vt:lpwstr/>
      </vt:variant>
      <vt:variant>
        <vt:lpwstr>_Toc152695703</vt:lpwstr>
      </vt:variant>
      <vt:variant>
        <vt:i4>1114173</vt:i4>
      </vt:variant>
      <vt:variant>
        <vt:i4>1940</vt:i4>
      </vt:variant>
      <vt:variant>
        <vt:i4>0</vt:i4>
      </vt:variant>
      <vt:variant>
        <vt:i4>5</vt:i4>
      </vt:variant>
      <vt:variant>
        <vt:lpwstr/>
      </vt:variant>
      <vt:variant>
        <vt:lpwstr>_Toc152695702</vt:lpwstr>
      </vt:variant>
      <vt:variant>
        <vt:i4>1114173</vt:i4>
      </vt:variant>
      <vt:variant>
        <vt:i4>1934</vt:i4>
      </vt:variant>
      <vt:variant>
        <vt:i4>0</vt:i4>
      </vt:variant>
      <vt:variant>
        <vt:i4>5</vt:i4>
      </vt:variant>
      <vt:variant>
        <vt:lpwstr/>
      </vt:variant>
      <vt:variant>
        <vt:lpwstr>_Toc152695701</vt:lpwstr>
      </vt:variant>
      <vt:variant>
        <vt:i4>1114173</vt:i4>
      </vt:variant>
      <vt:variant>
        <vt:i4>1928</vt:i4>
      </vt:variant>
      <vt:variant>
        <vt:i4>0</vt:i4>
      </vt:variant>
      <vt:variant>
        <vt:i4>5</vt:i4>
      </vt:variant>
      <vt:variant>
        <vt:lpwstr/>
      </vt:variant>
      <vt:variant>
        <vt:lpwstr>_Toc152695700</vt:lpwstr>
      </vt:variant>
      <vt:variant>
        <vt:i4>1572924</vt:i4>
      </vt:variant>
      <vt:variant>
        <vt:i4>1922</vt:i4>
      </vt:variant>
      <vt:variant>
        <vt:i4>0</vt:i4>
      </vt:variant>
      <vt:variant>
        <vt:i4>5</vt:i4>
      </vt:variant>
      <vt:variant>
        <vt:lpwstr/>
      </vt:variant>
      <vt:variant>
        <vt:lpwstr>_Toc152695699</vt:lpwstr>
      </vt:variant>
      <vt:variant>
        <vt:i4>1572924</vt:i4>
      </vt:variant>
      <vt:variant>
        <vt:i4>1916</vt:i4>
      </vt:variant>
      <vt:variant>
        <vt:i4>0</vt:i4>
      </vt:variant>
      <vt:variant>
        <vt:i4>5</vt:i4>
      </vt:variant>
      <vt:variant>
        <vt:lpwstr/>
      </vt:variant>
      <vt:variant>
        <vt:lpwstr>_Toc152695698</vt:lpwstr>
      </vt:variant>
      <vt:variant>
        <vt:i4>1572924</vt:i4>
      </vt:variant>
      <vt:variant>
        <vt:i4>1910</vt:i4>
      </vt:variant>
      <vt:variant>
        <vt:i4>0</vt:i4>
      </vt:variant>
      <vt:variant>
        <vt:i4>5</vt:i4>
      </vt:variant>
      <vt:variant>
        <vt:lpwstr/>
      </vt:variant>
      <vt:variant>
        <vt:lpwstr>_Toc152695697</vt:lpwstr>
      </vt:variant>
      <vt:variant>
        <vt:i4>1572924</vt:i4>
      </vt:variant>
      <vt:variant>
        <vt:i4>1904</vt:i4>
      </vt:variant>
      <vt:variant>
        <vt:i4>0</vt:i4>
      </vt:variant>
      <vt:variant>
        <vt:i4>5</vt:i4>
      </vt:variant>
      <vt:variant>
        <vt:lpwstr/>
      </vt:variant>
      <vt:variant>
        <vt:lpwstr>_Toc152695696</vt:lpwstr>
      </vt:variant>
      <vt:variant>
        <vt:i4>1572924</vt:i4>
      </vt:variant>
      <vt:variant>
        <vt:i4>1898</vt:i4>
      </vt:variant>
      <vt:variant>
        <vt:i4>0</vt:i4>
      </vt:variant>
      <vt:variant>
        <vt:i4>5</vt:i4>
      </vt:variant>
      <vt:variant>
        <vt:lpwstr/>
      </vt:variant>
      <vt:variant>
        <vt:lpwstr>_Toc152695695</vt:lpwstr>
      </vt:variant>
      <vt:variant>
        <vt:i4>1572924</vt:i4>
      </vt:variant>
      <vt:variant>
        <vt:i4>1892</vt:i4>
      </vt:variant>
      <vt:variant>
        <vt:i4>0</vt:i4>
      </vt:variant>
      <vt:variant>
        <vt:i4>5</vt:i4>
      </vt:variant>
      <vt:variant>
        <vt:lpwstr/>
      </vt:variant>
      <vt:variant>
        <vt:lpwstr>_Toc152695694</vt:lpwstr>
      </vt:variant>
      <vt:variant>
        <vt:i4>1572924</vt:i4>
      </vt:variant>
      <vt:variant>
        <vt:i4>1886</vt:i4>
      </vt:variant>
      <vt:variant>
        <vt:i4>0</vt:i4>
      </vt:variant>
      <vt:variant>
        <vt:i4>5</vt:i4>
      </vt:variant>
      <vt:variant>
        <vt:lpwstr/>
      </vt:variant>
      <vt:variant>
        <vt:lpwstr>_Toc152695693</vt:lpwstr>
      </vt:variant>
      <vt:variant>
        <vt:i4>1572924</vt:i4>
      </vt:variant>
      <vt:variant>
        <vt:i4>1880</vt:i4>
      </vt:variant>
      <vt:variant>
        <vt:i4>0</vt:i4>
      </vt:variant>
      <vt:variant>
        <vt:i4>5</vt:i4>
      </vt:variant>
      <vt:variant>
        <vt:lpwstr/>
      </vt:variant>
      <vt:variant>
        <vt:lpwstr>_Toc152695692</vt:lpwstr>
      </vt:variant>
      <vt:variant>
        <vt:i4>1572924</vt:i4>
      </vt:variant>
      <vt:variant>
        <vt:i4>1874</vt:i4>
      </vt:variant>
      <vt:variant>
        <vt:i4>0</vt:i4>
      </vt:variant>
      <vt:variant>
        <vt:i4>5</vt:i4>
      </vt:variant>
      <vt:variant>
        <vt:lpwstr/>
      </vt:variant>
      <vt:variant>
        <vt:lpwstr>_Toc152695691</vt:lpwstr>
      </vt:variant>
      <vt:variant>
        <vt:i4>1572924</vt:i4>
      </vt:variant>
      <vt:variant>
        <vt:i4>1868</vt:i4>
      </vt:variant>
      <vt:variant>
        <vt:i4>0</vt:i4>
      </vt:variant>
      <vt:variant>
        <vt:i4>5</vt:i4>
      </vt:variant>
      <vt:variant>
        <vt:lpwstr/>
      </vt:variant>
      <vt:variant>
        <vt:lpwstr>_Toc152695690</vt:lpwstr>
      </vt:variant>
      <vt:variant>
        <vt:i4>1638460</vt:i4>
      </vt:variant>
      <vt:variant>
        <vt:i4>1862</vt:i4>
      </vt:variant>
      <vt:variant>
        <vt:i4>0</vt:i4>
      </vt:variant>
      <vt:variant>
        <vt:i4>5</vt:i4>
      </vt:variant>
      <vt:variant>
        <vt:lpwstr/>
      </vt:variant>
      <vt:variant>
        <vt:lpwstr>_Toc152695689</vt:lpwstr>
      </vt:variant>
      <vt:variant>
        <vt:i4>1638460</vt:i4>
      </vt:variant>
      <vt:variant>
        <vt:i4>1856</vt:i4>
      </vt:variant>
      <vt:variant>
        <vt:i4>0</vt:i4>
      </vt:variant>
      <vt:variant>
        <vt:i4>5</vt:i4>
      </vt:variant>
      <vt:variant>
        <vt:lpwstr/>
      </vt:variant>
      <vt:variant>
        <vt:lpwstr>_Toc152695688</vt:lpwstr>
      </vt:variant>
      <vt:variant>
        <vt:i4>1638460</vt:i4>
      </vt:variant>
      <vt:variant>
        <vt:i4>1850</vt:i4>
      </vt:variant>
      <vt:variant>
        <vt:i4>0</vt:i4>
      </vt:variant>
      <vt:variant>
        <vt:i4>5</vt:i4>
      </vt:variant>
      <vt:variant>
        <vt:lpwstr/>
      </vt:variant>
      <vt:variant>
        <vt:lpwstr>_Toc152695687</vt:lpwstr>
      </vt:variant>
      <vt:variant>
        <vt:i4>1638460</vt:i4>
      </vt:variant>
      <vt:variant>
        <vt:i4>1844</vt:i4>
      </vt:variant>
      <vt:variant>
        <vt:i4>0</vt:i4>
      </vt:variant>
      <vt:variant>
        <vt:i4>5</vt:i4>
      </vt:variant>
      <vt:variant>
        <vt:lpwstr/>
      </vt:variant>
      <vt:variant>
        <vt:lpwstr>_Toc152695686</vt:lpwstr>
      </vt:variant>
      <vt:variant>
        <vt:i4>1638460</vt:i4>
      </vt:variant>
      <vt:variant>
        <vt:i4>1838</vt:i4>
      </vt:variant>
      <vt:variant>
        <vt:i4>0</vt:i4>
      </vt:variant>
      <vt:variant>
        <vt:i4>5</vt:i4>
      </vt:variant>
      <vt:variant>
        <vt:lpwstr/>
      </vt:variant>
      <vt:variant>
        <vt:lpwstr>_Toc152695685</vt:lpwstr>
      </vt:variant>
      <vt:variant>
        <vt:i4>1638460</vt:i4>
      </vt:variant>
      <vt:variant>
        <vt:i4>1832</vt:i4>
      </vt:variant>
      <vt:variant>
        <vt:i4>0</vt:i4>
      </vt:variant>
      <vt:variant>
        <vt:i4>5</vt:i4>
      </vt:variant>
      <vt:variant>
        <vt:lpwstr/>
      </vt:variant>
      <vt:variant>
        <vt:lpwstr>_Toc152695684</vt:lpwstr>
      </vt:variant>
      <vt:variant>
        <vt:i4>1638460</vt:i4>
      </vt:variant>
      <vt:variant>
        <vt:i4>1826</vt:i4>
      </vt:variant>
      <vt:variant>
        <vt:i4>0</vt:i4>
      </vt:variant>
      <vt:variant>
        <vt:i4>5</vt:i4>
      </vt:variant>
      <vt:variant>
        <vt:lpwstr/>
      </vt:variant>
      <vt:variant>
        <vt:lpwstr>_Toc152695683</vt:lpwstr>
      </vt:variant>
      <vt:variant>
        <vt:i4>1638460</vt:i4>
      </vt:variant>
      <vt:variant>
        <vt:i4>1820</vt:i4>
      </vt:variant>
      <vt:variant>
        <vt:i4>0</vt:i4>
      </vt:variant>
      <vt:variant>
        <vt:i4>5</vt:i4>
      </vt:variant>
      <vt:variant>
        <vt:lpwstr/>
      </vt:variant>
      <vt:variant>
        <vt:lpwstr>_Toc152695682</vt:lpwstr>
      </vt:variant>
      <vt:variant>
        <vt:i4>1638460</vt:i4>
      </vt:variant>
      <vt:variant>
        <vt:i4>1814</vt:i4>
      </vt:variant>
      <vt:variant>
        <vt:i4>0</vt:i4>
      </vt:variant>
      <vt:variant>
        <vt:i4>5</vt:i4>
      </vt:variant>
      <vt:variant>
        <vt:lpwstr/>
      </vt:variant>
      <vt:variant>
        <vt:lpwstr>_Toc152695681</vt:lpwstr>
      </vt:variant>
      <vt:variant>
        <vt:i4>1638460</vt:i4>
      </vt:variant>
      <vt:variant>
        <vt:i4>1808</vt:i4>
      </vt:variant>
      <vt:variant>
        <vt:i4>0</vt:i4>
      </vt:variant>
      <vt:variant>
        <vt:i4>5</vt:i4>
      </vt:variant>
      <vt:variant>
        <vt:lpwstr/>
      </vt:variant>
      <vt:variant>
        <vt:lpwstr>_Toc152695680</vt:lpwstr>
      </vt:variant>
      <vt:variant>
        <vt:i4>1441852</vt:i4>
      </vt:variant>
      <vt:variant>
        <vt:i4>1802</vt:i4>
      </vt:variant>
      <vt:variant>
        <vt:i4>0</vt:i4>
      </vt:variant>
      <vt:variant>
        <vt:i4>5</vt:i4>
      </vt:variant>
      <vt:variant>
        <vt:lpwstr/>
      </vt:variant>
      <vt:variant>
        <vt:lpwstr>_Toc152695679</vt:lpwstr>
      </vt:variant>
      <vt:variant>
        <vt:i4>1441852</vt:i4>
      </vt:variant>
      <vt:variant>
        <vt:i4>1796</vt:i4>
      </vt:variant>
      <vt:variant>
        <vt:i4>0</vt:i4>
      </vt:variant>
      <vt:variant>
        <vt:i4>5</vt:i4>
      </vt:variant>
      <vt:variant>
        <vt:lpwstr/>
      </vt:variant>
      <vt:variant>
        <vt:lpwstr>_Toc152695678</vt:lpwstr>
      </vt:variant>
      <vt:variant>
        <vt:i4>1441852</vt:i4>
      </vt:variant>
      <vt:variant>
        <vt:i4>1790</vt:i4>
      </vt:variant>
      <vt:variant>
        <vt:i4>0</vt:i4>
      </vt:variant>
      <vt:variant>
        <vt:i4>5</vt:i4>
      </vt:variant>
      <vt:variant>
        <vt:lpwstr/>
      </vt:variant>
      <vt:variant>
        <vt:lpwstr>_Toc152695677</vt:lpwstr>
      </vt:variant>
      <vt:variant>
        <vt:i4>1441852</vt:i4>
      </vt:variant>
      <vt:variant>
        <vt:i4>1784</vt:i4>
      </vt:variant>
      <vt:variant>
        <vt:i4>0</vt:i4>
      </vt:variant>
      <vt:variant>
        <vt:i4>5</vt:i4>
      </vt:variant>
      <vt:variant>
        <vt:lpwstr/>
      </vt:variant>
      <vt:variant>
        <vt:lpwstr>_Toc152695676</vt:lpwstr>
      </vt:variant>
      <vt:variant>
        <vt:i4>1441852</vt:i4>
      </vt:variant>
      <vt:variant>
        <vt:i4>1778</vt:i4>
      </vt:variant>
      <vt:variant>
        <vt:i4>0</vt:i4>
      </vt:variant>
      <vt:variant>
        <vt:i4>5</vt:i4>
      </vt:variant>
      <vt:variant>
        <vt:lpwstr/>
      </vt:variant>
      <vt:variant>
        <vt:lpwstr>_Toc152695675</vt:lpwstr>
      </vt:variant>
      <vt:variant>
        <vt:i4>1441852</vt:i4>
      </vt:variant>
      <vt:variant>
        <vt:i4>1772</vt:i4>
      </vt:variant>
      <vt:variant>
        <vt:i4>0</vt:i4>
      </vt:variant>
      <vt:variant>
        <vt:i4>5</vt:i4>
      </vt:variant>
      <vt:variant>
        <vt:lpwstr/>
      </vt:variant>
      <vt:variant>
        <vt:lpwstr>_Toc152695674</vt:lpwstr>
      </vt:variant>
      <vt:variant>
        <vt:i4>1441852</vt:i4>
      </vt:variant>
      <vt:variant>
        <vt:i4>1766</vt:i4>
      </vt:variant>
      <vt:variant>
        <vt:i4>0</vt:i4>
      </vt:variant>
      <vt:variant>
        <vt:i4>5</vt:i4>
      </vt:variant>
      <vt:variant>
        <vt:lpwstr/>
      </vt:variant>
      <vt:variant>
        <vt:lpwstr>_Toc152695673</vt:lpwstr>
      </vt:variant>
      <vt:variant>
        <vt:i4>1441852</vt:i4>
      </vt:variant>
      <vt:variant>
        <vt:i4>1760</vt:i4>
      </vt:variant>
      <vt:variant>
        <vt:i4>0</vt:i4>
      </vt:variant>
      <vt:variant>
        <vt:i4>5</vt:i4>
      </vt:variant>
      <vt:variant>
        <vt:lpwstr/>
      </vt:variant>
      <vt:variant>
        <vt:lpwstr>_Toc152695672</vt:lpwstr>
      </vt:variant>
      <vt:variant>
        <vt:i4>1441852</vt:i4>
      </vt:variant>
      <vt:variant>
        <vt:i4>1754</vt:i4>
      </vt:variant>
      <vt:variant>
        <vt:i4>0</vt:i4>
      </vt:variant>
      <vt:variant>
        <vt:i4>5</vt:i4>
      </vt:variant>
      <vt:variant>
        <vt:lpwstr/>
      </vt:variant>
      <vt:variant>
        <vt:lpwstr>_Toc152695671</vt:lpwstr>
      </vt:variant>
      <vt:variant>
        <vt:i4>1441852</vt:i4>
      </vt:variant>
      <vt:variant>
        <vt:i4>1748</vt:i4>
      </vt:variant>
      <vt:variant>
        <vt:i4>0</vt:i4>
      </vt:variant>
      <vt:variant>
        <vt:i4>5</vt:i4>
      </vt:variant>
      <vt:variant>
        <vt:lpwstr/>
      </vt:variant>
      <vt:variant>
        <vt:lpwstr>_Toc152695670</vt:lpwstr>
      </vt:variant>
      <vt:variant>
        <vt:i4>1507388</vt:i4>
      </vt:variant>
      <vt:variant>
        <vt:i4>1742</vt:i4>
      </vt:variant>
      <vt:variant>
        <vt:i4>0</vt:i4>
      </vt:variant>
      <vt:variant>
        <vt:i4>5</vt:i4>
      </vt:variant>
      <vt:variant>
        <vt:lpwstr/>
      </vt:variant>
      <vt:variant>
        <vt:lpwstr>_Toc152695669</vt:lpwstr>
      </vt:variant>
      <vt:variant>
        <vt:i4>1507388</vt:i4>
      </vt:variant>
      <vt:variant>
        <vt:i4>1736</vt:i4>
      </vt:variant>
      <vt:variant>
        <vt:i4>0</vt:i4>
      </vt:variant>
      <vt:variant>
        <vt:i4>5</vt:i4>
      </vt:variant>
      <vt:variant>
        <vt:lpwstr/>
      </vt:variant>
      <vt:variant>
        <vt:lpwstr>_Toc152695668</vt:lpwstr>
      </vt:variant>
      <vt:variant>
        <vt:i4>1507388</vt:i4>
      </vt:variant>
      <vt:variant>
        <vt:i4>1730</vt:i4>
      </vt:variant>
      <vt:variant>
        <vt:i4>0</vt:i4>
      </vt:variant>
      <vt:variant>
        <vt:i4>5</vt:i4>
      </vt:variant>
      <vt:variant>
        <vt:lpwstr/>
      </vt:variant>
      <vt:variant>
        <vt:lpwstr>_Toc152695667</vt:lpwstr>
      </vt:variant>
      <vt:variant>
        <vt:i4>1507388</vt:i4>
      </vt:variant>
      <vt:variant>
        <vt:i4>1724</vt:i4>
      </vt:variant>
      <vt:variant>
        <vt:i4>0</vt:i4>
      </vt:variant>
      <vt:variant>
        <vt:i4>5</vt:i4>
      </vt:variant>
      <vt:variant>
        <vt:lpwstr/>
      </vt:variant>
      <vt:variant>
        <vt:lpwstr>_Toc152695666</vt:lpwstr>
      </vt:variant>
      <vt:variant>
        <vt:i4>1507388</vt:i4>
      </vt:variant>
      <vt:variant>
        <vt:i4>1718</vt:i4>
      </vt:variant>
      <vt:variant>
        <vt:i4>0</vt:i4>
      </vt:variant>
      <vt:variant>
        <vt:i4>5</vt:i4>
      </vt:variant>
      <vt:variant>
        <vt:lpwstr/>
      </vt:variant>
      <vt:variant>
        <vt:lpwstr>_Toc152695665</vt:lpwstr>
      </vt:variant>
      <vt:variant>
        <vt:i4>1048634</vt:i4>
      </vt:variant>
      <vt:variant>
        <vt:i4>1709</vt:i4>
      </vt:variant>
      <vt:variant>
        <vt:i4>0</vt:i4>
      </vt:variant>
      <vt:variant>
        <vt:i4>5</vt:i4>
      </vt:variant>
      <vt:variant>
        <vt:lpwstr/>
      </vt:variant>
      <vt:variant>
        <vt:lpwstr>_Toc152696023</vt:lpwstr>
      </vt:variant>
      <vt:variant>
        <vt:i4>1048634</vt:i4>
      </vt:variant>
      <vt:variant>
        <vt:i4>1703</vt:i4>
      </vt:variant>
      <vt:variant>
        <vt:i4>0</vt:i4>
      </vt:variant>
      <vt:variant>
        <vt:i4>5</vt:i4>
      </vt:variant>
      <vt:variant>
        <vt:lpwstr/>
      </vt:variant>
      <vt:variant>
        <vt:lpwstr>_Toc152696022</vt:lpwstr>
      </vt:variant>
      <vt:variant>
        <vt:i4>1048634</vt:i4>
      </vt:variant>
      <vt:variant>
        <vt:i4>1697</vt:i4>
      </vt:variant>
      <vt:variant>
        <vt:i4>0</vt:i4>
      </vt:variant>
      <vt:variant>
        <vt:i4>5</vt:i4>
      </vt:variant>
      <vt:variant>
        <vt:lpwstr/>
      </vt:variant>
      <vt:variant>
        <vt:lpwstr>_Toc152696021</vt:lpwstr>
      </vt:variant>
      <vt:variant>
        <vt:i4>1048634</vt:i4>
      </vt:variant>
      <vt:variant>
        <vt:i4>1691</vt:i4>
      </vt:variant>
      <vt:variant>
        <vt:i4>0</vt:i4>
      </vt:variant>
      <vt:variant>
        <vt:i4>5</vt:i4>
      </vt:variant>
      <vt:variant>
        <vt:lpwstr/>
      </vt:variant>
      <vt:variant>
        <vt:lpwstr>_Toc152696020</vt:lpwstr>
      </vt:variant>
      <vt:variant>
        <vt:i4>1245242</vt:i4>
      </vt:variant>
      <vt:variant>
        <vt:i4>1685</vt:i4>
      </vt:variant>
      <vt:variant>
        <vt:i4>0</vt:i4>
      </vt:variant>
      <vt:variant>
        <vt:i4>5</vt:i4>
      </vt:variant>
      <vt:variant>
        <vt:lpwstr/>
      </vt:variant>
      <vt:variant>
        <vt:lpwstr>_Toc152696019</vt:lpwstr>
      </vt:variant>
      <vt:variant>
        <vt:i4>1245242</vt:i4>
      </vt:variant>
      <vt:variant>
        <vt:i4>1679</vt:i4>
      </vt:variant>
      <vt:variant>
        <vt:i4>0</vt:i4>
      </vt:variant>
      <vt:variant>
        <vt:i4>5</vt:i4>
      </vt:variant>
      <vt:variant>
        <vt:lpwstr/>
      </vt:variant>
      <vt:variant>
        <vt:lpwstr>_Toc152696018</vt:lpwstr>
      </vt:variant>
      <vt:variant>
        <vt:i4>1245242</vt:i4>
      </vt:variant>
      <vt:variant>
        <vt:i4>1673</vt:i4>
      </vt:variant>
      <vt:variant>
        <vt:i4>0</vt:i4>
      </vt:variant>
      <vt:variant>
        <vt:i4>5</vt:i4>
      </vt:variant>
      <vt:variant>
        <vt:lpwstr/>
      </vt:variant>
      <vt:variant>
        <vt:lpwstr>_Toc152696017</vt:lpwstr>
      </vt:variant>
      <vt:variant>
        <vt:i4>1245242</vt:i4>
      </vt:variant>
      <vt:variant>
        <vt:i4>1667</vt:i4>
      </vt:variant>
      <vt:variant>
        <vt:i4>0</vt:i4>
      </vt:variant>
      <vt:variant>
        <vt:i4>5</vt:i4>
      </vt:variant>
      <vt:variant>
        <vt:lpwstr/>
      </vt:variant>
      <vt:variant>
        <vt:lpwstr>_Toc152696016</vt:lpwstr>
      </vt:variant>
      <vt:variant>
        <vt:i4>1245242</vt:i4>
      </vt:variant>
      <vt:variant>
        <vt:i4>1661</vt:i4>
      </vt:variant>
      <vt:variant>
        <vt:i4>0</vt:i4>
      </vt:variant>
      <vt:variant>
        <vt:i4>5</vt:i4>
      </vt:variant>
      <vt:variant>
        <vt:lpwstr/>
      </vt:variant>
      <vt:variant>
        <vt:lpwstr>_Toc152696015</vt:lpwstr>
      </vt:variant>
      <vt:variant>
        <vt:i4>1245242</vt:i4>
      </vt:variant>
      <vt:variant>
        <vt:i4>1655</vt:i4>
      </vt:variant>
      <vt:variant>
        <vt:i4>0</vt:i4>
      </vt:variant>
      <vt:variant>
        <vt:i4>5</vt:i4>
      </vt:variant>
      <vt:variant>
        <vt:lpwstr/>
      </vt:variant>
      <vt:variant>
        <vt:lpwstr>_Toc152696014</vt:lpwstr>
      </vt:variant>
      <vt:variant>
        <vt:i4>1245242</vt:i4>
      </vt:variant>
      <vt:variant>
        <vt:i4>1649</vt:i4>
      </vt:variant>
      <vt:variant>
        <vt:i4>0</vt:i4>
      </vt:variant>
      <vt:variant>
        <vt:i4>5</vt:i4>
      </vt:variant>
      <vt:variant>
        <vt:lpwstr/>
      </vt:variant>
      <vt:variant>
        <vt:lpwstr>_Toc152696013</vt:lpwstr>
      </vt:variant>
      <vt:variant>
        <vt:i4>1245242</vt:i4>
      </vt:variant>
      <vt:variant>
        <vt:i4>1643</vt:i4>
      </vt:variant>
      <vt:variant>
        <vt:i4>0</vt:i4>
      </vt:variant>
      <vt:variant>
        <vt:i4>5</vt:i4>
      </vt:variant>
      <vt:variant>
        <vt:lpwstr/>
      </vt:variant>
      <vt:variant>
        <vt:lpwstr>_Toc152696012</vt:lpwstr>
      </vt:variant>
      <vt:variant>
        <vt:i4>1245242</vt:i4>
      </vt:variant>
      <vt:variant>
        <vt:i4>1637</vt:i4>
      </vt:variant>
      <vt:variant>
        <vt:i4>0</vt:i4>
      </vt:variant>
      <vt:variant>
        <vt:i4>5</vt:i4>
      </vt:variant>
      <vt:variant>
        <vt:lpwstr/>
      </vt:variant>
      <vt:variant>
        <vt:lpwstr>_Toc152696011</vt:lpwstr>
      </vt:variant>
      <vt:variant>
        <vt:i4>1245242</vt:i4>
      </vt:variant>
      <vt:variant>
        <vt:i4>1631</vt:i4>
      </vt:variant>
      <vt:variant>
        <vt:i4>0</vt:i4>
      </vt:variant>
      <vt:variant>
        <vt:i4>5</vt:i4>
      </vt:variant>
      <vt:variant>
        <vt:lpwstr/>
      </vt:variant>
      <vt:variant>
        <vt:lpwstr>_Toc152696010</vt:lpwstr>
      </vt:variant>
      <vt:variant>
        <vt:i4>1179706</vt:i4>
      </vt:variant>
      <vt:variant>
        <vt:i4>1625</vt:i4>
      </vt:variant>
      <vt:variant>
        <vt:i4>0</vt:i4>
      </vt:variant>
      <vt:variant>
        <vt:i4>5</vt:i4>
      </vt:variant>
      <vt:variant>
        <vt:lpwstr/>
      </vt:variant>
      <vt:variant>
        <vt:lpwstr>_Toc152696009</vt:lpwstr>
      </vt:variant>
      <vt:variant>
        <vt:i4>1179706</vt:i4>
      </vt:variant>
      <vt:variant>
        <vt:i4>1619</vt:i4>
      </vt:variant>
      <vt:variant>
        <vt:i4>0</vt:i4>
      </vt:variant>
      <vt:variant>
        <vt:i4>5</vt:i4>
      </vt:variant>
      <vt:variant>
        <vt:lpwstr/>
      </vt:variant>
      <vt:variant>
        <vt:lpwstr>_Toc152696008</vt:lpwstr>
      </vt:variant>
      <vt:variant>
        <vt:i4>1179706</vt:i4>
      </vt:variant>
      <vt:variant>
        <vt:i4>1613</vt:i4>
      </vt:variant>
      <vt:variant>
        <vt:i4>0</vt:i4>
      </vt:variant>
      <vt:variant>
        <vt:i4>5</vt:i4>
      </vt:variant>
      <vt:variant>
        <vt:lpwstr/>
      </vt:variant>
      <vt:variant>
        <vt:lpwstr>_Toc152696007</vt:lpwstr>
      </vt:variant>
      <vt:variant>
        <vt:i4>1179706</vt:i4>
      </vt:variant>
      <vt:variant>
        <vt:i4>1607</vt:i4>
      </vt:variant>
      <vt:variant>
        <vt:i4>0</vt:i4>
      </vt:variant>
      <vt:variant>
        <vt:i4>5</vt:i4>
      </vt:variant>
      <vt:variant>
        <vt:lpwstr/>
      </vt:variant>
      <vt:variant>
        <vt:lpwstr>_Toc152696006</vt:lpwstr>
      </vt:variant>
      <vt:variant>
        <vt:i4>1179706</vt:i4>
      </vt:variant>
      <vt:variant>
        <vt:i4>1601</vt:i4>
      </vt:variant>
      <vt:variant>
        <vt:i4>0</vt:i4>
      </vt:variant>
      <vt:variant>
        <vt:i4>5</vt:i4>
      </vt:variant>
      <vt:variant>
        <vt:lpwstr/>
      </vt:variant>
      <vt:variant>
        <vt:lpwstr>_Toc152696005</vt:lpwstr>
      </vt:variant>
      <vt:variant>
        <vt:i4>1179706</vt:i4>
      </vt:variant>
      <vt:variant>
        <vt:i4>1595</vt:i4>
      </vt:variant>
      <vt:variant>
        <vt:i4>0</vt:i4>
      </vt:variant>
      <vt:variant>
        <vt:i4>5</vt:i4>
      </vt:variant>
      <vt:variant>
        <vt:lpwstr/>
      </vt:variant>
      <vt:variant>
        <vt:lpwstr>_Toc152696004</vt:lpwstr>
      </vt:variant>
      <vt:variant>
        <vt:i4>1179706</vt:i4>
      </vt:variant>
      <vt:variant>
        <vt:i4>1589</vt:i4>
      </vt:variant>
      <vt:variant>
        <vt:i4>0</vt:i4>
      </vt:variant>
      <vt:variant>
        <vt:i4>5</vt:i4>
      </vt:variant>
      <vt:variant>
        <vt:lpwstr/>
      </vt:variant>
      <vt:variant>
        <vt:lpwstr>_Toc152696003</vt:lpwstr>
      </vt:variant>
      <vt:variant>
        <vt:i4>1179706</vt:i4>
      </vt:variant>
      <vt:variant>
        <vt:i4>1583</vt:i4>
      </vt:variant>
      <vt:variant>
        <vt:i4>0</vt:i4>
      </vt:variant>
      <vt:variant>
        <vt:i4>5</vt:i4>
      </vt:variant>
      <vt:variant>
        <vt:lpwstr/>
      </vt:variant>
      <vt:variant>
        <vt:lpwstr>_Toc152696002</vt:lpwstr>
      </vt:variant>
      <vt:variant>
        <vt:i4>1179706</vt:i4>
      </vt:variant>
      <vt:variant>
        <vt:i4>1577</vt:i4>
      </vt:variant>
      <vt:variant>
        <vt:i4>0</vt:i4>
      </vt:variant>
      <vt:variant>
        <vt:i4>5</vt:i4>
      </vt:variant>
      <vt:variant>
        <vt:lpwstr/>
      </vt:variant>
      <vt:variant>
        <vt:lpwstr>_Toc152696001</vt:lpwstr>
      </vt:variant>
      <vt:variant>
        <vt:i4>1179706</vt:i4>
      </vt:variant>
      <vt:variant>
        <vt:i4>1571</vt:i4>
      </vt:variant>
      <vt:variant>
        <vt:i4>0</vt:i4>
      </vt:variant>
      <vt:variant>
        <vt:i4>5</vt:i4>
      </vt:variant>
      <vt:variant>
        <vt:lpwstr/>
      </vt:variant>
      <vt:variant>
        <vt:lpwstr>_Toc152696000</vt:lpwstr>
      </vt:variant>
      <vt:variant>
        <vt:i4>1572915</vt:i4>
      </vt:variant>
      <vt:variant>
        <vt:i4>1565</vt:i4>
      </vt:variant>
      <vt:variant>
        <vt:i4>0</vt:i4>
      </vt:variant>
      <vt:variant>
        <vt:i4>5</vt:i4>
      </vt:variant>
      <vt:variant>
        <vt:lpwstr/>
      </vt:variant>
      <vt:variant>
        <vt:lpwstr>_Toc152695999</vt:lpwstr>
      </vt:variant>
      <vt:variant>
        <vt:i4>1572915</vt:i4>
      </vt:variant>
      <vt:variant>
        <vt:i4>1559</vt:i4>
      </vt:variant>
      <vt:variant>
        <vt:i4>0</vt:i4>
      </vt:variant>
      <vt:variant>
        <vt:i4>5</vt:i4>
      </vt:variant>
      <vt:variant>
        <vt:lpwstr/>
      </vt:variant>
      <vt:variant>
        <vt:lpwstr>_Toc152695998</vt:lpwstr>
      </vt:variant>
      <vt:variant>
        <vt:i4>1572915</vt:i4>
      </vt:variant>
      <vt:variant>
        <vt:i4>1553</vt:i4>
      </vt:variant>
      <vt:variant>
        <vt:i4>0</vt:i4>
      </vt:variant>
      <vt:variant>
        <vt:i4>5</vt:i4>
      </vt:variant>
      <vt:variant>
        <vt:lpwstr/>
      </vt:variant>
      <vt:variant>
        <vt:lpwstr>_Toc152695997</vt:lpwstr>
      </vt:variant>
      <vt:variant>
        <vt:i4>1572915</vt:i4>
      </vt:variant>
      <vt:variant>
        <vt:i4>1547</vt:i4>
      </vt:variant>
      <vt:variant>
        <vt:i4>0</vt:i4>
      </vt:variant>
      <vt:variant>
        <vt:i4>5</vt:i4>
      </vt:variant>
      <vt:variant>
        <vt:lpwstr/>
      </vt:variant>
      <vt:variant>
        <vt:lpwstr>_Toc152695996</vt:lpwstr>
      </vt:variant>
      <vt:variant>
        <vt:i4>1572915</vt:i4>
      </vt:variant>
      <vt:variant>
        <vt:i4>1541</vt:i4>
      </vt:variant>
      <vt:variant>
        <vt:i4>0</vt:i4>
      </vt:variant>
      <vt:variant>
        <vt:i4>5</vt:i4>
      </vt:variant>
      <vt:variant>
        <vt:lpwstr/>
      </vt:variant>
      <vt:variant>
        <vt:lpwstr>_Toc152695995</vt:lpwstr>
      </vt:variant>
      <vt:variant>
        <vt:i4>1572915</vt:i4>
      </vt:variant>
      <vt:variant>
        <vt:i4>1535</vt:i4>
      </vt:variant>
      <vt:variant>
        <vt:i4>0</vt:i4>
      </vt:variant>
      <vt:variant>
        <vt:i4>5</vt:i4>
      </vt:variant>
      <vt:variant>
        <vt:lpwstr/>
      </vt:variant>
      <vt:variant>
        <vt:lpwstr>_Toc152695994</vt:lpwstr>
      </vt:variant>
      <vt:variant>
        <vt:i4>1572915</vt:i4>
      </vt:variant>
      <vt:variant>
        <vt:i4>1529</vt:i4>
      </vt:variant>
      <vt:variant>
        <vt:i4>0</vt:i4>
      </vt:variant>
      <vt:variant>
        <vt:i4>5</vt:i4>
      </vt:variant>
      <vt:variant>
        <vt:lpwstr/>
      </vt:variant>
      <vt:variant>
        <vt:lpwstr>_Toc152695993</vt:lpwstr>
      </vt:variant>
      <vt:variant>
        <vt:i4>1572915</vt:i4>
      </vt:variant>
      <vt:variant>
        <vt:i4>1523</vt:i4>
      </vt:variant>
      <vt:variant>
        <vt:i4>0</vt:i4>
      </vt:variant>
      <vt:variant>
        <vt:i4>5</vt:i4>
      </vt:variant>
      <vt:variant>
        <vt:lpwstr/>
      </vt:variant>
      <vt:variant>
        <vt:lpwstr>_Toc152695992</vt:lpwstr>
      </vt:variant>
      <vt:variant>
        <vt:i4>1572915</vt:i4>
      </vt:variant>
      <vt:variant>
        <vt:i4>1517</vt:i4>
      </vt:variant>
      <vt:variant>
        <vt:i4>0</vt:i4>
      </vt:variant>
      <vt:variant>
        <vt:i4>5</vt:i4>
      </vt:variant>
      <vt:variant>
        <vt:lpwstr/>
      </vt:variant>
      <vt:variant>
        <vt:lpwstr>_Toc152695991</vt:lpwstr>
      </vt:variant>
      <vt:variant>
        <vt:i4>1572915</vt:i4>
      </vt:variant>
      <vt:variant>
        <vt:i4>1511</vt:i4>
      </vt:variant>
      <vt:variant>
        <vt:i4>0</vt:i4>
      </vt:variant>
      <vt:variant>
        <vt:i4>5</vt:i4>
      </vt:variant>
      <vt:variant>
        <vt:lpwstr/>
      </vt:variant>
      <vt:variant>
        <vt:lpwstr>_Toc152695990</vt:lpwstr>
      </vt:variant>
      <vt:variant>
        <vt:i4>1638451</vt:i4>
      </vt:variant>
      <vt:variant>
        <vt:i4>1505</vt:i4>
      </vt:variant>
      <vt:variant>
        <vt:i4>0</vt:i4>
      </vt:variant>
      <vt:variant>
        <vt:i4>5</vt:i4>
      </vt:variant>
      <vt:variant>
        <vt:lpwstr/>
      </vt:variant>
      <vt:variant>
        <vt:lpwstr>_Toc152695989</vt:lpwstr>
      </vt:variant>
      <vt:variant>
        <vt:i4>1638451</vt:i4>
      </vt:variant>
      <vt:variant>
        <vt:i4>1499</vt:i4>
      </vt:variant>
      <vt:variant>
        <vt:i4>0</vt:i4>
      </vt:variant>
      <vt:variant>
        <vt:i4>5</vt:i4>
      </vt:variant>
      <vt:variant>
        <vt:lpwstr/>
      </vt:variant>
      <vt:variant>
        <vt:lpwstr>_Toc152695988</vt:lpwstr>
      </vt:variant>
      <vt:variant>
        <vt:i4>1638451</vt:i4>
      </vt:variant>
      <vt:variant>
        <vt:i4>1493</vt:i4>
      </vt:variant>
      <vt:variant>
        <vt:i4>0</vt:i4>
      </vt:variant>
      <vt:variant>
        <vt:i4>5</vt:i4>
      </vt:variant>
      <vt:variant>
        <vt:lpwstr/>
      </vt:variant>
      <vt:variant>
        <vt:lpwstr>_Toc152695987</vt:lpwstr>
      </vt:variant>
      <vt:variant>
        <vt:i4>1638451</vt:i4>
      </vt:variant>
      <vt:variant>
        <vt:i4>1487</vt:i4>
      </vt:variant>
      <vt:variant>
        <vt:i4>0</vt:i4>
      </vt:variant>
      <vt:variant>
        <vt:i4>5</vt:i4>
      </vt:variant>
      <vt:variant>
        <vt:lpwstr/>
      </vt:variant>
      <vt:variant>
        <vt:lpwstr>_Toc152695986</vt:lpwstr>
      </vt:variant>
      <vt:variant>
        <vt:i4>1638451</vt:i4>
      </vt:variant>
      <vt:variant>
        <vt:i4>1481</vt:i4>
      </vt:variant>
      <vt:variant>
        <vt:i4>0</vt:i4>
      </vt:variant>
      <vt:variant>
        <vt:i4>5</vt:i4>
      </vt:variant>
      <vt:variant>
        <vt:lpwstr/>
      </vt:variant>
      <vt:variant>
        <vt:lpwstr>_Toc152695985</vt:lpwstr>
      </vt:variant>
      <vt:variant>
        <vt:i4>1638451</vt:i4>
      </vt:variant>
      <vt:variant>
        <vt:i4>1475</vt:i4>
      </vt:variant>
      <vt:variant>
        <vt:i4>0</vt:i4>
      </vt:variant>
      <vt:variant>
        <vt:i4>5</vt:i4>
      </vt:variant>
      <vt:variant>
        <vt:lpwstr/>
      </vt:variant>
      <vt:variant>
        <vt:lpwstr>_Toc152695984</vt:lpwstr>
      </vt:variant>
      <vt:variant>
        <vt:i4>1638451</vt:i4>
      </vt:variant>
      <vt:variant>
        <vt:i4>1469</vt:i4>
      </vt:variant>
      <vt:variant>
        <vt:i4>0</vt:i4>
      </vt:variant>
      <vt:variant>
        <vt:i4>5</vt:i4>
      </vt:variant>
      <vt:variant>
        <vt:lpwstr/>
      </vt:variant>
      <vt:variant>
        <vt:lpwstr>_Toc152695983</vt:lpwstr>
      </vt:variant>
      <vt:variant>
        <vt:i4>1638451</vt:i4>
      </vt:variant>
      <vt:variant>
        <vt:i4>1463</vt:i4>
      </vt:variant>
      <vt:variant>
        <vt:i4>0</vt:i4>
      </vt:variant>
      <vt:variant>
        <vt:i4>5</vt:i4>
      </vt:variant>
      <vt:variant>
        <vt:lpwstr/>
      </vt:variant>
      <vt:variant>
        <vt:lpwstr>_Toc152695982</vt:lpwstr>
      </vt:variant>
      <vt:variant>
        <vt:i4>1638451</vt:i4>
      </vt:variant>
      <vt:variant>
        <vt:i4>1457</vt:i4>
      </vt:variant>
      <vt:variant>
        <vt:i4>0</vt:i4>
      </vt:variant>
      <vt:variant>
        <vt:i4>5</vt:i4>
      </vt:variant>
      <vt:variant>
        <vt:lpwstr/>
      </vt:variant>
      <vt:variant>
        <vt:lpwstr>_Toc152695981</vt:lpwstr>
      </vt:variant>
      <vt:variant>
        <vt:i4>1638451</vt:i4>
      </vt:variant>
      <vt:variant>
        <vt:i4>1451</vt:i4>
      </vt:variant>
      <vt:variant>
        <vt:i4>0</vt:i4>
      </vt:variant>
      <vt:variant>
        <vt:i4>5</vt:i4>
      </vt:variant>
      <vt:variant>
        <vt:lpwstr/>
      </vt:variant>
      <vt:variant>
        <vt:lpwstr>_Toc152695980</vt:lpwstr>
      </vt:variant>
      <vt:variant>
        <vt:i4>1441843</vt:i4>
      </vt:variant>
      <vt:variant>
        <vt:i4>1445</vt:i4>
      </vt:variant>
      <vt:variant>
        <vt:i4>0</vt:i4>
      </vt:variant>
      <vt:variant>
        <vt:i4>5</vt:i4>
      </vt:variant>
      <vt:variant>
        <vt:lpwstr/>
      </vt:variant>
      <vt:variant>
        <vt:lpwstr>_Toc152695979</vt:lpwstr>
      </vt:variant>
      <vt:variant>
        <vt:i4>1441843</vt:i4>
      </vt:variant>
      <vt:variant>
        <vt:i4>1439</vt:i4>
      </vt:variant>
      <vt:variant>
        <vt:i4>0</vt:i4>
      </vt:variant>
      <vt:variant>
        <vt:i4>5</vt:i4>
      </vt:variant>
      <vt:variant>
        <vt:lpwstr/>
      </vt:variant>
      <vt:variant>
        <vt:lpwstr>_Toc152695978</vt:lpwstr>
      </vt:variant>
      <vt:variant>
        <vt:i4>1441843</vt:i4>
      </vt:variant>
      <vt:variant>
        <vt:i4>1433</vt:i4>
      </vt:variant>
      <vt:variant>
        <vt:i4>0</vt:i4>
      </vt:variant>
      <vt:variant>
        <vt:i4>5</vt:i4>
      </vt:variant>
      <vt:variant>
        <vt:lpwstr/>
      </vt:variant>
      <vt:variant>
        <vt:lpwstr>_Toc152695977</vt:lpwstr>
      </vt:variant>
      <vt:variant>
        <vt:i4>1441843</vt:i4>
      </vt:variant>
      <vt:variant>
        <vt:i4>1427</vt:i4>
      </vt:variant>
      <vt:variant>
        <vt:i4>0</vt:i4>
      </vt:variant>
      <vt:variant>
        <vt:i4>5</vt:i4>
      </vt:variant>
      <vt:variant>
        <vt:lpwstr/>
      </vt:variant>
      <vt:variant>
        <vt:lpwstr>_Toc152695976</vt:lpwstr>
      </vt:variant>
      <vt:variant>
        <vt:i4>1441843</vt:i4>
      </vt:variant>
      <vt:variant>
        <vt:i4>1421</vt:i4>
      </vt:variant>
      <vt:variant>
        <vt:i4>0</vt:i4>
      </vt:variant>
      <vt:variant>
        <vt:i4>5</vt:i4>
      </vt:variant>
      <vt:variant>
        <vt:lpwstr/>
      </vt:variant>
      <vt:variant>
        <vt:lpwstr>_Toc152695975</vt:lpwstr>
      </vt:variant>
      <vt:variant>
        <vt:i4>1441843</vt:i4>
      </vt:variant>
      <vt:variant>
        <vt:i4>1415</vt:i4>
      </vt:variant>
      <vt:variant>
        <vt:i4>0</vt:i4>
      </vt:variant>
      <vt:variant>
        <vt:i4>5</vt:i4>
      </vt:variant>
      <vt:variant>
        <vt:lpwstr/>
      </vt:variant>
      <vt:variant>
        <vt:lpwstr>_Toc152695974</vt:lpwstr>
      </vt:variant>
      <vt:variant>
        <vt:i4>1441843</vt:i4>
      </vt:variant>
      <vt:variant>
        <vt:i4>1409</vt:i4>
      </vt:variant>
      <vt:variant>
        <vt:i4>0</vt:i4>
      </vt:variant>
      <vt:variant>
        <vt:i4>5</vt:i4>
      </vt:variant>
      <vt:variant>
        <vt:lpwstr/>
      </vt:variant>
      <vt:variant>
        <vt:lpwstr>_Toc152695973</vt:lpwstr>
      </vt:variant>
      <vt:variant>
        <vt:i4>1441843</vt:i4>
      </vt:variant>
      <vt:variant>
        <vt:i4>1403</vt:i4>
      </vt:variant>
      <vt:variant>
        <vt:i4>0</vt:i4>
      </vt:variant>
      <vt:variant>
        <vt:i4>5</vt:i4>
      </vt:variant>
      <vt:variant>
        <vt:lpwstr/>
      </vt:variant>
      <vt:variant>
        <vt:lpwstr>_Toc152695972</vt:lpwstr>
      </vt:variant>
      <vt:variant>
        <vt:i4>1441843</vt:i4>
      </vt:variant>
      <vt:variant>
        <vt:i4>1397</vt:i4>
      </vt:variant>
      <vt:variant>
        <vt:i4>0</vt:i4>
      </vt:variant>
      <vt:variant>
        <vt:i4>5</vt:i4>
      </vt:variant>
      <vt:variant>
        <vt:lpwstr/>
      </vt:variant>
      <vt:variant>
        <vt:lpwstr>_Toc152695971</vt:lpwstr>
      </vt:variant>
      <vt:variant>
        <vt:i4>1441843</vt:i4>
      </vt:variant>
      <vt:variant>
        <vt:i4>1391</vt:i4>
      </vt:variant>
      <vt:variant>
        <vt:i4>0</vt:i4>
      </vt:variant>
      <vt:variant>
        <vt:i4>5</vt:i4>
      </vt:variant>
      <vt:variant>
        <vt:lpwstr/>
      </vt:variant>
      <vt:variant>
        <vt:lpwstr>_Toc152695970</vt:lpwstr>
      </vt:variant>
      <vt:variant>
        <vt:i4>1507379</vt:i4>
      </vt:variant>
      <vt:variant>
        <vt:i4>1385</vt:i4>
      </vt:variant>
      <vt:variant>
        <vt:i4>0</vt:i4>
      </vt:variant>
      <vt:variant>
        <vt:i4>5</vt:i4>
      </vt:variant>
      <vt:variant>
        <vt:lpwstr/>
      </vt:variant>
      <vt:variant>
        <vt:lpwstr>_Toc152695969</vt:lpwstr>
      </vt:variant>
      <vt:variant>
        <vt:i4>1507379</vt:i4>
      </vt:variant>
      <vt:variant>
        <vt:i4>1379</vt:i4>
      </vt:variant>
      <vt:variant>
        <vt:i4>0</vt:i4>
      </vt:variant>
      <vt:variant>
        <vt:i4>5</vt:i4>
      </vt:variant>
      <vt:variant>
        <vt:lpwstr/>
      </vt:variant>
      <vt:variant>
        <vt:lpwstr>_Toc152695968</vt:lpwstr>
      </vt:variant>
      <vt:variant>
        <vt:i4>1507379</vt:i4>
      </vt:variant>
      <vt:variant>
        <vt:i4>1373</vt:i4>
      </vt:variant>
      <vt:variant>
        <vt:i4>0</vt:i4>
      </vt:variant>
      <vt:variant>
        <vt:i4>5</vt:i4>
      </vt:variant>
      <vt:variant>
        <vt:lpwstr/>
      </vt:variant>
      <vt:variant>
        <vt:lpwstr>_Toc152695967</vt:lpwstr>
      </vt:variant>
      <vt:variant>
        <vt:i4>1507379</vt:i4>
      </vt:variant>
      <vt:variant>
        <vt:i4>1367</vt:i4>
      </vt:variant>
      <vt:variant>
        <vt:i4>0</vt:i4>
      </vt:variant>
      <vt:variant>
        <vt:i4>5</vt:i4>
      </vt:variant>
      <vt:variant>
        <vt:lpwstr/>
      </vt:variant>
      <vt:variant>
        <vt:lpwstr>_Toc152695966</vt:lpwstr>
      </vt:variant>
      <vt:variant>
        <vt:i4>1507379</vt:i4>
      </vt:variant>
      <vt:variant>
        <vt:i4>1361</vt:i4>
      </vt:variant>
      <vt:variant>
        <vt:i4>0</vt:i4>
      </vt:variant>
      <vt:variant>
        <vt:i4>5</vt:i4>
      </vt:variant>
      <vt:variant>
        <vt:lpwstr/>
      </vt:variant>
      <vt:variant>
        <vt:lpwstr>_Toc152695965</vt:lpwstr>
      </vt:variant>
      <vt:variant>
        <vt:i4>1507379</vt:i4>
      </vt:variant>
      <vt:variant>
        <vt:i4>1355</vt:i4>
      </vt:variant>
      <vt:variant>
        <vt:i4>0</vt:i4>
      </vt:variant>
      <vt:variant>
        <vt:i4>5</vt:i4>
      </vt:variant>
      <vt:variant>
        <vt:lpwstr/>
      </vt:variant>
      <vt:variant>
        <vt:lpwstr>_Toc152695964</vt:lpwstr>
      </vt:variant>
      <vt:variant>
        <vt:i4>1507379</vt:i4>
      </vt:variant>
      <vt:variant>
        <vt:i4>1349</vt:i4>
      </vt:variant>
      <vt:variant>
        <vt:i4>0</vt:i4>
      </vt:variant>
      <vt:variant>
        <vt:i4>5</vt:i4>
      </vt:variant>
      <vt:variant>
        <vt:lpwstr/>
      </vt:variant>
      <vt:variant>
        <vt:lpwstr>_Toc152695963</vt:lpwstr>
      </vt:variant>
      <vt:variant>
        <vt:i4>1507379</vt:i4>
      </vt:variant>
      <vt:variant>
        <vt:i4>1343</vt:i4>
      </vt:variant>
      <vt:variant>
        <vt:i4>0</vt:i4>
      </vt:variant>
      <vt:variant>
        <vt:i4>5</vt:i4>
      </vt:variant>
      <vt:variant>
        <vt:lpwstr/>
      </vt:variant>
      <vt:variant>
        <vt:lpwstr>_Toc152695962</vt:lpwstr>
      </vt:variant>
      <vt:variant>
        <vt:i4>1507379</vt:i4>
      </vt:variant>
      <vt:variant>
        <vt:i4>1337</vt:i4>
      </vt:variant>
      <vt:variant>
        <vt:i4>0</vt:i4>
      </vt:variant>
      <vt:variant>
        <vt:i4>5</vt:i4>
      </vt:variant>
      <vt:variant>
        <vt:lpwstr/>
      </vt:variant>
      <vt:variant>
        <vt:lpwstr>_Toc152695961</vt:lpwstr>
      </vt:variant>
      <vt:variant>
        <vt:i4>1507379</vt:i4>
      </vt:variant>
      <vt:variant>
        <vt:i4>1331</vt:i4>
      </vt:variant>
      <vt:variant>
        <vt:i4>0</vt:i4>
      </vt:variant>
      <vt:variant>
        <vt:i4>5</vt:i4>
      </vt:variant>
      <vt:variant>
        <vt:lpwstr/>
      </vt:variant>
      <vt:variant>
        <vt:lpwstr>_Toc152695960</vt:lpwstr>
      </vt:variant>
      <vt:variant>
        <vt:i4>1310771</vt:i4>
      </vt:variant>
      <vt:variant>
        <vt:i4>1325</vt:i4>
      </vt:variant>
      <vt:variant>
        <vt:i4>0</vt:i4>
      </vt:variant>
      <vt:variant>
        <vt:i4>5</vt:i4>
      </vt:variant>
      <vt:variant>
        <vt:lpwstr/>
      </vt:variant>
      <vt:variant>
        <vt:lpwstr>_Toc152695959</vt:lpwstr>
      </vt:variant>
      <vt:variant>
        <vt:i4>1310771</vt:i4>
      </vt:variant>
      <vt:variant>
        <vt:i4>1319</vt:i4>
      </vt:variant>
      <vt:variant>
        <vt:i4>0</vt:i4>
      </vt:variant>
      <vt:variant>
        <vt:i4>5</vt:i4>
      </vt:variant>
      <vt:variant>
        <vt:lpwstr/>
      </vt:variant>
      <vt:variant>
        <vt:lpwstr>_Toc152695958</vt:lpwstr>
      </vt:variant>
      <vt:variant>
        <vt:i4>1310771</vt:i4>
      </vt:variant>
      <vt:variant>
        <vt:i4>1313</vt:i4>
      </vt:variant>
      <vt:variant>
        <vt:i4>0</vt:i4>
      </vt:variant>
      <vt:variant>
        <vt:i4>5</vt:i4>
      </vt:variant>
      <vt:variant>
        <vt:lpwstr/>
      </vt:variant>
      <vt:variant>
        <vt:lpwstr>_Toc152695957</vt:lpwstr>
      </vt:variant>
      <vt:variant>
        <vt:i4>1310771</vt:i4>
      </vt:variant>
      <vt:variant>
        <vt:i4>1307</vt:i4>
      </vt:variant>
      <vt:variant>
        <vt:i4>0</vt:i4>
      </vt:variant>
      <vt:variant>
        <vt:i4>5</vt:i4>
      </vt:variant>
      <vt:variant>
        <vt:lpwstr/>
      </vt:variant>
      <vt:variant>
        <vt:lpwstr>_Toc152695956</vt:lpwstr>
      </vt:variant>
      <vt:variant>
        <vt:i4>1310771</vt:i4>
      </vt:variant>
      <vt:variant>
        <vt:i4>1301</vt:i4>
      </vt:variant>
      <vt:variant>
        <vt:i4>0</vt:i4>
      </vt:variant>
      <vt:variant>
        <vt:i4>5</vt:i4>
      </vt:variant>
      <vt:variant>
        <vt:lpwstr/>
      </vt:variant>
      <vt:variant>
        <vt:lpwstr>_Toc152695955</vt:lpwstr>
      </vt:variant>
      <vt:variant>
        <vt:i4>1310771</vt:i4>
      </vt:variant>
      <vt:variant>
        <vt:i4>1295</vt:i4>
      </vt:variant>
      <vt:variant>
        <vt:i4>0</vt:i4>
      </vt:variant>
      <vt:variant>
        <vt:i4>5</vt:i4>
      </vt:variant>
      <vt:variant>
        <vt:lpwstr/>
      </vt:variant>
      <vt:variant>
        <vt:lpwstr>_Toc152695954</vt:lpwstr>
      </vt:variant>
      <vt:variant>
        <vt:i4>1310771</vt:i4>
      </vt:variant>
      <vt:variant>
        <vt:i4>1289</vt:i4>
      </vt:variant>
      <vt:variant>
        <vt:i4>0</vt:i4>
      </vt:variant>
      <vt:variant>
        <vt:i4>5</vt:i4>
      </vt:variant>
      <vt:variant>
        <vt:lpwstr/>
      </vt:variant>
      <vt:variant>
        <vt:lpwstr>_Toc152695953</vt:lpwstr>
      </vt:variant>
      <vt:variant>
        <vt:i4>1310771</vt:i4>
      </vt:variant>
      <vt:variant>
        <vt:i4>1283</vt:i4>
      </vt:variant>
      <vt:variant>
        <vt:i4>0</vt:i4>
      </vt:variant>
      <vt:variant>
        <vt:i4>5</vt:i4>
      </vt:variant>
      <vt:variant>
        <vt:lpwstr/>
      </vt:variant>
      <vt:variant>
        <vt:lpwstr>_Toc152695952</vt:lpwstr>
      </vt:variant>
      <vt:variant>
        <vt:i4>1310771</vt:i4>
      </vt:variant>
      <vt:variant>
        <vt:i4>1277</vt:i4>
      </vt:variant>
      <vt:variant>
        <vt:i4>0</vt:i4>
      </vt:variant>
      <vt:variant>
        <vt:i4>5</vt:i4>
      </vt:variant>
      <vt:variant>
        <vt:lpwstr/>
      </vt:variant>
      <vt:variant>
        <vt:lpwstr>_Toc152695951</vt:lpwstr>
      </vt:variant>
      <vt:variant>
        <vt:i4>1310771</vt:i4>
      </vt:variant>
      <vt:variant>
        <vt:i4>1271</vt:i4>
      </vt:variant>
      <vt:variant>
        <vt:i4>0</vt:i4>
      </vt:variant>
      <vt:variant>
        <vt:i4>5</vt:i4>
      </vt:variant>
      <vt:variant>
        <vt:lpwstr/>
      </vt:variant>
      <vt:variant>
        <vt:lpwstr>_Toc152695950</vt:lpwstr>
      </vt:variant>
      <vt:variant>
        <vt:i4>1376307</vt:i4>
      </vt:variant>
      <vt:variant>
        <vt:i4>1265</vt:i4>
      </vt:variant>
      <vt:variant>
        <vt:i4>0</vt:i4>
      </vt:variant>
      <vt:variant>
        <vt:i4>5</vt:i4>
      </vt:variant>
      <vt:variant>
        <vt:lpwstr/>
      </vt:variant>
      <vt:variant>
        <vt:lpwstr>_Toc152695949</vt:lpwstr>
      </vt:variant>
      <vt:variant>
        <vt:i4>1376307</vt:i4>
      </vt:variant>
      <vt:variant>
        <vt:i4>1259</vt:i4>
      </vt:variant>
      <vt:variant>
        <vt:i4>0</vt:i4>
      </vt:variant>
      <vt:variant>
        <vt:i4>5</vt:i4>
      </vt:variant>
      <vt:variant>
        <vt:lpwstr/>
      </vt:variant>
      <vt:variant>
        <vt:lpwstr>_Toc152695948</vt:lpwstr>
      </vt:variant>
      <vt:variant>
        <vt:i4>1376307</vt:i4>
      </vt:variant>
      <vt:variant>
        <vt:i4>1253</vt:i4>
      </vt:variant>
      <vt:variant>
        <vt:i4>0</vt:i4>
      </vt:variant>
      <vt:variant>
        <vt:i4>5</vt:i4>
      </vt:variant>
      <vt:variant>
        <vt:lpwstr/>
      </vt:variant>
      <vt:variant>
        <vt:lpwstr>_Toc152695947</vt:lpwstr>
      </vt:variant>
      <vt:variant>
        <vt:i4>1376307</vt:i4>
      </vt:variant>
      <vt:variant>
        <vt:i4>1247</vt:i4>
      </vt:variant>
      <vt:variant>
        <vt:i4>0</vt:i4>
      </vt:variant>
      <vt:variant>
        <vt:i4>5</vt:i4>
      </vt:variant>
      <vt:variant>
        <vt:lpwstr/>
      </vt:variant>
      <vt:variant>
        <vt:lpwstr>_Toc152695946</vt:lpwstr>
      </vt:variant>
      <vt:variant>
        <vt:i4>1376307</vt:i4>
      </vt:variant>
      <vt:variant>
        <vt:i4>1241</vt:i4>
      </vt:variant>
      <vt:variant>
        <vt:i4>0</vt:i4>
      </vt:variant>
      <vt:variant>
        <vt:i4>5</vt:i4>
      </vt:variant>
      <vt:variant>
        <vt:lpwstr/>
      </vt:variant>
      <vt:variant>
        <vt:lpwstr>_Toc152695945</vt:lpwstr>
      </vt:variant>
      <vt:variant>
        <vt:i4>1376307</vt:i4>
      </vt:variant>
      <vt:variant>
        <vt:i4>1235</vt:i4>
      </vt:variant>
      <vt:variant>
        <vt:i4>0</vt:i4>
      </vt:variant>
      <vt:variant>
        <vt:i4>5</vt:i4>
      </vt:variant>
      <vt:variant>
        <vt:lpwstr/>
      </vt:variant>
      <vt:variant>
        <vt:lpwstr>_Toc152695944</vt:lpwstr>
      </vt:variant>
      <vt:variant>
        <vt:i4>1376307</vt:i4>
      </vt:variant>
      <vt:variant>
        <vt:i4>1229</vt:i4>
      </vt:variant>
      <vt:variant>
        <vt:i4>0</vt:i4>
      </vt:variant>
      <vt:variant>
        <vt:i4>5</vt:i4>
      </vt:variant>
      <vt:variant>
        <vt:lpwstr/>
      </vt:variant>
      <vt:variant>
        <vt:lpwstr>_Toc152695943</vt:lpwstr>
      </vt:variant>
      <vt:variant>
        <vt:i4>1376307</vt:i4>
      </vt:variant>
      <vt:variant>
        <vt:i4>1223</vt:i4>
      </vt:variant>
      <vt:variant>
        <vt:i4>0</vt:i4>
      </vt:variant>
      <vt:variant>
        <vt:i4>5</vt:i4>
      </vt:variant>
      <vt:variant>
        <vt:lpwstr/>
      </vt:variant>
      <vt:variant>
        <vt:lpwstr>_Toc152695942</vt:lpwstr>
      </vt:variant>
      <vt:variant>
        <vt:i4>1376307</vt:i4>
      </vt:variant>
      <vt:variant>
        <vt:i4>1217</vt:i4>
      </vt:variant>
      <vt:variant>
        <vt:i4>0</vt:i4>
      </vt:variant>
      <vt:variant>
        <vt:i4>5</vt:i4>
      </vt:variant>
      <vt:variant>
        <vt:lpwstr/>
      </vt:variant>
      <vt:variant>
        <vt:lpwstr>_Toc152695941</vt:lpwstr>
      </vt:variant>
      <vt:variant>
        <vt:i4>1376307</vt:i4>
      </vt:variant>
      <vt:variant>
        <vt:i4>1211</vt:i4>
      </vt:variant>
      <vt:variant>
        <vt:i4>0</vt:i4>
      </vt:variant>
      <vt:variant>
        <vt:i4>5</vt:i4>
      </vt:variant>
      <vt:variant>
        <vt:lpwstr/>
      </vt:variant>
      <vt:variant>
        <vt:lpwstr>_Toc152695940</vt:lpwstr>
      </vt:variant>
      <vt:variant>
        <vt:i4>1179699</vt:i4>
      </vt:variant>
      <vt:variant>
        <vt:i4>1205</vt:i4>
      </vt:variant>
      <vt:variant>
        <vt:i4>0</vt:i4>
      </vt:variant>
      <vt:variant>
        <vt:i4>5</vt:i4>
      </vt:variant>
      <vt:variant>
        <vt:lpwstr/>
      </vt:variant>
      <vt:variant>
        <vt:lpwstr>_Toc152695939</vt:lpwstr>
      </vt:variant>
      <vt:variant>
        <vt:i4>1179699</vt:i4>
      </vt:variant>
      <vt:variant>
        <vt:i4>1199</vt:i4>
      </vt:variant>
      <vt:variant>
        <vt:i4>0</vt:i4>
      </vt:variant>
      <vt:variant>
        <vt:i4>5</vt:i4>
      </vt:variant>
      <vt:variant>
        <vt:lpwstr/>
      </vt:variant>
      <vt:variant>
        <vt:lpwstr>_Toc152695938</vt:lpwstr>
      </vt:variant>
      <vt:variant>
        <vt:i4>1179699</vt:i4>
      </vt:variant>
      <vt:variant>
        <vt:i4>1193</vt:i4>
      </vt:variant>
      <vt:variant>
        <vt:i4>0</vt:i4>
      </vt:variant>
      <vt:variant>
        <vt:i4>5</vt:i4>
      </vt:variant>
      <vt:variant>
        <vt:lpwstr/>
      </vt:variant>
      <vt:variant>
        <vt:lpwstr>_Toc152695937</vt:lpwstr>
      </vt:variant>
      <vt:variant>
        <vt:i4>1179699</vt:i4>
      </vt:variant>
      <vt:variant>
        <vt:i4>1187</vt:i4>
      </vt:variant>
      <vt:variant>
        <vt:i4>0</vt:i4>
      </vt:variant>
      <vt:variant>
        <vt:i4>5</vt:i4>
      </vt:variant>
      <vt:variant>
        <vt:lpwstr/>
      </vt:variant>
      <vt:variant>
        <vt:lpwstr>_Toc152695936</vt:lpwstr>
      </vt:variant>
      <vt:variant>
        <vt:i4>1179699</vt:i4>
      </vt:variant>
      <vt:variant>
        <vt:i4>1181</vt:i4>
      </vt:variant>
      <vt:variant>
        <vt:i4>0</vt:i4>
      </vt:variant>
      <vt:variant>
        <vt:i4>5</vt:i4>
      </vt:variant>
      <vt:variant>
        <vt:lpwstr/>
      </vt:variant>
      <vt:variant>
        <vt:lpwstr>_Toc152695935</vt:lpwstr>
      </vt:variant>
      <vt:variant>
        <vt:i4>1179699</vt:i4>
      </vt:variant>
      <vt:variant>
        <vt:i4>1175</vt:i4>
      </vt:variant>
      <vt:variant>
        <vt:i4>0</vt:i4>
      </vt:variant>
      <vt:variant>
        <vt:i4>5</vt:i4>
      </vt:variant>
      <vt:variant>
        <vt:lpwstr/>
      </vt:variant>
      <vt:variant>
        <vt:lpwstr>_Toc152695934</vt:lpwstr>
      </vt:variant>
      <vt:variant>
        <vt:i4>1179699</vt:i4>
      </vt:variant>
      <vt:variant>
        <vt:i4>1169</vt:i4>
      </vt:variant>
      <vt:variant>
        <vt:i4>0</vt:i4>
      </vt:variant>
      <vt:variant>
        <vt:i4>5</vt:i4>
      </vt:variant>
      <vt:variant>
        <vt:lpwstr/>
      </vt:variant>
      <vt:variant>
        <vt:lpwstr>_Toc152695933</vt:lpwstr>
      </vt:variant>
      <vt:variant>
        <vt:i4>1179699</vt:i4>
      </vt:variant>
      <vt:variant>
        <vt:i4>1163</vt:i4>
      </vt:variant>
      <vt:variant>
        <vt:i4>0</vt:i4>
      </vt:variant>
      <vt:variant>
        <vt:i4>5</vt:i4>
      </vt:variant>
      <vt:variant>
        <vt:lpwstr/>
      </vt:variant>
      <vt:variant>
        <vt:lpwstr>_Toc152695932</vt:lpwstr>
      </vt:variant>
      <vt:variant>
        <vt:i4>1179699</vt:i4>
      </vt:variant>
      <vt:variant>
        <vt:i4>1157</vt:i4>
      </vt:variant>
      <vt:variant>
        <vt:i4>0</vt:i4>
      </vt:variant>
      <vt:variant>
        <vt:i4>5</vt:i4>
      </vt:variant>
      <vt:variant>
        <vt:lpwstr/>
      </vt:variant>
      <vt:variant>
        <vt:lpwstr>_Toc152695931</vt:lpwstr>
      </vt:variant>
      <vt:variant>
        <vt:i4>1179699</vt:i4>
      </vt:variant>
      <vt:variant>
        <vt:i4>1151</vt:i4>
      </vt:variant>
      <vt:variant>
        <vt:i4>0</vt:i4>
      </vt:variant>
      <vt:variant>
        <vt:i4>5</vt:i4>
      </vt:variant>
      <vt:variant>
        <vt:lpwstr/>
      </vt:variant>
      <vt:variant>
        <vt:lpwstr>_Toc152695930</vt:lpwstr>
      </vt:variant>
      <vt:variant>
        <vt:i4>1245235</vt:i4>
      </vt:variant>
      <vt:variant>
        <vt:i4>1145</vt:i4>
      </vt:variant>
      <vt:variant>
        <vt:i4>0</vt:i4>
      </vt:variant>
      <vt:variant>
        <vt:i4>5</vt:i4>
      </vt:variant>
      <vt:variant>
        <vt:lpwstr/>
      </vt:variant>
      <vt:variant>
        <vt:lpwstr>_Toc152695929</vt:lpwstr>
      </vt:variant>
      <vt:variant>
        <vt:i4>1245235</vt:i4>
      </vt:variant>
      <vt:variant>
        <vt:i4>1139</vt:i4>
      </vt:variant>
      <vt:variant>
        <vt:i4>0</vt:i4>
      </vt:variant>
      <vt:variant>
        <vt:i4>5</vt:i4>
      </vt:variant>
      <vt:variant>
        <vt:lpwstr/>
      </vt:variant>
      <vt:variant>
        <vt:lpwstr>_Toc152695928</vt:lpwstr>
      </vt:variant>
      <vt:variant>
        <vt:i4>1245235</vt:i4>
      </vt:variant>
      <vt:variant>
        <vt:i4>1133</vt:i4>
      </vt:variant>
      <vt:variant>
        <vt:i4>0</vt:i4>
      </vt:variant>
      <vt:variant>
        <vt:i4>5</vt:i4>
      </vt:variant>
      <vt:variant>
        <vt:lpwstr/>
      </vt:variant>
      <vt:variant>
        <vt:lpwstr>_Toc152695927</vt:lpwstr>
      </vt:variant>
      <vt:variant>
        <vt:i4>1245235</vt:i4>
      </vt:variant>
      <vt:variant>
        <vt:i4>1127</vt:i4>
      </vt:variant>
      <vt:variant>
        <vt:i4>0</vt:i4>
      </vt:variant>
      <vt:variant>
        <vt:i4>5</vt:i4>
      </vt:variant>
      <vt:variant>
        <vt:lpwstr/>
      </vt:variant>
      <vt:variant>
        <vt:lpwstr>_Toc152695926</vt:lpwstr>
      </vt:variant>
      <vt:variant>
        <vt:i4>1245235</vt:i4>
      </vt:variant>
      <vt:variant>
        <vt:i4>1121</vt:i4>
      </vt:variant>
      <vt:variant>
        <vt:i4>0</vt:i4>
      </vt:variant>
      <vt:variant>
        <vt:i4>5</vt:i4>
      </vt:variant>
      <vt:variant>
        <vt:lpwstr/>
      </vt:variant>
      <vt:variant>
        <vt:lpwstr>_Toc152695925</vt:lpwstr>
      </vt:variant>
      <vt:variant>
        <vt:i4>1245235</vt:i4>
      </vt:variant>
      <vt:variant>
        <vt:i4>1115</vt:i4>
      </vt:variant>
      <vt:variant>
        <vt:i4>0</vt:i4>
      </vt:variant>
      <vt:variant>
        <vt:i4>5</vt:i4>
      </vt:variant>
      <vt:variant>
        <vt:lpwstr/>
      </vt:variant>
      <vt:variant>
        <vt:lpwstr>_Toc152695924</vt:lpwstr>
      </vt:variant>
      <vt:variant>
        <vt:i4>1245235</vt:i4>
      </vt:variant>
      <vt:variant>
        <vt:i4>1109</vt:i4>
      </vt:variant>
      <vt:variant>
        <vt:i4>0</vt:i4>
      </vt:variant>
      <vt:variant>
        <vt:i4>5</vt:i4>
      </vt:variant>
      <vt:variant>
        <vt:lpwstr/>
      </vt:variant>
      <vt:variant>
        <vt:lpwstr>_Toc152695923</vt:lpwstr>
      </vt:variant>
      <vt:variant>
        <vt:i4>1245235</vt:i4>
      </vt:variant>
      <vt:variant>
        <vt:i4>1103</vt:i4>
      </vt:variant>
      <vt:variant>
        <vt:i4>0</vt:i4>
      </vt:variant>
      <vt:variant>
        <vt:i4>5</vt:i4>
      </vt:variant>
      <vt:variant>
        <vt:lpwstr/>
      </vt:variant>
      <vt:variant>
        <vt:lpwstr>_Toc152695922</vt:lpwstr>
      </vt:variant>
      <vt:variant>
        <vt:i4>1245235</vt:i4>
      </vt:variant>
      <vt:variant>
        <vt:i4>1097</vt:i4>
      </vt:variant>
      <vt:variant>
        <vt:i4>0</vt:i4>
      </vt:variant>
      <vt:variant>
        <vt:i4>5</vt:i4>
      </vt:variant>
      <vt:variant>
        <vt:lpwstr/>
      </vt:variant>
      <vt:variant>
        <vt:lpwstr>_Toc152695921</vt:lpwstr>
      </vt:variant>
      <vt:variant>
        <vt:i4>1245235</vt:i4>
      </vt:variant>
      <vt:variant>
        <vt:i4>1091</vt:i4>
      </vt:variant>
      <vt:variant>
        <vt:i4>0</vt:i4>
      </vt:variant>
      <vt:variant>
        <vt:i4>5</vt:i4>
      </vt:variant>
      <vt:variant>
        <vt:lpwstr/>
      </vt:variant>
      <vt:variant>
        <vt:lpwstr>_Toc152695920</vt:lpwstr>
      </vt:variant>
      <vt:variant>
        <vt:i4>1048627</vt:i4>
      </vt:variant>
      <vt:variant>
        <vt:i4>1085</vt:i4>
      </vt:variant>
      <vt:variant>
        <vt:i4>0</vt:i4>
      </vt:variant>
      <vt:variant>
        <vt:i4>5</vt:i4>
      </vt:variant>
      <vt:variant>
        <vt:lpwstr/>
      </vt:variant>
      <vt:variant>
        <vt:lpwstr>_Toc152695919</vt:lpwstr>
      </vt:variant>
      <vt:variant>
        <vt:i4>1048627</vt:i4>
      </vt:variant>
      <vt:variant>
        <vt:i4>1079</vt:i4>
      </vt:variant>
      <vt:variant>
        <vt:i4>0</vt:i4>
      </vt:variant>
      <vt:variant>
        <vt:i4>5</vt:i4>
      </vt:variant>
      <vt:variant>
        <vt:lpwstr/>
      </vt:variant>
      <vt:variant>
        <vt:lpwstr>_Toc152695918</vt:lpwstr>
      </vt:variant>
      <vt:variant>
        <vt:i4>1048627</vt:i4>
      </vt:variant>
      <vt:variant>
        <vt:i4>1073</vt:i4>
      </vt:variant>
      <vt:variant>
        <vt:i4>0</vt:i4>
      </vt:variant>
      <vt:variant>
        <vt:i4>5</vt:i4>
      </vt:variant>
      <vt:variant>
        <vt:lpwstr/>
      </vt:variant>
      <vt:variant>
        <vt:lpwstr>_Toc152695917</vt:lpwstr>
      </vt:variant>
      <vt:variant>
        <vt:i4>1048627</vt:i4>
      </vt:variant>
      <vt:variant>
        <vt:i4>1067</vt:i4>
      </vt:variant>
      <vt:variant>
        <vt:i4>0</vt:i4>
      </vt:variant>
      <vt:variant>
        <vt:i4>5</vt:i4>
      </vt:variant>
      <vt:variant>
        <vt:lpwstr/>
      </vt:variant>
      <vt:variant>
        <vt:lpwstr>_Toc152695916</vt:lpwstr>
      </vt:variant>
      <vt:variant>
        <vt:i4>1048627</vt:i4>
      </vt:variant>
      <vt:variant>
        <vt:i4>1061</vt:i4>
      </vt:variant>
      <vt:variant>
        <vt:i4>0</vt:i4>
      </vt:variant>
      <vt:variant>
        <vt:i4>5</vt:i4>
      </vt:variant>
      <vt:variant>
        <vt:lpwstr/>
      </vt:variant>
      <vt:variant>
        <vt:lpwstr>_Toc152695915</vt:lpwstr>
      </vt:variant>
      <vt:variant>
        <vt:i4>1048627</vt:i4>
      </vt:variant>
      <vt:variant>
        <vt:i4>1055</vt:i4>
      </vt:variant>
      <vt:variant>
        <vt:i4>0</vt:i4>
      </vt:variant>
      <vt:variant>
        <vt:i4>5</vt:i4>
      </vt:variant>
      <vt:variant>
        <vt:lpwstr/>
      </vt:variant>
      <vt:variant>
        <vt:lpwstr>_Toc152695914</vt:lpwstr>
      </vt:variant>
      <vt:variant>
        <vt:i4>1048627</vt:i4>
      </vt:variant>
      <vt:variant>
        <vt:i4>1049</vt:i4>
      </vt:variant>
      <vt:variant>
        <vt:i4>0</vt:i4>
      </vt:variant>
      <vt:variant>
        <vt:i4>5</vt:i4>
      </vt:variant>
      <vt:variant>
        <vt:lpwstr/>
      </vt:variant>
      <vt:variant>
        <vt:lpwstr>_Toc152695913</vt:lpwstr>
      </vt:variant>
      <vt:variant>
        <vt:i4>1048627</vt:i4>
      </vt:variant>
      <vt:variant>
        <vt:i4>1043</vt:i4>
      </vt:variant>
      <vt:variant>
        <vt:i4>0</vt:i4>
      </vt:variant>
      <vt:variant>
        <vt:i4>5</vt:i4>
      </vt:variant>
      <vt:variant>
        <vt:lpwstr/>
      </vt:variant>
      <vt:variant>
        <vt:lpwstr>_Toc152695912</vt:lpwstr>
      </vt:variant>
      <vt:variant>
        <vt:i4>1048627</vt:i4>
      </vt:variant>
      <vt:variant>
        <vt:i4>1037</vt:i4>
      </vt:variant>
      <vt:variant>
        <vt:i4>0</vt:i4>
      </vt:variant>
      <vt:variant>
        <vt:i4>5</vt:i4>
      </vt:variant>
      <vt:variant>
        <vt:lpwstr/>
      </vt:variant>
      <vt:variant>
        <vt:lpwstr>_Toc152695911</vt:lpwstr>
      </vt:variant>
      <vt:variant>
        <vt:i4>1048627</vt:i4>
      </vt:variant>
      <vt:variant>
        <vt:i4>1031</vt:i4>
      </vt:variant>
      <vt:variant>
        <vt:i4>0</vt:i4>
      </vt:variant>
      <vt:variant>
        <vt:i4>5</vt:i4>
      </vt:variant>
      <vt:variant>
        <vt:lpwstr/>
      </vt:variant>
      <vt:variant>
        <vt:lpwstr>_Toc152695910</vt:lpwstr>
      </vt:variant>
      <vt:variant>
        <vt:i4>1114163</vt:i4>
      </vt:variant>
      <vt:variant>
        <vt:i4>1025</vt:i4>
      </vt:variant>
      <vt:variant>
        <vt:i4>0</vt:i4>
      </vt:variant>
      <vt:variant>
        <vt:i4>5</vt:i4>
      </vt:variant>
      <vt:variant>
        <vt:lpwstr/>
      </vt:variant>
      <vt:variant>
        <vt:lpwstr>_Toc152695909</vt:lpwstr>
      </vt:variant>
      <vt:variant>
        <vt:i4>1114163</vt:i4>
      </vt:variant>
      <vt:variant>
        <vt:i4>1019</vt:i4>
      </vt:variant>
      <vt:variant>
        <vt:i4>0</vt:i4>
      </vt:variant>
      <vt:variant>
        <vt:i4>5</vt:i4>
      </vt:variant>
      <vt:variant>
        <vt:lpwstr/>
      </vt:variant>
      <vt:variant>
        <vt:lpwstr>_Toc152695908</vt:lpwstr>
      </vt:variant>
      <vt:variant>
        <vt:i4>1114163</vt:i4>
      </vt:variant>
      <vt:variant>
        <vt:i4>1013</vt:i4>
      </vt:variant>
      <vt:variant>
        <vt:i4>0</vt:i4>
      </vt:variant>
      <vt:variant>
        <vt:i4>5</vt:i4>
      </vt:variant>
      <vt:variant>
        <vt:lpwstr/>
      </vt:variant>
      <vt:variant>
        <vt:lpwstr>_Toc152695907</vt:lpwstr>
      </vt:variant>
      <vt:variant>
        <vt:i4>1114163</vt:i4>
      </vt:variant>
      <vt:variant>
        <vt:i4>1007</vt:i4>
      </vt:variant>
      <vt:variant>
        <vt:i4>0</vt:i4>
      </vt:variant>
      <vt:variant>
        <vt:i4>5</vt:i4>
      </vt:variant>
      <vt:variant>
        <vt:lpwstr/>
      </vt:variant>
      <vt:variant>
        <vt:lpwstr>_Toc152695906</vt:lpwstr>
      </vt:variant>
      <vt:variant>
        <vt:i4>1114163</vt:i4>
      </vt:variant>
      <vt:variant>
        <vt:i4>1001</vt:i4>
      </vt:variant>
      <vt:variant>
        <vt:i4>0</vt:i4>
      </vt:variant>
      <vt:variant>
        <vt:i4>5</vt:i4>
      </vt:variant>
      <vt:variant>
        <vt:lpwstr/>
      </vt:variant>
      <vt:variant>
        <vt:lpwstr>_Toc152695905</vt:lpwstr>
      </vt:variant>
      <vt:variant>
        <vt:i4>1114163</vt:i4>
      </vt:variant>
      <vt:variant>
        <vt:i4>995</vt:i4>
      </vt:variant>
      <vt:variant>
        <vt:i4>0</vt:i4>
      </vt:variant>
      <vt:variant>
        <vt:i4>5</vt:i4>
      </vt:variant>
      <vt:variant>
        <vt:lpwstr/>
      </vt:variant>
      <vt:variant>
        <vt:lpwstr>_Toc152695904</vt:lpwstr>
      </vt:variant>
      <vt:variant>
        <vt:i4>1114163</vt:i4>
      </vt:variant>
      <vt:variant>
        <vt:i4>989</vt:i4>
      </vt:variant>
      <vt:variant>
        <vt:i4>0</vt:i4>
      </vt:variant>
      <vt:variant>
        <vt:i4>5</vt:i4>
      </vt:variant>
      <vt:variant>
        <vt:lpwstr/>
      </vt:variant>
      <vt:variant>
        <vt:lpwstr>_Toc152695903</vt:lpwstr>
      </vt:variant>
      <vt:variant>
        <vt:i4>1114163</vt:i4>
      </vt:variant>
      <vt:variant>
        <vt:i4>983</vt:i4>
      </vt:variant>
      <vt:variant>
        <vt:i4>0</vt:i4>
      </vt:variant>
      <vt:variant>
        <vt:i4>5</vt:i4>
      </vt:variant>
      <vt:variant>
        <vt:lpwstr/>
      </vt:variant>
      <vt:variant>
        <vt:lpwstr>_Toc152695902</vt:lpwstr>
      </vt:variant>
      <vt:variant>
        <vt:i4>1114163</vt:i4>
      </vt:variant>
      <vt:variant>
        <vt:i4>977</vt:i4>
      </vt:variant>
      <vt:variant>
        <vt:i4>0</vt:i4>
      </vt:variant>
      <vt:variant>
        <vt:i4>5</vt:i4>
      </vt:variant>
      <vt:variant>
        <vt:lpwstr/>
      </vt:variant>
      <vt:variant>
        <vt:lpwstr>_Toc152695901</vt:lpwstr>
      </vt:variant>
      <vt:variant>
        <vt:i4>1114163</vt:i4>
      </vt:variant>
      <vt:variant>
        <vt:i4>971</vt:i4>
      </vt:variant>
      <vt:variant>
        <vt:i4>0</vt:i4>
      </vt:variant>
      <vt:variant>
        <vt:i4>5</vt:i4>
      </vt:variant>
      <vt:variant>
        <vt:lpwstr/>
      </vt:variant>
      <vt:variant>
        <vt:lpwstr>_Toc152695900</vt:lpwstr>
      </vt:variant>
      <vt:variant>
        <vt:i4>1572914</vt:i4>
      </vt:variant>
      <vt:variant>
        <vt:i4>965</vt:i4>
      </vt:variant>
      <vt:variant>
        <vt:i4>0</vt:i4>
      </vt:variant>
      <vt:variant>
        <vt:i4>5</vt:i4>
      </vt:variant>
      <vt:variant>
        <vt:lpwstr/>
      </vt:variant>
      <vt:variant>
        <vt:lpwstr>_Toc152695899</vt:lpwstr>
      </vt:variant>
      <vt:variant>
        <vt:i4>1572914</vt:i4>
      </vt:variant>
      <vt:variant>
        <vt:i4>959</vt:i4>
      </vt:variant>
      <vt:variant>
        <vt:i4>0</vt:i4>
      </vt:variant>
      <vt:variant>
        <vt:i4>5</vt:i4>
      </vt:variant>
      <vt:variant>
        <vt:lpwstr/>
      </vt:variant>
      <vt:variant>
        <vt:lpwstr>_Toc152695898</vt:lpwstr>
      </vt:variant>
      <vt:variant>
        <vt:i4>1572914</vt:i4>
      </vt:variant>
      <vt:variant>
        <vt:i4>953</vt:i4>
      </vt:variant>
      <vt:variant>
        <vt:i4>0</vt:i4>
      </vt:variant>
      <vt:variant>
        <vt:i4>5</vt:i4>
      </vt:variant>
      <vt:variant>
        <vt:lpwstr/>
      </vt:variant>
      <vt:variant>
        <vt:lpwstr>_Toc152695897</vt:lpwstr>
      </vt:variant>
      <vt:variant>
        <vt:i4>1572914</vt:i4>
      </vt:variant>
      <vt:variant>
        <vt:i4>947</vt:i4>
      </vt:variant>
      <vt:variant>
        <vt:i4>0</vt:i4>
      </vt:variant>
      <vt:variant>
        <vt:i4>5</vt:i4>
      </vt:variant>
      <vt:variant>
        <vt:lpwstr/>
      </vt:variant>
      <vt:variant>
        <vt:lpwstr>_Toc152695896</vt:lpwstr>
      </vt:variant>
      <vt:variant>
        <vt:i4>1572914</vt:i4>
      </vt:variant>
      <vt:variant>
        <vt:i4>941</vt:i4>
      </vt:variant>
      <vt:variant>
        <vt:i4>0</vt:i4>
      </vt:variant>
      <vt:variant>
        <vt:i4>5</vt:i4>
      </vt:variant>
      <vt:variant>
        <vt:lpwstr/>
      </vt:variant>
      <vt:variant>
        <vt:lpwstr>_Toc152695895</vt:lpwstr>
      </vt:variant>
      <vt:variant>
        <vt:i4>1572914</vt:i4>
      </vt:variant>
      <vt:variant>
        <vt:i4>935</vt:i4>
      </vt:variant>
      <vt:variant>
        <vt:i4>0</vt:i4>
      </vt:variant>
      <vt:variant>
        <vt:i4>5</vt:i4>
      </vt:variant>
      <vt:variant>
        <vt:lpwstr/>
      </vt:variant>
      <vt:variant>
        <vt:lpwstr>_Toc152695894</vt:lpwstr>
      </vt:variant>
      <vt:variant>
        <vt:i4>1572914</vt:i4>
      </vt:variant>
      <vt:variant>
        <vt:i4>929</vt:i4>
      </vt:variant>
      <vt:variant>
        <vt:i4>0</vt:i4>
      </vt:variant>
      <vt:variant>
        <vt:i4>5</vt:i4>
      </vt:variant>
      <vt:variant>
        <vt:lpwstr/>
      </vt:variant>
      <vt:variant>
        <vt:lpwstr>_Toc152695893</vt:lpwstr>
      </vt:variant>
      <vt:variant>
        <vt:i4>1572914</vt:i4>
      </vt:variant>
      <vt:variant>
        <vt:i4>923</vt:i4>
      </vt:variant>
      <vt:variant>
        <vt:i4>0</vt:i4>
      </vt:variant>
      <vt:variant>
        <vt:i4>5</vt:i4>
      </vt:variant>
      <vt:variant>
        <vt:lpwstr/>
      </vt:variant>
      <vt:variant>
        <vt:lpwstr>_Toc152695892</vt:lpwstr>
      </vt:variant>
      <vt:variant>
        <vt:i4>1572914</vt:i4>
      </vt:variant>
      <vt:variant>
        <vt:i4>917</vt:i4>
      </vt:variant>
      <vt:variant>
        <vt:i4>0</vt:i4>
      </vt:variant>
      <vt:variant>
        <vt:i4>5</vt:i4>
      </vt:variant>
      <vt:variant>
        <vt:lpwstr/>
      </vt:variant>
      <vt:variant>
        <vt:lpwstr>_Toc152695891</vt:lpwstr>
      </vt:variant>
      <vt:variant>
        <vt:i4>1572914</vt:i4>
      </vt:variant>
      <vt:variant>
        <vt:i4>911</vt:i4>
      </vt:variant>
      <vt:variant>
        <vt:i4>0</vt:i4>
      </vt:variant>
      <vt:variant>
        <vt:i4>5</vt:i4>
      </vt:variant>
      <vt:variant>
        <vt:lpwstr/>
      </vt:variant>
      <vt:variant>
        <vt:lpwstr>_Toc152695890</vt:lpwstr>
      </vt:variant>
      <vt:variant>
        <vt:i4>1638450</vt:i4>
      </vt:variant>
      <vt:variant>
        <vt:i4>905</vt:i4>
      </vt:variant>
      <vt:variant>
        <vt:i4>0</vt:i4>
      </vt:variant>
      <vt:variant>
        <vt:i4>5</vt:i4>
      </vt:variant>
      <vt:variant>
        <vt:lpwstr/>
      </vt:variant>
      <vt:variant>
        <vt:lpwstr>_Toc152695889</vt:lpwstr>
      </vt:variant>
      <vt:variant>
        <vt:i4>1638450</vt:i4>
      </vt:variant>
      <vt:variant>
        <vt:i4>899</vt:i4>
      </vt:variant>
      <vt:variant>
        <vt:i4>0</vt:i4>
      </vt:variant>
      <vt:variant>
        <vt:i4>5</vt:i4>
      </vt:variant>
      <vt:variant>
        <vt:lpwstr/>
      </vt:variant>
      <vt:variant>
        <vt:lpwstr>_Toc152695888</vt:lpwstr>
      </vt:variant>
      <vt:variant>
        <vt:i4>1638450</vt:i4>
      </vt:variant>
      <vt:variant>
        <vt:i4>893</vt:i4>
      </vt:variant>
      <vt:variant>
        <vt:i4>0</vt:i4>
      </vt:variant>
      <vt:variant>
        <vt:i4>5</vt:i4>
      </vt:variant>
      <vt:variant>
        <vt:lpwstr/>
      </vt:variant>
      <vt:variant>
        <vt:lpwstr>_Toc152695887</vt:lpwstr>
      </vt:variant>
      <vt:variant>
        <vt:i4>1638450</vt:i4>
      </vt:variant>
      <vt:variant>
        <vt:i4>887</vt:i4>
      </vt:variant>
      <vt:variant>
        <vt:i4>0</vt:i4>
      </vt:variant>
      <vt:variant>
        <vt:i4>5</vt:i4>
      </vt:variant>
      <vt:variant>
        <vt:lpwstr/>
      </vt:variant>
      <vt:variant>
        <vt:lpwstr>_Toc152695886</vt:lpwstr>
      </vt:variant>
      <vt:variant>
        <vt:i4>1638450</vt:i4>
      </vt:variant>
      <vt:variant>
        <vt:i4>881</vt:i4>
      </vt:variant>
      <vt:variant>
        <vt:i4>0</vt:i4>
      </vt:variant>
      <vt:variant>
        <vt:i4>5</vt:i4>
      </vt:variant>
      <vt:variant>
        <vt:lpwstr/>
      </vt:variant>
      <vt:variant>
        <vt:lpwstr>_Toc152695885</vt:lpwstr>
      </vt:variant>
      <vt:variant>
        <vt:i4>1638450</vt:i4>
      </vt:variant>
      <vt:variant>
        <vt:i4>875</vt:i4>
      </vt:variant>
      <vt:variant>
        <vt:i4>0</vt:i4>
      </vt:variant>
      <vt:variant>
        <vt:i4>5</vt:i4>
      </vt:variant>
      <vt:variant>
        <vt:lpwstr/>
      </vt:variant>
      <vt:variant>
        <vt:lpwstr>_Toc152695884</vt:lpwstr>
      </vt:variant>
      <vt:variant>
        <vt:i4>1638450</vt:i4>
      </vt:variant>
      <vt:variant>
        <vt:i4>869</vt:i4>
      </vt:variant>
      <vt:variant>
        <vt:i4>0</vt:i4>
      </vt:variant>
      <vt:variant>
        <vt:i4>5</vt:i4>
      </vt:variant>
      <vt:variant>
        <vt:lpwstr/>
      </vt:variant>
      <vt:variant>
        <vt:lpwstr>_Toc152695883</vt:lpwstr>
      </vt:variant>
      <vt:variant>
        <vt:i4>1638450</vt:i4>
      </vt:variant>
      <vt:variant>
        <vt:i4>863</vt:i4>
      </vt:variant>
      <vt:variant>
        <vt:i4>0</vt:i4>
      </vt:variant>
      <vt:variant>
        <vt:i4>5</vt:i4>
      </vt:variant>
      <vt:variant>
        <vt:lpwstr/>
      </vt:variant>
      <vt:variant>
        <vt:lpwstr>_Toc152695882</vt:lpwstr>
      </vt:variant>
      <vt:variant>
        <vt:i4>1638450</vt:i4>
      </vt:variant>
      <vt:variant>
        <vt:i4>857</vt:i4>
      </vt:variant>
      <vt:variant>
        <vt:i4>0</vt:i4>
      </vt:variant>
      <vt:variant>
        <vt:i4>5</vt:i4>
      </vt:variant>
      <vt:variant>
        <vt:lpwstr/>
      </vt:variant>
      <vt:variant>
        <vt:lpwstr>_Toc152695881</vt:lpwstr>
      </vt:variant>
      <vt:variant>
        <vt:i4>1638450</vt:i4>
      </vt:variant>
      <vt:variant>
        <vt:i4>851</vt:i4>
      </vt:variant>
      <vt:variant>
        <vt:i4>0</vt:i4>
      </vt:variant>
      <vt:variant>
        <vt:i4>5</vt:i4>
      </vt:variant>
      <vt:variant>
        <vt:lpwstr/>
      </vt:variant>
      <vt:variant>
        <vt:lpwstr>_Toc152695880</vt:lpwstr>
      </vt:variant>
      <vt:variant>
        <vt:i4>1441842</vt:i4>
      </vt:variant>
      <vt:variant>
        <vt:i4>845</vt:i4>
      </vt:variant>
      <vt:variant>
        <vt:i4>0</vt:i4>
      </vt:variant>
      <vt:variant>
        <vt:i4>5</vt:i4>
      </vt:variant>
      <vt:variant>
        <vt:lpwstr/>
      </vt:variant>
      <vt:variant>
        <vt:lpwstr>_Toc152695879</vt:lpwstr>
      </vt:variant>
      <vt:variant>
        <vt:i4>1441842</vt:i4>
      </vt:variant>
      <vt:variant>
        <vt:i4>839</vt:i4>
      </vt:variant>
      <vt:variant>
        <vt:i4>0</vt:i4>
      </vt:variant>
      <vt:variant>
        <vt:i4>5</vt:i4>
      </vt:variant>
      <vt:variant>
        <vt:lpwstr/>
      </vt:variant>
      <vt:variant>
        <vt:lpwstr>_Toc152695878</vt:lpwstr>
      </vt:variant>
      <vt:variant>
        <vt:i4>1441842</vt:i4>
      </vt:variant>
      <vt:variant>
        <vt:i4>833</vt:i4>
      </vt:variant>
      <vt:variant>
        <vt:i4>0</vt:i4>
      </vt:variant>
      <vt:variant>
        <vt:i4>5</vt:i4>
      </vt:variant>
      <vt:variant>
        <vt:lpwstr/>
      </vt:variant>
      <vt:variant>
        <vt:lpwstr>_Toc152695877</vt:lpwstr>
      </vt:variant>
      <vt:variant>
        <vt:i4>1441842</vt:i4>
      </vt:variant>
      <vt:variant>
        <vt:i4>827</vt:i4>
      </vt:variant>
      <vt:variant>
        <vt:i4>0</vt:i4>
      </vt:variant>
      <vt:variant>
        <vt:i4>5</vt:i4>
      </vt:variant>
      <vt:variant>
        <vt:lpwstr/>
      </vt:variant>
      <vt:variant>
        <vt:lpwstr>_Toc152695876</vt:lpwstr>
      </vt:variant>
      <vt:variant>
        <vt:i4>1441842</vt:i4>
      </vt:variant>
      <vt:variant>
        <vt:i4>821</vt:i4>
      </vt:variant>
      <vt:variant>
        <vt:i4>0</vt:i4>
      </vt:variant>
      <vt:variant>
        <vt:i4>5</vt:i4>
      </vt:variant>
      <vt:variant>
        <vt:lpwstr/>
      </vt:variant>
      <vt:variant>
        <vt:lpwstr>_Toc152695875</vt:lpwstr>
      </vt:variant>
      <vt:variant>
        <vt:i4>1441842</vt:i4>
      </vt:variant>
      <vt:variant>
        <vt:i4>815</vt:i4>
      </vt:variant>
      <vt:variant>
        <vt:i4>0</vt:i4>
      </vt:variant>
      <vt:variant>
        <vt:i4>5</vt:i4>
      </vt:variant>
      <vt:variant>
        <vt:lpwstr/>
      </vt:variant>
      <vt:variant>
        <vt:lpwstr>_Toc152695874</vt:lpwstr>
      </vt:variant>
      <vt:variant>
        <vt:i4>1441842</vt:i4>
      </vt:variant>
      <vt:variant>
        <vt:i4>809</vt:i4>
      </vt:variant>
      <vt:variant>
        <vt:i4>0</vt:i4>
      </vt:variant>
      <vt:variant>
        <vt:i4>5</vt:i4>
      </vt:variant>
      <vt:variant>
        <vt:lpwstr/>
      </vt:variant>
      <vt:variant>
        <vt:lpwstr>_Toc152695873</vt:lpwstr>
      </vt:variant>
      <vt:variant>
        <vt:i4>1441842</vt:i4>
      </vt:variant>
      <vt:variant>
        <vt:i4>803</vt:i4>
      </vt:variant>
      <vt:variant>
        <vt:i4>0</vt:i4>
      </vt:variant>
      <vt:variant>
        <vt:i4>5</vt:i4>
      </vt:variant>
      <vt:variant>
        <vt:lpwstr/>
      </vt:variant>
      <vt:variant>
        <vt:lpwstr>_Toc152695872</vt:lpwstr>
      </vt:variant>
      <vt:variant>
        <vt:i4>1441842</vt:i4>
      </vt:variant>
      <vt:variant>
        <vt:i4>797</vt:i4>
      </vt:variant>
      <vt:variant>
        <vt:i4>0</vt:i4>
      </vt:variant>
      <vt:variant>
        <vt:i4>5</vt:i4>
      </vt:variant>
      <vt:variant>
        <vt:lpwstr/>
      </vt:variant>
      <vt:variant>
        <vt:lpwstr>_Toc152695871</vt:lpwstr>
      </vt:variant>
      <vt:variant>
        <vt:i4>1441842</vt:i4>
      </vt:variant>
      <vt:variant>
        <vt:i4>791</vt:i4>
      </vt:variant>
      <vt:variant>
        <vt:i4>0</vt:i4>
      </vt:variant>
      <vt:variant>
        <vt:i4>5</vt:i4>
      </vt:variant>
      <vt:variant>
        <vt:lpwstr/>
      </vt:variant>
      <vt:variant>
        <vt:lpwstr>_Toc152695870</vt:lpwstr>
      </vt:variant>
      <vt:variant>
        <vt:i4>1507378</vt:i4>
      </vt:variant>
      <vt:variant>
        <vt:i4>785</vt:i4>
      </vt:variant>
      <vt:variant>
        <vt:i4>0</vt:i4>
      </vt:variant>
      <vt:variant>
        <vt:i4>5</vt:i4>
      </vt:variant>
      <vt:variant>
        <vt:lpwstr/>
      </vt:variant>
      <vt:variant>
        <vt:lpwstr>_Toc152695869</vt:lpwstr>
      </vt:variant>
      <vt:variant>
        <vt:i4>1507378</vt:i4>
      </vt:variant>
      <vt:variant>
        <vt:i4>779</vt:i4>
      </vt:variant>
      <vt:variant>
        <vt:i4>0</vt:i4>
      </vt:variant>
      <vt:variant>
        <vt:i4>5</vt:i4>
      </vt:variant>
      <vt:variant>
        <vt:lpwstr/>
      </vt:variant>
      <vt:variant>
        <vt:lpwstr>_Toc152695868</vt:lpwstr>
      </vt:variant>
      <vt:variant>
        <vt:i4>1507378</vt:i4>
      </vt:variant>
      <vt:variant>
        <vt:i4>773</vt:i4>
      </vt:variant>
      <vt:variant>
        <vt:i4>0</vt:i4>
      </vt:variant>
      <vt:variant>
        <vt:i4>5</vt:i4>
      </vt:variant>
      <vt:variant>
        <vt:lpwstr/>
      </vt:variant>
      <vt:variant>
        <vt:lpwstr>_Toc152695867</vt:lpwstr>
      </vt:variant>
      <vt:variant>
        <vt:i4>1507378</vt:i4>
      </vt:variant>
      <vt:variant>
        <vt:i4>767</vt:i4>
      </vt:variant>
      <vt:variant>
        <vt:i4>0</vt:i4>
      </vt:variant>
      <vt:variant>
        <vt:i4>5</vt:i4>
      </vt:variant>
      <vt:variant>
        <vt:lpwstr/>
      </vt:variant>
      <vt:variant>
        <vt:lpwstr>_Toc152695866</vt:lpwstr>
      </vt:variant>
      <vt:variant>
        <vt:i4>1507378</vt:i4>
      </vt:variant>
      <vt:variant>
        <vt:i4>761</vt:i4>
      </vt:variant>
      <vt:variant>
        <vt:i4>0</vt:i4>
      </vt:variant>
      <vt:variant>
        <vt:i4>5</vt:i4>
      </vt:variant>
      <vt:variant>
        <vt:lpwstr/>
      </vt:variant>
      <vt:variant>
        <vt:lpwstr>_Toc152695865</vt:lpwstr>
      </vt:variant>
      <vt:variant>
        <vt:i4>1507378</vt:i4>
      </vt:variant>
      <vt:variant>
        <vt:i4>755</vt:i4>
      </vt:variant>
      <vt:variant>
        <vt:i4>0</vt:i4>
      </vt:variant>
      <vt:variant>
        <vt:i4>5</vt:i4>
      </vt:variant>
      <vt:variant>
        <vt:lpwstr/>
      </vt:variant>
      <vt:variant>
        <vt:lpwstr>_Toc152695864</vt:lpwstr>
      </vt:variant>
      <vt:variant>
        <vt:i4>1507378</vt:i4>
      </vt:variant>
      <vt:variant>
        <vt:i4>749</vt:i4>
      </vt:variant>
      <vt:variant>
        <vt:i4>0</vt:i4>
      </vt:variant>
      <vt:variant>
        <vt:i4>5</vt:i4>
      </vt:variant>
      <vt:variant>
        <vt:lpwstr/>
      </vt:variant>
      <vt:variant>
        <vt:lpwstr>_Toc152695863</vt:lpwstr>
      </vt:variant>
      <vt:variant>
        <vt:i4>1507378</vt:i4>
      </vt:variant>
      <vt:variant>
        <vt:i4>743</vt:i4>
      </vt:variant>
      <vt:variant>
        <vt:i4>0</vt:i4>
      </vt:variant>
      <vt:variant>
        <vt:i4>5</vt:i4>
      </vt:variant>
      <vt:variant>
        <vt:lpwstr/>
      </vt:variant>
      <vt:variant>
        <vt:lpwstr>_Toc152695862</vt:lpwstr>
      </vt:variant>
      <vt:variant>
        <vt:i4>1507378</vt:i4>
      </vt:variant>
      <vt:variant>
        <vt:i4>737</vt:i4>
      </vt:variant>
      <vt:variant>
        <vt:i4>0</vt:i4>
      </vt:variant>
      <vt:variant>
        <vt:i4>5</vt:i4>
      </vt:variant>
      <vt:variant>
        <vt:lpwstr/>
      </vt:variant>
      <vt:variant>
        <vt:lpwstr>_Toc152695861</vt:lpwstr>
      </vt:variant>
      <vt:variant>
        <vt:i4>1507378</vt:i4>
      </vt:variant>
      <vt:variant>
        <vt:i4>731</vt:i4>
      </vt:variant>
      <vt:variant>
        <vt:i4>0</vt:i4>
      </vt:variant>
      <vt:variant>
        <vt:i4>5</vt:i4>
      </vt:variant>
      <vt:variant>
        <vt:lpwstr/>
      </vt:variant>
      <vt:variant>
        <vt:lpwstr>_Toc152695860</vt:lpwstr>
      </vt:variant>
      <vt:variant>
        <vt:i4>1310770</vt:i4>
      </vt:variant>
      <vt:variant>
        <vt:i4>725</vt:i4>
      </vt:variant>
      <vt:variant>
        <vt:i4>0</vt:i4>
      </vt:variant>
      <vt:variant>
        <vt:i4>5</vt:i4>
      </vt:variant>
      <vt:variant>
        <vt:lpwstr/>
      </vt:variant>
      <vt:variant>
        <vt:lpwstr>_Toc152695859</vt:lpwstr>
      </vt:variant>
      <vt:variant>
        <vt:i4>1310770</vt:i4>
      </vt:variant>
      <vt:variant>
        <vt:i4>719</vt:i4>
      </vt:variant>
      <vt:variant>
        <vt:i4>0</vt:i4>
      </vt:variant>
      <vt:variant>
        <vt:i4>5</vt:i4>
      </vt:variant>
      <vt:variant>
        <vt:lpwstr/>
      </vt:variant>
      <vt:variant>
        <vt:lpwstr>_Toc152695858</vt:lpwstr>
      </vt:variant>
      <vt:variant>
        <vt:i4>1310770</vt:i4>
      </vt:variant>
      <vt:variant>
        <vt:i4>713</vt:i4>
      </vt:variant>
      <vt:variant>
        <vt:i4>0</vt:i4>
      </vt:variant>
      <vt:variant>
        <vt:i4>5</vt:i4>
      </vt:variant>
      <vt:variant>
        <vt:lpwstr/>
      </vt:variant>
      <vt:variant>
        <vt:lpwstr>_Toc152695857</vt:lpwstr>
      </vt:variant>
      <vt:variant>
        <vt:i4>1310770</vt:i4>
      </vt:variant>
      <vt:variant>
        <vt:i4>707</vt:i4>
      </vt:variant>
      <vt:variant>
        <vt:i4>0</vt:i4>
      </vt:variant>
      <vt:variant>
        <vt:i4>5</vt:i4>
      </vt:variant>
      <vt:variant>
        <vt:lpwstr/>
      </vt:variant>
      <vt:variant>
        <vt:lpwstr>_Toc152695856</vt:lpwstr>
      </vt:variant>
      <vt:variant>
        <vt:i4>1310770</vt:i4>
      </vt:variant>
      <vt:variant>
        <vt:i4>701</vt:i4>
      </vt:variant>
      <vt:variant>
        <vt:i4>0</vt:i4>
      </vt:variant>
      <vt:variant>
        <vt:i4>5</vt:i4>
      </vt:variant>
      <vt:variant>
        <vt:lpwstr/>
      </vt:variant>
      <vt:variant>
        <vt:lpwstr>_Toc152695855</vt:lpwstr>
      </vt:variant>
      <vt:variant>
        <vt:i4>1310770</vt:i4>
      </vt:variant>
      <vt:variant>
        <vt:i4>695</vt:i4>
      </vt:variant>
      <vt:variant>
        <vt:i4>0</vt:i4>
      </vt:variant>
      <vt:variant>
        <vt:i4>5</vt:i4>
      </vt:variant>
      <vt:variant>
        <vt:lpwstr/>
      </vt:variant>
      <vt:variant>
        <vt:lpwstr>_Toc152695854</vt:lpwstr>
      </vt:variant>
      <vt:variant>
        <vt:i4>1310770</vt:i4>
      </vt:variant>
      <vt:variant>
        <vt:i4>689</vt:i4>
      </vt:variant>
      <vt:variant>
        <vt:i4>0</vt:i4>
      </vt:variant>
      <vt:variant>
        <vt:i4>5</vt:i4>
      </vt:variant>
      <vt:variant>
        <vt:lpwstr/>
      </vt:variant>
      <vt:variant>
        <vt:lpwstr>_Toc152695853</vt:lpwstr>
      </vt:variant>
      <vt:variant>
        <vt:i4>1114171</vt:i4>
      </vt:variant>
      <vt:variant>
        <vt:i4>680</vt:i4>
      </vt:variant>
      <vt:variant>
        <vt:i4>0</vt:i4>
      </vt:variant>
      <vt:variant>
        <vt:i4>5</vt:i4>
      </vt:variant>
      <vt:variant>
        <vt:lpwstr/>
      </vt:variant>
      <vt:variant>
        <vt:lpwstr>_Toc152696137</vt:lpwstr>
      </vt:variant>
      <vt:variant>
        <vt:i4>1114171</vt:i4>
      </vt:variant>
      <vt:variant>
        <vt:i4>674</vt:i4>
      </vt:variant>
      <vt:variant>
        <vt:i4>0</vt:i4>
      </vt:variant>
      <vt:variant>
        <vt:i4>5</vt:i4>
      </vt:variant>
      <vt:variant>
        <vt:lpwstr/>
      </vt:variant>
      <vt:variant>
        <vt:lpwstr>_Toc152696136</vt:lpwstr>
      </vt:variant>
      <vt:variant>
        <vt:i4>1114171</vt:i4>
      </vt:variant>
      <vt:variant>
        <vt:i4>668</vt:i4>
      </vt:variant>
      <vt:variant>
        <vt:i4>0</vt:i4>
      </vt:variant>
      <vt:variant>
        <vt:i4>5</vt:i4>
      </vt:variant>
      <vt:variant>
        <vt:lpwstr/>
      </vt:variant>
      <vt:variant>
        <vt:lpwstr>_Toc152696135</vt:lpwstr>
      </vt:variant>
      <vt:variant>
        <vt:i4>1114171</vt:i4>
      </vt:variant>
      <vt:variant>
        <vt:i4>662</vt:i4>
      </vt:variant>
      <vt:variant>
        <vt:i4>0</vt:i4>
      </vt:variant>
      <vt:variant>
        <vt:i4>5</vt:i4>
      </vt:variant>
      <vt:variant>
        <vt:lpwstr/>
      </vt:variant>
      <vt:variant>
        <vt:lpwstr>_Toc152696134</vt:lpwstr>
      </vt:variant>
      <vt:variant>
        <vt:i4>1114171</vt:i4>
      </vt:variant>
      <vt:variant>
        <vt:i4>656</vt:i4>
      </vt:variant>
      <vt:variant>
        <vt:i4>0</vt:i4>
      </vt:variant>
      <vt:variant>
        <vt:i4>5</vt:i4>
      </vt:variant>
      <vt:variant>
        <vt:lpwstr/>
      </vt:variant>
      <vt:variant>
        <vt:lpwstr>_Toc152696133</vt:lpwstr>
      </vt:variant>
      <vt:variant>
        <vt:i4>1114171</vt:i4>
      </vt:variant>
      <vt:variant>
        <vt:i4>650</vt:i4>
      </vt:variant>
      <vt:variant>
        <vt:i4>0</vt:i4>
      </vt:variant>
      <vt:variant>
        <vt:i4>5</vt:i4>
      </vt:variant>
      <vt:variant>
        <vt:lpwstr/>
      </vt:variant>
      <vt:variant>
        <vt:lpwstr>_Toc152696132</vt:lpwstr>
      </vt:variant>
      <vt:variant>
        <vt:i4>1114171</vt:i4>
      </vt:variant>
      <vt:variant>
        <vt:i4>644</vt:i4>
      </vt:variant>
      <vt:variant>
        <vt:i4>0</vt:i4>
      </vt:variant>
      <vt:variant>
        <vt:i4>5</vt:i4>
      </vt:variant>
      <vt:variant>
        <vt:lpwstr/>
      </vt:variant>
      <vt:variant>
        <vt:lpwstr>_Toc152696131</vt:lpwstr>
      </vt:variant>
      <vt:variant>
        <vt:i4>1114171</vt:i4>
      </vt:variant>
      <vt:variant>
        <vt:i4>638</vt:i4>
      </vt:variant>
      <vt:variant>
        <vt:i4>0</vt:i4>
      </vt:variant>
      <vt:variant>
        <vt:i4>5</vt:i4>
      </vt:variant>
      <vt:variant>
        <vt:lpwstr/>
      </vt:variant>
      <vt:variant>
        <vt:lpwstr>_Toc152696130</vt:lpwstr>
      </vt:variant>
      <vt:variant>
        <vt:i4>1048635</vt:i4>
      </vt:variant>
      <vt:variant>
        <vt:i4>632</vt:i4>
      </vt:variant>
      <vt:variant>
        <vt:i4>0</vt:i4>
      </vt:variant>
      <vt:variant>
        <vt:i4>5</vt:i4>
      </vt:variant>
      <vt:variant>
        <vt:lpwstr/>
      </vt:variant>
      <vt:variant>
        <vt:lpwstr>_Toc152696129</vt:lpwstr>
      </vt:variant>
      <vt:variant>
        <vt:i4>1048635</vt:i4>
      </vt:variant>
      <vt:variant>
        <vt:i4>626</vt:i4>
      </vt:variant>
      <vt:variant>
        <vt:i4>0</vt:i4>
      </vt:variant>
      <vt:variant>
        <vt:i4>5</vt:i4>
      </vt:variant>
      <vt:variant>
        <vt:lpwstr/>
      </vt:variant>
      <vt:variant>
        <vt:lpwstr>_Toc152696128</vt:lpwstr>
      </vt:variant>
      <vt:variant>
        <vt:i4>1048635</vt:i4>
      </vt:variant>
      <vt:variant>
        <vt:i4>620</vt:i4>
      </vt:variant>
      <vt:variant>
        <vt:i4>0</vt:i4>
      </vt:variant>
      <vt:variant>
        <vt:i4>5</vt:i4>
      </vt:variant>
      <vt:variant>
        <vt:lpwstr/>
      </vt:variant>
      <vt:variant>
        <vt:lpwstr>_Toc152696127</vt:lpwstr>
      </vt:variant>
      <vt:variant>
        <vt:i4>1048635</vt:i4>
      </vt:variant>
      <vt:variant>
        <vt:i4>614</vt:i4>
      </vt:variant>
      <vt:variant>
        <vt:i4>0</vt:i4>
      </vt:variant>
      <vt:variant>
        <vt:i4>5</vt:i4>
      </vt:variant>
      <vt:variant>
        <vt:lpwstr/>
      </vt:variant>
      <vt:variant>
        <vt:lpwstr>_Toc152696126</vt:lpwstr>
      </vt:variant>
      <vt:variant>
        <vt:i4>1048635</vt:i4>
      </vt:variant>
      <vt:variant>
        <vt:i4>608</vt:i4>
      </vt:variant>
      <vt:variant>
        <vt:i4>0</vt:i4>
      </vt:variant>
      <vt:variant>
        <vt:i4>5</vt:i4>
      </vt:variant>
      <vt:variant>
        <vt:lpwstr/>
      </vt:variant>
      <vt:variant>
        <vt:lpwstr>_Toc152696125</vt:lpwstr>
      </vt:variant>
      <vt:variant>
        <vt:i4>1048635</vt:i4>
      </vt:variant>
      <vt:variant>
        <vt:i4>602</vt:i4>
      </vt:variant>
      <vt:variant>
        <vt:i4>0</vt:i4>
      </vt:variant>
      <vt:variant>
        <vt:i4>5</vt:i4>
      </vt:variant>
      <vt:variant>
        <vt:lpwstr/>
      </vt:variant>
      <vt:variant>
        <vt:lpwstr>_Toc152696124</vt:lpwstr>
      </vt:variant>
      <vt:variant>
        <vt:i4>1048635</vt:i4>
      </vt:variant>
      <vt:variant>
        <vt:i4>596</vt:i4>
      </vt:variant>
      <vt:variant>
        <vt:i4>0</vt:i4>
      </vt:variant>
      <vt:variant>
        <vt:i4>5</vt:i4>
      </vt:variant>
      <vt:variant>
        <vt:lpwstr/>
      </vt:variant>
      <vt:variant>
        <vt:lpwstr>_Toc152696123</vt:lpwstr>
      </vt:variant>
      <vt:variant>
        <vt:i4>1048635</vt:i4>
      </vt:variant>
      <vt:variant>
        <vt:i4>590</vt:i4>
      </vt:variant>
      <vt:variant>
        <vt:i4>0</vt:i4>
      </vt:variant>
      <vt:variant>
        <vt:i4>5</vt:i4>
      </vt:variant>
      <vt:variant>
        <vt:lpwstr/>
      </vt:variant>
      <vt:variant>
        <vt:lpwstr>_Toc152696122</vt:lpwstr>
      </vt:variant>
      <vt:variant>
        <vt:i4>1048635</vt:i4>
      </vt:variant>
      <vt:variant>
        <vt:i4>584</vt:i4>
      </vt:variant>
      <vt:variant>
        <vt:i4>0</vt:i4>
      </vt:variant>
      <vt:variant>
        <vt:i4>5</vt:i4>
      </vt:variant>
      <vt:variant>
        <vt:lpwstr/>
      </vt:variant>
      <vt:variant>
        <vt:lpwstr>_Toc152696121</vt:lpwstr>
      </vt:variant>
      <vt:variant>
        <vt:i4>1048635</vt:i4>
      </vt:variant>
      <vt:variant>
        <vt:i4>578</vt:i4>
      </vt:variant>
      <vt:variant>
        <vt:i4>0</vt:i4>
      </vt:variant>
      <vt:variant>
        <vt:i4>5</vt:i4>
      </vt:variant>
      <vt:variant>
        <vt:lpwstr/>
      </vt:variant>
      <vt:variant>
        <vt:lpwstr>_Toc152696120</vt:lpwstr>
      </vt:variant>
      <vt:variant>
        <vt:i4>1245243</vt:i4>
      </vt:variant>
      <vt:variant>
        <vt:i4>572</vt:i4>
      </vt:variant>
      <vt:variant>
        <vt:i4>0</vt:i4>
      </vt:variant>
      <vt:variant>
        <vt:i4>5</vt:i4>
      </vt:variant>
      <vt:variant>
        <vt:lpwstr/>
      </vt:variant>
      <vt:variant>
        <vt:lpwstr>_Toc152696119</vt:lpwstr>
      </vt:variant>
      <vt:variant>
        <vt:i4>1245243</vt:i4>
      </vt:variant>
      <vt:variant>
        <vt:i4>566</vt:i4>
      </vt:variant>
      <vt:variant>
        <vt:i4>0</vt:i4>
      </vt:variant>
      <vt:variant>
        <vt:i4>5</vt:i4>
      </vt:variant>
      <vt:variant>
        <vt:lpwstr/>
      </vt:variant>
      <vt:variant>
        <vt:lpwstr>_Toc152696118</vt:lpwstr>
      </vt:variant>
      <vt:variant>
        <vt:i4>1245243</vt:i4>
      </vt:variant>
      <vt:variant>
        <vt:i4>560</vt:i4>
      </vt:variant>
      <vt:variant>
        <vt:i4>0</vt:i4>
      </vt:variant>
      <vt:variant>
        <vt:i4>5</vt:i4>
      </vt:variant>
      <vt:variant>
        <vt:lpwstr/>
      </vt:variant>
      <vt:variant>
        <vt:lpwstr>_Toc152696117</vt:lpwstr>
      </vt:variant>
      <vt:variant>
        <vt:i4>1245243</vt:i4>
      </vt:variant>
      <vt:variant>
        <vt:i4>554</vt:i4>
      </vt:variant>
      <vt:variant>
        <vt:i4>0</vt:i4>
      </vt:variant>
      <vt:variant>
        <vt:i4>5</vt:i4>
      </vt:variant>
      <vt:variant>
        <vt:lpwstr/>
      </vt:variant>
      <vt:variant>
        <vt:lpwstr>_Toc152696116</vt:lpwstr>
      </vt:variant>
      <vt:variant>
        <vt:i4>1245243</vt:i4>
      </vt:variant>
      <vt:variant>
        <vt:i4>548</vt:i4>
      </vt:variant>
      <vt:variant>
        <vt:i4>0</vt:i4>
      </vt:variant>
      <vt:variant>
        <vt:i4>5</vt:i4>
      </vt:variant>
      <vt:variant>
        <vt:lpwstr/>
      </vt:variant>
      <vt:variant>
        <vt:lpwstr>_Toc152696115</vt:lpwstr>
      </vt:variant>
      <vt:variant>
        <vt:i4>1245243</vt:i4>
      </vt:variant>
      <vt:variant>
        <vt:i4>542</vt:i4>
      </vt:variant>
      <vt:variant>
        <vt:i4>0</vt:i4>
      </vt:variant>
      <vt:variant>
        <vt:i4>5</vt:i4>
      </vt:variant>
      <vt:variant>
        <vt:lpwstr/>
      </vt:variant>
      <vt:variant>
        <vt:lpwstr>_Toc152696114</vt:lpwstr>
      </vt:variant>
      <vt:variant>
        <vt:i4>1245243</vt:i4>
      </vt:variant>
      <vt:variant>
        <vt:i4>536</vt:i4>
      </vt:variant>
      <vt:variant>
        <vt:i4>0</vt:i4>
      </vt:variant>
      <vt:variant>
        <vt:i4>5</vt:i4>
      </vt:variant>
      <vt:variant>
        <vt:lpwstr/>
      </vt:variant>
      <vt:variant>
        <vt:lpwstr>_Toc152696113</vt:lpwstr>
      </vt:variant>
      <vt:variant>
        <vt:i4>1245243</vt:i4>
      </vt:variant>
      <vt:variant>
        <vt:i4>530</vt:i4>
      </vt:variant>
      <vt:variant>
        <vt:i4>0</vt:i4>
      </vt:variant>
      <vt:variant>
        <vt:i4>5</vt:i4>
      </vt:variant>
      <vt:variant>
        <vt:lpwstr/>
      </vt:variant>
      <vt:variant>
        <vt:lpwstr>_Toc152696112</vt:lpwstr>
      </vt:variant>
      <vt:variant>
        <vt:i4>1245243</vt:i4>
      </vt:variant>
      <vt:variant>
        <vt:i4>524</vt:i4>
      </vt:variant>
      <vt:variant>
        <vt:i4>0</vt:i4>
      </vt:variant>
      <vt:variant>
        <vt:i4>5</vt:i4>
      </vt:variant>
      <vt:variant>
        <vt:lpwstr/>
      </vt:variant>
      <vt:variant>
        <vt:lpwstr>_Toc152696111</vt:lpwstr>
      </vt:variant>
      <vt:variant>
        <vt:i4>1245243</vt:i4>
      </vt:variant>
      <vt:variant>
        <vt:i4>518</vt:i4>
      </vt:variant>
      <vt:variant>
        <vt:i4>0</vt:i4>
      </vt:variant>
      <vt:variant>
        <vt:i4>5</vt:i4>
      </vt:variant>
      <vt:variant>
        <vt:lpwstr/>
      </vt:variant>
      <vt:variant>
        <vt:lpwstr>_Toc152696110</vt:lpwstr>
      </vt:variant>
      <vt:variant>
        <vt:i4>1179707</vt:i4>
      </vt:variant>
      <vt:variant>
        <vt:i4>512</vt:i4>
      </vt:variant>
      <vt:variant>
        <vt:i4>0</vt:i4>
      </vt:variant>
      <vt:variant>
        <vt:i4>5</vt:i4>
      </vt:variant>
      <vt:variant>
        <vt:lpwstr/>
      </vt:variant>
      <vt:variant>
        <vt:lpwstr>_Toc152696109</vt:lpwstr>
      </vt:variant>
      <vt:variant>
        <vt:i4>1179707</vt:i4>
      </vt:variant>
      <vt:variant>
        <vt:i4>506</vt:i4>
      </vt:variant>
      <vt:variant>
        <vt:i4>0</vt:i4>
      </vt:variant>
      <vt:variant>
        <vt:i4>5</vt:i4>
      </vt:variant>
      <vt:variant>
        <vt:lpwstr/>
      </vt:variant>
      <vt:variant>
        <vt:lpwstr>_Toc152696108</vt:lpwstr>
      </vt:variant>
      <vt:variant>
        <vt:i4>1179707</vt:i4>
      </vt:variant>
      <vt:variant>
        <vt:i4>500</vt:i4>
      </vt:variant>
      <vt:variant>
        <vt:i4>0</vt:i4>
      </vt:variant>
      <vt:variant>
        <vt:i4>5</vt:i4>
      </vt:variant>
      <vt:variant>
        <vt:lpwstr/>
      </vt:variant>
      <vt:variant>
        <vt:lpwstr>_Toc152696107</vt:lpwstr>
      </vt:variant>
      <vt:variant>
        <vt:i4>1179707</vt:i4>
      </vt:variant>
      <vt:variant>
        <vt:i4>494</vt:i4>
      </vt:variant>
      <vt:variant>
        <vt:i4>0</vt:i4>
      </vt:variant>
      <vt:variant>
        <vt:i4>5</vt:i4>
      </vt:variant>
      <vt:variant>
        <vt:lpwstr/>
      </vt:variant>
      <vt:variant>
        <vt:lpwstr>_Toc152696106</vt:lpwstr>
      </vt:variant>
      <vt:variant>
        <vt:i4>1179707</vt:i4>
      </vt:variant>
      <vt:variant>
        <vt:i4>488</vt:i4>
      </vt:variant>
      <vt:variant>
        <vt:i4>0</vt:i4>
      </vt:variant>
      <vt:variant>
        <vt:i4>5</vt:i4>
      </vt:variant>
      <vt:variant>
        <vt:lpwstr/>
      </vt:variant>
      <vt:variant>
        <vt:lpwstr>_Toc152696105</vt:lpwstr>
      </vt:variant>
      <vt:variant>
        <vt:i4>1179707</vt:i4>
      </vt:variant>
      <vt:variant>
        <vt:i4>482</vt:i4>
      </vt:variant>
      <vt:variant>
        <vt:i4>0</vt:i4>
      </vt:variant>
      <vt:variant>
        <vt:i4>5</vt:i4>
      </vt:variant>
      <vt:variant>
        <vt:lpwstr/>
      </vt:variant>
      <vt:variant>
        <vt:lpwstr>_Toc152696104</vt:lpwstr>
      </vt:variant>
      <vt:variant>
        <vt:i4>1179707</vt:i4>
      </vt:variant>
      <vt:variant>
        <vt:i4>476</vt:i4>
      </vt:variant>
      <vt:variant>
        <vt:i4>0</vt:i4>
      </vt:variant>
      <vt:variant>
        <vt:i4>5</vt:i4>
      </vt:variant>
      <vt:variant>
        <vt:lpwstr/>
      </vt:variant>
      <vt:variant>
        <vt:lpwstr>_Toc152696103</vt:lpwstr>
      </vt:variant>
      <vt:variant>
        <vt:i4>1179707</vt:i4>
      </vt:variant>
      <vt:variant>
        <vt:i4>470</vt:i4>
      </vt:variant>
      <vt:variant>
        <vt:i4>0</vt:i4>
      </vt:variant>
      <vt:variant>
        <vt:i4>5</vt:i4>
      </vt:variant>
      <vt:variant>
        <vt:lpwstr/>
      </vt:variant>
      <vt:variant>
        <vt:lpwstr>_Toc152696102</vt:lpwstr>
      </vt:variant>
      <vt:variant>
        <vt:i4>1179707</vt:i4>
      </vt:variant>
      <vt:variant>
        <vt:i4>464</vt:i4>
      </vt:variant>
      <vt:variant>
        <vt:i4>0</vt:i4>
      </vt:variant>
      <vt:variant>
        <vt:i4>5</vt:i4>
      </vt:variant>
      <vt:variant>
        <vt:lpwstr/>
      </vt:variant>
      <vt:variant>
        <vt:lpwstr>_Toc152696101</vt:lpwstr>
      </vt:variant>
      <vt:variant>
        <vt:i4>1179707</vt:i4>
      </vt:variant>
      <vt:variant>
        <vt:i4>458</vt:i4>
      </vt:variant>
      <vt:variant>
        <vt:i4>0</vt:i4>
      </vt:variant>
      <vt:variant>
        <vt:i4>5</vt:i4>
      </vt:variant>
      <vt:variant>
        <vt:lpwstr/>
      </vt:variant>
      <vt:variant>
        <vt:lpwstr>_Toc152696100</vt:lpwstr>
      </vt:variant>
      <vt:variant>
        <vt:i4>1769530</vt:i4>
      </vt:variant>
      <vt:variant>
        <vt:i4>452</vt:i4>
      </vt:variant>
      <vt:variant>
        <vt:i4>0</vt:i4>
      </vt:variant>
      <vt:variant>
        <vt:i4>5</vt:i4>
      </vt:variant>
      <vt:variant>
        <vt:lpwstr/>
      </vt:variant>
      <vt:variant>
        <vt:lpwstr>_Toc152696099</vt:lpwstr>
      </vt:variant>
      <vt:variant>
        <vt:i4>1769530</vt:i4>
      </vt:variant>
      <vt:variant>
        <vt:i4>446</vt:i4>
      </vt:variant>
      <vt:variant>
        <vt:i4>0</vt:i4>
      </vt:variant>
      <vt:variant>
        <vt:i4>5</vt:i4>
      </vt:variant>
      <vt:variant>
        <vt:lpwstr/>
      </vt:variant>
      <vt:variant>
        <vt:lpwstr>_Toc152696098</vt:lpwstr>
      </vt:variant>
      <vt:variant>
        <vt:i4>1769530</vt:i4>
      </vt:variant>
      <vt:variant>
        <vt:i4>440</vt:i4>
      </vt:variant>
      <vt:variant>
        <vt:i4>0</vt:i4>
      </vt:variant>
      <vt:variant>
        <vt:i4>5</vt:i4>
      </vt:variant>
      <vt:variant>
        <vt:lpwstr/>
      </vt:variant>
      <vt:variant>
        <vt:lpwstr>_Toc152696097</vt:lpwstr>
      </vt:variant>
      <vt:variant>
        <vt:i4>1769530</vt:i4>
      </vt:variant>
      <vt:variant>
        <vt:i4>434</vt:i4>
      </vt:variant>
      <vt:variant>
        <vt:i4>0</vt:i4>
      </vt:variant>
      <vt:variant>
        <vt:i4>5</vt:i4>
      </vt:variant>
      <vt:variant>
        <vt:lpwstr/>
      </vt:variant>
      <vt:variant>
        <vt:lpwstr>_Toc152696096</vt:lpwstr>
      </vt:variant>
      <vt:variant>
        <vt:i4>1769530</vt:i4>
      </vt:variant>
      <vt:variant>
        <vt:i4>428</vt:i4>
      </vt:variant>
      <vt:variant>
        <vt:i4>0</vt:i4>
      </vt:variant>
      <vt:variant>
        <vt:i4>5</vt:i4>
      </vt:variant>
      <vt:variant>
        <vt:lpwstr/>
      </vt:variant>
      <vt:variant>
        <vt:lpwstr>_Toc152696095</vt:lpwstr>
      </vt:variant>
      <vt:variant>
        <vt:i4>1769530</vt:i4>
      </vt:variant>
      <vt:variant>
        <vt:i4>422</vt:i4>
      </vt:variant>
      <vt:variant>
        <vt:i4>0</vt:i4>
      </vt:variant>
      <vt:variant>
        <vt:i4>5</vt:i4>
      </vt:variant>
      <vt:variant>
        <vt:lpwstr/>
      </vt:variant>
      <vt:variant>
        <vt:lpwstr>_Toc152696094</vt:lpwstr>
      </vt:variant>
      <vt:variant>
        <vt:i4>1769530</vt:i4>
      </vt:variant>
      <vt:variant>
        <vt:i4>416</vt:i4>
      </vt:variant>
      <vt:variant>
        <vt:i4>0</vt:i4>
      </vt:variant>
      <vt:variant>
        <vt:i4>5</vt:i4>
      </vt:variant>
      <vt:variant>
        <vt:lpwstr/>
      </vt:variant>
      <vt:variant>
        <vt:lpwstr>_Toc152696093</vt:lpwstr>
      </vt:variant>
      <vt:variant>
        <vt:i4>1769530</vt:i4>
      </vt:variant>
      <vt:variant>
        <vt:i4>410</vt:i4>
      </vt:variant>
      <vt:variant>
        <vt:i4>0</vt:i4>
      </vt:variant>
      <vt:variant>
        <vt:i4>5</vt:i4>
      </vt:variant>
      <vt:variant>
        <vt:lpwstr/>
      </vt:variant>
      <vt:variant>
        <vt:lpwstr>_Toc152696092</vt:lpwstr>
      </vt:variant>
      <vt:variant>
        <vt:i4>1769530</vt:i4>
      </vt:variant>
      <vt:variant>
        <vt:i4>404</vt:i4>
      </vt:variant>
      <vt:variant>
        <vt:i4>0</vt:i4>
      </vt:variant>
      <vt:variant>
        <vt:i4>5</vt:i4>
      </vt:variant>
      <vt:variant>
        <vt:lpwstr/>
      </vt:variant>
      <vt:variant>
        <vt:lpwstr>_Toc152696091</vt:lpwstr>
      </vt:variant>
      <vt:variant>
        <vt:i4>1769530</vt:i4>
      </vt:variant>
      <vt:variant>
        <vt:i4>398</vt:i4>
      </vt:variant>
      <vt:variant>
        <vt:i4>0</vt:i4>
      </vt:variant>
      <vt:variant>
        <vt:i4>5</vt:i4>
      </vt:variant>
      <vt:variant>
        <vt:lpwstr/>
      </vt:variant>
      <vt:variant>
        <vt:lpwstr>_Toc152696090</vt:lpwstr>
      </vt:variant>
      <vt:variant>
        <vt:i4>1703994</vt:i4>
      </vt:variant>
      <vt:variant>
        <vt:i4>392</vt:i4>
      </vt:variant>
      <vt:variant>
        <vt:i4>0</vt:i4>
      </vt:variant>
      <vt:variant>
        <vt:i4>5</vt:i4>
      </vt:variant>
      <vt:variant>
        <vt:lpwstr/>
      </vt:variant>
      <vt:variant>
        <vt:lpwstr>_Toc152696089</vt:lpwstr>
      </vt:variant>
      <vt:variant>
        <vt:i4>1703994</vt:i4>
      </vt:variant>
      <vt:variant>
        <vt:i4>386</vt:i4>
      </vt:variant>
      <vt:variant>
        <vt:i4>0</vt:i4>
      </vt:variant>
      <vt:variant>
        <vt:i4>5</vt:i4>
      </vt:variant>
      <vt:variant>
        <vt:lpwstr/>
      </vt:variant>
      <vt:variant>
        <vt:lpwstr>_Toc152696088</vt:lpwstr>
      </vt:variant>
      <vt:variant>
        <vt:i4>1703994</vt:i4>
      </vt:variant>
      <vt:variant>
        <vt:i4>380</vt:i4>
      </vt:variant>
      <vt:variant>
        <vt:i4>0</vt:i4>
      </vt:variant>
      <vt:variant>
        <vt:i4>5</vt:i4>
      </vt:variant>
      <vt:variant>
        <vt:lpwstr/>
      </vt:variant>
      <vt:variant>
        <vt:lpwstr>_Toc152696087</vt:lpwstr>
      </vt:variant>
      <vt:variant>
        <vt:i4>1703994</vt:i4>
      </vt:variant>
      <vt:variant>
        <vt:i4>374</vt:i4>
      </vt:variant>
      <vt:variant>
        <vt:i4>0</vt:i4>
      </vt:variant>
      <vt:variant>
        <vt:i4>5</vt:i4>
      </vt:variant>
      <vt:variant>
        <vt:lpwstr/>
      </vt:variant>
      <vt:variant>
        <vt:lpwstr>_Toc152696086</vt:lpwstr>
      </vt:variant>
      <vt:variant>
        <vt:i4>1703994</vt:i4>
      </vt:variant>
      <vt:variant>
        <vt:i4>368</vt:i4>
      </vt:variant>
      <vt:variant>
        <vt:i4>0</vt:i4>
      </vt:variant>
      <vt:variant>
        <vt:i4>5</vt:i4>
      </vt:variant>
      <vt:variant>
        <vt:lpwstr/>
      </vt:variant>
      <vt:variant>
        <vt:lpwstr>_Toc152696085</vt:lpwstr>
      </vt:variant>
      <vt:variant>
        <vt:i4>1703994</vt:i4>
      </vt:variant>
      <vt:variant>
        <vt:i4>362</vt:i4>
      </vt:variant>
      <vt:variant>
        <vt:i4>0</vt:i4>
      </vt:variant>
      <vt:variant>
        <vt:i4>5</vt:i4>
      </vt:variant>
      <vt:variant>
        <vt:lpwstr/>
      </vt:variant>
      <vt:variant>
        <vt:lpwstr>_Toc152696084</vt:lpwstr>
      </vt:variant>
      <vt:variant>
        <vt:i4>1703994</vt:i4>
      </vt:variant>
      <vt:variant>
        <vt:i4>356</vt:i4>
      </vt:variant>
      <vt:variant>
        <vt:i4>0</vt:i4>
      </vt:variant>
      <vt:variant>
        <vt:i4>5</vt:i4>
      </vt:variant>
      <vt:variant>
        <vt:lpwstr/>
      </vt:variant>
      <vt:variant>
        <vt:lpwstr>_Toc152696083</vt:lpwstr>
      </vt:variant>
      <vt:variant>
        <vt:i4>1703994</vt:i4>
      </vt:variant>
      <vt:variant>
        <vt:i4>350</vt:i4>
      </vt:variant>
      <vt:variant>
        <vt:i4>0</vt:i4>
      </vt:variant>
      <vt:variant>
        <vt:i4>5</vt:i4>
      </vt:variant>
      <vt:variant>
        <vt:lpwstr/>
      </vt:variant>
      <vt:variant>
        <vt:lpwstr>_Toc152696082</vt:lpwstr>
      </vt:variant>
      <vt:variant>
        <vt:i4>1703994</vt:i4>
      </vt:variant>
      <vt:variant>
        <vt:i4>344</vt:i4>
      </vt:variant>
      <vt:variant>
        <vt:i4>0</vt:i4>
      </vt:variant>
      <vt:variant>
        <vt:i4>5</vt:i4>
      </vt:variant>
      <vt:variant>
        <vt:lpwstr/>
      </vt:variant>
      <vt:variant>
        <vt:lpwstr>_Toc152696081</vt:lpwstr>
      </vt:variant>
      <vt:variant>
        <vt:i4>1703994</vt:i4>
      </vt:variant>
      <vt:variant>
        <vt:i4>338</vt:i4>
      </vt:variant>
      <vt:variant>
        <vt:i4>0</vt:i4>
      </vt:variant>
      <vt:variant>
        <vt:i4>5</vt:i4>
      </vt:variant>
      <vt:variant>
        <vt:lpwstr/>
      </vt:variant>
      <vt:variant>
        <vt:lpwstr>_Toc152696080</vt:lpwstr>
      </vt:variant>
      <vt:variant>
        <vt:i4>1376314</vt:i4>
      </vt:variant>
      <vt:variant>
        <vt:i4>332</vt:i4>
      </vt:variant>
      <vt:variant>
        <vt:i4>0</vt:i4>
      </vt:variant>
      <vt:variant>
        <vt:i4>5</vt:i4>
      </vt:variant>
      <vt:variant>
        <vt:lpwstr/>
      </vt:variant>
      <vt:variant>
        <vt:lpwstr>_Toc152696079</vt:lpwstr>
      </vt:variant>
      <vt:variant>
        <vt:i4>1376314</vt:i4>
      </vt:variant>
      <vt:variant>
        <vt:i4>326</vt:i4>
      </vt:variant>
      <vt:variant>
        <vt:i4>0</vt:i4>
      </vt:variant>
      <vt:variant>
        <vt:i4>5</vt:i4>
      </vt:variant>
      <vt:variant>
        <vt:lpwstr/>
      </vt:variant>
      <vt:variant>
        <vt:lpwstr>_Toc152696078</vt:lpwstr>
      </vt:variant>
      <vt:variant>
        <vt:i4>1376314</vt:i4>
      </vt:variant>
      <vt:variant>
        <vt:i4>320</vt:i4>
      </vt:variant>
      <vt:variant>
        <vt:i4>0</vt:i4>
      </vt:variant>
      <vt:variant>
        <vt:i4>5</vt:i4>
      </vt:variant>
      <vt:variant>
        <vt:lpwstr/>
      </vt:variant>
      <vt:variant>
        <vt:lpwstr>_Toc152696077</vt:lpwstr>
      </vt:variant>
      <vt:variant>
        <vt:i4>1376314</vt:i4>
      </vt:variant>
      <vt:variant>
        <vt:i4>314</vt:i4>
      </vt:variant>
      <vt:variant>
        <vt:i4>0</vt:i4>
      </vt:variant>
      <vt:variant>
        <vt:i4>5</vt:i4>
      </vt:variant>
      <vt:variant>
        <vt:lpwstr/>
      </vt:variant>
      <vt:variant>
        <vt:lpwstr>_Toc152696076</vt:lpwstr>
      </vt:variant>
      <vt:variant>
        <vt:i4>1376314</vt:i4>
      </vt:variant>
      <vt:variant>
        <vt:i4>308</vt:i4>
      </vt:variant>
      <vt:variant>
        <vt:i4>0</vt:i4>
      </vt:variant>
      <vt:variant>
        <vt:i4>5</vt:i4>
      </vt:variant>
      <vt:variant>
        <vt:lpwstr/>
      </vt:variant>
      <vt:variant>
        <vt:lpwstr>_Toc152696075</vt:lpwstr>
      </vt:variant>
      <vt:variant>
        <vt:i4>1376314</vt:i4>
      </vt:variant>
      <vt:variant>
        <vt:i4>302</vt:i4>
      </vt:variant>
      <vt:variant>
        <vt:i4>0</vt:i4>
      </vt:variant>
      <vt:variant>
        <vt:i4>5</vt:i4>
      </vt:variant>
      <vt:variant>
        <vt:lpwstr/>
      </vt:variant>
      <vt:variant>
        <vt:lpwstr>_Toc152696074</vt:lpwstr>
      </vt:variant>
      <vt:variant>
        <vt:i4>1376314</vt:i4>
      </vt:variant>
      <vt:variant>
        <vt:i4>296</vt:i4>
      </vt:variant>
      <vt:variant>
        <vt:i4>0</vt:i4>
      </vt:variant>
      <vt:variant>
        <vt:i4>5</vt:i4>
      </vt:variant>
      <vt:variant>
        <vt:lpwstr/>
      </vt:variant>
      <vt:variant>
        <vt:lpwstr>_Toc152696073</vt:lpwstr>
      </vt:variant>
      <vt:variant>
        <vt:i4>1376314</vt:i4>
      </vt:variant>
      <vt:variant>
        <vt:i4>290</vt:i4>
      </vt:variant>
      <vt:variant>
        <vt:i4>0</vt:i4>
      </vt:variant>
      <vt:variant>
        <vt:i4>5</vt:i4>
      </vt:variant>
      <vt:variant>
        <vt:lpwstr/>
      </vt:variant>
      <vt:variant>
        <vt:lpwstr>_Toc152696072</vt:lpwstr>
      </vt:variant>
      <vt:variant>
        <vt:i4>1376314</vt:i4>
      </vt:variant>
      <vt:variant>
        <vt:i4>284</vt:i4>
      </vt:variant>
      <vt:variant>
        <vt:i4>0</vt:i4>
      </vt:variant>
      <vt:variant>
        <vt:i4>5</vt:i4>
      </vt:variant>
      <vt:variant>
        <vt:lpwstr/>
      </vt:variant>
      <vt:variant>
        <vt:lpwstr>_Toc152696071</vt:lpwstr>
      </vt:variant>
      <vt:variant>
        <vt:i4>1376314</vt:i4>
      </vt:variant>
      <vt:variant>
        <vt:i4>278</vt:i4>
      </vt:variant>
      <vt:variant>
        <vt:i4>0</vt:i4>
      </vt:variant>
      <vt:variant>
        <vt:i4>5</vt:i4>
      </vt:variant>
      <vt:variant>
        <vt:lpwstr/>
      </vt:variant>
      <vt:variant>
        <vt:lpwstr>_Toc152696070</vt:lpwstr>
      </vt:variant>
      <vt:variant>
        <vt:i4>1310778</vt:i4>
      </vt:variant>
      <vt:variant>
        <vt:i4>272</vt:i4>
      </vt:variant>
      <vt:variant>
        <vt:i4>0</vt:i4>
      </vt:variant>
      <vt:variant>
        <vt:i4>5</vt:i4>
      </vt:variant>
      <vt:variant>
        <vt:lpwstr/>
      </vt:variant>
      <vt:variant>
        <vt:lpwstr>_Toc152696069</vt:lpwstr>
      </vt:variant>
      <vt:variant>
        <vt:i4>1310778</vt:i4>
      </vt:variant>
      <vt:variant>
        <vt:i4>266</vt:i4>
      </vt:variant>
      <vt:variant>
        <vt:i4>0</vt:i4>
      </vt:variant>
      <vt:variant>
        <vt:i4>5</vt:i4>
      </vt:variant>
      <vt:variant>
        <vt:lpwstr/>
      </vt:variant>
      <vt:variant>
        <vt:lpwstr>_Toc152696068</vt:lpwstr>
      </vt:variant>
      <vt:variant>
        <vt:i4>1310778</vt:i4>
      </vt:variant>
      <vt:variant>
        <vt:i4>260</vt:i4>
      </vt:variant>
      <vt:variant>
        <vt:i4>0</vt:i4>
      </vt:variant>
      <vt:variant>
        <vt:i4>5</vt:i4>
      </vt:variant>
      <vt:variant>
        <vt:lpwstr/>
      </vt:variant>
      <vt:variant>
        <vt:lpwstr>_Toc152696067</vt:lpwstr>
      </vt:variant>
      <vt:variant>
        <vt:i4>1310778</vt:i4>
      </vt:variant>
      <vt:variant>
        <vt:i4>254</vt:i4>
      </vt:variant>
      <vt:variant>
        <vt:i4>0</vt:i4>
      </vt:variant>
      <vt:variant>
        <vt:i4>5</vt:i4>
      </vt:variant>
      <vt:variant>
        <vt:lpwstr/>
      </vt:variant>
      <vt:variant>
        <vt:lpwstr>_Toc152696066</vt:lpwstr>
      </vt:variant>
      <vt:variant>
        <vt:i4>1310778</vt:i4>
      </vt:variant>
      <vt:variant>
        <vt:i4>248</vt:i4>
      </vt:variant>
      <vt:variant>
        <vt:i4>0</vt:i4>
      </vt:variant>
      <vt:variant>
        <vt:i4>5</vt:i4>
      </vt:variant>
      <vt:variant>
        <vt:lpwstr/>
      </vt:variant>
      <vt:variant>
        <vt:lpwstr>_Toc152696065</vt:lpwstr>
      </vt:variant>
      <vt:variant>
        <vt:i4>1310778</vt:i4>
      </vt:variant>
      <vt:variant>
        <vt:i4>242</vt:i4>
      </vt:variant>
      <vt:variant>
        <vt:i4>0</vt:i4>
      </vt:variant>
      <vt:variant>
        <vt:i4>5</vt:i4>
      </vt:variant>
      <vt:variant>
        <vt:lpwstr/>
      </vt:variant>
      <vt:variant>
        <vt:lpwstr>_Toc152696064</vt:lpwstr>
      </vt:variant>
      <vt:variant>
        <vt:i4>1310778</vt:i4>
      </vt:variant>
      <vt:variant>
        <vt:i4>236</vt:i4>
      </vt:variant>
      <vt:variant>
        <vt:i4>0</vt:i4>
      </vt:variant>
      <vt:variant>
        <vt:i4>5</vt:i4>
      </vt:variant>
      <vt:variant>
        <vt:lpwstr/>
      </vt:variant>
      <vt:variant>
        <vt:lpwstr>_Toc152696063</vt:lpwstr>
      </vt:variant>
      <vt:variant>
        <vt:i4>1310778</vt:i4>
      </vt:variant>
      <vt:variant>
        <vt:i4>230</vt:i4>
      </vt:variant>
      <vt:variant>
        <vt:i4>0</vt:i4>
      </vt:variant>
      <vt:variant>
        <vt:i4>5</vt:i4>
      </vt:variant>
      <vt:variant>
        <vt:lpwstr/>
      </vt:variant>
      <vt:variant>
        <vt:lpwstr>_Toc152696062</vt:lpwstr>
      </vt:variant>
      <vt:variant>
        <vt:i4>1310778</vt:i4>
      </vt:variant>
      <vt:variant>
        <vt:i4>224</vt:i4>
      </vt:variant>
      <vt:variant>
        <vt:i4>0</vt:i4>
      </vt:variant>
      <vt:variant>
        <vt:i4>5</vt:i4>
      </vt:variant>
      <vt:variant>
        <vt:lpwstr/>
      </vt:variant>
      <vt:variant>
        <vt:lpwstr>_Toc152696061</vt:lpwstr>
      </vt:variant>
      <vt:variant>
        <vt:i4>1310778</vt:i4>
      </vt:variant>
      <vt:variant>
        <vt:i4>218</vt:i4>
      </vt:variant>
      <vt:variant>
        <vt:i4>0</vt:i4>
      </vt:variant>
      <vt:variant>
        <vt:i4>5</vt:i4>
      </vt:variant>
      <vt:variant>
        <vt:lpwstr/>
      </vt:variant>
      <vt:variant>
        <vt:lpwstr>_Toc152696060</vt:lpwstr>
      </vt:variant>
      <vt:variant>
        <vt:i4>1507386</vt:i4>
      </vt:variant>
      <vt:variant>
        <vt:i4>212</vt:i4>
      </vt:variant>
      <vt:variant>
        <vt:i4>0</vt:i4>
      </vt:variant>
      <vt:variant>
        <vt:i4>5</vt:i4>
      </vt:variant>
      <vt:variant>
        <vt:lpwstr/>
      </vt:variant>
      <vt:variant>
        <vt:lpwstr>_Toc152696059</vt:lpwstr>
      </vt:variant>
      <vt:variant>
        <vt:i4>1507386</vt:i4>
      </vt:variant>
      <vt:variant>
        <vt:i4>206</vt:i4>
      </vt:variant>
      <vt:variant>
        <vt:i4>0</vt:i4>
      </vt:variant>
      <vt:variant>
        <vt:i4>5</vt:i4>
      </vt:variant>
      <vt:variant>
        <vt:lpwstr/>
      </vt:variant>
      <vt:variant>
        <vt:lpwstr>_Toc152696058</vt:lpwstr>
      </vt:variant>
      <vt:variant>
        <vt:i4>1507386</vt:i4>
      </vt:variant>
      <vt:variant>
        <vt:i4>200</vt:i4>
      </vt:variant>
      <vt:variant>
        <vt:i4>0</vt:i4>
      </vt:variant>
      <vt:variant>
        <vt:i4>5</vt:i4>
      </vt:variant>
      <vt:variant>
        <vt:lpwstr/>
      </vt:variant>
      <vt:variant>
        <vt:lpwstr>_Toc152696057</vt:lpwstr>
      </vt:variant>
      <vt:variant>
        <vt:i4>1507386</vt:i4>
      </vt:variant>
      <vt:variant>
        <vt:i4>194</vt:i4>
      </vt:variant>
      <vt:variant>
        <vt:i4>0</vt:i4>
      </vt:variant>
      <vt:variant>
        <vt:i4>5</vt:i4>
      </vt:variant>
      <vt:variant>
        <vt:lpwstr/>
      </vt:variant>
      <vt:variant>
        <vt:lpwstr>_Toc152696056</vt:lpwstr>
      </vt:variant>
      <vt:variant>
        <vt:i4>1507386</vt:i4>
      </vt:variant>
      <vt:variant>
        <vt:i4>188</vt:i4>
      </vt:variant>
      <vt:variant>
        <vt:i4>0</vt:i4>
      </vt:variant>
      <vt:variant>
        <vt:i4>5</vt:i4>
      </vt:variant>
      <vt:variant>
        <vt:lpwstr/>
      </vt:variant>
      <vt:variant>
        <vt:lpwstr>_Toc152696055</vt:lpwstr>
      </vt:variant>
      <vt:variant>
        <vt:i4>1507386</vt:i4>
      </vt:variant>
      <vt:variant>
        <vt:i4>182</vt:i4>
      </vt:variant>
      <vt:variant>
        <vt:i4>0</vt:i4>
      </vt:variant>
      <vt:variant>
        <vt:i4>5</vt:i4>
      </vt:variant>
      <vt:variant>
        <vt:lpwstr/>
      </vt:variant>
      <vt:variant>
        <vt:lpwstr>_Toc152696054</vt:lpwstr>
      </vt:variant>
      <vt:variant>
        <vt:i4>1507386</vt:i4>
      </vt:variant>
      <vt:variant>
        <vt:i4>176</vt:i4>
      </vt:variant>
      <vt:variant>
        <vt:i4>0</vt:i4>
      </vt:variant>
      <vt:variant>
        <vt:i4>5</vt:i4>
      </vt:variant>
      <vt:variant>
        <vt:lpwstr/>
      </vt:variant>
      <vt:variant>
        <vt:lpwstr>_Toc152696053</vt:lpwstr>
      </vt:variant>
      <vt:variant>
        <vt:i4>1507386</vt:i4>
      </vt:variant>
      <vt:variant>
        <vt:i4>170</vt:i4>
      </vt:variant>
      <vt:variant>
        <vt:i4>0</vt:i4>
      </vt:variant>
      <vt:variant>
        <vt:i4>5</vt:i4>
      </vt:variant>
      <vt:variant>
        <vt:lpwstr/>
      </vt:variant>
      <vt:variant>
        <vt:lpwstr>_Toc152696052</vt:lpwstr>
      </vt:variant>
      <vt:variant>
        <vt:i4>1507386</vt:i4>
      </vt:variant>
      <vt:variant>
        <vt:i4>164</vt:i4>
      </vt:variant>
      <vt:variant>
        <vt:i4>0</vt:i4>
      </vt:variant>
      <vt:variant>
        <vt:i4>5</vt:i4>
      </vt:variant>
      <vt:variant>
        <vt:lpwstr/>
      </vt:variant>
      <vt:variant>
        <vt:lpwstr>_Toc152696051</vt:lpwstr>
      </vt:variant>
      <vt:variant>
        <vt:i4>1507386</vt:i4>
      </vt:variant>
      <vt:variant>
        <vt:i4>158</vt:i4>
      </vt:variant>
      <vt:variant>
        <vt:i4>0</vt:i4>
      </vt:variant>
      <vt:variant>
        <vt:i4>5</vt:i4>
      </vt:variant>
      <vt:variant>
        <vt:lpwstr/>
      </vt:variant>
      <vt:variant>
        <vt:lpwstr>_Toc152696050</vt:lpwstr>
      </vt:variant>
      <vt:variant>
        <vt:i4>1441850</vt:i4>
      </vt:variant>
      <vt:variant>
        <vt:i4>152</vt:i4>
      </vt:variant>
      <vt:variant>
        <vt:i4>0</vt:i4>
      </vt:variant>
      <vt:variant>
        <vt:i4>5</vt:i4>
      </vt:variant>
      <vt:variant>
        <vt:lpwstr/>
      </vt:variant>
      <vt:variant>
        <vt:lpwstr>_Toc152696049</vt:lpwstr>
      </vt:variant>
      <vt:variant>
        <vt:i4>1441850</vt:i4>
      </vt:variant>
      <vt:variant>
        <vt:i4>146</vt:i4>
      </vt:variant>
      <vt:variant>
        <vt:i4>0</vt:i4>
      </vt:variant>
      <vt:variant>
        <vt:i4>5</vt:i4>
      </vt:variant>
      <vt:variant>
        <vt:lpwstr/>
      </vt:variant>
      <vt:variant>
        <vt:lpwstr>_Toc152696048</vt:lpwstr>
      </vt:variant>
      <vt:variant>
        <vt:i4>1441850</vt:i4>
      </vt:variant>
      <vt:variant>
        <vt:i4>140</vt:i4>
      </vt:variant>
      <vt:variant>
        <vt:i4>0</vt:i4>
      </vt:variant>
      <vt:variant>
        <vt:i4>5</vt:i4>
      </vt:variant>
      <vt:variant>
        <vt:lpwstr/>
      </vt:variant>
      <vt:variant>
        <vt:lpwstr>_Toc152696047</vt:lpwstr>
      </vt:variant>
      <vt:variant>
        <vt:i4>1441850</vt:i4>
      </vt:variant>
      <vt:variant>
        <vt:i4>134</vt:i4>
      </vt:variant>
      <vt:variant>
        <vt:i4>0</vt:i4>
      </vt:variant>
      <vt:variant>
        <vt:i4>5</vt:i4>
      </vt:variant>
      <vt:variant>
        <vt:lpwstr/>
      </vt:variant>
      <vt:variant>
        <vt:lpwstr>_Toc152696046</vt:lpwstr>
      </vt:variant>
      <vt:variant>
        <vt:i4>1441850</vt:i4>
      </vt:variant>
      <vt:variant>
        <vt:i4>128</vt:i4>
      </vt:variant>
      <vt:variant>
        <vt:i4>0</vt:i4>
      </vt:variant>
      <vt:variant>
        <vt:i4>5</vt:i4>
      </vt:variant>
      <vt:variant>
        <vt:lpwstr/>
      </vt:variant>
      <vt:variant>
        <vt:lpwstr>_Toc152696045</vt:lpwstr>
      </vt:variant>
      <vt:variant>
        <vt:i4>1441850</vt:i4>
      </vt:variant>
      <vt:variant>
        <vt:i4>122</vt:i4>
      </vt:variant>
      <vt:variant>
        <vt:i4>0</vt:i4>
      </vt:variant>
      <vt:variant>
        <vt:i4>5</vt:i4>
      </vt:variant>
      <vt:variant>
        <vt:lpwstr/>
      </vt:variant>
      <vt:variant>
        <vt:lpwstr>_Toc152696044</vt:lpwstr>
      </vt:variant>
      <vt:variant>
        <vt:i4>1441850</vt:i4>
      </vt:variant>
      <vt:variant>
        <vt:i4>116</vt:i4>
      </vt:variant>
      <vt:variant>
        <vt:i4>0</vt:i4>
      </vt:variant>
      <vt:variant>
        <vt:i4>5</vt:i4>
      </vt:variant>
      <vt:variant>
        <vt:lpwstr/>
      </vt:variant>
      <vt:variant>
        <vt:lpwstr>_Toc152696043</vt:lpwstr>
      </vt:variant>
      <vt:variant>
        <vt:i4>1441850</vt:i4>
      </vt:variant>
      <vt:variant>
        <vt:i4>110</vt:i4>
      </vt:variant>
      <vt:variant>
        <vt:i4>0</vt:i4>
      </vt:variant>
      <vt:variant>
        <vt:i4>5</vt:i4>
      </vt:variant>
      <vt:variant>
        <vt:lpwstr/>
      </vt:variant>
      <vt:variant>
        <vt:lpwstr>_Toc152696042</vt:lpwstr>
      </vt:variant>
      <vt:variant>
        <vt:i4>1441850</vt:i4>
      </vt:variant>
      <vt:variant>
        <vt:i4>104</vt:i4>
      </vt:variant>
      <vt:variant>
        <vt:i4>0</vt:i4>
      </vt:variant>
      <vt:variant>
        <vt:i4>5</vt:i4>
      </vt:variant>
      <vt:variant>
        <vt:lpwstr/>
      </vt:variant>
      <vt:variant>
        <vt:lpwstr>_Toc152696041</vt:lpwstr>
      </vt:variant>
      <vt:variant>
        <vt:i4>1441850</vt:i4>
      </vt:variant>
      <vt:variant>
        <vt:i4>98</vt:i4>
      </vt:variant>
      <vt:variant>
        <vt:i4>0</vt:i4>
      </vt:variant>
      <vt:variant>
        <vt:i4>5</vt:i4>
      </vt:variant>
      <vt:variant>
        <vt:lpwstr/>
      </vt:variant>
      <vt:variant>
        <vt:lpwstr>_Toc152696040</vt:lpwstr>
      </vt:variant>
      <vt:variant>
        <vt:i4>1114170</vt:i4>
      </vt:variant>
      <vt:variant>
        <vt:i4>92</vt:i4>
      </vt:variant>
      <vt:variant>
        <vt:i4>0</vt:i4>
      </vt:variant>
      <vt:variant>
        <vt:i4>5</vt:i4>
      </vt:variant>
      <vt:variant>
        <vt:lpwstr/>
      </vt:variant>
      <vt:variant>
        <vt:lpwstr>_Toc152696039</vt:lpwstr>
      </vt:variant>
      <vt:variant>
        <vt:i4>1114170</vt:i4>
      </vt:variant>
      <vt:variant>
        <vt:i4>86</vt:i4>
      </vt:variant>
      <vt:variant>
        <vt:i4>0</vt:i4>
      </vt:variant>
      <vt:variant>
        <vt:i4>5</vt:i4>
      </vt:variant>
      <vt:variant>
        <vt:lpwstr/>
      </vt:variant>
      <vt:variant>
        <vt:lpwstr>_Toc152696038</vt:lpwstr>
      </vt:variant>
      <vt:variant>
        <vt:i4>1114170</vt:i4>
      </vt:variant>
      <vt:variant>
        <vt:i4>80</vt:i4>
      </vt:variant>
      <vt:variant>
        <vt:i4>0</vt:i4>
      </vt:variant>
      <vt:variant>
        <vt:i4>5</vt:i4>
      </vt:variant>
      <vt:variant>
        <vt:lpwstr/>
      </vt:variant>
      <vt:variant>
        <vt:lpwstr>_Toc152696037</vt:lpwstr>
      </vt:variant>
      <vt:variant>
        <vt:i4>1114170</vt:i4>
      </vt:variant>
      <vt:variant>
        <vt:i4>74</vt:i4>
      </vt:variant>
      <vt:variant>
        <vt:i4>0</vt:i4>
      </vt:variant>
      <vt:variant>
        <vt:i4>5</vt:i4>
      </vt:variant>
      <vt:variant>
        <vt:lpwstr/>
      </vt:variant>
      <vt:variant>
        <vt:lpwstr>_Toc152696036</vt:lpwstr>
      </vt:variant>
      <vt:variant>
        <vt:i4>1114170</vt:i4>
      </vt:variant>
      <vt:variant>
        <vt:i4>68</vt:i4>
      </vt:variant>
      <vt:variant>
        <vt:i4>0</vt:i4>
      </vt:variant>
      <vt:variant>
        <vt:i4>5</vt:i4>
      </vt:variant>
      <vt:variant>
        <vt:lpwstr/>
      </vt:variant>
      <vt:variant>
        <vt:lpwstr>_Toc152696035</vt:lpwstr>
      </vt:variant>
      <vt:variant>
        <vt:i4>1114170</vt:i4>
      </vt:variant>
      <vt:variant>
        <vt:i4>62</vt:i4>
      </vt:variant>
      <vt:variant>
        <vt:i4>0</vt:i4>
      </vt:variant>
      <vt:variant>
        <vt:i4>5</vt:i4>
      </vt:variant>
      <vt:variant>
        <vt:lpwstr/>
      </vt:variant>
      <vt:variant>
        <vt:lpwstr>_Toc152696034</vt:lpwstr>
      </vt:variant>
      <vt:variant>
        <vt:i4>1114170</vt:i4>
      </vt:variant>
      <vt:variant>
        <vt:i4>56</vt:i4>
      </vt:variant>
      <vt:variant>
        <vt:i4>0</vt:i4>
      </vt:variant>
      <vt:variant>
        <vt:i4>5</vt:i4>
      </vt:variant>
      <vt:variant>
        <vt:lpwstr/>
      </vt:variant>
      <vt:variant>
        <vt:lpwstr>_Toc152696033</vt:lpwstr>
      </vt:variant>
      <vt:variant>
        <vt:i4>1114170</vt:i4>
      </vt:variant>
      <vt:variant>
        <vt:i4>50</vt:i4>
      </vt:variant>
      <vt:variant>
        <vt:i4>0</vt:i4>
      </vt:variant>
      <vt:variant>
        <vt:i4>5</vt:i4>
      </vt:variant>
      <vt:variant>
        <vt:lpwstr/>
      </vt:variant>
      <vt:variant>
        <vt:lpwstr>_Toc152696032</vt:lpwstr>
      </vt:variant>
      <vt:variant>
        <vt:i4>1114170</vt:i4>
      </vt:variant>
      <vt:variant>
        <vt:i4>44</vt:i4>
      </vt:variant>
      <vt:variant>
        <vt:i4>0</vt:i4>
      </vt:variant>
      <vt:variant>
        <vt:i4>5</vt:i4>
      </vt:variant>
      <vt:variant>
        <vt:lpwstr/>
      </vt:variant>
      <vt:variant>
        <vt:lpwstr>_Toc152696031</vt:lpwstr>
      </vt:variant>
      <vt:variant>
        <vt:i4>1114170</vt:i4>
      </vt:variant>
      <vt:variant>
        <vt:i4>38</vt:i4>
      </vt:variant>
      <vt:variant>
        <vt:i4>0</vt:i4>
      </vt:variant>
      <vt:variant>
        <vt:i4>5</vt:i4>
      </vt:variant>
      <vt:variant>
        <vt:lpwstr/>
      </vt:variant>
      <vt:variant>
        <vt:lpwstr>_Toc152696030</vt:lpwstr>
      </vt:variant>
      <vt:variant>
        <vt:i4>1048634</vt:i4>
      </vt:variant>
      <vt:variant>
        <vt:i4>32</vt:i4>
      </vt:variant>
      <vt:variant>
        <vt:i4>0</vt:i4>
      </vt:variant>
      <vt:variant>
        <vt:i4>5</vt:i4>
      </vt:variant>
      <vt:variant>
        <vt:lpwstr/>
      </vt:variant>
      <vt:variant>
        <vt:lpwstr>_Toc152696029</vt:lpwstr>
      </vt:variant>
      <vt:variant>
        <vt:i4>1048634</vt:i4>
      </vt:variant>
      <vt:variant>
        <vt:i4>26</vt:i4>
      </vt:variant>
      <vt:variant>
        <vt:i4>0</vt:i4>
      </vt:variant>
      <vt:variant>
        <vt:i4>5</vt:i4>
      </vt:variant>
      <vt:variant>
        <vt:lpwstr/>
      </vt:variant>
      <vt:variant>
        <vt:lpwstr>_Toc152696028</vt:lpwstr>
      </vt:variant>
      <vt:variant>
        <vt:i4>1048634</vt:i4>
      </vt:variant>
      <vt:variant>
        <vt:i4>20</vt:i4>
      </vt:variant>
      <vt:variant>
        <vt:i4>0</vt:i4>
      </vt:variant>
      <vt:variant>
        <vt:i4>5</vt:i4>
      </vt:variant>
      <vt:variant>
        <vt:lpwstr/>
      </vt:variant>
      <vt:variant>
        <vt:lpwstr>_Toc152696027</vt:lpwstr>
      </vt:variant>
      <vt:variant>
        <vt:i4>1048634</vt:i4>
      </vt:variant>
      <vt:variant>
        <vt:i4>14</vt:i4>
      </vt:variant>
      <vt:variant>
        <vt:i4>0</vt:i4>
      </vt:variant>
      <vt:variant>
        <vt:i4>5</vt:i4>
      </vt:variant>
      <vt:variant>
        <vt:lpwstr/>
      </vt:variant>
      <vt:variant>
        <vt:lpwstr>_Toc152696026</vt:lpwstr>
      </vt:variant>
      <vt:variant>
        <vt:i4>1048634</vt:i4>
      </vt:variant>
      <vt:variant>
        <vt:i4>8</vt:i4>
      </vt:variant>
      <vt:variant>
        <vt:i4>0</vt:i4>
      </vt:variant>
      <vt:variant>
        <vt:i4>5</vt:i4>
      </vt:variant>
      <vt:variant>
        <vt:lpwstr/>
      </vt:variant>
      <vt:variant>
        <vt:lpwstr>_Toc152696025</vt:lpwstr>
      </vt:variant>
      <vt:variant>
        <vt:i4>1048634</vt:i4>
      </vt:variant>
      <vt:variant>
        <vt:i4>2</vt:i4>
      </vt:variant>
      <vt:variant>
        <vt:i4>0</vt:i4>
      </vt:variant>
      <vt:variant>
        <vt:i4>5</vt:i4>
      </vt:variant>
      <vt:variant>
        <vt:lpwstr/>
      </vt:variant>
      <vt:variant>
        <vt:lpwstr>_Toc152696024</vt:lpwstr>
      </vt:variant>
      <vt:variant>
        <vt:i4>3211265</vt:i4>
      </vt:variant>
      <vt:variant>
        <vt:i4>21</vt:i4>
      </vt:variant>
      <vt:variant>
        <vt:i4>0</vt:i4>
      </vt:variant>
      <vt:variant>
        <vt:i4>5</vt:i4>
      </vt:variant>
      <vt:variant>
        <vt:lpwstr>mailto:21522422@ms.uit.edu.vn</vt:lpwstr>
      </vt:variant>
      <vt:variant>
        <vt:lpwstr/>
      </vt:variant>
      <vt:variant>
        <vt:i4>3407875</vt:i4>
      </vt:variant>
      <vt:variant>
        <vt:i4>18</vt:i4>
      </vt:variant>
      <vt:variant>
        <vt:i4>0</vt:i4>
      </vt:variant>
      <vt:variant>
        <vt:i4>5</vt:i4>
      </vt:variant>
      <vt:variant>
        <vt:lpwstr>mailto:21522377@ms.uit.edu.vn</vt:lpwstr>
      </vt:variant>
      <vt:variant>
        <vt:lpwstr/>
      </vt:variant>
      <vt:variant>
        <vt:i4>3407875</vt:i4>
      </vt:variant>
      <vt:variant>
        <vt:i4>15</vt:i4>
      </vt:variant>
      <vt:variant>
        <vt:i4>0</vt:i4>
      </vt:variant>
      <vt:variant>
        <vt:i4>5</vt:i4>
      </vt:variant>
      <vt:variant>
        <vt:lpwstr>mailto:21522377@ms.uit.edu.vn</vt:lpwstr>
      </vt:variant>
      <vt:variant>
        <vt:lpwstr/>
      </vt:variant>
      <vt:variant>
        <vt:i4>3211265</vt:i4>
      </vt:variant>
      <vt:variant>
        <vt:i4>12</vt:i4>
      </vt:variant>
      <vt:variant>
        <vt:i4>0</vt:i4>
      </vt:variant>
      <vt:variant>
        <vt:i4>5</vt:i4>
      </vt:variant>
      <vt:variant>
        <vt:lpwstr>mailto:21522422@ms.uit.edu.vn</vt:lpwstr>
      </vt:variant>
      <vt:variant>
        <vt:lpwstr/>
      </vt:variant>
      <vt:variant>
        <vt:i4>3407875</vt:i4>
      </vt:variant>
      <vt:variant>
        <vt:i4>9</vt:i4>
      </vt:variant>
      <vt:variant>
        <vt:i4>0</vt:i4>
      </vt:variant>
      <vt:variant>
        <vt:i4>5</vt:i4>
      </vt:variant>
      <vt:variant>
        <vt:lpwstr>mailto:21522377@ms.uit.edu.vn</vt:lpwstr>
      </vt:variant>
      <vt:variant>
        <vt:lpwstr/>
      </vt:variant>
      <vt:variant>
        <vt:i4>3407875</vt:i4>
      </vt:variant>
      <vt:variant>
        <vt:i4>6</vt:i4>
      </vt:variant>
      <vt:variant>
        <vt:i4>0</vt:i4>
      </vt:variant>
      <vt:variant>
        <vt:i4>5</vt:i4>
      </vt:variant>
      <vt:variant>
        <vt:lpwstr>mailto:21522377@ms.uit.edu.vn</vt:lpwstr>
      </vt:variant>
      <vt:variant>
        <vt:lpwstr/>
      </vt:variant>
      <vt:variant>
        <vt:i4>3211265</vt:i4>
      </vt:variant>
      <vt:variant>
        <vt:i4>3</vt:i4>
      </vt:variant>
      <vt:variant>
        <vt:i4>0</vt:i4>
      </vt:variant>
      <vt:variant>
        <vt:i4>5</vt:i4>
      </vt:variant>
      <vt:variant>
        <vt:lpwstr>mailto:21522422@ms.uit.edu.vn</vt:lpwstr>
      </vt:variant>
      <vt:variant>
        <vt:lpwstr/>
      </vt:variant>
      <vt:variant>
        <vt:i4>3211278</vt:i4>
      </vt:variant>
      <vt:variant>
        <vt:i4>0</vt:i4>
      </vt:variant>
      <vt:variant>
        <vt:i4>0</vt:i4>
      </vt:variant>
      <vt:variant>
        <vt:i4>5</vt:i4>
      </vt:variant>
      <vt:variant>
        <vt:lpwstr>mailto:21520009@ms.uit.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Trung Hiếu</dc:creator>
  <cp:keywords/>
  <dc:description/>
  <cp:lastModifiedBy>ĐẠT NGUYỄN TẤN</cp:lastModifiedBy>
  <cp:revision>8</cp:revision>
  <cp:lastPrinted>2024-07-20T05:46:00Z</cp:lastPrinted>
  <dcterms:created xsi:type="dcterms:W3CDTF">2024-07-20T05:32:00Z</dcterms:created>
  <dcterms:modified xsi:type="dcterms:W3CDTF">2024-07-20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AnPx1sX"/&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